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686C9E84"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9258B0">
        <w:rPr>
          <w:rFonts w:eastAsia="Calibri" w:cs="Times New Roman"/>
          <w:b/>
          <w:bCs/>
          <w:sz w:val="28"/>
          <w:szCs w:val="28"/>
          <w:lang w:val="en-US"/>
        </w:rPr>
        <w:t>SERT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4431FD2B" w:rsidR="00A3672B" w:rsidRDefault="00450293"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SEPTEMBER</w:t>
      </w:r>
      <w:r w:rsidR="00734E6A" w:rsidRPr="00734E6A">
        <w:rPr>
          <w:rFonts w:eastAsia="Calibri" w:cs="Times New Roman"/>
          <w:b/>
          <w:bCs/>
          <w:sz w:val="28"/>
          <w:szCs w:val="28"/>
          <w:lang w:val="en-US"/>
        </w:rPr>
        <w:t xml:space="preserve"> 202</w:t>
      </w:r>
      <w:r w:rsidR="009338C6">
        <w:rPr>
          <w:rFonts w:eastAsia="Calibri" w:cs="Times New Roman"/>
          <w:b/>
          <w:bCs/>
          <w:sz w:val="28"/>
          <w:szCs w:val="28"/>
          <w:lang w:val="en-US"/>
        </w:rPr>
        <w:t>3</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BD68BD1"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A656EE">
        <w:rPr>
          <w:rFonts w:eastAsia="Calibri" w:cs="Times New Roman"/>
          <w:b/>
          <w:bCs/>
          <w:sz w:val="28"/>
          <w:szCs w:val="28"/>
          <w:lang w:val="en-US"/>
        </w:rPr>
        <w:t>SERT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4EF44D6" w:rsidR="004F130A" w:rsidRPr="004F130A" w:rsidRDefault="00450293" w:rsidP="002D6A66">
      <w:pPr>
        <w:contextualSpacing/>
        <w:jc w:val="center"/>
        <w:rPr>
          <w:rFonts w:eastAsia="Calibri" w:cs="Times New Roman"/>
          <w:b/>
          <w:bCs/>
          <w:sz w:val="28"/>
          <w:szCs w:val="28"/>
          <w:lang w:val="en-US"/>
        </w:rPr>
      </w:pPr>
      <w:r>
        <w:rPr>
          <w:rFonts w:eastAsia="Calibri" w:cs="Times New Roman"/>
          <w:b/>
          <w:bCs/>
          <w:sz w:val="28"/>
          <w:szCs w:val="28"/>
          <w:lang w:val="en-US"/>
        </w:rPr>
        <w:t>SEPTEMBER</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p>
    <w:p w14:paraId="315BCF22" w14:textId="195CEDF2" w:rsidR="00176990" w:rsidRPr="00C43780" w:rsidRDefault="00176990" w:rsidP="004157BA">
      <w:pPr>
        <w:pStyle w:val="HeadingI"/>
      </w:pPr>
      <w:bookmarkStart w:id="11" w:name="_Toc143523707"/>
      <w:bookmarkStart w:id="12" w:name="_Toc144760016"/>
      <w:r w:rsidRPr="00176990">
        <w:lastRenderedPageBreak/>
        <w:t xml:space="preserve">HALAMAN PERNYATAAN </w:t>
      </w:r>
      <w:bookmarkEnd w:id="4"/>
      <w:r w:rsidRPr="00176990">
        <w:t>ORISINALITAS</w:t>
      </w:r>
      <w:bookmarkEnd w:id="5"/>
      <w:bookmarkEnd w:id="6"/>
      <w:bookmarkEnd w:id="7"/>
      <w:bookmarkEnd w:id="8"/>
      <w:bookmarkEnd w:id="9"/>
      <w:bookmarkEnd w:id="10"/>
      <w:bookmarkEnd w:id="11"/>
      <w:bookmarkEnd w:id="12"/>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31138AC" w:rsidR="00785A6B" w:rsidRPr="00176990" w:rsidRDefault="00806486" w:rsidP="002D6A66">
            <w:pPr>
              <w:spacing w:before="120"/>
              <w:contextualSpacing/>
              <w:rPr>
                <w:rFonts w:eastAsia="Calibri" w:cs="Times New Roman"/>
                <w:szCs w:val="24"/>
                <w:lang w:val="en-US"/>
              </w:rPr>
            </w:pPr>
            <w:r>
              <w:rPr>
                <w:rFonts w:eastAsia="Calibri" w:cs="Times New Roman"/>
                <w:szCs w:val="24"/>
                <w:lang w:val="en-US"/>
              </w:rPr>
              <w:t>8</w:t>
            </w:r>
            <w:r w:rsidR="00450293">
              <w:rPr>
                <w:rFonts w:eastAsia="Calibri" w:cs="Times New Roman"/>
                <w:szCs w:val="24"/>
                <w:lang w:val="en-US"/>
              </w:rPr>
              <w:t xml:space="preserve"> September</w:t>
            </w:r>
            <w:r w:rsidR="00785A6B">
              <w:rPr>
                <w:rFonts w:eastAsia="Calibri" w:cs="Times New Roman"/>
                <w:szCs w:val="24"/>
                <w:lang w:val="en-US"/>
              </w:rPr>
              <w:t xml:space="preserve">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pPr>
      <w:bookmarkStart w:id="13" w:name="_Toc131840077"/>
      <w:bookmarkStart w:id="14" w:name="_Toc133353398"/>
      <w:bookmarkStart w:id="15" w:name="_Toc133873598"/>
      <w:bookmarkStart w:id="16" w:name="_Toc143523708"/>
      <w:bookmarkStart w:id="17" w:name="_Toc144760017"/>
      <w:r w:rsidRPr="00176990">
        <w:lastRenderedPageBreak/>
        <w:t>HALAMAN PE</w:t>
      </w:r>
      <w:r w:rsidR="0078000A">
        <w:t>NGESAHA</w:t>
      </w:r>
      <w:r w:rsidRPr="00176990">
        <w:t>N</w:t>
      </w:r>
      <w:bookmarkEnd w:id="13"/>
      <w:bookmarkEnd w:id="14"/>
      <w:bookmarkEnd w:id="15"/>
      <w:bookmarkEnd w:id="16"/>
      <w:bookmarkEnd w:id="17"/>
    </w:p>
    <w:p w14:paraId="10FDCA83" w14:textId="77777777" w:rsidR="007B75C2" w:rsidRDefault="007B75C2" w:rsidP="007B75C2"/>
    <w:p w14:paraId="5B2F0C65" w14:textId="77777777" w:rsidR="007B75C2" w:rsidRDefault="007B75C2" w:rsidP="007B75C2"/>
    <w:p w14:paraId="334B01C7" w14:textId="77777777" w:rsidR="000D4347" w:rsidRDefault="007B75C2" w:rsidP="007B75C2">
      <w:r>
        <w:t xml:space="preserve">Tugas Akhir ini diajukan oleh : </w:t>
      </w:r>
    </w:p>
    <w:p w14:paraId="2550F4BF" w14:textId="77777777" w:rsidR="000D4347" w:rsidRDefault="000D4347" w:rsidP="007B75C2"/>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4"/>
        <w:gridCol w:w="4711"/>
      </w:tblGrid>
      <w:tr w:rsidR="006318CE" w14:paraId="52C6FFC6" w14:textId="77777777" w:rsidTr="00D77576">
        <w:tc>
          <w:tcPr>
            <w:tcW w:w="2943" w:type="dxa"/>
          </w:tcPr>
          <w:p w14:paraId="16E82619" w14:textId="72FAB016" w:rsidR="006318CE" w:rsidRDefault="006318CE" w:rsidP="007B75C2">
            <w:r>
              <w:t>NAMA</w:t>
            </w:r>
          </w:p>
        </w:tc>
        <w:tc>
          <w:tcPr>
            <w:tcW w:w="284" w:type="dxa"/>
          </w:tcPr>
          <w:p w14:paraId="630A5ADB" w14:textId="14CA2936" w:rsidR="006318CE" w:rsidRDefault="006318CE" w:rsidP="007B75C2">
            <w:r>
              <w:t>:</w:t>
            </w:r>
          </w:p>
        </w:tc>
        <w:tc>
          <w:tcPr>
            <w:tcW w:w="4711" w:type="dxa"/>
          </w:tcPr>
          <w:p w14:paraId="1F4C723B" w14:textId="48D39E25" w:rsidR="006318CE" w:rsidRDefault="006318CE" w:rsidP="007B75C2">
            <w:r>
              <w:t>Muhammad Khoiril Wafi</w:t>
            </w:r>
          </w:p>
        </w:tc>
      </w:tr>
      <w:tr w:rsidR="006318CE" w14:paraId="6C05FC7F" w14:textId="77777777" w:rsidTr="00D77576">
        <w:tc>
          <w:tcPr>
            <w:tcW w:w="2943" w:type="dxa"/>
          </w:tcPr>
          <w:p w14:paraId="374F2D91" w14:textId="05F43FF6" w:rsidR="006318CE" w:rsidRDefault="006318CE" w:rsidP="007B75C2">
            <w:r>
              <w:t>NIM</w:t>
            </w:r>
          </w:p>
        </w:tc>
        <w:tc>
          <w:tcPr>
            <w:tcW w:w="284" w:type="dxa"/>
          </w:tcPr>
          <w:p w14:paraId="7393D6F5" w14:textId="2A9BB244" w:rsidR="006318CE" w:rsidRDefault="006318CE" w:rsidP="007B75C2">
            <w:r>
              <w:t>:</w:t>
            </w:r>
          </w:p>
        </w:tc>
        <w:tc>
          <w:tcPr>
            <w:tcW w:w="4711" w:type="dxa"/>
          </w:tcPr>
          <w:p w14:paraId="09AA798E" w14:textId="45B661EF" w:rsidR="006318CE" w:rsidRDefault="006318CE" w:rsidP="007B75C2">
            <w:r>
              <w:t>21060119140133</w:t>
            </w:r>
          </w:p>
        </w:tc>
      </w:tr>
      <w:tr w:rsidR="006318CE" w14:paraId="0B0F6304" w14:textId="77777777" w:rsidTr="00D77576">
        <w:tc>
          <w:tcPr>
            <w:tcW w:w="2943" w:type="dxa"/>
          </w:tcPr>
          <w:p w14:paraId="3CB49204" w14:textId="332438C5" w:rsidR="006318CE" w:rsidRDefault="006318CE" w:rsidP="007B75C2">
            <w:r>
              <w:t>Departemen/Program Studi</w:t>
            </w:r>
          </w:p>
        </w:tc>
        <w:tc>
          <w:tcPr>
            <w:tcW w:w="284" w:type="dxa"/>
          </w:tcPr>
          <w:p w14:paraId="76528349" w14:textId="3212B6A4" w:rsidR="006318CE" w:rsidRDefault="006318CE" w:rsidP="007B75C2">
            <w:r>
              <w:t>:</w:t>
            </w:r>
          </w:p>
        </w:tc>
        <w:tc>
          <w:tcPr>
            <w:tcW w:w="4711" w:type="dxa"/>
          </w:tcPr>
          <w:p w14:paraId="56836D92" w14:textId="7C27596A" w:rsidR="006318CE" w:rsidRDefault="00D77576" w:rsidP="007B75C2">
            <w:r>
              <w:t>TEKNIK ELEKTRO / SARJANA (S1)</w:t>
            </w:r>
          </w:p>
        </w:tc>
      </w:tr>
      <w:tr w:rsidR="006318CE" w14:paraId="122140EE" w14:textId="77777777" w:rsidTr="00D77576">
        <w:tc>
          <w:tcPr>
            <w:tcW w:w="2943" w:type="dxa"/>
          </w:tcPr>
          <w:p w14:paraId="68565649" w14:textId="1FEAFBCA" w:rsidR="006318CE" w:rsidRDefault="006318CE" w:rsidP="007B75C2">
            <w:r>
              <w:t>Judul Skripsi</w:t>
            </w:r>
          </w:p>
        </w:tc>
        <w:tc>
          <w:tcPr>
            <w:tcW w:w="284" w:type="dxa"/>
          </w:tcPr>
          <w:p w14:paraId="53391372" w14:textId="12F5868D" w:rsidR="006318CE" w:rsidRDefault="006318CE" w:rsidP="007B75C2">
            <w:r>
              <w:t>:</w:t>
            </w:r>
          </w:p>
        </w:tc>
        <w:tc>
          <w:tcPr>
            <w:tcW w:w="4711" w:type="dxa"/>
          </w:tcPr>
          <w:p w14:paraId="473977AE" w14:textId="77777777" w:rsidR="00D77576" w:rsidRDefault="00D77576" w:rsidP="00D77576">
            <w:pPr>
              <w:jc w:val="left"/>
            </w:pPr>
            <w:r>
              <w:t>PERANCANGAN SISTEM DATABASE DAN SERVER SERTA SISTEM KEAMANAN KUNCI PINTU GEDUNG DENGAN ACCESS CONTROL</w:t>
            </w:r>
          </w:p>
          <w:p w14:paraId="4FABEFF4" w14:textId="77777777" w:rsidR="006318CE" w:rsidRDefault="006318CE" w:rsidP="007B75C2"/>
        </w:tc>
      </w:tr>
    </w:tbl>
    <w:p w14:paraId="662A9A12" w14:textId="77777777" w:rsidR="000D4347" w:rsidRDefault="000D4347" w:rsidP="007B75C2"/>
    <w:p w14:paraId="734EB38B" w14:textId="1FDC6C11" w:rsidR="007B75C2" w:rsidRPr="000D4347" w:rsidRDefault="007B75C2" w:rsidP="000D4347">
      <w:pPr>
        <w:jc w:val="center"/>
        <w:rPr>
          <w:rFonts w:eastAsia="Calibri" w:cs="Arial"/>
          <w:b/>
          <w:color w:val="FFFFFF"/>
        </w:rPr>
      </w:pPr>
      <w:r w:rsidRPr="000D4347">
        <w:rPr>
          <w:b/>
        </w:rPr>
        <w:t>Telah berhasil dipertahankan di hadapan Tim Penguji dan diterima sebagai bagian persyaratan yang diperlukan untuk memperoleh gelar Sarjana Teknik pada Program Studi Sarjana, Departemen Teknik Elektro, Fakultas Teknik, Universitas Diponegoro</w:t>
      </w:r>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8" w:name="_Toc106612691"/>
      <w:bookmarkStart w:id="19" w:name="_Toc131840078"/>
      <w:bookmarkStart w:id="20" w:name="_Toc133353399"/>
      <w:bookmarkStart w:id="21" w:name="_Toc133873599"/>
    </w:p>
    <w:p w14:paraId="1C7E2EBD" w14:textId="74A694A3" w:rsidR="005C362A" w:rsidRDefault="005C362A" w:rsidP="005C362A">
      <w:pPr>
        <w:tabs>
          <w:tab w:val="left" w:pos="3312"/>
        </w:tabs>
        <w:contextualSpacing/>
        <w:jc w:val="center"/>
        <w:rPr>
          <w:rFonts w:cs="Times New Roman"/>
          <w:sz w:val="28"/>
          <w:szCs w:val="24"/>
        </w:rPr>
      </w:pPr>
      <w:r w:rsidRPr="005C362A">
        <w:rPr>
          <w:rFonts w:cs="Times New Roman"/>
          <w:sz w:val="28"/>
          <w:szCs w:val="24"/>
        </w:rPr>
        <w:t>TIM PENGUJI</w:t>
      </w:r>
    </w:p>
    <w:p w14:paraId="006B103B" w14:textId="77777777" w:rsidR="005C362A" w:rsidRDefault="005C362A" w:rsidP="005C362A">
      <w:pPr>
        <w:tabs>
          <w:tab w:val="left" w:pos="3312"/>
        </w:tabs>
        <w:contextualSpacing/>
        <w:jc w:val="center"/>
        <w:rPr>
          <w:rFonts w:cs="Times New Roman"/>
          <w:sz w:val="28"/>
          <w:szCs w:val="24"/>
        </w:rPr>
      </w:pPr>
    </w:p>
    <w:p w14:paraId="72CBD4E9" w14:textId="509405A4"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 xml:space="preserve">: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Pr>
          <w:rFonts w:eastAsia="Calibri" w:cs="Arial"/>
          <w:spacing w:val="-4"/>
          <w:lang w:val="en-US"/>
        </w:rPr>
        <w:t xml:space="preserve"> </w:t>
      </w:r>
      <w:r w:rsidR="00E041EF">
        <w:rPr>
          <w:rFonts w:eastAsia="Calibri" w:cs="Arial"/>
          <w:spacing w:val="-4"/>
          <w:lang w:val="en-US"/>
        </w:rPr>
        <w:t xml:space="preserve">    </w:t>
      </w:r>
      <w:r>
        <w:rPr>
          <w:rFonts w:cs="Times New Roman"/>
          <w:szCs w:val="24"/>
        </w:rPr>
        <w:t xml:space="preserve"> </w:t>
      </w:r>
      <w:r w:rsidR="00E041EF">
        <w:rPr>
          <w:rFonts w:cs="Times New Roman"/>
          <w:szCs w:val="24"/>
        </w:rPr>
        <w:tab/>
      </w:r>
      <w:r>
        <w:rPr>
          <w:rFonts w:cs="Times New Roman"/>
          <w:szCs w:val="24"/>
        </w:rPr>
        <w:t>(                  )</w:t>
      </w:r>
    </w:p>
    <w:p w14:paraId="29C136CA" w14:textId="77777777" w:rsidR="000B5978" w:rsidRDefault="000B5978" w:rsidP="00C96F2D">
      <w:pPr>
        <w:tabs>
          <w:tab w:val="left" w:pos="1418"/>
        </w:tabs>
        <w:contextualSpacing/>
        <w:jc w:val="center"/>
        <w:rPr>
          <w:rFonts w:cs="Times New Roman"/>
          <w:szCs w:val="24"/>
        </w:rPr>
      </w:pPr>
    </w:p>
    <w:p w14:paraId="791FE3DB" w14:textId="59A94802"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w:t>
      </w:r>
      <w:r w:rsidRPr="005C362A">
        <w:rPr>
          <w:rFonts w:cs="Times New Roman"/>
          <w:szCs w:val="24"/>
        </w:rPr>
        <w:t xml:space="preserve"> </w:t>
      </w:r>
      <w:r w:rsidRPr="00AA739C">
        <w:rPr>
          <w:rFonts w:eastAsia="Calibri" w:cs="Arial"/>
          <w:lang w:val="en-US"/>
        </w:rPr>
        <w:t xml:space="preserve">Imam Santoso, S.T., M.T., </w:t>
      </w:r>
      <w:r w:rsidR="00E041EF">
        <w:rPr>
          <w:rFonts w:eastAsia="Calibri" w:cs="Arial"/>
          <w:lang w:val="en-US"/>
        </w:rPr>
        <w:t xml:space="preserve">         </w:t>
      </w:r>
      <w:r>
        <w:rPr>
          <w:rFonts w:cs="Times New Roman"/>
          <w:szCs w:val="24"/>
        </w:rPr>
        <w:t xml:space="preserve"> </w:t>
      </w:r>
      <w:r w:rsidR="00E041EF">
        <w:rPr>
          <w:rFonts w:cs="Times New Roman"/>
          <w:szCs w:val="24"/>
        </w:rPr>
        <w:tab/>
      </w:r>
      <w:r>
        <w:rPr>
          <w:rFonts w:cs="Times New Roman"/>
          <w:szCs w:val="24"/>
        </w:rPr>
        <w:t>(                  )</w:t>
      </w:r>
    </w:p>
    <w:p w14:paraId="745FAB03" w14:textId="77777777" w:rsidR="000B5978" w:rsidRDefault="000B5978" w:rsidP="00C96F2D">
      <w:pPr>
        <w:tabs>
          <w:tab w:val="left" w:pos="1418"/>
        </w:tabs>
        <w:contextualSpacing/>
        <w:jc w:val="center"/>
        <w:rPr>
          <w:rFonts w:cs="Times New Roman"/>
          <w:szCs w:val="24"/>
        </w:rPr>
      </w:pPr>
    </w:p>
    <w:p w14:paraId="2B4D2BED" w14:textId="4E3C4FFD"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w:t>
      </w:r>
      <w:r w:rsidRPr="005C362A">
        <w:rPr>
          <w:rFonts w:cs="Times New Roman"/>
          <w:szCs w:val="24"/>
        </w:rPr>
        <w:t xml:space="preserve"> </w:t>
      </w:r>
      <w:r>
        <w:rPr>
          <w:rFonts w:cs="Times New Roman"/>
          <w:szCs w:val="24"/>
        </w:rPr>
        <w:t>.........................</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153084CF" w14:textId="77777777" w:rsidR="000B5978" w:rsidRDefault="000B5978" w:rsidP="00C96F2D">
      <w:pPr>
        <w:tabs>
          <w:tab w:val="left" w:pos="1418"/>
        </w:tabs>
        <w:contextualSpacing/>
        <w:jc w:val="center"/>
        <w:rPr>
          <w:rFonts w:cs="Times New Roman"/>
          <w:szCs w:val="24"/>
        </w:rPr>
      </w:pPr>
    </w:p>
    <w:p w14:paraId="5D2C40F8" w14:textId="7AD57FE3"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 ...............</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55A0DCA9" w14:textId="77777777" w:rsidR="005C362A" w:rsidRPr="005C362A" w:rsidRDefault="005C362A" w:rsidP="005C362A">
      <w:pPr>
        <w:tabs>
          <w:tab w:val="left" w:pos="3312"/>
        </w:tabs>
        <w:contextualSpacing/>
        <w:rPr>
          <w:rFonts w:cs="Times New Roman"/>
          <w:szCs w:val="24"/>
        </w:rPr>
      </w:pPr>
    </w:p>
    <w:p w14:paraId="265A5717" w14:textId="77777777" w:rsidR="005C362A" w:rsidRPr="005C362A" w:rsidRDefault="005C362A" w:rsidP="005C362A">
      <w:pPr>
        <w:tabs>
          <w:tab w:val="left" w:pos="3312"/>
        </w:tabs>
        <w:contextualSpacing/>
        <w:jc w:val="center"/>
        <w:rPr>
          <w:rFonts w:cs="Times New Roman"/>
          <w:sz w:val="28"/>
          <w:szCs w:val="24"/>
        </w:rPr>
      </w:pPr>
    </w:p>
    <w:p w14:paraId="68C0F0A7"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22" w:name="_Hlk131575237"/>
      <w:bookmarkEnd w:id="18"/>
      <w:bookmarkEnd w:id="19"/>
      <w:bookmarkEnd w:id="20"/>
      <w:bookmarkEnd w:id="21"/>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5569BCD9"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Hak Bebas Royalti Non</w:t>
      </w:r>
      <w:r w:rsidR="00AC5CF6">
        <w:rPr>
          <w:rFonts w:eastAsia="Calibri" w:cs="Arial"/>
          <w:b/>
          <w:lang w:val="en-US"/>
        </w:rPr>
        <w:t xml:space="preserve"> E</w:t>
      </w:r>
      <w:r w:rsidRPr="0078000A">
        <w:rPr>
          <w:rFonts w:eastAsia="Calibri" w:cs="Arial"/>
          <w:b/>
          <w:lang w:val="en-US"/>
        </w:rPr>
        <w:t xml:space="preserv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A656EE">
        <w:rPr>
          <w:rFonts w:eastAsia="Calibri" w:cs="Arial"/>
          <w:lang w:val="en-US"/>
        </w:rPr>
        <w:t>SERT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w:t>
      </w:r>
      <w:r w:rsidR="00AC5CF6">
        <w:rPr>
          <w:rFonts w:eastAsia="Times New Roman" w:cs="Times New Roman"/>
          <w:szCs w:val="24"/>
        </w:rPr>
        <w:t xml:space="preserve"> E</w:t>
      </w:r>
      <w:r w:rsidRPr="0078000A">
        <w:rPr>
          <w:rFonts w:eastAsia="Times New Roman" w:cs="Times New Roman"/>
          <w:szCs w:val="24"/>
        </w:rPr>
        <w:t>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w:t>
      </w:r>
      <w:r w:rsidR="00AC5CF6">
        <w:rPr>
          <w:rFonts w:eastAsia="Times New Roman" w:cs="Times New Roman"/>
          <w:szCs w:val="24"/>
        </w:rPr>
        <w:t xml:space="preserve"> </w:t>
      </w:r>
      <w:r w:rsidRPr="0078000A">
        <w:rPr>
          <w:rFonts w:eastAsia="Times New Roman" w:cs="Times New Roman"/>
          <w:szCs w:val="24"/>
        </w:rPr>
        <w:t>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6F6CA813" w:rsidR="00991F6B" w:rsidRDefault="00806486"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8</w:t>
      </w:r>
      <w:r w:rsidR="00450293">
        <w:rPr>
          <w:rFonts w:eastAsia="Times New Roman" w:cs="Times New Roman"/>
          <w:szCs w:val="24"/>
        </w:rPr>
        <w:t xml:space="preserve"> September</w:t>
      </w:r>
      <w:r w:rsidR="00B65173">
        <w:rPr>
          <w:rFonts w:eastAsia="Times New Roman" w:cs="Times New Roman"/>
          <w:szCs w:val="24"/>
        </w:rPr>
        <w:t xml:space="preserve"> 2023</w:t>
      </w:r>
    </w:p>
    <w:p w14:paraId="2F55828D" w14:textId="1F77C72A"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23" w:name="_Toc103266890"/>
      <w:bookmarkStart w:id="24" w:name="_Toc103480548"/>
      <w:bookmarkStart w:id="25" w:name="_Toc106612692"/>
      <w:bookmarkStart w:id="26" w:name="_Toc131840079"/>
      <w:bookmarkStart w:id="27" w:name="_Toc133353400"/>
      <w:bookmarkStart w:id="28" w:name="_Toc133873600"/>
      <w:bookmarkStart w:id="29" w:name="_Toc143523709"/>
      <w:bookmarkStart w:id="30" w:name="_Toc144760018"/>
      <w:bookmarkEnd w:id="22"/>
      <w:r w:rsidRPr="0042340F">
        <w:lastRenderedPageBreak/>
        <w:t>ABSTRAK</w:t>
      </w:r>
      <w:bookmarkEnd w:id="23"/>
      <w:bookmarkEnd w:id="24"/>
      <w:bookmarkEnd w:id="25"/>
      <w:bookmarkEnd w:id="26"/>
      <w:bookmarkEnd w:id="27"/>
      <w:bookmarkEnd w:id="28"/>
      <w:bookmarkEnd w:id="29"/>
      <w:bookmarkEnd w:id="30"/>
    </w:p>
    <w:p w14:paraId="6A3C5709" w14:textId="79FF136A" w:rsidR="002745A9" w:rsidRDefault="002745A9" w:rsidP="00A5109F">
      <w:pPr>
        <w:rPr>
          <w:lang w:val="en-US"/>
        </w:rPr>
      </w:pPr>
    </w:p>
    <w:p w14:paraId="4998B986" w14:textId="25134078" w:rsidR="00A5109F" w:rsidRPr="003643FB" w:rsidRDefault="00721EBA" w:rsidP="006937D0">
      <w:pPr>
        <w:spacing w:line="240" w:lineRule="auto"/>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Sistem yang dibuat menggunakan konsep IoT dimana terdapat beberapa perangkat kunci unt</w:t>
      </w:r>
      <w:r w:rsidR="00AC5CF6">
        <w:rPr>
          <w:i/>
          <w:lang w:val="en-US"/>
        </w:rPr>
        <w:t>u</w:t>
      </w:r>
      <w:r w:rsidR="009766A2" w:rsidRPr="003643FB">
        <w:rPr>
          <w:i/>
          <w:lang w:val="en-US"/>
        </w:rPr>
        <w:t>k masing-masing pintu yang terhubung ke sebuah server sebagai kendali dan data yang mengatur semua pintu serta memberikan informasi kepada pihak pengelola gedung tersebut mengenai kondisi pintu pada gedung tersebut. Beber</w:t>
      </w:r>
      <w:r w:rsidR="00AC5CF6">
        <w:rPr>
          <w:i/>
          <w:lang w:val="en-US"/>
        </w:rPr>
        <w:t>a</w:t>
      </w:r>
      <w:r w:rsidR="009766A2" w:rsidRPr="003643FB">
        <w:rPr>
          <w:i/>
          <w:lang w:val="en-US"/>
        </w:rPr>
        <w:t xml:space="preserve">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 xml:space="preserve">untuk mengoptimalkan pengawasan dan pengelolaan pintu. Sistem yang dibangun terdiri dari backend API menggunakan </w:t>
      </w:r>
      <w:r w:rsidR="005E72E0" w:rsidRPr="005E72E0">
        <w:rPr>
          <w:lang w:val="en-US"/>
        </w:rPr>
        <w:t>Laravel</w:t>
      </w:r>
      <w:r w:rsidR="003643FB" w:rsidRPr="003643FB">
        <w:rPr>
          <w:i/>
          <w:lang w:val="en-US"/>
        </w:rPr>
        <w:t xml:space="preserve">, database menggunakan MySQL, penjadwalan menggunakan </w:t>
      </w:r>
      <w:r w:rsidR="00B15982">
        <w:rPr>
          <w:i/>
          <w:lang w:val="en-US"/>
        </w:rPr>
        <w:t>Cron</w:t>
      </w:r>
      <w:r w:rsidR="00AC5CF6">
        <w:rPr>
          <w:i/>
          <w:lang w:val="en-US"/>
        </w:rPr>
        <w:t xml:space="preserve"> J</w:t>
      </w:r>
      <w:r w:rsidR="003643FB" w:rsidRPr="003643FB">
        <w:rPr>
          <w:i/>
          <w:lang w:val="en-US"/>
        </w:rPr>
        <w:t xml:space="preserve">ob serta komunikasi menggunakan </w:t>
      </w:r>
      <w:r w:rsidR="005E72E0" w:rsidRPr="005E72E0">
        <w:rPr>
          <w:lang w:val="en-US"/>
        </w:rPr>
        <w:t>Websocket</w:t>
      </w:r>
      <w:r w:rsidR="003643FB" w:rsidRPr="003643FB">
        <w:rPr>
          <w:i/>
          <w:lang w:val="en-US"/>
        </w:rPr>
        <w:t xml:space="preserve">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740AE889" w14:textId="77777777" w:rsidR="006937D0" w:rsidRDefault="006937D0" w:rsidP="002D6A66">
      <w:pPr>
        <w:tabs>
          <w:tab w:val="left" w:pos="3312"/>
        </w:tabs>
        <w:contextualSpacing/>
        <w:rPr>
          <w:rFonts w:eastAsia="Calibri" w:cs="Times New Roman"/>
          <w:i/>
          <w:iCs/>
          <w:szCs w:val="24"/>
          <w:lang w:val="en-US"/>
        </w:rPr>
      </w:pPr>
    </w:p>
    <w:p w14:paraId="6187B957" w14:textId="77777777" w:rsidR="006937D0" w:rsidRDefault="006937D0" w:rsidP="002D6A66">
      <w:pPr>
        <w:tabs>
          <w:tab w:val="left" w:pos="3312"/>
        </w:tabs>
        <w:contextualSpacing/>
        <w:rPr>
          <w:rFonts w:eastAsia="Calibri" w:cs="Times New Roman"/>
          <w:i/>
          <w:iCs/>
          <w:szCs w:val="24"/>
          <w:lang w:val="en-US"/>
        </w:rPr>
      </w:pPr>
    </w:p>
    <w:p w14:paraId="2EDE3C43" w14:textId="77777777" w:rsidR="006937D0" w:rsidRDefault="006937D0" w:rsidP="002D6A66">
      <w:pPr>
        <w:tabs>
          <w:tab w:val="left" w:pos="3312"/>
        </w:tabs>
        <w:contextualSpacing/>
        <w:rPr>
          <w:rFonts w:eastAsia="Calibri" w:cs="Times New Roman"/>
          <w:i/>
          <w:iCs/>
          <w:szCs w:val="24"/>
          <w:lang w:val="en-US"/>
        </w:rPr>
      </w:pPr>
    </w:p>
    <w:p w14:paraId="1EBAA145" w14:textId="77777777" w:rsidR="006937D0" w:rsidRDefault="006937D0" w:rsidP="002D6A66">
      <w:pPr>
        <w:tabs>
          <w:tab w:val="left" w:pos="3312"/>
        </w:tabs>
        <w:contextualSpacing/>
        <w:rPr>
          <w:rFonts w:eastAsia="Calibri" w:cs="Times New Roman"/>
          <w:i/>
          <w:iCs/>
          <w:szCs w:val="24"/>
          <w:lang w:val="en-US"/>
        </w:rPr>
      </w:pPr>
    </w:p>
    <w:p w14:paraId="78C9A01E" w14:textId="77777777" w:rsidR="006937D0" w:rsidRDefault="006937D0"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31" w:name="_Toc106612693"/>
      <w:bookmarkStart w:id="32" w:name="_Toc131840080"/>
      <w:bookmarkStart w:id="33" w:name="_Toc133353401"/>
      <w:bookmarkStart w:id="34" w:name="_Toc133873601"/>
      <w:bookmarkStart w:id="35" w:name="_Toc143523710"/>
      <w:bookmarkStart w:id="36" w:name="_Toc144760019"/>
      <w:r w:rsidRPr="00AA739C">
        <w:lastRenderedPageBreak/>
        <w:t>ABSTRACT</w:t>
      </w:r>
      <w:bookmarkEnd w:id="31"/>
      <w:bookmarkEnd w:id="32"/>
      <w:bookmarkEnd w:id="33"/>
      <w:bookmarkEnd w:id="34"/>
      <w:bookmarkEnd w:id="35"/>
      <w:bookmarkEnd w:id="36"/>
    </w:p>
    <w:p w14:paraId="17A95D6C" w14:textId="77777777" w:rsidR="00DC7967" w:rsidRPr="00AA739C" w:rsidRDefault="00DC7967" w:rsidP="00DC7967"/>
    <w:p w14:paraId="3ACBCAD8" w14:textId="179D3F6B" w:rsidR="00F76A63" w:rsidRPr="00F76A63" w:rsidRDefault="002745A9" w:rsidP="006937D0">
      <w:pPr>
        <w:tabs>
          <w:tab w:val="left" w:pos="709"/>
        </w:tabs>
        <w:spacing w:line="240" w:lineRule="auto"/>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eastAsia="Calibri" w:cs="Times New Roman"/>
          <w:iCs/>
          <w:szCs w:val="24"/>
          <w:lang w:val="en-US"/>
        </w:rPr>
        <w:t>Laravel</w:t>
      </w:r>
      <w:r w:rsidR="00F76A63" w:rsidRPr="00F76A63">
        <w:rPr>
          <w:rFonts w:eastAsia="Calibri" w:cs="Times New Roman"/>
          <w:i/>
          <w:iCs/>
          <w:szCs w:val="24"/>
          <w:lang w:val="en-US"/>
        </w:rPr>
        <w:t xml:space="preserve">, a database using MySQL, scheduling using </w:t>
      </w:r>
      <w:r w:rsidR="00B15982">
        <w:rPr>
          <w:rFonts w:eastAsia="Calibri" w:cs="Times New Roman"/>
          <w:i/>
          <w:iCs/>
          <w:szCs w:val="24"/>
          <w:lang w:val="en-US"/>
        </w:rPr>
        <w:t>Cron</w:t>
      </w:r>
      <w:r w:rsidR="00AC5CF6">
        <w:rPr>
          <w:rFonts w:eastAsia="Calibri" w:cs="Times New Roman"/>
          <w:i/>
          <w:iCs/>
          <w:szCs w:val="24"/>
          <w:lang w:val="en-US"/>
        </w:rPr>
        <w:t xml:space="preserve"> J</w:t>
      </w:r>
      <w:r w:rsidR="00F76A63" w:rsidRPr="00F76A63">
        <w:rPr>
          <w:rFonts w:eastAsia="Calibri" w:cs="Times New Roman"/>
          <w:i/>
          <w:iCs/>
          <w:szCs w:val="24"/>
          <w:lang w:val="en-US"/>
        </w:rPr>
        <w:t xml:space="preserve">ob and communication using </w:t>
      </w:r>
      <w:r w:rsidR="005E72E0" w:rsidRPr="005E72E0">
        <w:rPr>
          <w:rFonts w:eastAsia="Calibri" w:cs="Times New Roman"/>
          <w:iCs/>
          <w:szCs w:val="24"/>
          <w:lang w:val="en-US"/>
        </w:rPr>
        <w:t>Websocket</w:t>
      </w:r>
      <w:r w:rsidR="00F76A63" w:rsidRPr="00F76A63">
        <w:rPr>
          <w:rFonts w:eastAsia="Calibri" w:cs="Times New Roman"/>
          <w:i/>
          <w:iCs/>
          <w:szCs w:val="24"/>
          <w:lang w:val="en-US"/>
        </w:rPr>
        <w:t xml:space="preserve">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Default="00AA739C" w:rsidP="002D6A66">
      <w:pPr>
        <w:contextualSpacing/>
        <w:rPr>
          <w:rFonts w:cs="Times New Roman"/>
          <w:szCs w:val="24"/>
        </w:rPr>
      </w:pPr>
    </w:p>
    <w:p w14:paraId="1196EF23" w14:textId="77777777" w:rsidR="00A72F9F" w:rsidRDefault="00A72F9F" w:rsidP="002D6A66">
      <w:pPr>
        <w:contextualSpacing/>
        <w:rPr>
          <w:rFonts w:cs="Times New Roman"/>
          <w:szCs w:val="24"/>
        </w:rPr>
      </w:pPr>
    </w:p>
    <w:p w14:paraId="6660CE7B" w14:textId="77777777" w:rsidR="00A72F9F" w:rsidRDefault="00A72F9F" w:rsidP="002D6A66">
      <w:pPr>
        <w:contextualSpacing/>
        <w:rPr>
          <w:rFonts w:cs="Times New Roman"/>
          <w:szCs w:val="24"/>
        </w:rPr>
      </w:pPr>
    </w:p>
    <w:p w14:paraId="2ADE2A70" w14:textId="77777777" w:rsidR="00A72F9F" w:rsidRDefault="00A72F9F" w:rsidP="002D6A66">
      <w:pPr>
        <w:contextualSpacing/>
        <w:rPr>
          <w:rFonts w:cs="Times New Roman"/>
          <w:szCs w:val="24"/>
        </w:rPr>
      </w:pPr>
    </w:p>
    <w:p w14:paraId="280ED7CA" w14:textId="77777777" w:rsidR="00A72F9F" w:rsidRDefault="00A72F9F" w:rsidP="002D6A66">
      <w:pPr>
        <w:contextualSpacing/>
        <w:rPr>
          <w:rFonts w:cs="Times New Roman"/>
          <w:szCs w:val="24"/>
        </w:rPr>
      </w:pPr>
    </w:p>
    <w:p w14:paraId="5C7936B3" w14:textId="77777777" w:rsidR="00A72F9F" w:rsidRDefault="00A72F9F" w:rsidP="002D6A66">
      <w:pPr>
        <w:contextualSpacing/>
        <w:rPr>
          <w:rFonts w:cs="Times New Roman"/>
          <w:szCs w:val="24"/>
        </w:rPr>
      </w:pPr>
    </w:p>
    <w:p w14:paraId="31345475" w14:textId="77777777" w:rsidR="00A72F9F" w:rsidRDefault="00A72F9F" w:rsidP="002D6A66">
      <w:pPr>
        <w:contextualSpacing/>
        <w:rPr>
          <w:rFonts w:cs="Times New Roman"/>
          <w:szCs w:val="24"/>
        </w:rPr>
      </w:pPr>
    </w:p>
    <w:p w14:paraId="3F98E7C4" w14:textId="77777777" w:rsidR="00A72F9F" w:rsidRDefault="00A72F9F" w:rsidP="002D6A66">
      <w:pPr>
        <w:contextualSpacing/>
        <w:rPr>
          <w:rFonts w:cs="Times New Roman"/>
          <w:szCs w:val="24"/>
        </w:rPr>
      </w:pPr>
    </w:p>
    <w:p w14:paraId="68002D2E" w14:textId="77777777" w:rsidR="00A72F9F" w:rsidRDefault="00A72F9F" w:rsidP="002D6A66">
      <w:pPr>
        <w:contextualSpacing/>
        <w:rPr>
          <w:rFonts w:cs="Times New Roman"/>
          <w:szCs w:val="24"/>
        </w:rPr>
      </w:pPr>
    </w:p>
    <w:p w14:paraId="69D23BE3" w14:textId="77777777" w:rsidR="00A72F9F" w:rsidRDefault="00A72F9F" w:rsidP="002D6A66">
      <w:pPr>
        <w:contextualSpacing/>
        <w:rPr>
          <w:rFonts w:cs="Times New Roman"/>
          <w:szCs w:val="24"/>
        </w:rPr>
      </w:pPr>
    </w:p>
    <w:p w14:paraId="41506F2C" w14:textId="77777777" w:rsidR="00A72F9F" w:rsidRPr="00AA739C" w:rsidRDefault="00A72F9F"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37" w:name="_Toc103266892"/>
      <w:bookmarkStart w:id="38" w:name="_Toc103480550"/>
      <w:bookmarkStart w:id="39" w:name="_Toc131486377"/>
      <w:bookmarkStart w:id="40" w:name="_Toc131840081"/>
      <w:bookmarkStart w:id="41" w:name="_Toc133353402"/>
      <w:bookmarkStart w:id="42" w:name="_Toc133873602"/>
      <w:bookmarkStart w:id="43" w:name="_Toc143523711"/>
      <w:bookmarkStart w:id="44" w:name="_Toc144760020"/>
      <w:r w:rsidRPr="00AA739C">
        <w:lastRenderedPageBreak/>
        <w:t>KATA PENGANTAR</w:t>
      </w:r>
      <w:bookmarkEnd w:id="37"/>
      <w:bookmarkEnd w:id="38"/>
      <w:bookmarkEnd w:id="39"/>
      <w:bookmarkEnd w:id="40"/>
      <w:bookmarkEnd w:id="41"/>
      <w:bookmarkEnd w:id="42"/>
      <w:bookmarkEnd w:id="43"/>
      <w:bookmarkEnd w:id="44"/>
    </w:p>
    <w:p w14:paraId="5771C6C2" w14:textId="77777777" w:rsidR="00DC7967" w:rsidRPr="00AA739C" w:rsidRDefault="00DC7967" w:rsidP="00DC7967"/>
    <w:p w14:paraId="769A0F7C" w14:textId="355DC1E1"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BB3BD2">
        <w:rPr>
          <w:rFonts w:eastAsia="Times New Roman" w:cs="Times New Roman"/>
          <w:szCs w:val="24"/>
          <w:lang w:val="en-US"/>
        </w:rPr>
        <w:t>SERT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28A1F224" w:rsidR="00AA739C" w:rsidRPr="00AA739C" w:rsidRDefault="00AA739C" w:rsidP="00450293">
      <w:pPr>
        <w:widowControl w:val="0"/>
        <w:autoSpaceDE w:val="0"/>
        <w:autoSpaceDN w:val="0"/>
        <w:ind w:left="432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806486">
        <w:rPr>
          <w:rFonts w:eastAsia="Times New Roman" w:cs="Times New Roman"/>
          <w:szCs w:val="24"/>
          <w:lang w:val="en-US"/>
        </w:rPr>
        <w:t>8</w:t>
      </w:r>
      <w:r w:rsidR="00450293">
        <w:rPr>
          <w:rFonts w:eastAsia="Times New Roman" w:cs="Times New Roman"/>
          <w:szCs w:val="24"/>
          <w:lang w:val="en-US"/>
        </w:rPr>
        <w:t xml:space="preserve"> September</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45" w:name="_Toc144760021" w:displacedByCustomXml="next"/>
    <w:bookmarkStart w:id="46"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45" w:displacedByCustomXml="prev"/>
    <w:bookmarkEnd w:id="46" w:displacedByCustomXml="prev"/>
    <w:p w14:paraId="51A6DB9E" w14:textId="5DBD7876" w:rsidR="003A61C9" w:rsidRDefault="003A61C9" w:rsidP="002D6A66">
      <w:pPr>
        <w:contextualSpacing/>
        <w:jc w:val="center"/>
        <w:rPr>
          <w:rFonts w:cs="Times New Roman"/>
          <w:szCs w:val="24"/>
        </w:rPr>
      </w:pPr>
    </w:p>
    <w:p w14:paraId="3C8C581A" w14:textId="77777777" w:rsidR="00BD0BAE" w:rsidRDefault="00BD0BAE" w:rsidP="002D6A66">
      <w:pPr>
        <w:contextualSpacing/>
        <w:jc w:val="center"/>
        <w:rPr>
          <w:rFonts w:cs="Times New Roman"/>
          <w:szCs w:val="24"/>
        </w:rPr>
      </w:pPr>
    </w:p>
    <w:p w14:paraId="28B6EAC4"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szCs w:val="24"/>
        </w:rPr>
        <w:fldChar w:fldCharType="begin"/>
      </w:r>
      <w:r w:rsidRPr="00000BE0">
        <w:rPr>
          <w:rFonts w:cs="Times New Roman"/>
          <w:szCs w:val="24"/>
        </w:rPr>
        <w:instrText xml:space="preserve"> TOC \o "1-3" \u </w:instrText>
      </w:r>
      <w:r w:rsidRPr="00000BE0">
        <w:rPr>
          <w:rFonts w:cs="Times New Roman"/>
          <w:szCs w:val="24"/>
        </w:rPr>
        <w:fldChar w:fldCharType="separate"/>
      </w:r>
      <w:r w:rsidRPr="00000BE0">
        <w:rPr>
          <w:rFonts w:cs="Times New Roman"/>
          <w:noProof/>
          <w:szCs w:val="24"/>
        </w:rPr>
        <w:t>HALAMAN PERNYATAAN ORISINALITA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1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ii</w:t>
      </w:r>
      <w:r w:rsidRPr="00000BE0">
        <w:rPr>
          <w:rFonts w:cs="Times New Roman"/>
          <w:noProof/>
          <w:szCs w:val="24"/>
        </w:rPr>
        <w:fldChar w:fldCharType="end"/>
      </w:r>
    </w:p>
    <w:p w14:paraId="0C592BC3"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HALAMAN PENGESAH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1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iii</w:t>
      </w:r>
      <w:r w:rsidRPr="00000BE0">
        <w:rPr>
          <w:rFonts w:cs="Times New Roman"/>
          <w:noProof/>
          <w:szCs w:val="24"/>
        </w:rPr>
        <w:fldChar w:fldCharType="end"/>
      </w:r>
    </w:p>
    <w:p w14:paraId="53F0810D"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ABSTRAK</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1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v</w:t>
      </w:r>
      <w:r w:rsidRPr="00000BE0">
        <w:rPr>
          <w:rFonts w:cs="Times New Roman"/>
          <w:noProof/>
          <w:szCs w:val="24"/>
        </w:rPr>
        <w:fldChar w:fldCharType="end"/>
      </w:r>
    </w:p>
    <w:p w14:paraId="4C93A5D1"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ABSTRAC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1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vi</w:t>
      </w:r>
      <w:r w:rsidRPr="00000BE0">
        <w:rPr>
          <w:rFonts w:cs="Times New Roman"/>
          <w:noProof/>
          <w:szCs w:val="24"/>
        </w:rPr>
        <w:fldChar w:fldCharType="end"/>
      </w:r>
    </w:p>
    <w:p w14:paraId="574D1173"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KATA PENGAN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vii</w:t>
      </w:r>
      <w:r w:rsidRPr="00000BE0">
        <w:rPr>
          <w:rFonts w:cs="Times New Roman"/>
          <w:noProof/>
          <w:szCs w:val="24"/>
        </w:rPr>
        <w:fldChar w:fldCharType="end"/>
      </w:r>
    </w:p>
    <w:p w14:paraId="42A35067"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DAFTAR IS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ix</w:t>
      </w:r>
      <w:r w:rsidRPr="00000BE0">
        <w:rPr>
          <w:rFonts w:cs="Times New Roman"/>
          <w:noProof/>
          <w:szCs w:val="24"/>
        </w:rPr>
        <w:fldChar w:fldCharType="end"/>
      </w:r>
    </w:p>
    <w:p w14:paraId="0E506147"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DAFTAR GAMB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xiii</w:t>
      </w:r>
      <w:r w:rsidRPr="00000BE0">
        <w:rPr>
          <w:rFonts w:cs="Times New Roman"/>
          <w:noProof/>
          <w:szCs w:val="24"/>
        </w:rPr>
        <w:fldChar w:fldCharType="end"/>
      </w:r>
    </w:p>
    <w:p w14:paraId="3CB09CD0"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DAFTAR TAB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xvi</w:t>
      </w:r>
      <w:r w:rsidRPr="00000BE0">
        <w:rPr>
          <w:rFonts w:cs="Times New Roman"/>
          <w:noProof/>
          <w:szCs w:val="24"/>
        </w:rPr>
        <w:fldChar w:fldCharType="end"/>
      </w:r>
    </w:p>
    <w:p w14:paraId="5E7C9DFE"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DAFTAR SINGKAT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xvii</w:t>
      </w:r>
      <w:r w:rsidRPr="00000BE0">
        <w:rPr>
          <w:rFonts w:cs="Times New Roman"/>
          <w:noProof/>
          <w:szCs w:val="24"/>
        </w:rPr>
        <w:fldChar w:fldCharType="end"/>
      </w:r>
    </w:p>
    <w:p w14:paraId="6DC60F95"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bCs/>
          <w:noProof/>
          <w:szCs w:val="24"/>
          <w:lang w:val="en-US"/>
        </w:rPr>
        <w:t>BAB 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w:t>
      </w:r>
      <w:r w:rsidRPr="00000BE0">
        <w:rPr>
          <w:rFonts w:cs="Times New Roman"/>
          <w:noProof/>
          <w:szCs w:val="24"/>
        </w:rPr>
        <w:fldChar w:fldCharType="end"/>
      </w:r>
    </w:p>
    <w:p w14:paraId="6250C010"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1.1</w:t>
      </w:r>
      <w:r w:rsidRPr="00000BE0">
        <w:rPr>
          <w:rFonts w:eastAsiaTheme="minorEastAsia" w:cs="Times New Roman"/>
          <w:noProof/>
          <w:szCs w:val="24"/>
          <w:lang w:val="en-US"/>
        </w:rPr>
        <w:tab/>
      </w:r>
      <w:r w:rsidRPr="00000BE0">
        <w:rPr>
          <w:rFonts w:cs="Times New Roman"/>
          <w:noProof/>
          <w:szCs w:val="24"/>
        </w:rPr>
        <w:t>Latar Belakang</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w:t>
      </w:r>
      <w:r w:rsidRPr="00000BE0">
        <w:rPr>
          <w:rFonts w:cs="Times New Roman"/>
          <w:noProof/>
          <w:szCs w:val="24"/>
        </w:rPr>
        <w:fldChar w:fldCharType="end"/>
      </w:r>
    </w:p>
    <w:p w14:paraId="4EE50618"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1.2</w:t>
      </w:r>
      <w:r w:rsidRPr="00000BE0">
        <w:rPr>
          <w:rFonts w:eastAsiaTheme="minorEastAsia" w:cs="Times New Roman"/>
          <w:noProof/>
          <w:szCs w:val="24"/>
          <w:lang w:val="en-US"/>
        </w:rPr>
        <w:tab/>
      </w:r>
      <w:r w:rsidRPr="00000BE0">
        <w:rPr>
          <w:rFonts w:cs="Times New Roman"/>
          <w:noProof/>
          <w:szCs w:val="24"/>
        </w:rPr>
        <w:t>Tuju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w:t>
      </w:r>
      <w:r w:rsidRPr="00000BE0">
        <w:rPr>
          <w:rFonts w:cs="Times New Roman"/>
          <w:noProof/>
          <w:szCs w:val="24"/>
        </w:rPr>
        <w:fldChar w:fldCharType="end"/>
      </w:r>
    </w:p>
    <w:p w14:paraId="4327B038"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1.3</w:t>
      </w:r>
      <w:r w:rsidRPr="00000BE0">
        <w:rPr>
          <w:rFonts w:eastAsiaTheme="minorEastAsia" w:cs="Times New Roman"/>
          <w:noProof/>
          <w:szCs w:val="24"/>
          <w:lang w:val="en-US"/>
        </w:rPr>
        <w:tab/>
      </w:r>
      <w:r w:rsidRPr="00000BE0">
        <w:rPr>
          <w:rFonts w:cs="Times New Roman"/>
          <w:noProof/>
          <w:szCs w:val="24"/>
        </w:rPr>
        <w:t>Batasan Masalah</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2</w:t>
      </w:r>
      <w:r w:rsidRPr="00000BE0">
        <w:rPr>
          <w:rFonts w:cs="Times New Roman"/>
          <w:noProof/>
          <w:szCs w:val="24"/>
        </w:rPr>
        <w:fldChar w:fldCharType="end"/>
      </w:r>
    </w:p>
    <w:p w14:paraId="64A02497"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1.4</w:t>
      </w:r>
      <w:r w:rsidRPr="00000BE0">
        <w:rPr>
          <w:rFonts w:eastAsiaTheme="minorEastAsia" w:cs="Times New Roman"/>
          <w:noProof/>
          <w:szCs w:val="24"/>
          <w:lang w:val="en-US"/>
        </w:rPr>
        <w:tab/>
      </w:r>
      <w:r w:rsidRPr="00000BE0">
        <w:rPr>
          <w:rFonts w:cs="Times New Roman"/>
          <w:noProof/>
          <w:szCs w:val="24"/>
        </w:rPr>
        <w:t>Sistematika Penulis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2</w:t>
      </w:r>
      <w:r w:rsidRPr="00000BE0">
        <w:rPr>
          <w:rFonts w:cs="Times New Roman"/>
          <w:noProof/>
          <w:szCs w:val="24"/>
        </w:rPr>
        <w:fldChar w:fldCharType="end"/>
      </w:r>
    </w:p>
    <w:p w14:paraId="6EA8A34C"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BAB I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w:t>
      </w:r>
      <w:r w:rsidRPr="00000BE0">
        <w:rPr>
          <w:rFonts w:cs="Times New Roman"/>
          <w:noProof/>
          <w:szCs w:val="24"/>
        </w:rPr>
        <w:fldChar w:fldCharType="end"/>
      </w:r>
    </w:p>
    <w:p w14:paraId="568D90C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1</w:t>
      </w:r>
      <w:r w:rsidRPr="00000BE0">
        <w:rPr>
          <w:rFonts w:eastAsiaTheme="minorEastAsia" w:cs="Times New Roman"/>
          <w:noProof/>
          <w:szCs w:val="24"/>
          <w:lang w:val="en-US"/>
        </w:rPr>
        <w:tab/>
      </w:r>
      <w:r w:rsidRPr="00000BE0">
        <w:rPr>
          <w:rFonts w:cs="Times New Roman"/>
          <w:noProof/>
          <w:szCs w:val="24"/>
        </w:rPr>
        <w:t>Kendali Akses (</w:t>
      </w:r>
      <w:r w:rsidRPr="005E72E0">
        <w:rPr>
          <w:rFonts w:cs="Times New Roman"/>
          <w:i/>
          <w:noProof/>
          <w:szCs w:val="24"/>
        </w:rPr>
        <w:t>Access Control</w:t>
      </w:r>
      <w:r w:rsidRPr="00000BE0">
        <w:rPr>
          <w:rFonts w:cs="Times New Roman"/>
          <w:noProof/>
          <w:szCs w:val="24"/>
        </w:rPr>
        <w: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w:t>
      </w:r>
      <w:r w:rsidRPr="00000BE0">
        <w:rPr>
          <w:rFonts w:cs="Times New Roman"/>
          <w:noProof/>
          <w:szCs w:val="24"/>
        </w:rPr>
        <w:fldChar w:fldCharType="end"/>
      </w:r>
    </w:p>
    <w:p w14:paraId="0FF7C0A4"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2</w:t>
      </w:r>
      <w:r w:rsidRPr="00000BE0">
        <w:rPr>
          <w:rFonts w:eastAsiaTheme="minorEastAsia" w:cs="Times New Roman"/>
          <w:noProof/>
          <w:szCs w:val="24"/>
          <w:lang w:val="en-US"/>
        </w:rPr>
        <w:tab/>
      </w:r>
      <w:r w:rsidRPr="00000BE0">
        <w:rPr>
          <w:rFonts w:cs="Times New Roman"/>
          <w:noProof/>
          <w:szCs w:val="24"/>
        </w:rPr>
        <w:t xml:space="preserve">Internet </w:t>
      </w:r>
      <w:r w:rsidRPr="00000BE0">
        <w:rPr>
          <w:rFonts w:cs="Times New Roman"/>
          <w:i/>
          <w:noProof/>
          <w:szCs w:val="24"/>
        </w:rPr>
        <w:t>of Thing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w:t>
      </w:r>
      <w:r w:rsidRPr="00000BE0">
        <w:rPr>
          <w:rFonts w:cs="Times New Roman"/>
          <w:noProof/>
          <w:szCs w:val="24"/>
        </w:rPr>
        <w:fldChar w:fldCharType="end"/>
      </w:r>
    </w:p>
    <w:p w14:paraId="2EA61CB6"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3</w:t>
      </w:r>
      <w:r w:rsidRPr="00000BE0">
        <w:rPr>
          <w:rFonts w:eastAsiaTheme="minorEastAsia" w:cs="Times New Roman"/>
          <w:noProof/>
          <w:szCs w:val="24"/>
          <w:lang w:val="en-US"/>
        </w:rPr>
        <w:tab/>
      </w:r>
      <w:r w:rsidRPr="00000BE0">
        <w:rPr>
          <w:rFonts w:cs="Times New Roman"/>
          <w:i/>
          <w:noProof/>
          <w:szCs w:val="24"/>
        </w:rPr>
        <w:t>Database</w:t>
      </w:r>
      <w:r w:rsidRPr="00000BE0">
        <w:rPr>
          <w:rFonts w:cs="Times New Roman"/>
          <w:noProof/>
          <w:szCs w:val="24"/>
        </w:rPr>
        <w:t xml:space="preserve"> MySQ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w:t>
      </w:r>
      <w:r w:rsidRPr="00000BE0">
        <w:rPr>
          <w:rFonts w:cs="Times New Roman"/>
          <w:noProof/>
          <w:szCs w:val="24"/>
        </w:rPr>
        <w:fldChar w:fldCharType="end"/>
      </w:r>
    </w:p>
    <w:p w14:paraId="35A83062"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4</w:t>
      </w:r>
      <w:r w:rsidRPr="00000BE0">
        <w:rPr>
          <w:rFonts w:eastAsiaTheme="minorEastAsia" w:cs="Times New Roman"/>
          <w:noProof/>
          <w:szCs w:val="24"/>
          <w:lang w:val="en-US"/>
        </w:rPr>
        <w:tab/>
      </w:r>
      <w:r w:rsidRPr="00000BE0">
        <w:rPr>
          <w:rFonts w:cs="Times New Roman"/>
          <w:i/>
          <w:noProof/>
          <w:szCs w:val="24"/>
        </w:rPr>
        <w:t>Virtual Private 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w:t>
      </w:r>
      <w:r w:rsidRPr="00000BE0">
        <w:rPr>
          <w:rFonts w:cs="Times New Roman"/>
          <w:noProof/>
          <w:szCs w:val="24"/>
        </w:rPr>
        <w:fldChar w:fldCharType="end"/>
      </w:r>
    </w:p>
    <w:p w14:paraId="1054F74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5</w:t>
      </w:r>
      <w:r w:rsidRPr="00000BE0">
        <w:rPr>
          <w:rFonts w:eastAsiaTheme="minorEastAsia" w:cs="Times New Roman"/>
          <w:noProof/>
          <w:szCs w:val="24"/>
          <w:lang w:val="en-US"/>
        </w:rPr>
        <w:tab/>
      </w:r>
      <w:r w:rsidRPr="00000BE0">
        <w:rPr>
          <w:rFonts w:cs="Times New Roman"/>
          <w:noProof/>
          <w:szCs w:val="24"/>
        </w:rPr>
        <w:t>Sistem Operasi Ubu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w:t>
      </w:r>
      <w:r w:rsidRPr="00000BE0">
        <w:rPr>
          <w:rFonts w:cs="Times New Roman"/>
          <w:noProof/>
          <w:szCs w:val="24"/>
        </w:rPr>
        <w:fldChar w:fldCharType="end"/>
      </w:r>
    </w:p>
    <w:p w14:paraId="269ED97A"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6</w:t>
      </w:r>
      <w:r w:rsidRPr="00000BE0">
        <w:rPr>
          <w:rFonts w:eastAsiaTheme="minorEastAsia" w:cs="Times New Roman"/>
          <w:noProof/>
          <w:szCs w:val="24"/>
          <w:lang w:val="en-US"/>
        </w:rPr>
        <w:tab/>
      </w:r>
      <w:r w:rsidRPr="00000BE0">
        <w:rPr>
          <w:rFonts w:cs="Times New Roman"/>
          <w:noProof/>
          <w:szCs w:val="24"/>
        </w:rPr>
        <w:t>Nginx</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1</w:t>
      </w:r>
      <w:r w:rsidRPr="00000BE0">
        <w:rPr>
          <w:rFonts w:cs="Times New Roman"/>
          <w:noProof/>
          <w:szCs w:val="24"/>
        </w:rPr>
        <w:fldChar w:fldCharType="end"/>
      </w:r>
    </w:p>
    <w:p w14:paraId="3709D4C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7</w:t>
      </w:r>
      <w:r w:rsidRPr="00000BE0">
        <w:rPr>
          <w:rFonts w:eastAsiaTheme="minorEastAsia" w:cs="Times New Roman"/>
          <w:noProof/>
          <w:szCs w:val="24"/>
          <w:lang w:val="en-US"/>
        </w:rPr>
        <w:tab/>
      </w:r>
      <w:r w:rsidRPr="00000BE0">
        <w:rPr>
          <w:rFonts w:cs="Times New Roman"/>
          <w:i/>
          <w:noProof/>
          <w:szCs w:val="24"/>
        </w:rPr>
        <w:t>Application Programming Interfac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1</w:t>
      </w:r>
      <w:r w:rsidRPr="00000BE0">
        <w:rPr>
          <w:rFonts w:cs="Times New Roman"/>
          <w:noProof/>
          <w:szCs w:val="24"/>
        </w:rPr>
        <w:fldChar w:fldCharType="end"/>
      </w:r>
    </w:p>
    <w:p w14:paraId="0F344CEE" w14:textId="7F727848"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8</w:t>
      </w:r>
      <w:r w:rsidRPr="00000BE0">
        <w:rPr>
          <w:rFonts w:eastAsiaTheme="minorEastAsia" w:cs="Times New Roman"/>
          <w:noProof/>
          <w:szCs w:val="24"/>
          <w:lang w:val="en-US"/>
        </w:rPr>
        <w:tab/>
      </w:r>
      <w:r w:rsidRPr="00000BE0">
        <w:rPr>
          <w:rFonts w:cs="Times New Roman"/>
          <w:i/>
          <w:noProof/>
          <w:szCs w:val="24"/>
        </w:rPr>
        <w:t>Framework</w:t>
      </w:r>
      <w:r w:rsidRPr="00000BE0">
        <w:rPr>
          <w:rFonts w:cs="Times New Roman"/>
          <w:noProof/>
          <w:szCs w:val="24"/>
        </w:rPr>
        <w:t xml:space="preserve"> </w:t>
      </w:r>
      <w:r w:rsidR="005E72E0" w:rsidRPr="005E72E0">
        <w:rPr>
          <w:rFonts w:cs="Times New Roman"/>
          <w:noProof/>
          <w:szCs w:val="24"/>
        </w:rPr>
        <w:t>Larav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2</w:t>
      </w:r>
      <w:r w:rsidRPr="00000BE0">
        <w:rPr>
          <w:rFonts w:cs="Times New Roman"/>
          <w:noProof/>
          <w:szCs w:val="24"/>
        </w:rPr>
        <w:fldChar w:fldCharType="end"/>
      </w:r>
    </w:p>
    <w:p w14:paraId="64780540" w14:textId="5CB39C42"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9</w:t>
      </w:r>
      <w:r w:rsidRPr="00000BE0">
        <w:rPr>
          <w:rFonts w:eastAsiaTheme="minorEastAsia" w:cs="Times New Roman"/>
          <w:noProof/>
          <w:szCs w:val="24"/>
          <w:lang w:val="en-US"/>
        </w:rPr>
        <w:tab/>
      </w:r>
      <w:r w:rsidRPr="00000BE0">
        <w:rPr>
          <w:rFonts w:cs="Times New Roman"/>
          <w:i/>
          <w:noProof/>
          <w:szCs w:val="24"/>
        </w:rPr>
        <w:t xml:space="preserve">Pusher </w:t>
      </w:r>
      <w:r w:rsidR="005E72E0" w:rsidRPr="005E72E0">
        <w:rPr>
          <w:rFonts w:cs="Times New Roman"/>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4</w:t>
      </w:r>
      <w:r w:rsidRPr="00000BE0">
        <w:rPr>
          <w:rFonts w:cs="Times New Roman"/>
          <w:noProof/>
          <w:szCs w:val="24"/>
        </w:rPr>
        <w:fldChar w:fldCharType="end"/>
      </w:r>
    </w:p>
    <w:p w14:paraId="6B6E4A54"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10</w:t>
      </w:r>
      <w:r w:rsidRPr="00000BE0">
        <w:rPr>
          <w:rFonts w:eastAsiaTheme="minorEastAsia" w:cs="Times New Roman"/>
          <w:noProof/>
          <w:szCs w:val="24"/>
          <w:lang w:val="en-US"/>
        </w:rPr>
        <w:tab/>
      </w:r>
      <w:r w:rsidRPr="00000BE0">
        <w:rPr>
          <w:rFonts w:cs="Times New Roman"/>
          <w:noProof/>
          <w:szCs w:val="24"/>
        </w:rPr>
        <w:t>Penelitian Terdahul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6</w:t>
      </w:r>
      <w:r w:rsidRPr="00000BE0">
        <w:rPr>
          <w:rFonts w:cs="Times New Roman"/>
          <w:noProof/>
          <w:szCs w:val="24"/>
        </w:rPr>
        <w:fldChar w:fldCharType="end"/>
      </w:r>
    </w:p>
    <w:p w14:paraId="01266FCE"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BAB II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7</w:t>
      </w:r>
      <w:r w:rsidRPr="00000BE0">
        <w:rPr>
          <w:rFonts w:cs="Times New Roman"/>
          <w:noProof/>
          <w:szCs w:val="24"/>
        </w:rPr>
        <w:fldChar w:fldCharType="end"/>
      </w:r>
    </w:p>
    <w:p w14:paraId="3A9BEBE8"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1</w:t>
      </w:r>
      <w:r w:rsidRPr="00000BE0">
        <w:rPr>
          <w:rFonts w:eastAsiaTheme="minorEastAsia" w:cs="Times New Roman"/>
          <w:noProof/>
          <w:szCs w:val="24"/>
          <w:lang w:val="en-US"/>
        </w:rPr>
        <w:tab/>
      </w:r>
      <w:r w:rsidRPr="00000BE0">
        <w:rPr>
          <w:rFonts w:cs="Times New Roman"/>
          <w:noProof/>
          <w:szCs w:val="24"/>
        </w:rPr>
        <w:t>Metode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7</w:t>
      </w:r>
      <w:r w:rsidRPr="00000BE0">
        <w:rPr>
          <w:rFonts w:cs="Times New Roman"/>
          <w:noProof/>
          <w:szCs w:val="24"/>
        </w:rPr>
        <w:fldChar w:fldCharType="end"/>
      </w:r>
    </w:p>
    <w:p w14:paraId="0AB5F45C"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2</w:t>
      </w:r>
      <w:r w:rsidRPr="00000BE0">
        <w:rPr>
          <w:rFonts w:eastAsiaTheme="minorEastAsia" w:cs="Times New Roman"/>
          <w:noProof/>
          <w:szCs w:val="24"/>
          <w:lang w:val="en-US"/>
        </w:rPr>
        <w:tab/>
      </w:r>
      <w:r w:rsidRPr="00000BE0">
        <w:rPr>
          <w:rFonts w:cs="Times New Roman"/>
          <w:noProof/>
          <w:szCs w:val="24"/>
        </w:rPr>
        <w:t>Kebutuhan Fungsional dan Non-Fungsion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9</w:t>
      </w:r>
      <w:r w:rsidRPr="00000BE0">
        <w:rPr>
          <w:rFonts w:cs="Times New Roman"/>
          <w:noProof/>
          <w:szCs w:val="24"/>
        </w:rPr>
        <w:fldChar w:fldCharType="end"/>
      </w:r>
    </w:p>
    <w:p w14:paraId="016C1A88"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3</w:t>
      </w:r>
      <w:r w:rsidRPr="00000BE0">
        <w:rPr>
          <w:rFonts w:eastAsiaTheme="minorEastAsia" w:cs="Times New Roman"/>
          <w:noProof/>
          <w:szCs w:val="24"/>
          <w:lang w:val="en-US"/>
        </w:rPr>
        <w:tab/>
      </w:r>
      <w:r w:rsidRPr="00000BE0">
        <w:rPr>
          <w:rFonts w:cs="Times New Roman"/>
          <w:noProof/>
          <w:szCs w:val="24"/>
        </w:rPr>
        <w:t xml:space="preserve">Perancangan Metode </w:t>
      </w:r>
      <w:r w:rsidRPr="00000BE0">
        <w:rPr>
          <w:rFonts w:cs="Times New Roman"/>
          <w:i/>
          <w:noProof/>
          <w:szCs w:val="24"/>
        </w:rPr>
        <w:t>Access Contro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21</w:t>
      </w:r>
      <w:r w:rsidRPr="00000BE0">
        <w:rPr>
          <w:rFonts w:cs="Times New Roman"/>
          <w:noProof/>
          <w:szCs w:val="24"/>
        </w:rPr>
        <w:fldChar w:fldCharType="end"/>
      </w:r>
    </w:p>
    <w:p w14:paraId="2B429439"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lastRenderedPageBreak/>
        <w:t>3.4</w:t>
      </w:r>
      <w:r w:rsidRPr="00000BE0">
        <w:rPr>
          <w:rFonts w:eastAsiaTheme="minorEastAsia" w:cs="Times New Roman"/>
          <w:noProof/>
          <w:szCs w:val="24"/>
          <w:lang w:val="en-US"/>
        </w:rPr>
        <w:tab/>
      </w:r>
      <w:r w:rsidRPr="00000BE0">
        <w:rPr>
          <w:rFonts w:cs="Times New Roman"/>
          <w:noProof/>
          <w:szCs w:val="24"/>
        </w:rPr>
        <w:t xml:space="preserve">Perancangan </w:t>
      </w:r>
      <w:r w:rsidRPr="00000BE0">
        <w:rPr>
          <w:rFonts w:cs="Times New Roman"/>
          <w:i/>
          <w:noProof/>
          <w:szCs w:val="24"/>
        </w:rPr>
        <w:t>Databas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23</w:t>
      </w:r>
      <w:r w:rsidRPr="00000BE0">
        <w:rPr>
          <w:rFonts w:cs="Times New Roman"/>
          <w:noProof/>
          <w:szCs w:val="24"/>
        </w:rPr>
        <w:fldChar w:fldCharType="end"/>
      </w:r>
    </w:p>
    <w:p w14:paraId="343D06C1"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5</w:t>
      </w:r>
      <w:r w:rsidRPr="00000BE0">
        <w:rPr>
          <w:rFonts w:eastAsiaTheme="minorEastAsia" w:cs="Times New Roman"/>
          <w:noProof/>
          <w:szCs w:val="24"/>
          <w:lang w:val="en-US"/>
        </w:rPr>
        <w:tab/>
      </w:r>
      <w:r w:rsidRPr="00000BE0">
        <w:rPr>
          <w:rFonts w:cs="Times New Roman"/>
          <w:noProof/>
          <w:szCs w:val="24"/>
        </w:rPr>
        <w:t xml:space="preserve">Perancangan </w:t>
      </w:r>
      <w:r w:rsidRPr="00000BE0">
        <w:rPr>
          <w:rFonts w:cs="Times New Roman"/>
          <w:i/>
          <w:noProof/>
          <w:szCs w:val="24"/>
        </w:rPr>
        <w:t>Backend</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25</w:t>
      </w:r>
      <w:r w:rsidRPr="00000BE0">
        <w:rPr>
          <w:rFonts w:cs="Times New Roman"/>
          <w:noProof/>
          <w:szCs w:val="24"/>
        </w:rPr>
        <w:fldChar w:fldCharType="end"/>
      </w:r>
    </w:p>
    <w:p w14:paraId="2438FA5C"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w:t>
      </w:r>
      <w:r w:rsidRPr="00000BE0">
        <w:rPr>
          <w:rFonts w:eastAsiaTheme="minorEastAsia" w:cs="Times New Roman"/>
          <w:noProof/>
          <w:szCs w:val="24"/>
          <w:lang w:val="en-US"/>
        </w:rPr>
        <w:tab/>
      </w:r>
      <w:r w:rsidRPr="00000BE0">
        <w:rPr>
          <w:rFonts w:cs="Times New Roman"/>
          <w:noProof/>
          <w:szCs w:val="24"/>
        </w:rPr>
        <w:t xml:space="preserve">Diagram </w:t>
      </w:r>
      <w:r w:rsidRPr="00000BE0">
        <w:rPr>
          <w:rFonts w:cs="Times New Roman"/>
          <w:i/>
          <w:noProof/>
          <w:szCs w:val="24"/>
        </w:rPr>
        <w:t>Use Case</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25</w:t>
      </w:r>
      <w:r w:rsidRPr="00000BE0">
        <w:rPr>
          <w:rFonts w:cs="Times New Roman"/>
          <w:noProof/>
          <w:szCs w:val="24"/>
        </w:rPr>
        <w:fldChar w:fldCharType="end"/>
      </w:r>
    </w:p>
    <w:p w14:paraId="38E96E42"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2</w:t>
      </w:r>
      <w:r w:rsidRPr="00000BE0">
        <w:rPr>
          <w:rFonts w:eastAsiaTheme="minorEastAsia" w:cs="Times New Roman"/>
          <w:noProof/>
          <w:szCs w:val="24"/>
          <w:lang w:val="en-US"/>
        </w:rPr>
        <w:tab/>
      </w:r>
      <w:r w:rsidRPr="00000BE0">
        <w:rPr>
          <w:rFonts w:cs="Times New Roman"/>
          <w:i/>
          <w:noProof/>
          <w:szCs w:val="24"/>
        </w:rPr>
        <w:t>Endpoint</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27</w:t>
      </w:r>
      <w:r w:rsidRPr="00000BE0">
        <w:rPr>
          <w:rFonts w:cs="Times New Roman"/>
          <w:noProof/>
          <w:szCs w:val="24"/>
        </w:rPr>
        <w:fldChar w:fldCharType="end"/>
      </w:r>
    </w:p>
    <w:p w14:paraId="6E37991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3</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29</w:t>
      </w:r>
      <w:r w:rsidRPr="00000BE0">
        <w:rPr>
          <w:rFonts w:cs="Times New Roman"/>
          <w:noProof/>
          <w:szCs w:val="24"/>
        </w:rPr>
        <w:fldChar w:fldCharType="end"/>
      </w:r>
    </w:p>
    <w:p w14:paraId="65F968BD"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4</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0</w:t>
      </w:r>
      <w:r w:rsidRPr="00000BE0">
        <w:rPr>
          <w:rFonts w:cs="Times New Roman"/>
          <w:noProof/>
          <w:szCs w:val="24"/>
        </w:rPr>
        <w:fldChar w:fldCharType="end"/>
      </w:r>
    </w:p>
    <w:p w14:paraId="2C3402E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5</w:t>
      </w:r>
      <w:r w:rsidRPr="00000BE0">
        <w:rPr>
          <w:rFonts w:eastAsiaTheme="minorEastAsia" w:cs="Times New Roman"/>
          <w:noProof/>
          <w:szCs w:val="24"/>
          <w:lang w:val="en-US"/>
        </w:rPr>
        <w:tab/>
      </w:r>
      <w:r w:rsidRPr="00000BE0">
        <w:rPr>
          <w:rFonts w:cs="Times New Roman"/>
          <w:noProof/>
          <w:szCs w:val="24"/>
        </w:rPr>
        <w:t>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0</w:t>
      </w:r>
      <w:r w:rsidRPr="00000BE0">
        <w:rPr>
          <w:rFonts w:cs="Times New Roman"/>
          <w:noProof/>
          <w:szCs w:val="24"/>
        </w:rPr>
        <w:fldChar w:fldCharType="end"/>
      </w:r>
    </w:p>
    <w:p w14:paraId="625F8B5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6</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1</w:t>
      </w:r>
      <w:r w:rsidRPr="00000BE0">
        <w:rPr>
          <w:rFonts w:cs="Times New Roman"/>
          <w:noProof/>
          <w:szCs w:val="24"/>
        </w:rPr>
        <w:fldChar w:fldCharType="end"/>
      </w:r>
    </w:p>
    <w:p w14:paraId="0671706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7</w:t>
      </w:r>
      <w:r w:rsidRPr="00000BE0">
        <w:rPr>
          <w:rFonts w:eastAsiaTheme="minorEastAsia" w:cs="Times New Roman"/>
          <w:noProof/>
          <w:szCs w:val="24"/>
          <w:lang w:val="en-US"/>
        </w:rPr>
        <w:tab/>
      </w:r>
      <w:r w:rsidRPr="00000BE0">
        <w:rPr>
          <w:rFonts w:cs="Times New Roman"/>
          <w:noProof/>
          <w:szCs w:val="24"/>
        </w:rPr>
        <w:t xml:space="preserve">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3</w:t>
      </w:r>
      <w:r w:rsidRPr="00000BE0">
        <w:rPr>
          <w:rFonts w:cs="Times New Roman"/>
          <w:noProof/>
          <w:szCs w:val="24"/>
        </w:rPr>
        <w:fldChar w:fldCharType="end"/>
      </w:r>
    </w:p>
    <w:p w14:paraId="48F1290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8</w:t>
      </w:r>
      <w:r w:rsidRPr="00000BE0">
        <w:rPr>
          <w:rFonts w:eastAsiaTheme="minorEastAsia" w:cs="Times New Roman"/>
          <w:noProof/>
          <w:szCs w:val="24"/>
          <w:lang w:val="en-US"/>
        </w:rPr>
        <w:tab/>
      </w:r>
      <w:r w:rsidRPr="00000BE0">
        <w:rPr>
          <w:rFonts w:cs="Times New Roman"/>
          <w:noProof/>
          <w:szCs w:val="24"/>
        </w:rPr>
        <w:t>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3</w:t>
      </w:r>
      <w:r w:rsidRPr="00000BE0">
        <w:rPr>
          <w:rFonts w:cs="Times New Roman"/>
          <w:noProof/>
          <w:szCs w:val="24"/>
        </w:rPr>
        <w:fldChar w:fldCharType="end"/>
      </w:r>
    </w:p>
    <w:p w14:paraId="66BFF20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9</w:t>
      </w:r>
      <w:r w:rsidRPr="00000BE0">
        <w:rPr>
          <w:rFonts w:eastAsiaTheme="minorEastAsia" w:cs="Times New Roman"/>
          <w:noProof/>
          <w:szCs w:val="24"/>
          <w:lang w:val="en-US"/>
        </w:rPr>
        <w:tab/>
      </w:r>
      <w:r w:rsidRPr="00000BE0">
        <w:rPr>
          <w:rFonts w:cs="Times New Roman"/>
          <w:noProof/>
          <w:szCs w:val="24"/>
        </w:rPr>
        <w:t>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4</w:t>
      </w:r>
      <w:r w:rsidRPr="00000BE0">
        <w:rPr>
          <w:rFonts w:cs="Times New Roman"/>
          <w:noProof/>
          <w:szCs w:val="24"/>
        </w:rPr>
        <w:fldChar w:fldCharType="end"/>
      </w:r>
    </w:p>
    <w:p w14:paraId="6CB57D8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0</w:t>
      </w:r>
      <w:r w:rsidRPr="00000BE0">
        <w:rPr>
          <w:rFonts w:eastAsiaTheme="minorEastAsia" w:cs="Times New Roman"/>
          <w:noProof/>
          <w:szCs w:val="24"/>
          <w:lang w:val="en-US"/>
        </w:rPr>
        <w:tab/>
      </w:r>
      <w:r w:rsidRPr="00000BE0">
        <w:rPr>
          <w:rFonts w:cs="Times New Roman"/>
          <w:noProof/>
          <w:szCs w:val="24"/>
        </w:rPr>
        <w:t>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5</w:t>
      </w:r>
      <w:r w:rsidRPr="00000BE0">
        <w:rPr>
          <w:rFonts w:cs="Times New Roman"/>
          <w:noProof/>
          <w:szCs w:val="24"/>
        </w:rPr>
        <w:fldChar w:fldCharType="end"/>
      </w:r>
    </w:p>
    <w:p w14:paraId="099E066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1</w:t>
      </w:r>
      <w:r w:rsidRPr="00000BE0">
        <w:rPr>
          <w:rFonts w:eastAsiaTheme="minorEastAsia" w:cs="Times New Roman"/>
          <w:noProof/>
          <w:szCs w:val="24"/>
          <w:lang w:val="en-US"/>
        </w:rPr>
        <w:tab/>
      </w:r>
      <w:r w:rsidRPr="00000BE0">
        <w:rPr>
          <w:rFonts w:cs="Times New Roman"/>
          <w:noProof/>
          <w:szCs w:val="24"/>
        </w:rPr>
        <w:t>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6</w:t>
      </w:r>
      <w:r w:rsidRPr="00000BE0">
        <w:rPr>
          <w:rFonts w:cs="Times New Roman"/>
          <w:noProof/>
          <w:szCs w:val="24"/>
        </w:rPr>
        <w:fldChar w:fldCharType="end"/>
      </w:r>
    </w:p>
    <w:p w14:paraId="0E686D3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2</w:t>
      </w:r>
      <w:r w:rsidRPr="00000BE0">
        <w:rPr>
          <w:rFonts w:eastAsiaTheme="minorEastAsia" w:cs="Times New Roman"/>
          <w:noProof/>
          <w:szCs w:val="24"/>
          <w:lang w:val="en-US"/>
        </w:rPr>
        <w:tab/>
      </w:r>
      <w:r w:rsidRPr="00000BE0">
        <w:rPr>
          <w:rFonts w:cs="Times New Roman"/>
          <w:noProof/>
          <w:szCs w:val="24"/>
        </w:rPr>
        <w:t>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7</w:t>
      </w:r>
      <w:r w:rsidRPr="00000BE0">
        <w:rPr>
          <w:rFonts w:cs="Times New Roman"/>
          <w:noProof/>
          <w:szCs w:val="24"/>
        </w:rPr>
        <w:fldChar w:fldCharType="end"/>
      </w:r>
    </w:p>
    <w:p w14:paraId="5732C1F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3</w:t>
      </w:r>
      <w:r w:rsidRPr="00000BE0">
        <w:rPr>
          <w:rFonts w:eastAsiaTheme="minorEastAsia" w:cs="Times New Roman"/>
          <w:noProof/>
          <w:szCs w:val="24"/>
          <w:lang w:val="en-US"/>
        </w:rPr>
        <w:tab/>
      </w:r>
      <w:r w:rsidRPr="00000BE0">
        <w:rPr>
          <w:rFonts w:cs="Times New Roman"/>
          <w:noProof/>
          <w:szCs w:val="24"/>
        </w:rPr>
        <w:t>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8</w:t>
      </w:r>
      <w:r w:rsidRPr="00000BE0">
        <w:rPr>
          <w:rFonts w:cs="Times New Roman"/>
          <w:noProof/>
          <w:szCs w:val="24"/>
        </w:rPr>
        <w:fldChar w:fldCharType="end"/>
      </w:r>
    </w:p>
    <w:p w14:paraId="51487C5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4</w:t>
      </w:r>
      <w:r w:rsidRPr="00000BE0">
        <w:rPr>
          <w:rFonts w:eastAsiaTheme="minorEastAsia" w:cs="Times New Roman"/>
          <w:noProof/>
          <w:szCs w:val="24"/>
          <w:lang w:val="en-US"/>
        </w:rPr>
        <w:tab/>
      </w:r>
      <w:r w:rsidRPr="00000BE0">
        <w:rPr>
          <w:rFonts w:cs="Times New Roman"/>
          <w:noProof/>
          <w:szCs w:val="24"/>
        </w:rPr>
        <w:t>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9</w:t>
      </w:r>
      <w:r w:rsidRPr="00000BE0">
        <w:rPr>
          <w:rFonts w:cs="Times New Roman"/>
          <w:noProof/>
          <w:szCs w:val="24"/>
        </w:rPr>
        <w:fldChar w:fldCharType="end"/>
      </w:r>
    </w:p>
    <w:p w14:paraId="64D724B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5</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9</w:t>
      </w:r>
      <w:r w:rsidRPr="00000BE0">
        <w:rPr>
          <w:rFonts w:cs="Times New Roman"/>
          <w:noProof/>
          <w:szCs w:val="24"/>
        </w:rPr>
        <w:fldChar w:fldCharType="end"/>
      </w:r>
    </w:p>
    <w:p w14:paraId="2CA87E2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6</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0</w:t>
      </w:r>
      <w:r w:rsidRPr="00000BE0">
        <w:rPr>
          <w:rFonts w:cs="Times New Roman"/>
          <w:noProof/>
          <w:szCs w:val="24"/>
        </w:rPr>
        <w:fldChar w:fldCharType="end"/>
      </w:r>
    </w:p>
    <w:p w14:paraId="56FBCFA4"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7</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 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1</w:t>
      </w:r>
      <w:r w:rsidRPr="00000BE0">
        <w:rPr>
          <w:rFonts w:cs="Times New Roman"/>
          <w:noProof/>
          <w:szCs w:val="24"/>
        </w:rPr>
        <w:fldChar w:fldCharType="end"/>
      </w:r>
    </w:p>
    <w:p w14:paraId="1559B8FF"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8</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2</w:t>
      </w:r>
      <w:r w:rsidRPr="00000BE0">
        <w:rPr>
          <w:rFonts w:cs="Times New Roman"/>
          <w:noProof/>
          <w:szCs w:val="24"/>
        </w:rPr>
        <w:fldChar w:fldCharType="end"/>
      </w:r>
    </w:p>
    <w:p w14:paraId="2E1AD020"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9</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3</w:t>
      </w:r>
      <w:r w:rsidRPr="00000BE0">
        <w:rPr>
          <w:rFonts w:cs="Times New Roman"/>
          <w:noProof/>
          <w:szCs w:val="24"/>
        </w:rPr>
        <w:fldChar w:fldCharType="end"/>
      </w:r>
    </w:p>
    <w:p w14:paraId="55AF2C06"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20</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4</w:t>
      </w:r>
      <w:r w:rsidRPr="00000BE0">
        <w:rPr>
          <w:rFonts w:cs="Times New Roman"/>
          <w:noProof/>
          <w:szCs w:val="24"/>
        </w:rPr>
        <w:fldChar w:fldCharType="end"/>
      </w:r>
    </w:p>
    <w:p w14:paraId="3C38B83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21</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 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5</w:t>
      </w:r>
      <w:r w:rsidRPr="00000BE0">
        <w:rPr>
          <w:rFonts w:cs="Times New Roman"/>
          <w:noProof/>
          <w:szCs w:val="24"/>
        </w:rPr>
        <w:fldChar w:fldCharType="end"/>
      </w:r>
    </w:p>
    <w:p w14:paraId="66FF441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6</w:t>
      </w:r>
      <w:r w:rsidRPr="00000BE0">
        <w:rPr>
          <w:rFonts w:eastAsiaTheme="minorEastAsia" w:cs="Times New Roman"/>
          <w:noProof/>
          <w:szCs w:val="24"/>
          <w:lang w:val="en-US"/>
        </w:rPr>
        <w:tab/>
      </w:r>
      <w:r w:rsidRPr="00000BE0">
        <w:rPr>
          <w:rFonts w:cs="Times New Roman"/>
          <w:noProof/>
          <w:szCs w:val="24"/>
        </w:rPr>
        <w:t>Perancangan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5</w:t>
      </w:r>
      <w:r w:rsidRPr="00000BE0">
        <w:rPr>
          <w:rFonts w:cs="Times New Roman"/>
          <w:noProof/>
          <w:szCs w:val="24"/>
        </w:rPr>
        <w:fldChar w:fldCharType="end"/>
      </w:r>
    </w:p>
    <w:p w14:paraId="69E3C560"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4.1</w:t>
      </w:r>
      <w:r w:rsidRPr="00000BE0">
        <w:rPr>
          <w:rFonts w:eastAsiaTheme="minorEastAsia" w:cs="Times New Roman"/>
          <w:noProof/>
          <w:szCs w:val="24"/>
          <w:lang w:val="en-US"/>
        </w:rPr>
        <w:tab/>
      </w:r>
      <w:r w:rsidRPr="00000BE0">
        <w:rPr>
          <w:rFonts w:cs="Times New Roman"/>
          <w:noProof/>
          <w:szCs w:val="24"/>
        </w:rPr>
        <w:t>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6</w:t>
      </w:r>
      <w:r w:rsidRPr="00000BE0">
        <w:rPr>
          <w:rFonts w:cs="Times New Roman"/>
          <w:noProof/>
          <w:szCs w:val="24"/>
        </w:rPr>
        <w:fldChar w:fldCharType="end"/>
      </w:r>
    </w:p>
    <w:p w14:paraId="6217D55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4.2</w:t>
      </w:r>
      <w:r w:rsidRPr="00000BE0">
        <w:rPr>
          <w:rFonts w:eastAsiaTheme="minorEastAsia" w:cs="Times New Roman"/>
          <w:noProof/>
          <w:szCs w:val="24"/>
          <w:lang w:val="en-US"/>
        </w:rPr>
        <w:tab/>
      </w:r>
      <w:r w:rsidRPr="00000BE0">
        <w:rPr>
          <w:rFonts w:cs="Times New Roman"/>
          <w:noProof/>
          <w:szCs w:val="24"/>
        </w:rPr>
        <w:t>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7</w:t>
      </w:r>
      <w:r w:rsidRPr="00000BE0">
        <w:rPr>
          <w:rFonts w:cs="Times New Roman"/>
          <w:noProof/>
          <w:szCs w:val="24"/>
        </w:rPr>
        <w:fldChar w:fldCharType="end"/>
      </w:r>
    </w:p>
    <w:p w14:paraId="4760E9F6" w14:textId="1DF29775"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7</w:t>
      </w:r>
      <w:r w:rsidRPr="00000BE0">
        <w:rPr>
          <w:rFonts w:eastAsiaTheme="minorEastAsia" w:cs="Times New Roman"/>
          <w:noProof/>
          <w:szCs w:val="24"/>
          <w:lang w:val="en-US"/>
        </w:rPr>
        <w:tab/>
      </w:r>
      <w:r w:rsidRPr="00000BE0">
        <w:rPr>
          <w:rFonts w:cs="Times New Roman"/>
          <w:noProof/>
          <w:szCs w:val="24"/>
        </w:rPr>
        <w:t xml:space="preserve">Perancangan Komunikasi </w:t>
      </w:r>
      <w:r w:rsidR="005E72E0" w:rsidRPr="005E72E0">
        <w:rPr>
          <w:rFonts w:cs="Times New Roman"/>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8</w:t>
      </w:r>
      <w:r w:rsidRPr="00000BE0">
        <w:rPr>
          <w:rFonts w:cs="Times New Roman"/>
          <w:noProof/>
          <w:szCs w:val="24"/>
        </w:rPr>
        <w:fldChar w:fldCharType="end"/>
      </w:r>
    </w:p>
    <w:p w14:paraId="6BFC5D67"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8</w:t>
      </w:r>
      <w:r w:rsidRPr="00000BE0">
        <w:rPr>
          <w:rFonts w:eastAsiaTheme="minorEastAsia" w:cs="Times New Roman"/>
          <w:noProof/>
          <w:szCs w:val="24"/>
          <w:lang w:val="en-US"/>
        </w:rPr>
        <w:tab/>
      </w:r>
      <w:r w:rsidRPr="00000BE0">
        <w:rPr>
          <w:rFonts w:cs="Times New Roman"/>
          <w:noProof/>
          <w:szCs w:val="24"/>
        </w:rPr>
        <w:t xml:space="preserve">Perancangan </w:t>
      </w:r>
      <w:r w:rsidRPr="00000BE0">
        <w:rPr>
          <w:rFonts w:cs="Times New Roman"/>
          <w:i/>
          <w:noProof/>
          <w:szCs w:val="24"/>
        </w:rPr>
        <w:t>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9</w:t>
      </w:r>
      <w:r w:rsidRPr="00000BE0">
        <w:rPr>
          <w:rFonts w:cs="Times New Roman"/>
          <w:noProof/>
          <w:szCs w:val="24"/>
        </w:rPr>
        <w:fldChar w:fldCharType="end"/>
      </w:r>
    </w:p>
    <w:p w14:paraId="4B982CDB"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BAB IV</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2</w:t>
      </w:r>
      <w:r w:rsidRPr="00000BE0">
        <w:rPr>
          <w:rFonts w:cs="Times New Roman"/>
          <w:noProof/>
          <w:szCs w:val="24"/>
        </w:rPr>
        <w:fldChar w:fldCharType="end"/>
      </w:r>
    </w:p>
    <w:p w14:paraId="27FDB1BD"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1</w:t>
      </w:r>
      <w:r w:rsidRPr="00000BE0">
        <w:rPr>
          <w:rFonts w:eastAsiaTheme="minorEastAsia" w:cs="Times New Roman"/>
          <w:noProof/>
          <w:szCs w:val="24"/>
          <w:lang w:val="en-US"/>
        </w:rPr>
        <w:tab/>
      </w:r>
      <w:r w:rsidRPr="00000BE0">
        <w:rPr>
          <w:rFonts w:cs="Times New Roman"/>
          <w:noProof/>
          <w:szCs w:val="24"/>
        </w:rPr>
        <w:t>Kajian Hasil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2</w:t>
      </w:r>
      <w:r w:rsidRPr="00000BE0">
        <w:rPr>
          <w:rFonts w:cs="Times New Roman"/>
          <w:noProof/>
          <w:szCs w:val="24"/>
        </w:rPr>
        <w:fldChar w:fldCharType="end"/>
      </w:r>
    </w:p>
    <w:p w14:paraId="4A9873E1"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2</w:t>
      </w:r>
      <w:r w:rsidRPr="00000BE0">
        <w:rPr>
          <w:rFonts w:cs="Times New Roman"/>
          <w:noProof/>
          <w:szCs w:val="24"/>
        </w:rPr>
        <w:fldChar w:fldCharType="end"/>
      </w:r>
    </w:p>
    <w:p w14:paraId="55A25EDF"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4</w:t>
      </w:r>
      <w:r w:rsidRPr="00000BE0">
        <w:rPr>
          <w:rFonts w:cs="Times New Roman"/>
          <w:noProof/>
          <w:szCs w:val="24"/>
        </w:rPr>
        <w:fldChar w:fldCharType="end"/>
      </w:r>
    </w:p>
    <w:p w14:paraId="511E6C9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lastRenderedPageBreak/>
        <w:t>4.1.3</w:t>
      </w:r>
      <w:r w:rsidRPr="00000BE0">
        <w:rPr>
          <w:rFonts w:eastAsiaTheme="minorEastAsia" w:cs="Times New Roman"/>
          <w:noProof/>
          <w:szCs w:val="24"/>
          <w:lang w:val="en-US"/>
        </w:rPr>
        <w:tab/>
      </w:r>
      <w:r w:rsidRPr="00000BE0">
        <w:rPr>
          <w:rFonts w:cs="Times New Roman"/>
          <w:noProof/>
          <w:szCs w:val="24"/>
        </w:rPr>
        <w:t>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4</w:t>
      </w:r>
      <w:r w:rsidRPr="00000BE0">
        <w:rPr>
          <w:rFonts w:cs="Times New Roman"/>
          <w:noProof/>
          <w:szCs w:val="24"/>
        </w:rPr>
        <w:fldChar w:fldCharType="end"/>
      </w:r>
    </w:p>
    <w:p w14:paraId="17381BE5"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4</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6</w:t>
      </w:r>
      <w:r w:rsidRPr="00000BE0">
        <w:rPr>
          <w:rFonts w:cs="Times New Roman"/>
          <w:noProof/>
          <w:szCs w:val="24"/>
        </w:rPr>
        <w:fldChar w:fldCharType="end"/>
      </w:r>
    </w:p>
    <w:p w14:paraId="5E92E786"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5</w:t>
      </w:r>
      <w:r w:rsidRPr="00000BE0">
        <w:rPr>
          <w:rFonts w:eastAsiaTheme="minorEastAsia" w:cs="Times New Roman"/>
          <w:noProof/>
          <w:szCs w:val="24"/>
          <w:lang w:val="en-US"/>
        </w:rPr>
        <w:tab/>
      </w:r>
      <w:r w:rsidRPr="00000BE0">
        <w:rPr>
          <w:rFonts w:cs="Times New Roman"/>
          <w:noProof/>
          <w:szCs w:val="24"/>
        </w:rPr>
        <w:t xml:space="preserve">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7</w:t>
      </w:r>
      <w:r w:rsidRPr="00000BE0">
        <w:rPr>
          <w:rFonts w:cs="Times New Roman"/>
          <w:noProof/>
          <w:szCs w:val="24"/>
        </w:rPr>
        <w:fldChar w:fldCharType="end"/>
      </w:r>
    </w:p>
    <w:p w14:paraId="44C8D686"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6</w:t>
      </w:r>
      <w:r w:rsidRPr="00000BE0">
        <w:rPr>
          <w:rFonts w:eastAsiaTheme="minorEastAsia" w:cs="Times New Roman"/>
          <w:noProof/>
          <w:szCs w:val="24"/>
          <w:lang w:val="en-US"/>
        </w:rPr>
        <w:tab/>
      </w:r>
      <w:r w:rsidRPr="00000BE0">
        <w:rPr>
          <w:rFonts w:cs="Times New Roman"/>
          <w:noProof/>
          <w:szCs w:val="24"/>
        </w:rPr>
        <w:t>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8</w:t>
      </w:r>
      <w:r w:rsidRPr="00000BE0">
        <w:rPr>
          <w:rFonts w:cs="Times New Roman"/>
          <w:noProof/>
          <w:szCs w:val="24"/>
        </w:rPr>
        <w:fldChar w:fldCharType="end"/>
      </w:r>
    </w:p>
    <w:p w14:paraId="67DA9A29"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7</w:t>
      </w:r>
      <w:r w:rsidRPr="00000BE0">
        <w:rPr>
          <w:rFonts w:eastAsiaTheme="minorEastAsia" w:cs="Times New Roman"/>
          <w:noProof/>
          <w:szCs w:val="24"/>
          <w:lang w:val="en-US"/>
        </w:rPr>
        <w:tab/>
      </w:r>
      <w:r w:rsidRPr="00000BE0">
        <w:rPr>
          <w:rFonts w:cs="Times New Roman"/>
          <w:noProof/>
          <w:szCs w:val="24"/>
        </w:rPr>
        <w:t>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8</w:t>
      </w:r>
      <w:r w:rsidRPr="00000BE0">
        <w:rPr>
          <w:rFonts w:cs="Times New Roman"/>
          <w:noProof/>
          <w:szCs w:val="24"/>
        </w:rPr>
        <w:fldChar w:fldCharType="end"/>
      </w:r>
    </w:p>
    <w:p w14:paraId="4858FBAC"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8</w:t>
      </w:r>
      <w:r w:rsidRPr="00000BE0">
        <w:rPr>
          <w:rFonts w:eastAsiaTheme="minorEastAsia" w:cs="Times New Roman"/>
          <w:noProof/>
          <w:szCs w:val="24"/>
          <w:lang w:val="en-US"/>
        </w:rPr>
        <w:tab/>
      </w:r>
      <w:r w:rsidRPr="00000BE0">
        <w:rPr>
          <w:rFonts w:cs="Times New Roman"/>
          <w:noProof/>
          <w:szCs w:val="24"/>
        </w:rPr>
        <w:t>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9</w:t>
      </w:r>
      <w:r w:rsidRPr="00000BE0">
        <w:rPr>
          <w:rFonts w:cs="Times New Roman"/>
          <w:noProof/>
          <w:szCs w:val="24"/>
        </w:rPr>
        <w:fldChar w:fldCharType="end"/>
      </w:r>
    </w:p>
    <w:p w14:paraId="18BBDB1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9</w:t>
      </w:r>
      <w:r w:rsidRPr="00000BE0">
        <w:rPr>
          <w:rFonts w:eastAsiaTheme="minorEastAsia" w:cs="Times New Roman"/>
          <w:noProof/>
          <w:szCs w:val="24"/>
          <w:lang w:val="en-US"/>
        </w:rPr>
        <w:tab/>
      </w:r>
      <w:r w:rsidRPr="00000BE0">
        <w:rPr>
          <w:rFonts w:cs="Times New Roman"/>
          <w:noProof/>
          <w:szCs w:val="24"/>
        </w:rPr>
        <w:t>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0</w:t>
      </w:r>
      <w:r w:rsidRPr="00000BE0">
        <w:rPr>
          <w:rFonts w:cs="Times New Roman"/>
          <w:noProof/>
          <w:szCs w:val="24"/>
        </w:rPr>
        <w:fldChar w:fldCharType="end"/>
      </w:r>
    </w:p>
    <w:p w14:paraId="79D0C084"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0</w:t>
      </w:r>
      <w:r w:rsidRPr="00000BE0">
        <w:rPr>
          <w:rFonts w:eastAsiaTheme="minorEastAsia" w:cs="Times New Roman"/>
          <w:noProof/>
          <w:szCs w:val="24"/>
          <w:lang w:val="en-US"/>
        </w:rPr>
        <w:tab/>
      </w:r>
      <w:r w:rsidRPr="00000BE0">
        <w:rPr>
          <w:rFonts w:cs="Times New Roman"/>
          <w:noProof/>
          <w:szCs w:val="24"/>
        </w:rPr>
        <w:t>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1</w:t>
      </w:r>
      <w:r w:rsidRPr="00000BE0">
        <w:rPr>
          <w:rFonts w:cs="Times New Roman"/>
          <w:noProof/>
          <w:szCs w:val="24"/>
        </w:rPr>
        <w:fldChar w:fldCharType="end"/>
      </w:r>
    </w:p>
    <w:p w14:paraId="58768CE0"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1</w:t>
      </w:r>
      <w:r w:rsidRPr="00000BE0">
        <w:rPr>
          <w:rFonts w:eastAsiaTheme="minorEastAsia" w:cs="Times New Roman"/>
          <w:noProof/>
          <w:szCs w:val="24"/>
          <w:lang w:val="en-US"/>
        </w:rPr>
        <w:tab/>
      </w:r>
      <w:r w:rsidRPr="00000BE0">
        <w:rPr>
          <w:rFonts w:cs="Times New Roman"/>
          <w:noProof/>
          <w:szCs w:val="24"/>
        </w:rPr>
        <w:t>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2</w:t>
      </w:r>
      <w:r w:rsidRPr="00000BE0">
        <w:rPr>
          <w:rFonts w:cs="Times New Roman"/>
          <w:noProof/>
          <w:szCs w:val="24"/>
        </w:rPr>
        <w:fldChar w:fldCharType="end"/>
      </w:r>
    </w:p>
    <w:p w14:paraId="5707500E"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2</w:t>
      </w:r>
      <w:r w:rsidRPr="00000BE0">
        <w:rPr>
          <w:rFonts w:eastAsiaTheme="minorEastAsia" w:cs="Times New Roman"/>
          <w:noProof/>
          <w:szCs w:val="24"/>
          <w:lang w:val="en-US"/>
        </w:rPr>
        <w:tab/>
      </w:r>
      <w:r w:rsidRPr="00000BE0">
        <w:rPr>
          <w:rFonts w:cs="Times New Roman"/>
          <w:noProof/>
          <w:szCs w:val="24"/>
        </w:rPr>
        <w:t>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3</w:t>
      </w:r>
      <w:r w:rsidRPr="00000BE0">
        <w:rPr>
          <w:rFonts w:cs="Times New Roman"/>
          <w:noProof/>
          <w:szCs w:val="24"/>
        </w:rPr>
        <w:fldChar w:fldCharType="end"/>
      </w:r>
    </w:p>
    <w:p w14:paraId="4E970B64"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3</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4</w:t>
      </w:r>
      <w:r w:rsidRPr="00000BE0">
        <w:rPr>
          <w:rFonts w:cs="Times New Roman"/>
          <w:noProof/>
          <w:szCs w:val="24"/>
        </w:rPr>
        <w:fldChar w:fldCharType="end"/>
      </w:r>
    </w:p>
    <w:p w14:paraId="139CE129"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4</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 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6</w:t>
      </w:r>
      <w:r w:rsidRPr="00000BE0">
        <w:rPr>
          <w:rFonts w:cs="Times New Roman"/>
          <w:noProof/>
          <w:szCs w:val="24"/>
        </w:rPr>
        <w:fldChar w:fldCharType="end"/>
      </w:r>
    </w:p>
    <w:p w14:paraId="04768F9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5</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7</w:t>
      </w:r>
      <w:r w:rsidRPr="00000BE0">
        <w:rPr>
          <w:rFonts w:cs="Times New Roman"/>
          <w:noProof/>
          <w:szCs w:val="24"/>
        </w:rPr>
        <w:fldChar w:fldCharType="end"/>
      </w:r>
    </w:p>
    <w:p w14:paraId="536FD924"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6</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7</w:t>
      </w:r>
      <w:r w:rsidRPr="00000BE0">
        <w:rPr>
          <w:rFonts w:cs="Times New Roman"/>
          <w:noProof/>
          <w:szCs w:val="24"/>
        </w:rPr>
        <w:fldChar w:fldCharType="end"/>
      </w:r>
    </w:p>
    <w:p w14:paraId="04EA1DE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7</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8</w:t>
      </w:r>
      <w:r w:rsidRPr="00000BE0">
        <w:rPr>
          <w:rFonts w:cs="Times New Roman"/>
          <w:noProof/>
          <w:szCs w:val="24"/>
        </w:rPr>
        <w:fldChar w:fldCharType="end"/>
      </w:r>
    </w:p>
    <w:p w14:paraId="24893ED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8</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9</w:t>
      </w:r>
      <w:r w:rsidRPr="00000BE0">
        <w:rPr>
          <w:rFonts w:cs="Times New Roman"/>
          <w:noProof/>
          <w:szCs w:val="24"/>
        </w:rPr>
        <w:fldChar w:fldCharType="end"/>
      </w:r>
    </w:p>
    <w:p w14:paraId="403CB2D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9</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0</w:t>
      </w:r>
      <w:r w:rsidRPr="00000BE0">
        <w:rPr>
          <w:rFonts w:cs="Times New Roman"/>
          <w:noProof/>
          <w:szCs w:val="24"/>
        </w:rPr>
        <w:fldChar w:fldCharType="end"/>
      </w:r>
    </w:p>
    <w:p w14:paraId="73A5E22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0</w:t>
      </w:r>
      <w:r w:rsidRPr="00000BE0">
        <w:rPr>
          <w:rFonts w:eastAsiaTheme="minorEastAsia" w:cs="Times New Roman"/>
          <w:noProof/>
          <w:szCs w:val="24"/>
          <w:lang w:val="en-US"/>
        </w:rPr>
        <w:tab/>
      </w:r>
      <w:r w:rsidRPr="00000BE0">
        <w:rPr>
          <w:rFonts w:cs="Times New Roman"/>
          <w:noProof/>
          <w:szCs w:val="24"/>
        </w:rPr>
        <w:t>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2</w:t>
      </w:r>
      <w:r w:rsidRPr="00000BE0">
        <w:rPr>
          <w:rFonts w:cs="Times New Roman"/>
          <w:noProof/>
          <w:szCs w:val="24"/>
        </w:rPr>
        <w:fldChar w:fldCharType="end"/>
      </w:r>
    </w:p>
    <w:p w14:paraId="3DE202A1"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1</w:t>
      </w:r>
      <w:r w:rsidRPr="00000BE0">
        <w:rPr>
          <w:rFonts w:eastAsiaTheme="minorEastAsia" w:cs="Times New Roman"/>
          <w:noProof/>
          <w:szCs w:val="24"/>
          <w:lang w:val="en-US"/>
        </w:rPr>
        <w:tab/>
      </w:r>
      <w:r w:rsidRPr="00000BE0">
        <w:rPr>
          <w:rFonts w:cs="Times New Roman"/>
          <w:noProof/>
          <w:szCs w:val="24"/>
        </w:rPr>
        <w:t>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3</w:t>
      </w:r>
      <w:r w:rsidRPr="00000BE0">
        <w:rPr>
          <w:rFonts w:cs="Times New Roman"/>
          <w:noProof/>
          <w:szCs w:val="24"/>
        </w:rPr>
        <w:fldChar w:fldCharType="end"/>
      </w:r>
    </w:p>
    <w:p w14:paraId="228BBC1F" w14:textId="38DAA1BC"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2</w:t>
      </w:r>
      <w:r w:rsidRPr="00000BE0">
        <w:rPr>
          <w:rFonts w:eastAsiaTheme="minorEastAsia" w:cs="Times New Roman"/>
          <w:noProof/>
          <w:szCs w:val="24"/>
          <w:lang w:val="en-US"/>
        </w:rPr>
        <w:tab/>
      </w:r>
      <w:r w:rsidRPr="00000BE0">
        <w:rPr>
          <w:rFonts w:cs="Times New Roman"/>
          <w:noProof/>
          <w:szCs w:val="24"/>
        </w:rPr>
        <w:t xml:space="preserve">Komunikasi </w:t>
      </w:r>
      <w:r w:rsidR="005E72E0" w:rsidRPr="005E72E0">
        <w:rPr>
          <w:rFonts w:cs="Times New Roman"/>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4</w:t>
      </w:r>
      <w:r w:rsidRPr="00000BE0">
        <w:rPr>
          <w:rFonts w:cs="Times New Roman"/>
          <w:noProof/>
          <w:szCs w:val="24"/>
        </w:rPr>
        <w:fldChar w:fldCharType="end"/>
      </w:r>
    </w:p>
    <w:p w14:paraId="65BCBEBC"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3</w:t>
      </w:r>
      <w:r w:rsidRPr="00000BE0">
        <w:rPr>
          <w:rFonts w:eastAsiaTheme="minorEastAsia" w:cs="Times New Roman"/>
          <w:noProof/>
          <w:szCs w:val="24"/>
          <w:lang w:val="en-US"/>
        </w:rPr>
        <w:tab/>
      </w:r>
      <w:r w:rsidRPr="00000BE0">
        <w:rPr>
          <w:rFonts w:cs="Times New Roman"/>
          <w:noProof/>
          <w:szCs w:val="24"/>
        </w:rPr>
        <w:t>Koneksi HTTP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5</w:t>
      </w:r>
      <w:r w:rsidRPr="00000BE0">
        <w:rPr>
          <w:rFonts w:cs="Times New Roman"/>
          <w:noProof/>
          <w:szCs w:val="24"/>
        </w:rPr>
        <w:fldChar w:fldCharType="end"/>
      </w:r>
    </w:p>
    <w:p w14:paraId="14EE2B7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2</w:t>
      </w:r>
      <w:r w:rsidRPr="00000BE0">
        <w:rPr>
          <w:rFonts w:eastAsiaTheme="minorEastAsia" w:cs="Times New Roman"/>
          <w:noProof/>
          <w:szCs w:val="24"/>
          <w:lang w:val="en-US"/>
        </w:rPr>
        <w:tab/>
      </w:r>
      <w:r w:rsidRPr="00000BE0">
        <w:rPr>
          <w:rFonts w:cs="Times New Roman"/>
          <w:noProof/>
          <w:szCs w:val="24"/>
        </w:rPr>
        <w:t>Penguji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6</w:t>
      </w:r>
      <w:r w:rsidRPr="00000BE0">
        <w:rPr>
          <w:rFonts w:cs="Times New Roman"/>
          <w:noProof/>
          <w:szCs w:val="24"/>
        </w:rPr>
        <w:fldChar w:fldCharType="end"/>
      </w:r>
    </w:p>
    <w:p w14:paraId="1005F65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3</w:t>
      </w:r>
      <w:r w:rsidRPr="00000BE0">
        <w:rPr>
          <w:rFonts w:eastAsiaTheme="minorEastAsia" w:cs="Times New Roman"/>
          <w:noProof/>
          <w:szCs w:val="24"/>
          <w:lang w:val="en-US"/>
        </w:rPr>
        <w:tab/>
      </w:r>
      <w:r w:rsidRPr="00000BE0">
        <w:rPr>
          <w:rFonts w:cs="Times New Roman"/>
          <w:noProof/>
          <w:szCs w:val="24"/>
        </w:rPr>
        <w:t>Pengujian Fungsion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6</w:t>
      </w:r>
      <w:r w:rsidRPr="00000BE0">
        <w:rPr>
          <w:rFonts w:cs="Times New Roman"/>
          <w:noProof/>
          <w:szCs w:val="24"/>
        </w:rPr>
        <w:fldChar w:fldCharType="end"/>
      </w:r>
    </w:p>
    <w:p w14:paraId="4FC7D1A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7</w:t>
      </w:r>
      <w:r w:rsidRPr="00000BE0">
        <w:rPr>
          <w:rFonts w:cs="Times New Roman"/>
          <w:noProof/>
          <w:szCs w:val="24"/>
        </w:rPr>
        <w:fldChar w:fldCharType="end"/>
      </w:r>
    </w:p>
    <w:p w14:paraId="3FC2C50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2</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8</w:t>
      </w:r>
      <w:r w:rsidRPr="00000BE0">
        <w:rPr>
          <w:rFonts w:cs="Times New Roman"/>
          <w:noProof/>
          <w:szCs w:val="24"/>
        </w:rPr>
        <w:fldChar w:fldCharType="end"/>
      </w:r>
    </w:p>
    <w:p w14:paraId="2E0DF48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3</w:t>
      </w:r>
      <w:r w:rsidRPr="00000BE0">
        <w:rPr>
          <w:rFonts w:eastAsiaTheme="minorEastAsia" w:cs="Times New Roman"/>
          <w:noProof/>
          <w:szCs w:val="24"/>
          <w:lang w:val="en-US"/>
        </w:rPr>
        <w:tab/>
      </w:r>
      <w:r w:rsidRPr="00000BE0">
        <w:rPr>
          <w:rFonts w:cs="Times New Roman"/>
          <w:noProof/>
          <w:szCs w:val="24"/>
        </w:rPr>
        <w:t>Fungs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9</w:t>
      </w:r>
      <w:r w:rsidRPr="00000BE0">
        <w:rPr>
          <w:rFonts w:cs="Times New Roman"/>
          <w:noProof/>
          <w:szCs w:val="24"/>
        </w:rPr>
        <w:fldChar w:fldCharType="end"/>
      </w:r>
    </w:p>
    <w:p w14:paraId="686A244C"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4</w:t>
      </w:r>
      <w:r w:rsidRPr="00000BE0">
        <w:rPr>
          <w:rFonts w:eastAsiaTheme="minorEastAsia" w:cs="Times New Roman"/>
          <w:noProof/>
          <w:szCs w:val="24"/>
          <w:lang w:val="en-US"/>
        </w:rPr>
        <w:tab/>
      </w:r>
      <w:r w:rsidRPr="00000BE0">
        <w:rPr>
          <w:rFonts w:cs="Times New Roman"/>
          <w:noProof/>
          <w:szCs w:val="24"/>
        </w:rPr>
        <w:t xml:space="preserve">Fungs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0</w:t>
      </w:r>
      <w:r w:rsidRPr="00000BE0">
        <w:rPr>
          <w:rFonts w:cs="Times New Roman"/>
          <w:noProof/>
          <w:szCs w:val="24"/>
        </w:rPr>
        <w:fldChar w:fldCharType="end"/>
      </w:r>
    </w:p>
    <w:p w14:paraId="4AFF683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5</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1</w:t>
      </w:r>
      <w:r w:rsidRPr="00000BE0">
        <w:rPr>
          <w:rFonts w:cs="Times New Roman"/>
          <w:noProof/>
          <w:szCs w:val="24"/>
        </w:rPr>
        <w:fldChar w:fldCharType="end"/>
      </w:r>
    </w:p>
    <w:p w14:paraId="434E5322"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6</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Update</w:t>
      </w:r>
      <w:r w:rsidRPr="00000BE0">
        <w:rPr>
          <w:rFonts w:cs="Times New Roman"/>
          <w:noProof/>
          <w:szCs w:val="24"/>
        </w:rPr>
        <w:t xml:space="preserve">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2</w:t>
      </w:r>
      <w:r w:rsidRPr="00000BE0">
        <w:rPr>
          <w:rFonts w:cs="Times New Roman"/>
          <w:noProof/>
          <w:szCs w:val="24"/>
        </w:rPr>
        <w:fldChar w:fldCharType="end"/>
      </w:r>
    </w:p>
    <w:p w14:paraId="2ED825EE"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7</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Update</w:t>
      </w:r>
      <w:r w:rsidRPr="00000BE0">
        <w:rPr>
          <w:rFonts w:cs="Times New Roman"/>
          <w:noProof/>
          <w:szCs w:val="24"/>
        </w:rPr>
        <w:t xml:space="preserve">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3</w:t>
      </w:r>
      <w:r w:rsidRPr="00000BE0">
        <w:rPr>
          <w:rFonts w:cs="Times New Roman"/>
          <w:noProof/>
          <w:szCs w:val="24"/>
        </w:rPr>
        <w:fldChar w:fldCharType="end"/>
      </w:r>
    </w:p>
    <w:p w14:paraId="3533E87D"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8</w:t>
      </w:r>
      <w:r w:rsidRPr="00000BE0">
        <w:rPr>
          <w:rFonts w:eastAsiaTheme="minorEastAsia" w:cs="Times New Roman"/>
          <w:noProof/>
          <w:szCs w:val="24"/>
          <w:lang w:val="en-US"/>
        </w:rPr>
        <w:tab/>
      </w:r>
      <w:r w:rsidRPr="00000BE0">
        <w:rPr>
          <w:rFonts w:cs="Times New Roman"/>
          <w:noProof/>
          <w:szCs w:val="24"/>
        </w:rPr>
        <w:t>Fungsi Lih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3</w:t>
      </w:r>
      <w:r w:rsidRPr="00000BE0">
        <w:rPr>
          <w:rFonts w:cs="Times New Roman"/>
          <w:noProof/>
          <w:szCs w:val="24"/>
        </w:rPr>
        <w:fldChar w:fldCharType="end"/>
      </w:r>
    </w:p>
    <w:p w14:paraId="236AD2C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9</w:t>
      </w:r>
      <w:r w:rsidRPr="00000BE0">
        <w:rPr>
          <w:rFonts w:eastAsiaTheme="minorEastAsia" w:cs="Times New Roman"/>
          <w:noProof/>
          <w:szCs w:val="24"/>
          <w:lang w:val="en-US"/>
        </w:rPr>
        <w:tab/>
      </w:r>
      <w:r w:rsidRPr="00000BE0">
        <w:rPr>
          <w:rFonts w:cs="Times New Roman"/>
          <w:noProof/>
          <w:szCs w:val="24"/>
        </w:rPr>
        <w:t>Fungsi Lihat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4</w:t>
      </w:r>
      <w:r w:rsidRPr="00000BE0">
        <w:rPr>
          <w:rFonts w:cs="Times New Roman"/>
          <w:noProof/>
          <w:szCs w:val="24"/>
        </w:rPr>
        <w:fldChar w:fldCharType="end"/>
      </w:r>
    </w:p>
    <w:p w14:paraId="5424440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lastRenderedPageBreak/>
        <w:t>4.3.10</w:t>
      </w:r>
      <w:r w:rsidRPr="00000BE0">
        <w:rPr>
          <w:rFonts w:eastAsiaTheme="minorEastAsia" w:cs="Times New Roman"/>
          <w:noProof/>
          <w:szCs w:val="24"/>
          <w:lang w:val="en-US"/>
        </w:rPr>
        <w:tab/>
      </w:r>
      <w:r w:rsidRPr="00000BE0">
        <w:rPr>
          <w:rFonts w:cs="Times New Roman"/>
          <w:noProof/>
          <w:szCs w:val="24"/>
        </w:rPr>
        <w:t>Fungsi Lihat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5</w:t>
      </w:r>
      <w:r w:rsidRPr="00000BE0">
        <w:rPr>
          <w:rFonts w:cs="Times New Roman"/>
          <w:noProof/>
          <w:szCs w:val="24"/>
        </w:rPr>
        <w:fldChar w:fldCharType="end"/>
      </w:r>
    </w:p>
    <w:p w14:paraId="0E529B6F"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1</w:t>
      </w:r>
      <w:r w:rsidRPr="00000BE0">
        <w:rPr>
          <w:rFonts w:eastAsiaTheme="minorEastAsia" w:cs="Times New Roman"/>
          <w:noProof/>
          <w:szCs w:val="24"/>
          <w:lang w:val="en-US"/>
        </w:rPr>
        <w:tab/>
      </w:r>
      <w:r w:rsidRPr="00000BE0">
        <w:rPr>
          <w:rFonts w:cs="Times New Roman"/>
          <w:noProof/>
          <w:szCs w:val="24"/>
        </w:rPr>
        <w:t>Fungs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5</w:t>
      </w:r>
      <w:r w:rsidRPr="00000BE0">
        <w:rPr>
          <w:rFonts w:cs="Times New Roman"/>
          <w:noProof/>
          <w:szCs w:val="24"/>
        </w:rPr>
        <w:fldChar w:fldCharType="end"/>
      </w:r>
    </w:p>
    <w:p w14:paraId="1221B17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2</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6</w:t>
      </w:r>
      <w:r w:rsidRPr="00000BE0">
        <w:rPr>
          <w:rFonts w:cs="Times New Roman"/>
          <w:noProof/>
          <w:szCs w:val="24"/>
        </w:rPr>
        <w:fldChar w:fldCharType="end"/>
      </w:r>
    </w:p>
    <w:p w14:paraId="31A1E84A" w14:textId="39F2B7F1"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3</w:t>
      </w:r>
      <w:r w:rsidRPr="00000BE0">
        <w:rPr>
          <w:rFonts w:eastAsiaTheme="minorEastAsia" w:cs="Times New Roman"/>
          <w:noProof/>
          <w:szCs w:val="24"/>
          <w:lang w:val="en-US"/>
        </w:rPr>
        <w:tab/>
      </w:r>
      <w:r w:rsidRPr="00000BE0">
        <w:rPr>
          <w:rFonts w:cs="Times New Roman"/>
          <w:noProof/>
          <w:szCs w:val="24"/>
        </w:rPr>
        <w:t xml:space="preserve">Komunikasi </w:t>
      </w:r>
      <w:r w:rsidR="005E72E0" w:rsidRPr="005E72E0">
        <w:rPr>
          <w:rFonts w:cs="Times New Roman"/>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7</w:t>
      </w:r>
      <w:r w:rsidRPr="00000BE0">
        <w:rPr>
          <w:rFonts w:cs="Times New Roman"/>
          <w:noProof/>
          <w:szCs w:val="24"/>
        </w:rPr>
        <w:fldChar w:fldCharType="end"/>
      </w:r>
    </w:p>
    <w:p w14:paraId="2B59325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4</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Update</w:t>
      </w:r>
      <w:r w:rsidRPr="00000BE0">
        <w:rPr>
          <w:rFonts w:cs="Times New Roman"/>
          <w:noProof/>
          <w:szCs w:val="24"/>
        </w:rPr>
        <w:t xml:space="preserv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8</w:t>
      </w:r>
      <w:r w:rsidRPr="00000BE0">
        <w:rPr>
          <w:rFonts w:cs="Times New Roman"/>
          <w:noProof/>
          <w:szCs w:val="24"/>
        </w:rPr>
        <w:fldChar w:fldCharType="end"/>
      </w:r>
    </w:p>
    <w:p w14:paraId="17ED8DE0"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5</w:t>
      </w:r>
      <w:r w:rsidRPr="00000BE0">
        <w:rPr>
          <w:rFonts w:eastAsiaTheme="minorEastAsia" w:cs="Times New Roman"/>
          <w:noProof/>
          <w:szCs w:val="24"/>
          <w:lang w:val="en-US"/>
        </w:rPr>
        <w:tab/>
      </w:r>
      <w:r w:rsidRPr="00000BE0">
        <w:rPr>
          <w:rFonts w:cs="Times New Roman"/>
          <w:noProof/>
          <w:szCs w:val="24"/>
        </w:rPr>
        <w:t>Fungsi Peringatan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8</w:t>
      </w:r>
      <w:r w:rsidRPr="00000BE0">
        <w:rPr>
          <w:rFonts w:cs="Times New Roman"/>
          <w:noProof/>
          <w:szCs w:val="24"/>
        </w:rPr>
        <w:fldChar w:fldCharType="end"/>
      </w:r>
    </w:p>
    <w:p w14:paraId="0F68826D"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4</w:t>
      </w:r>
      <w:r w:rsidRPr="00000BE0">
        <w:rPr>
          <w:rFonts w:eastAsiaTheme="minorEastAsia" w:cs="Times New Roman"/>
          <w:noProof/>
          <w:szCs w:val="24"/>
          <w:lang w:val="en-US"/>
        </w:rPr>
        <w:tab/>
      </w:r>
      <w:r w:rsidRPr="00000BE0">
        <w:rPr>
          <w:rFonts w:cs="Times New Roman"/>
          <w:noProof/>
          <w:szCs w:val="24"/>
        </w:rPr>
        <w:t>Pengujian Nonfungsion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9</w:t>
      </w:r>
      <w:r w:rsidRPr="00000BE0">
        <w:rPr>
          <w:rFonts w:cs="Times New Roman"/>
          <w:noProof/>
          <w:szCs w:val="24"/>
        </w:rPr>
        <w:fldChar w:fldCharType="end"/>
      </w:r>
    </w:p>
    <w:p w14:paraId="37603DF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4.1</w:t>
      </w:r>
      <w:r w:rsidRPr="00000BE0">
        <w:rPr>
          <w:rFonts w:eastAsiaTheme="minorEastAsia" w:cs="Times New Roman"/>
          <w:noProof/>
          <w:szCs w:val="24"/>
          <w:lang w:val="en-US"/>
        </w:rPr>
        <w:tab/>
      </w:r>
      <w:r w:rsidRPr="00000BE0">
        <w:rPr>
          <w:rFonts w:cs="Times New Roman"/>
          <w:noProof/>
          <w:szCs w:val="24"/>
        </w:rPr>
        <w:t>Pengujian Performa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0</w:t>
      </w:r>
      <w:r w:rsidRPr="00000BE0">
        <w:rPr>
          <w:rFonts w:cs="Times New Roman"/>
          <w:noProof/>
          <w:szCs w:val="24"/>
        </w:rPr>
        <w:fldChar w:fldCharType="end"/>
      </w:r>
    </w:p>
    <w:p w14:paraId="02368A5F"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4.2</w:t>
      </w:r>
      <w:r w:rsidRPr="00000BE0">
        <w:rPr>
          <w:rFonts w:eastAsiaTheme="minorEastAsia" w:cs="Times New Roman"/>
          <w:noProof/>
          <w:szCs w:val="24"/>
          <w:lang w:val="en-US"/>
        </w:rPr>
        <w:tab/>
      </w:r>
      <w:r w:rsidRPr="00000BE0">
        <w:rPr>
          <w:rFonts w:cs="Times New Roman"/>
          <w:noProof/>
          <w:szCs w:val="24"/>
        </w:rPr>
        <w:t>Pengujian Performa Updat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1</w:t>
      </w:r>
      <w:r w:rsidRPr="00000BE0">
        <w:rPr>
          <w:rFonts w:cs="Times New Roman"/>
          <w:noProof/>
          <w:szCs w:val="24"/>
        </w:rPr>
        <w:fldChar w:fldCharType="end"/>
      </w:r>
    </w:p>
    <w:p w14:paraId="01671D3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4.3</w:t>
      </w:r>
      <w:r w:rsidRPr="00000BE0">
        <w:rPr>
          <w:rFonts w:eastAsiaTheme="minorEastAsia" w:cs="Times New Roman"/>
          <w:noProof/>
          <w:szCs w:val="24"/>
          <w:lang w:val="en-US"/>
        </w:rPr>
        <w:tab/>
      </w:r>
      <w:r w:rsidRPr="00000BE0">
        <w:rPr>
          <w:rFonts w:cs="Times New Roman"/>
          <w:noProof/>
          <w:szCs w:val="24"/>
        </w:rPr>
        <w:t>Pengujian Performa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1</w:t>
      </w:r>
      <w:r w:rsidRPr="00000BE0">
        <w:rPr>
          <w:rFonts w:cs="Times New Roman"/>
          <w:noProof/>
          <w:szCs w:val="24"/>
        </w:rPr>
        <w:fldChar w:fldCharType="end"/>
      </w:r>
    </w:p>
    <w:p w14:paraId="6BD9152F"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5</w:t>
      </w:r>
      <w:r w:rsidRPr="00000BE0">
        <w:rPr>
          <w:rFonts w:eastAsiaTheme="minorEastAsia" w:cs="Times New Roman"/>
          <w:noProof/>
          <w:szCs w:val="24"/>
          <w:lang w:val="en-US"/>
        </w:rPr>
        <w:tab/>
      </w:r>
      <w:r w:rsidRPr="00000BE0">
        <w:rPr>
          <w:rFonts w:cs="Times New Roman"/>
          <w:noProof/>
          <w:szCs w:val="24"/>
        </w:rPr>
        <w:t>Pembahas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2</w:t>
      </w:r>
      <w:r w:rsidRPr="00000BE0">
        <w:rPr>
          <w:rFonts w:cs="Times New Roman"/>
          <w:noProof/>
          <w:szCs w:val="24"/>
        </w:rPr>
        <w:fldChar w:fldCharType="end"/>
      </w:r>
    </w:p>
    <w:p w14:paraId="020E981E"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BAB V</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4</w:t>
      </w:r>
      <w:r w:rsidRPr="00000BE0">
        <w:rPr>
          <w:rFonts w:cs="Times New Roman"/>
          <w:noProof/>
          <w:szCs w:val="24"/>
        </w:rPr>
        <w:fldChar w:fldCharType="end"/>
      </w:r>
    </w:p>
    <w:p w14:paraId="04EE7AB6"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5.1</w:t>
      </w:r>
      <w:r w:rsidRPr="00000BE0">
        <w:rPr>
          <w:rFonts w:eastAsiaTheme="minorEastAsia" w:cs="Times New Roman"/>
          <w:noProof/>
          <w:szCs w:val="24"/>
          <w:lang w:val="en-US"/>
        </w:rPr>
        <w:tab/>
      </w:r>
      <w:r w:rsidRPr="00000BE0">
        <w:rPr>
          <w:rFonts w:cs="Times New Roman"/>
          <w:noProof/>
          <w:szCs w:val="24"/>
        </w:rPr>
        <w:t>Kesimpu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4</w:t>
      </w:r>
      <w:r w:rsidRPr="00000BE0">
        <w:rPr>
          <w:rFonts w:cs="Times New Roman"/>
          <w:noProof/>
          <w:szCs w:val="24"/>
        </w:rPr>
        <w:fldChar w:fldCharType="end"/>
      </w:r>
    </w:p>
    <w:p w14:paraId="4BE65A5B"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5.2</w:t>
      </w:r>
      <w:r w:rsidRPr="00000BE0">
        <w:rPr>
          <w:rFonts w:eastAsiaTheme="minorEastAsia" w:cs="Times New Roman"/>
          <w:noProof/>
          <w:szCs w:val="24"/>
          <w:lang w:val="en-US"/>
        </w:rPr>
        <w:tab/>
      </w:r>
      <w:r w:rsidRPr="00000BE0">
        <w:rPr>
          <w:rFonts w:cs="Times New Roman"/>
          <w:noProof/>
          <w:szCs w:val="24"/>
          <w:lang w:val="en-US"/>
        </w:rPr>
        <w:t>Sar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4</w:t>
      </w:r>
      <w:r w:rsidRPr="00000BE0">
        <w:rPr>
          <w:rFonts w:cs="Times New Roman"/>
          <w:noProof/>
          <w:szCs w:val="24"/>
        </w:rPr>
        <w:fldChar w:fldCharType="end"/>
      </w:r>
    </w:p>
    <w:p w14:paraId="5F253569"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DAFTAR PUSTAK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5</w:t>
      </w:r>
      <w:r w:rsidRPr="00000BE0">
        <w:rPr>
          <w:rFonts w:cs="Times New Roman"/>
          <w:noProof/>
          <w:szCs w:val="24"/>
        </w:rPr>
        <w:fldChar w:fldCharType="end"/>
      </w:r>
    </w:p>
    <w:p w14:paraId="317EE5F8"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heme="majorEastAsia" w:cs="Times New Roman"/>
          <w:bCs/>
          <w:noProof/>
          <w:szCs w:val="24"/>
        </w:rPr>
        <w:t>BIODATA MAHASISW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8</w:t>
      </w:r>
      <w:r w:rsidRPr="00000BE0">
        <w:rPr>
          <w:rFonts w:cs="Times New Roman"/>
          <w:noProof/>
          <w:szCs w:val="24"/>
        </w:rPr>
        <w:fldChar w:fldCharType="end"/>
      </w:r>
    </w:p>
    <w:p w14:paraId="6C49395A"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LAMPIRAN 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9</w:t>
      </w:r>
      <w:r w:rsidRPr="00000BE0">
        <w:rPr>
          <w:rFonts w:cs="Times New Roman"/>
          <w:noProof/>
          <w:szCs w:val="24"/>
        </w:rPr>
        <w:fldChar w:fldCharType="end"/>
      </w:r>
    </w:p>
    <w:p w14:paraId="502A1EDD"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LAMPIRAN B</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00</w:t>
      </w:r>
      <w:r w:rsidRPr="00000BE0">
        <w:rPr>
          <w:rFonts w:cs="Times New Roman"/>
          <w:noProof/>
          <w:szCs w:val="24"/>
        </w:rPr>
        <w:fldChar w:fldCharType="end"/>
      </w:r>
    </w:p>
    <w:p w14:paraId="7AEEF726"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LAMPIRAN C</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21</w:t>
      </w:r>
      <w:r w:rsidRPr="00000BE0">
        <w:rPr>
          <w:rFonts w:cs="Times New Roman"/>
          <w:noProof/>
          <w:szCs w:val="24"/>
        </w:rPr>
        <w:fldChar w:fldCharType="end"/>
      </w:r>
    </w:p>
    <w:p w14:paraId="7E4935F2" w14:textId="77777777" w:rsidR="00BD0BAE" w:rsidRPr="00A93E18" w:rsidRDefault="00BD0BAE" w:rsidP="00000BE0">
      <w:pPr>
        <w:jc w:val="center"/>
        <w:rPr>
          <w:rFonts w:cs="Times New Roman"/>
          <w:szCs w:val="24"/>
        </w:rPr>
      </w:pPr>
      <w:r w:rsidRPr="00000BE0">
        <w:rPr>
          <w:rFonts w:cs="Times New Roman"/>
          <w:szCs w:val="24"/>
        </w:rPr>
        <w:fldChar w:fldCharType="end"/>
      </w:r>
    </w:p>
    <w:p w14:paraId="21036ACC" w14:textId="1B24E5C9" w:rsidR="003A61C9" w:rsidRDefault="003A61C9" w:rsidP="00BD0BAE"/>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47" w:name="_Toc131578024"/>
      <w:bookmarkStart w:id="48" w:name="_Toc131840083"/>
      <w:bookmarkStart w:id="49" w:name="_Toc133353404"/>
      <w:bookmarkStart w:id="50" w:name="_Toc133873603"/>
      <w:bookmarkStart w:id="51" w:name="_Toc143523713"/>
      <w:bookmarkStart w:id="52" w:name="_Toc144760022"/>
      <w:r w:rsidRPr="003A61C9">
        <w:lastRenderedPageBreak/>
        <w:t>DAFTAR GAMBAR</w:t>
      </w:r>
      <w:bookmarkEnd w:id="47"/>
      <w:bookmarkEnd w:id="48"/>
      <w:bookmarkEnd w:id="49"/>
      <w:bookmarkEnd w:id="50"/>
      <w:bookmarkEnd w:id="51"/>
      <w:bookmarkEnd w:id="52"/>
    </w:p>
    <w:p w14:paraId="241DECE8" w14:textId="77777777" w:rsidR="00000BE0" w:rsidRDefault="00000BE0" w:rsidP="00226631">
      <w:pPr>
        <w:contextualSpacing/>
        <w:rPr>
          <w:rFonts w:cs="Times New Roman"/>
          <w:szCs w:val="24"/>
        </w:rPr>
      </w:pPr>
    </w:p>
    <w:p w14:paraId="2B1644D8" w14:textId="77777777" w:rsidR="00000BE0" w:rsidRDefault="00000BE0" w:rsidP="00226631">
      <w:pPr>
        <w:contextualSpacing/>
        <w:rPr>
          <w:rFonts w:cs="Times New Roman"/>
          <w:szCs w:val="24"/>
        </w:rPr>
      </w:pPr>
    </w:p>
    <w:p w14:paraId="1E75503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szCs w:val="24"/>
        </w:rPr>
        <w:fldChar w:fldCharType="begin"/>
      </w:r>
      <w:r w:rsidRPr="00000BE0">
        <w:rPr>
          <w:rFonts w:cs="Times New Roman"/>
          <w:szCs w:val="24"/>
        </w:rPr>
        <w:instrText xml:space="preserve"> TOC \c "Gambar 2." </w:instrText>
      </w:r>
      <w:r w:rsidRPr="00000BE0">
        <w:rPr>
          <w:rFonts w:cs="Times New Roman"/>
          <w:szCs w:val="24"/>
        </w:rPr>
        <w:fldChar w:fldCharType="separate"/>
      </w:r>
      <w:r w:rsidRPr="00000BE0">
        <w:rPr>
          <w:rFonts w:cs="Times New Roman"/>
          <w:b/>
          <w:noProof/>
          <w:szCs w:val="24"/>
        </w:rPr>
        <w:t>Gambar 2.1</w:t>
      </w:r>
      <w:r w:rsidRPr="00000BE0">
        <w:rPr>
          <w:rFonts w:cs="Times New Roman"/>
          <w:noProof/>
          <w:szCs w:val="24"/>
        </w:rPr>
        <w:t xml:space="preserve"> Contoh pengendalian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8 \h </w:instrText>
      </w:r>
      <w:r w:rsidRPr="00000BE0">
        <w:rPr>
          <w:rFonts w:cs="Times New Roman"/>
          <w:noProof/>
          <w:szCs w:val="24"/>
        </w:rPr>
      </w:r>
      <w:r w:rsidRPr="00000BE0">
        <w:rPr>
          <w:rFonts w:cs="Times New Roman"/>
          <w:noProof/>
          <w:szCs w:val="24"/>
        </w:rPr>
        <w:fldChar w:fldCharType="separate"/>
      </w:r>
      <w:r>
        <w:rPr>
          <w:rFonts w:cs="Times New Roman"/>
          <w:noProof/>
          <w:szCs w:val="24"/>
        </w:rPr>
        <w:t>5</w:t>
      </w:r>
      <w:r w:rsidRPr="00000BE0">
        <w:rPr>
          <w:rFonts w:cs="Times New Roman"/>
          <w:noProof/>
          <w:szCs w:val="24"/>
        </w:rPr>
        <w:fldChar w:fldCharType="end"/>
      </w:r>
    </w:p>
    <w:p w14:paraId="159316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2</w:t>
      </w:r>
      <w:r w:rsidRPr="00000BE0">
        <w:rPr>
          <w:rFonts w:cs="Times New Roman"/>
          <w:noProof/>
          <w:szCs w:val="24"/>
        </w:rPr>
        <w:t xml:space="preserve"> Arsitektur sistem Io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9 \h </w:instrText>
      </w:r>
      <w:r w:rsidRPr="00000BE0">
        <w:rPr>
          <w:rFonts w:cs="Times New Roman"/>
          <w:noProof/>
          <w:szCs w:val="24"/>
        </w:rPr>
      </w:r>
      <w:r w:rsidRPr="00000BE0">
        <w:rPr>
          <w:rFonts w:cs="Times New Roman"/>
          <w:noProof/>
          <w:szCs w:val="24"/>
        </w:rPr>
        <w:fldChar w:fldCharType="separate"/>
      </w:r>
      <w:r>
        <w:rPr>
          <w:rFonts w:cs="Times New Roman"/>
          <w:noProof/>
          <w:szCs w:val="24"/>
        </w:rPr>
        <w:t>6</w:t>
      </w:r>
      <w:r w:rsidRPr="00000BE0">
        <w:rPr>
          <w:rFonts w:cs="Times New Roman"/>
          <w:noProof/>
          <w:szCs w:val="24"/>
        </w:rPr>
        <w:fldChar w:fldCharType="end"/>
      </w:r>
    </w:p>
    <w:p w14:paraId="46DC127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3</w:t>
      </w:r>
      <w:r w:rsidRPr="00000BE0">
        <w:rPr>
          <w:rFonts w:cs="Times New Roman"/>
          <w:noProof/>
          <w:szCs w:val="24"/>
        </w:rPr>
        <w:t xml:space="preserve"> Struktur tabel MySQ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0 \h </w:instrText>
      </w:r>
      <w:r w:rsidRPr="00000BE0">
        <w:rPr>
          <w:rFonts w:cs="Times New Roman"/>
          <w:noProof/>
          <w:szCs w:val="24"/>
        </w:rPr>
      </w:r>
      <w:r w:rsidRPr="00000BE0">
        <w:rPr>
          <w:rFonts w:cs="Times New Roman"/>
          <w:noProof/>
          <w:szCs w:val="24"/>
        </w:rPr>
        <w:fldChar w:fldCharType="separate"/>
      </w:r>
      <w:r>
        <w:rPr>
          <w:rFonts w:cs="Times New Roman"/>
          <w:noProof/>
          <w:szCs w:val="24"/>
        </w:rPr>
        <w:t>8</w:t>
      </w:r>
      <w:r w:rsidRPr="00000BE0">
        <w:rPr>
          <w:rFonts w:cs="Times New Roman"/>
          <w:noProof/>
          <w:szCs w:val="24"/>
        </w:rPr>
        <w:fldChar w:fldCharType="end"/>
      </w:r>
    </w:p>
    <w:p w14:paraId="03BC8BB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4</w:t>
      </w:r>
      <w:r w:rsidRPr="00000BE0">
        <w:rPr>
          <w:rFonts w:cs="Times New Roman"/>
          <w:noProof/>
          <w:szCs w:val="24"/>
        </w:rPr>
        <w:t xml:space="preserve"> Perbedaan </w:t>
      </w:r>
      <w:r w:rsidRPr="00000BE0">
        <w:rPr>
          <w:rFonts w:cs="Times New Roman"/>
          <w:i/>
          <w:noProof/>
          <w:szCs w:val="24"/>
        </w:rPr>
        <w:t>server</w:t>
      </w:r>
      <w:r w:rsidRPr="00000BE0">
        <w:rPr>
          <w:rFonts w:cs="Times New Roman"/>
          <w:noProof/>
          <w:szCs w:val="24"/>
        </w:rPr>
        <w:t xml:space="preserve"> tradisional dan virtu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1 \h </w:instrText>
      </w:r>
      <w:r w:rsidRPr="00000BE0">
        <w:rPr>
          <w:rFonts w:cs="Times New Roman"/>
          <w:noProof/>
          <w:szCs w:val="24"/>
        </w:rPr>
      </w:r>
      <w:r w:rsidRPr="00000BE0">
        <w:rPr>
          <w:rFonts w:cs="Times New Roman"/>
          <w:noProof/>
          <w:szCs w:val="24"/>
        </w:rPr>
        <w:fldChar w:fldCharType="separate"/>
      </w:r>
      <w:r>
        <w:rPr>
          <w:rFonts w:cs="Times New Roman"/>
          <w:noProof/>
          <w:szCs w:val="24"/>
        </w:rPr>
        <w:t>9</w:t>
      </w:r>
      <w:r w:rsidRPr="00000BE0">
        <w:rPr>
          <w:rFonts w:cs="Times New Roman"/>
          <w:noProof/>
          <w:szCs w:val="24"/>
        </w:rPr>
        <w:fldChar w:fldCharType="end"/>
      </w:r>
    </w:p>
    <w:p w14:paraId="7347A478" w14:textId="27E1D16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5</w:t>
      </w:r>
      <w:r w:rsidRPr="00000BE0">
        <w:rPr>
          <w:rFonts w:cs="Times New Roman"/>
          <w:noProof/>
          <w:szCs w:val="24"/>
        </w:rPr>
        <w:t xml:space="preserve"> Contoh konfigurasi </w:t>
      </w:r>
      <w:r w:rsidRPr="00000BE0">
        <w:rPr>
          <w:rFonts w:cs="Times New Roman"/>
          <w:i/>
          <w:noProof/>
          <w:szCs w:val="24"/>
        </w:rPr>
        <w:t>firewall</w:t>
      </w:r>
      <w:r w:rsidRPr="00000BE0">
        <w:rPr>
          <w:rFonts w:cs="Times New Roman"/>
          <w:noProof/>
          <w:szCs w:val="24"/>
        </w:rPr>
        <w:t xml:space="preserve"> </w:t>
      </w:r>
      <w:r w:rsidR="005E72E0" w:rsidRPr="005E72E0">
        <w:rPr>
          <w:rFonts w:cs="Times New Roman"/>
          <w:noProof/>
          <w:szCs w:val="24"/>
        </w:rPr>
        <w:t>Ubu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2 \h </w:instrText>
      </w:r>
      <w:r w:rsidRPr="00000BE0">
        <w:rPr>
          <w:rFonts w:cs="Times New Roman"/>
          <w:noProof/>
          <w:szCs w:val="24"/>
        </w:rPr>
      </w:r>
      <w:r w:rsidRPr="00000BE0">
        <w:rPr>
          <w:rFonts w:cs="Times New Roman"/>
          <w:noProof/>
          <w:szCs w:val="24"/>
        </w:rPr>
        <w:fldChar w:fldCharType="separate"/>
      </w:r>
      <w:r>
        <w:rPr>
          <w:rFonts w:cs="Times New Roman"/>
          <w:noProof/>
          <w:szCs w:val="24"/>
        </w:rPr>
        <w:t>10</w:t>
      </w:r>
      <w:r w:rsidRPr="00000BE0">
        <w:rPr>
          <w:rFonts w:cs="Times New Roman"/>
          <w:noProof/>
          <w:szCs w:val="24"/>
        </w:rPr>
        <w:fldChar w:fldCharType="end"/>
      </w:r>
    </w:p>
    <w:p w14:paraId="1E7D7F0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6</w:t>
      </w:r>
      <w:r w:rsidRPr="00000BE0">
        <w:rPr>
          <w:rFonts w:cs="Times New Roman"/>
          <w:noProof/>
          <w:szCs w:val="24"/>
        </w:rPr>
        <w:t xml:space="preserve"> Contoh konfigurasi cronjob</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3 \h </w:instrText>
      </w:r>
      <w:r w:rsidRPr="00000BE0">
        <w:rPr>
          <w:rFonts w:cs="Times New Roman"/>
          <w:noProof/>
          <w:szCs w:val="24"/>
        </w:rPr>
      </w:r>
      <w:r w:rsidRPr="00000BE0">
        <w:rPr>
          <w:rFonts w:cs="Times New Roman"/>
          <w:noProof/>
          <w:szCs w:val="24"/>
        </w:rPr>
        <w:fldChar w:fldCharType="separate"/>
      </w:r>
      <w:r>
        <w:rPr>
          <w:rFonts w:cs="Times New Roman"/>
          <w:noProof/>
          <w:szCs w:val="24"/>
        </w:rPr>
        <w:t>10</w:t>
      </w:r>
      <w:r w:rsidRPr="00000BE0">
        <w:rPr>
          <w:rFonts w:cs="Times New Roman"/>
          <w:noProof/>
          <w:szCs w:val="24"/>
        </w:rPr>
        <w:fldChar w:fldCharType="end"/>
      </w:r>
    </w:p>
    <w:p w14:paraId="4F7E73D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7</w:t>
      </w:r>
      <w:r w:rsidRPr="00000BE0">
        <w:rPr>
          <w:rFonts w:cs="Times New Roman"/>
          <w:noProof/>
          <w:szCs w:val="24"/>
        </w:rPr>
        <w:t xml:space="preserve"> </w:t>
      </w:r>
      <w:r w:rsidRPr="00000BE0">
        <w:rPr>
          <w:rFonts w:cs="Times New Roman"/>
          <w:i/>
          <w:noProof/>
          <w:szCs w:val="24"/>
        </w:rPr>
        <w:t>Virtual</w:t>
      </w:r>
      <w:r w:rsidRPr="00000BE0">
        <w:rPr>
          <w:rFonts w:cs="Times New Roman"/>
          <w:noProof/>
          <w:szCs w:val="24"/>
        </w:rPr>
        <w:t xml:space="preserve"> </w:t>
      </w:r>
      <w:r w:rsidRPr="00000BE0">
        <w:rPr>
          <w:rFonts w:cs="Times New Roman"/>
          <w:i/>
          <w:noProof/>
          <w:szCs w:val="24"/>
        </w:rPr>
        <w:t>vost</w:t>
      </w:r>
      <w:r w:rsidRPr="00000BE0">
        <w:rPr>
          <w:rFonts w:cs="Times New Roman"/>
          <w:noProof/>
          <w:szCs w:val="24"/>
        </w:rPr>
        <w:t xml:space="preserve"> pada Nginx</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4 \h </w:instrText>
      </w:r>
      <w:r w:rsidRPr="00000BE0">
        <w:rPr>
          <w:rFonts w:cs="Times New Roman"/>
          <w:noProof/>
          <w:szCs w:val="24"/>
        </w:rPr>
      </w:r>
      <w:r w:rsidRPr="00000BE0">
        <w:rPr>
          <w:rFonts w:cs="Times New Roman"/>
          <w:noProof/>
          <w:szCs w:val="24"/>
        </w:rPr>
        <w:fldChar w:fldCharType="separate"/>
      </w:r>
      <w:r>
        <w:rPr>
          <w:rFonts w:cs="Times New Roman"/>
          <w:noProof/>
          <w:szCs w:val="24"/>
        </w:rPr>
        <w:t>11</w:t>
      </w:r>
      <w:r w:rsidRPr="00000BE0">
        <w:rPr>
          <w:rFonts w:cs="Times New Roman"/>
          <w:noProof/>
          <w:szCs w:val="24"/>
        </w:rPr>
        <w:fldChar w:fldCharType="end"/>
      </w:r>
    </w:p>
    <w:p w14:paraId="412E486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8</w:t>
      </w:r>
      <w:r w:rsidRPr="00000BE0">
        <w:rPr>
          <w:rFonts w:cs="Times New Roman"/>
          <w:noProof/>
          <w:szCs w:val="24"/>
        </w:rPr>
        <w:t xml:space="preserve"> Cara kerj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5 \h </w:instrText>
      </w:r>
      <w:r w:rsidRPr="00000BE0">
        <w:rPr>
          <w:rFonts w:cs="Times New Roman"/>
          <w:noProof/>
          <w:szCs w:val="24"/>
        </w:rPr>
      </w:r>
      <w:r w:rsidRPr="00000BE0">
        <w:rPr>
          <w:rFonts w:cs="Times New Roman"/>
          <w:noProof/>
          <w:szCs w:val="24"/>
        </w:rPr>
        <w:fldChar w:fldCharType="separate"/>
      </w:r>
      <w:r>
        <w:rPr>
          <w:rFonts w:cs="Times New Roman"/>
          <w:noProof/>
          <w:szCs w:val="24"/>
        </w:rPr>
        <w:t>12</w:t>
      </w:r>
      <w:r w:rsidRPr="00000BE0">
        <w:rPr>
          <w:rFonts w:cs="Times New Roman"/>
          <w:noProof/>
          <w:szCs w:val="24"/>
        </w:rPr>
        <w:fldChar w:fldCharType="end"/>
      </w:r>
    </w:p>
    <w:p w14:paraId="279CA70F" w14:textId="147E48D4"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9</w:t>
      </w:r>
      <w:r w:rsidR="005E72E0">
        <w:rPr>
          <w:rFonts w:cs="Times New Roman"/>
          <w:noProof/>
          <w:szCs w:val="24"/>
        </w:rPr>
        <w:t xml:space="preserve"> Konsep MVC pada </w:t>
      </w:r>
      <w:r w:rsidR="005E72E0" w:rsidRPr="005E72E0">
        <w:rPr>
          <w:rFonts w:cs="Times New Roman"/>
          <w:noProof/>
          <w:szCs w:val="24"/>
        </w:rPr>
        <w:t>Larav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6 \h </w:instrText>
      </w:r>
      <w:r w:rsidRPr="00000BE0">
        <w:rPr>
          <w:rFonts w:cs="Times New Roman"/>
          <w:noProof/>
          <w:szCs w:val="24"/>
        </w:rPr>
      </w:r>
      <w:r w:rsidRPr="00000BE0">
        <w:rPr>
          <w:rFonts w:cs="Times New Roman"/>
          <w:noProof/>
          <w:szCs w:val="24"/>
        </w:rPr>
        <w:fldChar w:fldCharType="separate"/>
      </w:r>
      <w:r>
        <w:rPr>
          <w:rFonts w:cs="Times New Roman"/>
          <w:noProof/>
          <w:szCs w:val="24"/>
        </w:rPr>
        <w:t>13</w:t>
      </w:r>
      <w:r w:rsidRPr="00000BE0">
        <w:rPr>
          <w:rFonts w:cs="Times New Roman"/>
          <w:noProof/>
          <w:szCs w:val="24"/>
        </w:rPr>
        <w:fldChar w:fldCharType="end"/>
      </w:r>
    </w:p>
    <w:p w14:paraId="7AA0D79E" w14:textId="78869E45"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2.10</w:t>
      </w:r>
      <w:r w:rsidRPr="00000BE0">
        <w:rPr>
          <w:rFonts w:cs="Times New Roman"/>
          <w:noProof/>
          <w:szCs w:val="24"/>
        </w:rPr>
        <w:t xml:space="preserve"> Diagram </w:t>
      </w:r>
      <w:r w:rsidR="005E72E0" w:rsidRPr="005E72E0">
        <w:rPr>
          <w:rFonts w:cs="Times New Roman"/>
          <w:noProof/>
          <w:szCs w:val="24"/>
        </w:rPr>
        <w:t>Pusher</w:t>
      </w:r>
      <w:r w:rsidRPr="00000BE0">
        <w:rPr>
          <w:rFonts w:cs="Times New Roman"/>
          <w:noProof/>
          <w:szCs w:val="24"/>
        </w:rPr>
        <w:t xml:space="preserve"> </w:t>
      </w:r>
      <w:r w:rsidRPr="00000BE0">
        <w:rPr>
          <w:rFonts w:cs="Times New Roman"/>
          <w:i/>
          <w:noProof/>
          <w:szCs w:val="24"/>
        </w:rPr>
        <w:t>chann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7 \h </w:instrText>
      </w:r>
      <w:r w:rsidRPr="00000BE0">
        <w:rPr>
          <w:rFonts w:cs="Times New Roman"/>
          <w:noProof/>
          <w:szCs w:val="24"/>
        </w:rPr>
      </w:r>
      <w:r w:rsidRPr="00000BE0">
        <w:rPr>
          <w:rFonts w:cs="Times New Roman"/>
          <w:noProof/>
          <w:szCs w:val="24"/>
        </w:rPr>
        <w:fldChar w:fldCharType="separate"/>
      </w:r>
      <w:r>
        <w:rPr>
          <w:rFonts w:cs="Times New Roman"/>
          <w:noProof/>
          <w:szCs w:val="24"/>
        </w:rPr>
        <w:t>15</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3." </w:instrText>
      </w:r>
      <w:r w:rsidRPr="00000BE0">
        <w:rPr>
          <w:rFonts w:cs="Times New Roman"/>
          <w:szCs w:val="24"/>
        </w:rPr>
        <w:fldChar w:fldCharType="separate"/>
      </w:r>
    </w:p>
    <w:p w14:paraId="077CC80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w:t>
      </w:r>
      <w:r w:rsidRPr="00000BE0">
        <w:rPr>
          <w:rFonts w:cs="Times New Roman"/>
          <w:noProof/>
          <w:szCs w:val="24"/>
        </w:rPr>
        <w:t xml:space="preserve"> Alur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8 \h </w:instrText>
      </w:r>
      <w:r w:rsidRPr="00000BE0">
        <w:rPr>
          <w:rFonts w:cs="Times New Roman"/>
          <w:noProof/>
          <w:szCs w:val="24"/>
        </w:rPr>
      </w:r>
      <w:r w:rsidRPr="00000BE0">
        <w:rPr>
          <w:rFonts w:cs="Times New Roman"/>
          <w:noProof/>
          <w:szCs w:val="24"/>
        </w:rPr>
        <w:fldChar w:fldCharType="separate"/>
      </w:r>
      <w:r>
        <w:rPr>
          <w:rFonts w:cs="Times New Roman"/>
          <w:noProof/>
          <w:szCs w:val="24"/>
        </w:rPr>
        <w:t>17</w:t>
      </w:r>
      <w:r w:rsidRPr="00000BE0">
        <w:rPr>
          <w:rFonts w:cs="Times New Roman"/>
          <w:noProof/>
          <w:szCs w:val="24"/>
        </w:rPr>
        <w:fldChar w:fldCharType="end"/>
      </w:r>
    </w:p>
    <w:p w14:paraId="59118EB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w:t>
      </w:r>
      <w:r w:rsidRPr="00000BE0">
        <w:rPr>
          <w:rFonts w:cs="Times New Roman"/>
          <w:noProof/>
          <w:szCs w:val="24"/>
        </w:rPr>
        <w:t xml:space="preserve"> Metode access contro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9 \h </w:instrText>
      </w:r>
      <w:r w:rsidRPr="00000BE0">
        <w:rPr>
          <w:rFonts w:cs="Times New Roman"/>
          <w:noProof/>
          <w:szCs w:val="24"/>
        </w:rPr>
      </w:r>
      <w:r w:rsidRPr="00000BE0">
        <w:rPr>
          <w:rFonts w:cs="Times New Roman"/>
          <w:noProof/>
          <w:szCs w:val="24"/>
        </w:rPr>
        <w:fldChar w:fldCharType="separate"/>
      </w:r>
      <w:r>
        <w:rPr>
          <w:rFonts w:cs="Times New Roman"/>
          <w:noProof/>
          <w:szCs w:val="24"/>
        </w:rPr>
        <w:t>22</w:t>
      </w:r>
      <w:r w:rsidRPr="00000BE0">
        <w:rPr>
          <w:rFonts w:cs="Times New Roman"/>
          <w:noProof/>
          <w:szCs w:val="24"/>
        </w:rPr>
        <w:fldChar w:fldCharType="end"/>
      </w:r>
    </w:p>
    <w:p w14:paraId="119D508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3</w:t>
      </w:r>
      <w:r w:rsidRPr="00000BE0">
        <w:rPr>
          <w:rFonts w:cs="Times New Roman"/>
          <w:noProof/>
          <w:szCs w:val="24"/>
        </w:rPr>
        <w:t xml:space="preserve"> ERD </w:t>
      </w:r>
      <w:r w:rsidRPr="00000BE0">
        <w:rPr>
          <w:rFonts w:cs="Times New Roman"/>
          <w:i/>
          <w:noProof/>
          <w:szCs w:val="24"/>
        </w:rPr>
        <w:t>databas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0 \h </w:instrText>
      </w:r>
      <w:r w:rsidRPr="00000BE0">
        <w:rPr>
          <w:rFonts w:cs="Times New Roman"/>
          <w:noProof/>
          <w:szCs w:val="24"/>
        </w:rPr>
      </w:r>
      <w:r w:rsidRPr="00000BE0">
        <w:rPr>
          <w:rFonts w:cs="Times New Roman"/>
          <w:noProof/>
          <w:szCs w:val="24"/>
        </w:rPr>
        <w:fldChar w:fldCharType="separate"/>
      </w:r>
      <w:r>
        <w:rPr>
          <w:rFonts w:cs="Times New Roman"/>
          <w:noProof/>
          <w:szCs w:val="24"/>
        </w:rPr>
        <w:t>24</w:t>
      </w:r>
      <w:r w:rsidRPr="00000BE0">
        <w:rPr>
          <w:rFonts w:cs="Times New Roman"/>
          <w:noProof/>
          <w:szCs w:val="24"/>
        </w:rPr>
        <w:fldChar w:fldCharType="end"/>
      </w:r>
    </w:p>
    <w:p w14:paraId="5B275EE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4</w:t>
      </w:r>
      <w:r w:rsidRPr="00000BE0">
        <w:rPr>
          <w:rFonts w:cs="Times New Roman"/>
          <w:noProof/>
          <w:szCs w:val="24"/>
        </w:rPr>
        <w:t xml:space="preserve"> Diagram </w:t>
      </w:r>
      <w:r w:rsidRPr="00000BE0">
        <w:rPr>
          <w:rFonts w:cs="Times New Roman"/>
          <w:i/>
          <w:noProof/>
          <w:szCs w:val="24"/>
        </w:rPr>
        <w:t>use</w:t>
      </w:r>
      <w:r w:rsidRPr="00000BE0">
        <w:rPr>
          <w:rFonts w:cs="Times New Roman"/>
          <w:noProof/>
          <w:szCs w:val="24"/>
        </w:rPr>
        <w:t xml:space="preserve"> </w:t>
      </w:r>
      <w:r w:rsidRPr="00000BE0">
        <w:rPr>
          <w:rFonts w:cs="Times New Roman"/>
          <w:i/>
          <w:noProof/>
          <w:szCs w:val="24"/>
        </w:rPr>
        <w:t>case</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1 \h </w:instrText>
      </w:r>
      <w:r w:rsidRPr="00000BE0">
        <w:rPr>
          <w:rFonts w:cs="Times New Roman"/>
          <w:noProof/>
          <w:szCs w:val="24"/>
        </w:rPr>
      </w:r>
      <w:r w:rsidRPr="00000BE0">
        <w:rPr>
          <w:rFonts w:cs="Times New Roman"/>
          <w:noProof/>
          <w:szCs w:val="24"/>
        </w:rPr>
        <w:fldChar w:fldCharType="separate"/>
      </w:r>
      <w:r>
        <w:rPr>
          <w:rFonts w:cs="Times New Roman"/>
          <w:noProof/>
          <w:szCs w:val="24"/>
        </w:rPr>
        <w:t>26</w:t>
      </w:r>
      <w:r w:rsidRPr="00000BE0">
        <w:rPr>
          <w:rFonts w:cs="Times New Roman"/>
          <w:noProof/>
          <w:szCs w:val="24"/>
        </w:rPr>
        <w:fldChar w:fldCharType="end"/>
      </w:r>
    </w:p>
    <w:p w14:paraId="106F9FA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B741FC">
        <w:rPr>
          <w:rFonts w:cs="Times New Roman"/>
          <w:b/>
          <w:noProof/>
          <w:szCs w:val="24"/>
        </w:rPr>
        <w:t>Gambar 3.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2 \h </w:instrText>
      </w:r>
      <w:r w:rsidRPr="00000BE0">
        <w:rPr>
          <w:rFonts w:cs="Times New Roman"/>
          <w:noProof/>
          <w:szCs w:val="24"/>
        </w:rPr>
      </w:r>
      <w:r w:rsidRPr="00000BE0">
        <w:rPr>
          <w:rFonts w:cs="Times New Roman"/>
          <w:noProof/>
          <w:szCs w:val="24"/>
        </w:rPr>
        <w:fldChar w:fldCharType="separate"/>
      </w:r>
      <w:r>
        <w:rPr>
          <w:rFonts w:cs="Times New Roman"/>
          <w:noProof/>
          <w:szCs w:val="24"/>
        </w:rPr>
        <w:t>29</w:t>
      </w:r>
      <w:r w:rsidRPr="00000BE0">
        <w:rPr>
          <w:rFonts w:cs="Times New Roman"/>
          <w:noProof/>
          <w:szCs w:val="24"/>
        </w:rPr>
        <w:fldChar w:fldCharType="end"/>
      </w:r>
    </w:p>
    <w:p w14:paraId="254D83B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3 \h </w:instrText>
      </w:r>
      <w:r w:rsidRPr="00000BE0">
        <w:rPr>
          <w:rFonts w:cs="Times New Roman"/>
          <w:noProof/>
          <w:szCs w:val="24"/>
        </w:rPr>
      </w:r>
      <w:r w:rsidRPr="00000BE0">
        <w:rPr>
          <w:rFonts w:cs="Times New Roman"/>
          <w:noProof/>
          <w:szCs w:val="24"/>
        </w:rPr>
        <w:fldChar w:fldCharType="separate"/>
      </w:r>
      <w:r>
        <w:rPr>
          <w:rFonts w:cs="Times New Roman"/>
          <w:noProof/>
          <w:szCs w:val="24"/>
        </w:rPr>
        <w:t>30</w:t>
      </w:r>
      <w:r w:rsidRPr="00000BE0">
        <w:rPr>
          <w:rFonts w:cs="Times New Roman"/>
          <w:noProof/>
          <w:szCs w:val="24"/>
        </w:rPr>
        <w:fldChar w:fldCharType="end"/>
      </w:r>
    </w:p>
    <w:p w14:paraId="29C200F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w:t>
      </w:r>
      <w:r w:rsidRPr="00000BE0">
        <w:rPr>
          <w:rFonts w:cs="Times New Roman"/>
          <w:i/>
          <w:noProof/>
          <w:szCs w:val="24"/>
        </w:rPr>
        <w:t>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4 \h </w:instrText>
      </w:r>
      <w:r w:rsidRPr="00000BE0">
        <w:rPr>
          <w:rFonts w:cs="Times New Roman"/>
          <w:noProof/>
          <w:szCs w:val="24"/>
        </w:rPr>
      </w:r>
      <w:r w:rsidRPr="00000BE0">
        <w:rPr>
          <w:rFonts w:cs="Times New Roman"/>
          <w:noProof/>
          <w:szCs w:val="24"/>
        </w:rPr>
        <w:fldChar w:fldCharType="separate"/>
      </w:r>
      <w:r>
        <w:rPr>
          <w:rFonts w:cs="Times New Roman"/>
          <w:noProof/>
          <w:szCs w:val="24"/>
        </w:rPr>
        <w:t>31</w:t>
      </w:r>
      <w:r w:rsidRPr="00000BE0">
        <w:rPr>
          <w:rFonts w:cs="Times New Roman"/>
          <w:noProof/>
          <w:szCs w:val="24"/>
        </w:rPr>
        <w:fldChar w:fldCharType="end"/>
      </w:r>
    </w:p>
    <w:p w14:paraId="12AB80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5 \h </w:instrText>
      </w:r>
      <w:r w:rsidRPr="00000BE0">
        <w:rPr>
          <w:rFonts w:cs="Times New Roman"/>
          <w:noProof/>
          <w:szCs w:val="24"/>
        </w:rPr>
      </w:r>
      <w:r w:rsidRPr="00000BE0">
        <w:rPr>
          <w:rFonts w:cs="Times New Roman"/>
          <w:noProof/>
          <w:szCs w:val="24"/>
        </w:rPr>
        <w:fldChar w:fldCharType="separate"/>
      </w:r>
      <w:r>
        <w:rPr>
          <w:rFonts w:cs="Times New Roman"/>
          <w:noProof/>
          <w:szCs w:val="24"/>
        </w:rPr>
        <w:t>32</w:t>
      </w:r>
      <w:r w:rsidRPr="00000BE0">
        <w:rPr>
          <w:rFonts w:cs="Times New Roman"/>
          <w:noProof/>
          <w:szCs w:val="24"/>
        </w:rPr>
        <w:fldChar w:fldCharType="end"/>
      </w:r>
    </w:p>
    <w:p w14:paraId="58795BD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6 \h </w:instrText>
      </w:r>
      <w:r w:rsidRPr="00000BE0">
        <w:rPr>
          <w:rFonts w:cs="Times New Roman"/>
          <w:noProof/>
          <w:szCs w:val="24"/>
        </w:rPr>
      </w:r>
      <w:r w:rsidRPr="00000BE0">
        <w:rPr>
          <w:rFonts w:cs="Times New Roman"/>
          <w:noProof/>
          <w:szCs w:val="24"/>
        </w:rPr>
        <w:fldChar w:fldCharType="separate"/>
      </w:r>
      <w:r>
        <w:rPr>
          <w:rFonts w:cs="Times New Roman"/>
          <w:noProof/>
          <w:szCs w:val="24"/>
        </w:rPr>
        <w:t>33</w:t>
      </w:r>
      <w:r w:rsidRPr="00000BE0">
        <w:rPr>
          <w:rFonts w:cs="Times New Roman"/>
          <w:noProof/>
          <w:szCs w:val="24"/>
        </w:rPr>
        <w:fldChar w:fldCharType="end"/>
      </w:r>
    </w:p>
    <w:p w14:paraId="42C439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7 \h </w:instrText>
      </w:r>
      <w:r w:rsidRPr="00000BE0">
        <w:rPr>
          <w:rFonts w:cs="Times New Roman"/>
          <w:noProof/>
          <w:szCs w:val="24"/>
        </w:rPr>
      </w:r>
      <w:r w:rsidRPr="00000BE0">
        <w:rPr>
          <w:rFonts w:cs="Times New Roman"/>
          <w:noProof/>
          <w:szCs w:val="24"/>
        </w:rPr>
        <w:fldChar w:fldCharType="separate"/>
      </w:r>
      <w:r>
        <w:rPr>
          <w:rFonts w:cs="Times New Roman"/>
          <w:noProof/>
          <w:szCs w:val="24"/>
        </w:rPr>
        <w:t>34</w:t>
      </w:r>
      <w:r w:rsidRPr="00000BE0">
        <w:rPr>
          <w:rFonts w:cs="Times New Roman"/>
          <w:noProof/>
          <w:szCs w:val="24"/>
        </w:rPr>
        <w:fldChar w:fldCharType="end"/>
      </w:r>
    </w:p>
    <w:p w14:paraId="7CECC46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8 \h </w:instrText>
      </w:r>
      <w:r w:rsidRPr="00000BE0">
        <w:rPr>
          <w:rFonts w:cs="Times New Roman"/>
          <w:noProof/>
          <w:szCs w:val="24"/>
        </w:rPr>
      </w:r>
      <w:r w:rsidRPr="00000BE0">
        <w:rPr>
          <w:rFonts w:cs="Times New Roman"/>
          <w:noProof/>
          <w:szCs w:val="24"/>
        </w:rPr>
        <w:fldChar w:fldCharType="separate"/>
      </w:r>
      <w:r>
        <w:rPr>
          <w:rFonts w:cs="Times New Roman"/>
          <w:noProof/>
          <w:szCs w:val="24"/>
        </w:rPr>
        <w:t>34</w:t>
      </w:r>
      <w:r w:rsidRPr="00000BE0">
        <w:rPr>
          <w:rFonts w:cs="Times New Roman"/>
          <w:noProof/>
          <w:szCs w:val="24"/>
        </w:rPr>
        <w:fldChar w:fldCharType="end"/>
      </w:r>
    </w:p>
    <w:p w14:paraId="22386E1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9 \h </w:instrText>
      </w:r>
      <w:r w:rsidRPr="00000BE0">
        <w:rPr>
          <w:rFonts w:cs="Times New Roman"/>
          <w:noProof/>
          <w:szCs w:val="24"/>
        </w:rPr>
      </w:r>
      <w:r w:rsidRPr="00000BE0">
        <w:rPr>
          <w:rFonts w:cs="Times New Roman"/>
          <w:noProof/>
          <w:szCs w:val="24"/>
        </w:rPr>
        <w:fldChar w:fldCharType="separate"/>
      </w:r>
      <w:r>
        <w:rPr>
          <w:rFonts w:cs="Times New Roman"/>
          <w:noProof/>
          <w:szCs w:val="24"/>
        </w:rPr>
        <w:t>35</w:t>
      </w:r>
      <w:r w:rsidRPr="00000BE0">
        <w:rPr>
          <w:rFonts w:cs="Times New Roman"/>
          <w:noProof/>
          <w:szCs w:val="24"/>
        </w:rPr>
        <w:fldChar w:fldCharType="end"/>
      </w:r>
    </w:p>
    <w:p w14:paraId="69E3BF1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0 \h </w:instrText>
      </w:r>
      <w:r w:rsidRPr="00000BE0">
        <w:rPr>
          <w:rFonts w:cs="Times New Roman"/>
          <w:noProof/>
          <w:szCs w:val="24"/>
        </w:rPr>
      </w:r>
      <w:r w:rsidRPr="00000BE0">
        <w:rPr>
          <w:rFonts w:cs="Times New Roman"/>
          <w:noProof/>
          <w:szCs w:val="24"/>
        </w:rPr>
        <w:fldChar w:fldCharType="separate"/>
      </w:r>
      <w:r>
        <w:rPr>
          <w:rFonts w:cs="Times New Roman"/>
          <w:noProof/>
          <w:szCs w:val="24"/>
        </w:rPr>
        <w:t>36</w:t>
      </w:r>
      <w:r w:rsidRPr="00000BE0">
        <w:rPr>
          <w:rFonts w:cs="Times New Roman"/>
          <w:noProof/>
          <w:szCs w:val="24"/>
        </w:rPr>
        <w:fldChar w:fldCharType="end"/>
      </w:r>
    </w:p>
    <w:p w14:paraId="6125EC2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1 \h </w:instrText>
      </w:r>
      <w:r w:rsidRPr="00000BE0">
        <w:rPr>
          <w:rFonts w:cs="Times New Roman"/>
          <w:noProof/>
          <w:szCs w:val="24"/>
        </w:rPr>
      </w:r>
      <w:r w:rsidRPr="00000BE0">
        <w:rPr>
          <w:rFonts w:cs="Times New Roman"/>
          <w:noProof/>
          <w:szCs w:val="24"/>
        </w:rPr>
        <w:fldChar w:fldCharType="separate"/>
      </w:r>
      <w:r>
        <w:rPr>
          <w:rFonts w:cs="Times New Roman"/>
          <w:noProof/>
          <w:szCs w:val="24"/>
        </w:rPr>
        <w:t>37</w:t>
      </w:r>
      <w:r w:rsidRPr="00000BE0">
        <w:rPr>
          <w:rFonts w:cs="Times New Roman"/>
          <w:noProof/>
          <w:szCs w:val="24"/>
        </w:rPr>
        <w:fldChar w:fldCharType="end"/>
      </w:r>
    </w:p>
    <w:p w14:paraId="06E1937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2 \h </w:instrText>
      </w:r>
      <w:r w:rsidRPr="00000BE0">
        <w:rPr>
          <w:rFonts w:cs="Times New Roman"/>
          <w:noProof/>
          <w:szCs w:val="24"/>
        </w:rPr>
      </w:r>
      <w:r w:rsidRPr="00000BE0">
        <w:rPr>
          <w:rFonts w:cs="Times New Roman"/>
          <w:noProof/>
          <w:szCs w:val="24"/>
        </w:rPr>
        <w:fldChar w:fldCharType="separate"/>
      </w:r>
      <w:r>
        <w:rPr>
          <w:rFonts w:cs="Times New Roman"/>
          <w:noProof/>
          <w:szCs w:val="24"/>
        </w:rPr>
        <w:t>38</w:t>
      </w:r>
      <w:r w:rsidRPr="00000BE0">
        <w:rPr>
          <w:rFonts w:cs="Times New Roman"/>
          <w:noProof/>
          <w:szCs w:val="24"/>
        </w:rPr>
        <w:fldChar w:fldCharType="end"/>
      </w:r>
    </w:p>
    <w:p w14:paraId="16E353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3 \h </w:instrText>
      </w:r>
      <w:r w:rsidRPr="00000BE0">
        <w:rPr>
          <w:rFonts w:cs="Times New Roman"/>
          <w:noProof/>
          <w:szCs w:val="24"/>
        </w:rPr>
      </w:r>
      <w:r w:rsidRPr="00000BE0">
        <w:rPr>
          <w:rFonts w:cs="Times New Roman"/>
          <w:noProof/>
          <w:szCs w:val="24"/>
        </w:rPr>
        <w:fldChar w:fldCharType="separate"/>
      </w:r>
      <w:r>
        <w:rPr>
          <w:rFonts w:cs="Times New Roman"/>
          <w:noProof/>
          <w:szCs w:val="24"/>
        </w:rPr>
        <w:t>39</w:t>
      </w:r>
      <w:r w:rsidRPr="00000BE0">
        <w:rPr>
          <w:rFonts w:cs="Times New Roman"/>
          <w:noProof/>
          <w:szCs w:val="24"/>
        </w:rPr>
        <w:fldChar w:fldCharType="end"/>
      </w:r>
    </w:p>
    <w:p w14:paraId="2A1037C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4 \h </w:instrText>
      </w:r>
      <w:r w:rsidRPr="00000BE0">
        <w:rPr>
          <w:rFonts w:cs="Times New Roman"/>
          <w:noProof/>
          <w:szCs w:val="24"/>
        </w:rPr>
      </w:r>
      <w:r w:rsidRPr="00000BE0">
        <w:rPr>
          <w:rFonts w:cs="Times New Roman"/>
          <w:noProof/>
          <w:szCs w:val="24"/>
        </w:rPr>
        <w:fldChar w:fldCharType="separate"/>
      </w:r>
      <w:r>
        <w:rPr>
          <w:rFonts w:cs="Times New Roman"/>
          <w:noProof/>
          <w:szCs w:val="24"/>
        </w:rPr>
        <w:t>40</w:t>
      </w:r>
      <w:r w:rsidRPr="00000BE0">
        <w:rPr>
          <w:rFonts w:cs="Times New Roman"/>
          <w:noProof/>
          <w:szCs w:val="24"/>
        </w:rPr>
        <w:fldChar w:fldCharType="end"/>
      </w:r>
    </w:p>
    <w:p w14:paraId="4B38970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5 \h </w:instrText>
      </w:r>
      <w:r w:rsidRPr="00000BE0">
        <w:rPr>
          <w:rFonts w:cs="Times New Roman"/>
          <w:noProof/>
          <w:szCs w:val="24"/>
        </w:rPr>
      </w:r>
      <w:r w:rsidRPr="00000BE0">
        <w:rPr>
          <w:rFonts w:cs="Times New Roman"/>
          <w:noProof/>
          <w:szCs w:val="24"/>
        </w:rPr>
        <w:fldChar w:fldCharType="separate"/>
      </w:r>
      <w:r>
        <w:rPr>
          <w:rFonts w:cs="Times New Roman"/>
          <w:noProof/>
          <w:szCs w:val="24"/>
        </w:rPr>
        <w:t>41</w:t>
      </w:r>
      <w:r w:rsidRPr="00000BE0">
        <w:rPr>
          <w:rFonts w:cs="Times New Roman"/>
          <w:noProof/>
          <w:szCs w:val="24"/>
        </w:rPr>
        <w:fldChar w:fldCharType="end"/>
      </w:r>
    </w:p>
    <w:p w14:paraId="550690D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w:t>
      </w:r>
      <w:r w:rsidRPr="00000BE0">
        <w:rPr>
          <w:rFonts w:cs="Times New Roman"/>
          <w:i/>
          <w:noProof/>
          <w:szCs w:val="24"/>
        </w:rPr>
        <w:t>API</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6 \h </w:instrText>
      </w:r>
      <w:r w:rsidRPr="00000BE0">
        <w:rPr>
          <w:rFonts w:cs="Times New Roman"/>
          <w:noProof/>
          <w:szCs w:val="24"/>
        </w:rPr>
      </w:r>
      <w:r w:rsidRPr="00000BE0">
        <w:rPr>
          <w:rFonts w:cs="Times New Roman"/>
          <w:noProof/>
          <w:szCs w:val="24"/>
        </w:rPr>
        <w:fldChar w:fldCharType="separate"/>
      </w:r>
      <w:r>
        <w:rPr>
          <w:rFonts w:cs="Times New Roman"/>
          <w:noProof/>
          <w:szCs w:val="24"/>
        </w:rPr>
        <w:t>41</w:t>
      </w:r>
      <w:r w:rsidRPr="00000BE0">
        <w:rPr>
          <w:rFonts w:cs="Times New Roman"/>
          <w:noProof/>
          <w:szCs w:val="24"/>
        </w:rPr>
        <w:fldChar w:fldCharType="end"/>
      </w:r>
    </w:p>
    <w:p w14:paraId="77EEF21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3.2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7 \h </w:instrText>
      </w:r>
      <w:r w:rsidRPr="00000BE0">
        <w:rPr>
          <w:rFonts w:cs="Times New Roman"/>
          <w:noProof/>
          <w:szCs w:val="24"/>
        </w:rPr>
      </w:r>
      <w:r w:rsidRPr="00000BE0">
        <w:rPr>
          <w:rFonts w:cs="Times New Roman"/>
          <w:noProof/>
          <w:szCs w:val="24"/>
        </w:rPr>
        <w:fldChar w:fldCharType="separate"/>
      </w:r>
      <w:r>
        <w:rPr>
          <w:rFonts w:cs="Times New Roman"/>
          <w:noProof/>
          <w:szCs w:val="24"/>
        </w:rPr>
        <w:t>42</w:t>
      </w:r>
      <w:r w:rsidRPr="00000BE0">
        <w:rPr>
          <w:rFonts w:cs="Times New Roman"/>
          <w:noProof/>
          <w:szCs w:val="24"/>
        </w:rPr>
        <w:fldChar w:fldCharType="end"/>
      </w:r>
    </w:p>
    <w:p w14:paraId="24C9B3A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8 \h </w:instrText>
      </w:r>
      <w:r w:rsidRPr="00000BE0">
        <w:rPr>
          <w:rFonts w:cs="Times New Roman"/>
          <w:noProof/>
          <w:szCs w:val="24"/>
        </w:rPr>
      </w:r>
      <w:r w:rsidRPr="00000BE0">
        <w:rPr>
          <w:rFonts w:cs="Times New Roman"/>
          <w:noProof/>
          <w:szCs w:val="24"/>
        </w:rPr>
        <w:fldChar w:fldCharType="separate"/>
      </w:r>
      <w:r>
        <w:rPr>
          <w:rFonts w:cs="Times New Roman"/>
          <w:noProof/>
          <w:szCs w:val="24"/>
        </w:rPr>
        <w:t>43</w:t>
      </w:r>
      <w:r w:rsidRPr="00000BE0">
        <w:rPr>
          <w:rFonts w:cs="Times New Roman"/>
          <w:noProof/>
          <w:szCs w:val="24"/>
        </w:rPr>
        <w:fldChar w:fldCharType="end"/>
      </w:r>
    </w:p>
    <w:p w14:paraId="68FE8F3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w:t>
      </w:r>
      <w:r w:rsidRPr="00000BE0">
        <w:rPr>
          <w:rFonts w:cs="Times New Roman"/>
          <w:i/>
          <w:noProof/>
          <w:szCs w:val="24"/>
        </w:rPr>
        <w:t>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9 \h </w:instrText>
      </w:r>
      <w:r w:rsidRPr="00000BE0">
        <w:rPr>
          <w:rFonts w:cs="Times New Roman"/>
          <w:noProof/>
          <w:szCs w:val="24"/>
        </w:rPr>
      </w:r>
      <w:r w:rsidRPr="00000BE0">
        <w:rPr>
          <w:rFonts w:cs="Times New Roman"/>
          <w:noProof/>
          <w:szCs w:val="24"/>
        </w:rPr>
        <w:fldChar w:fldCharType="separate"/>
      </w:r>
      <w:r>
        <w:rPr>
          <w:rFonts w:cs="Times New Roman"/>
          <w:noProof/>
          <w:szCs w:val="24"/>
        </w:rPr>
        <w:t>44</w:t>
      </w:r>
      <w:r w:rsidRPr="00000BE0">
        <w:rPr>
          <w:rFonts w:cs="Times New Roman"/>
          <w:noProof/>
          <w:szCs w:val="24"/>
        </w:rPr>
        <w:fldChar w:fldCharType="end"/>
      </w:r>
    </w:p>
    <w:p w14:paraId="08C8567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0 \h </w:instrText>
      </w:r>
      <w:r w:rsidRPr="00000BE0">
        <w:rPr>
          <w:rFonts w:cs="Times New Roman"/>
          <w:noProof/>
          <w:szCs w:val="24"/>
        </w:rPr>
      </w:r>
      <w:r w:rsidRPr="00000BE0">
        <w:rPr>
          <w:rFonts w:cs="Times New Roman"/>
          <w:noProof/>
          <w:szCs w:val="24"/>
        </w:rPr>
        <w:fldChar w:fldCharType="separate"/>
      </w:r>
      <w:r>
        <w:rPr>
          <w:rFonts w:cs="Times New Roman"/>
          <w:noProof/>
          <w:szCs w:val="24"/>
        </w:rPr>
        <w:t>45</w:t>
      </w:r>
      <w:r w:rsidRPr="00000BE0">
        <w:rPr>
          <w:rFonts w:cs="Times New Roman"/>
          <w:noProof/>
          <w:szCs w:val="24"/>
        </w:rPr>
        <w:fldChar w:fldCharType="end"/>
      </w:r>
    </w:p>
    <w:p w14:paraId="08AA034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1 \h </w:instrText>
      </w:r>
      <w:r w:rsidRPr="00000BE0">
        <w:rPr>
          <w:rFonts w:cs="Times New Roman"/>
          <w:noProof/>
          <w:szCs w:val="24"/>
        </w:rPr>
      </w:r>
      <w:r w:rsidRPr="00000BE0">
        <w:rPr>
          <w:rFonts w:cs="Times New Roman"/>
          <w:noProof/>
          <w:szCs w:val="24"/>
        </w:rPr>
        <w:fldChar w:fldCharType="separate"/>
      </w:r>
      <w:r>
        <w:rPr>
          <w:rFonts w:cs="Times New Roman"/>
          <w:noProof/>
          <w:szCs w:val="24"/>
        </w:rPr>
        <w:t>46</w:t>
      </w:r>
      <w:r w:rsidRPr="00000BE0">
        <w:rPr>
          <w:rFonts w:cs="Times New Roman"/>
          <w:noProof/>
          <w:szCs w:val="24"/>
        </w:rPr>
        <w:fldChar w:fldCharType="end"/>
      </w:r>
    </w:p>
    <w:p w14:paraId="7D4B76E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2 \h </w:instrText>
      </w:r>
      <w:r w:rsidRPr="00000BE0">
        <w:rPr>
          <w:rFonts w:cs="Times New Roman"/>
          <w:noProof/>
          <w:szCs w:val="24"/>
        </w:rPr>
      </w:r>
      <w:r w:rsidRPr="00000BE0">
        <w:rPr>
          <w:rFonts w:cs="Times New Roman"/>
          <w:noProof/>
          <w:szCs w:val="24"/>
        </w:rPr>
        <w:fldChar w:fldCharType="separate"/>
      </w:r>
      <w:r>
        <w:rPr>
          <w:rFonts w:cs="Times New Roman"/>
          <w:noProof/>
          <w:szCs w:val="24"/>
        </w:rPr>
        <w:t>47</w:t>
      </w:r>
      <w:r w:rsidRPr="00000BE0">
        <w:rPr>
          <w:rFonts w:cs="Times New Roman"/>
          <w:noProof/>
          <w:szCs w:val="24"/>
        </w:rPr>
        <w:fldChar w:fldCharType="end"/>
      </w:r>
    </w:p>
    <w:p w14:paraId="531E69A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6</w:t>
      </w:r>
      <w:r w:rsidRPr="00000BE0">
        <w:rPr>
          <w:rFonts w:cs="Times New Roman"/>
          <w:noProof/>
          <w:szCs w:val="24"/>
        </w:rPr>
        <w:t xml:space="preserve"> Konfigurasi 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3 \h </w:instrText>
      </w:r>
      <w:r w:rsidRPr="00000BE0">
        <w:rPr>
          <w:rFonts w:cs="Times New Roman"/>
          <w:noProof/>
          <w:szCs w:val="24"/>
        </w:rPr>
      </w:r>
      <w:r w:rsidRPr="00000BE0">
        <w:rPr>
          <w:rFonts w:cs="Times New Roman"/>
          <w:noProof/>
          <w:szCs w:val="24"/>
        </w:rPr>
        <w:fldChar w:fldCharType="separate"/>
      </w:r>
      <w:r>
        <w:rPr>
          <w:rFonts w:cs="Times New Roman"/>
          <w:noProof/>
          <w:szCs w:val="24"/>
        </w:rPr>
        <w:t>48</w:t>
      </w:r>
      <w:r w:rsidRPr="00000BE0">
        <w:rPr>
          <w:rFonts w:cs="Times New Roman"/>
          <w:noProof/>
          <w:szCs w:val="24"/>
        </w:rPr>
        <w:fldChar w:fldCharType="end"/>
      </w:r>
    </w:p>
    <w:p w14:paraId="236B204A" w14:textId="2C80D172"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3.27</w:t>
      </w:r>
      <w:r w:rsidRPr="00000BE0">
        <w:rPr>
          <w:rFonts w:cs="Times New Roman"/>
          <w:noProof/>
          <w:szCs w:val="24"/>
        </w:rPr>
        <w:t xml:space="preserve"> Konfigurasi </w:t>
      </w:r>
      <w:r w:rsidRPr="00000BE0">
        <w:rPr>
          <w:rFonts w:cs="Times New Roman"/>
          <w:i/>
          <w:noProof/>
          <w:szCs w:val="24"/>
        </w:rPr>
        <w:t>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4 \h </w:instrText>
      </w:r>
      <w:r w:rsidRPr="00000BE0">
        <w:rPr>
          <w:rFonts w:cs="Times New Roman"/>
          <w:noProof/>
          <w:szCs w:val="24"/>
        </w:rPr>
      </w:r>
      <w:r w:rsidRPr="00000BE0">
        <w:rPr>
          <w:rFonts w:cs="Times New Roman"/>
          <w:noProof/>
          <w:szCs w:val="24"/>
        </w:rPr>
        <w:fldChar w:fldCharType="separate"/>
      </w:r>
      <w:r>
        <w:rPr>
          <w:rFonts w:cs="Times New Roman"/>
          <w:noProof/>
          <w:szCs w:val="24"/>
        </w:rPr>
        <w:t>49</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4." </w:instrText>
      </w:r>
      <w:r w:rsidRPr="00000BE0">
        <w:rPr>
          <w:rFonts w:cs="Times New Roman"/>
          <w:szCs w:val="24"/>
        </w:rPr>
        <w:fldChar w:fldCharType="separate"/>
      </w:r>
    </w:p>
    <w:p w14:paraId="5FC2893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5 \h </w:instrText>
      </w:r>
      <w:r w:rsidRPr="00000BE0">
        <w:rPr>
          <w:rFonts w:cs="Times New Roman"/>
          <w:noProof/>
          <w:szCs w:val="24"/>
        </w:rPr>
      </w:r>
      <w:r w:rsidRPr="00000BE0">
        <w:rPr>
          <w:rFonts w:cs="Times New Roman"/>
          <w:noProof/>
          <w:szCs w:val="24"/>
        </w:rPr>
        <w:fldChar w:fldCharType="separate"/>
      </w:r>
      <w:r>
        <w:rPr>
          <w:rFonts w:cs="Times New Roman"/>
          <w:noProof/>
          <w:szCs w:val="24"/>
        </w:rPr>
        <w:t>52</w:t>
      </w:r>
      <w:r w:rsidRPr="00000BE0">
        <w:rPr>
          <w:rFonts w:cs="Times New Roman"/>
          <w:noProof/>
          <w:szCs w:val="24"/>
        </w:rPr>
        <w:fldChar w:fldCharType="end"/>
      </w:r>
    </w:p>
    <w:p w14:paraId="451767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 xml:space="preserve"> </w:t>
      </w:r>
      <w:r w:rsidRPr="00000BE0">
        <w:rPr>
          <w:rFonts w:cs="Times New Roman"/>
          <w:i/>
          <w:noProof/>
          <w:szCs w:val="24"/>
        </w:rPr>
        <w:t>email</w:t>
      </w:r>
      <w:r w:rsidRPr="00000BE0">
        <w:rPr>
          <w:rFonts w:cs="Times New Roman"/>
          <w:noProof/>
          <w:szCs w:val="24"/>
        </w:rPr>
        <w:t xml:space="preserve"> belum terverifikas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6 \h </w:instrText>
      </w:r>
      <w:r w:rsidRPr="00000BE0">
        <w:rPr>
          <w:rFonts w:cs="Times New Roman"/>
          <w:noProof/>
          <w:szCs w:val="24"/>
        </w:rPr>
      </w:r>
      <w:r w:rsidRPr="00000BE0">
        <w:rPr>
          <w:rFonts w:cs="Times New Roman"/>
          <w:noProof/>
          <w:szCs w:val="24"/>
        </w:rPr>
        <w:fldChar w:fldCharType="separate"/>
      </w:r>
      <w:r>
        <w:rPr>
          <w:rFonts w:cs="Times New Roman"/>
          <w:noProof/>
          <w:szCs w:val="24"/>
        </w:rPr>
        <w:t>53</w:t>
      </w:r>
      <w:r w:rsidRPr="00000BE0">
        <w:rPr>
          <w:rFonts w:cs="Times New Roman"/>
          <w:noProof/>
          <w:szCs w:val="24"/>
        </w:rPr>
        <w:fldChar w:fldCharType="end"/>
      </w:r>
    </w:p>
    <w:p w14:paraId="2DF6661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w:t>
      </w:r>
      <w:r w:rsidRPr="00000BE0">
        <w:rPr>
          <w:rFonts w:cs="Times New Roman"/>
          <w:noProof/>
          <w:szCs w:val="24"/>
        </w:rPr>
        <w:t xml:space="preserve"> Email kode O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7 \h </w:instrText>
      </w:r>
      <w:r w:rsidRPr="00000BE0">
        <w:rPr>
          <w:rFonts w:cs="Times New Roman"/>
          <w:noProof/>
          <w:szCs w:val="24"/>
        </w:rPr>
      </w:r>
      <w:r w:rsidRPr="00000BE0">
        <w:rPr>
          <w:rFonts w:cs="Times New Roman"/>
          <w:noProof/>
          <w:szCs w:val="24"/>
        </w:rPr>
        <w:fldChar w:fldCharType="separate"/>
      </w:r>
      <w:r>
        <w:rPr>
          <w:rFonts w:cs="Times New Roman"/>
          <w:noProof/>
          <w:szCs w:val="24"/>
        </w:rPr>
        <w:t>53</w:t>
      </w:r>
      <w:r w:rsidRPr="00000BE0">
        <w:rPr>
          <w:rFonts w:cs="Times New Roman"/>
          <w:noProof/>
          <w:szCs w:val="24"/>
        </w:rPr>
        <w:fldChar w:fldCharType="end"/>
      </w:r>
    </w:p>
    <w:p w14:paraId="60B642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4</w:t>
      </w:r>
      <w:r w:rsidRPr="00000BE0">
        <w:rPr>
          <w:rFonts w:cs="Times New Roman"/>
          <w:noProof/>
          <w:szCs w:val="24"/>
        </w:rPr>
        <w:t xml:space="preserve"> Hasil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8 \h </w:instrText>
      </w:r>
      <w:r w:rsidRPr="00000BE0">
        <w:rPr>
          <w:rFonts w:cs="Times New Roman"/>
          <w:noProof/>
          <w:szCs w:val="24"/>
        </w:rPr>
      </w:r>
      <w:r w:rsidRPr="00000BE0">
        <w:rPr>
          <w:rFonts w:cs="Times New Roman"/>
          <w:noProof/>
          <w:szCs w:val="24"/>
        </w:rPr>
        <w:fldChar w:fldCharType="separate"/>
      </w:r>
      <w:r>
        <w:rPr>
          <w:rFonts w:cs="Times New Roman"/>
          <w:noProof/>
          <w:szCs w:val="24"/>
        </w:rPr>
        <w:t>54</w:t>
      </w:r>
      <w:r w:rsidRPr="00000BE0">
        <w:rPr>
          <w:rFonts w:cs="Times New Roman"/>
          <w:noProof/>
          <w:szCs w:val="24"/>
        </w:rPr>
        <w:fldChar w:fldCharType="end"/>
      </w:r>
    </w:p>
    <w:p w14:paraId="4B32C3D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5</w:t>
      </w:r>
      <w:r w:rsidRPr="00000BE0">
        <w:rPr>
          <w:rFonts w:cs="Times New Roman"/>
          <w:noProof/>
          <w:szCs w:val="24"/>
        </w:rPr>
        <w:t xml:space="preserve"> Hasil 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9 \h </w:instrText>
      </w:r>
      <w:r w:rsidRPr="00000BE0">
        <w:rPr>
          <w:rFonts w:cs="Times New Roman"/>
          <w:noProof/>
          <w:szCs w:val="24"/>
        </w:rPr>
      </w:r>
      <w:r w:rsidRPr="00000BE0">
        <w:rPr>
          <w:rFonts w:cs="Times New Roman"/>
          <w:noProof/>
          <w:szCs w:val="24"/>
        </w:rPr>
        <w:fldChar w:fldCharType="separate"/>
      </w:r>
      <w:r>
        <w:rPr>
          <w:rFonts w:cs="Times New Roman"/>
          <w:noProof/>
          <w:szCs w:val="24"/>
        </w:rPr>
        <w:t>55</w:t>
      </w:r>
      <w:r w:rsidRPr="00000BE0">
        <w:rPr>
          <w:rFonts w:cs="Times New Roman"/>
          <w:noProof/>
          <w:szCs w:val="24"/>
        </w:rPr>
        <w:fldChar w:fldCharType="end"/>
      </w:r>
    </w:p>
    <w:p w14:paraId="758FA9A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6</w:t>
      </w:r>
      <w:r w:rsidRPr="00000BE0">
        <w:rPr>
          <w:rFonts w:cs="Times New Roman"/>
          <w:noProof/>
          <w:szCs w:val="24"/>
        </w:rPr>
        <w:t xml:space="preserve"> Kode OTP kadaluars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0 \h </w:instrText>
      </w:r>
      <w:r w:rsidRPr="00000BE0">
        <w:rPr>
          <w:rFonts w:cs="Times New Roman"/>
          <w:noProof/>
          <w:szCs w:val="24"/>
        </w:rPr>
      </w:r>
      <w:r w:rsidRPr="00000BE0">
        <w:rPr>
          <w:rFonts w:cs="Times New Roman"/>
          <w:noProof/>
          <w:szCs w:val="24"/>
        </w:rPr>
        <w:fldChar w:fldCharType="separate"/>
      </w:r>
      <w:r>
        <w:rPr>
          <w:rFonts w:cs="Times New Roman"/>
          <w:noProof/>
          <w:szCs w:val="24"/>
        </w:rPr>
        <w:t>55</w:t>
      </w:r>
      <w:r w:rsidRPr="00000BE0">
        <w:rPr>
          <w:rFonts w:cs="Times New Roman"/>
          <w:noProof/>
          <w:szCs w:val="24"/>
        </w:rPr>
        <w:fldChar w:fldCharType="end"/>
      </w:r>
    </w:p>
    <w:p w14:paraId="236B6A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7</w:t>
      </w:r>
      <w:r w:rsidRPr="00000BE0">
        <w:rPr>
          <w:rFonts w:cs="Times New Roman"/>
          <w:noProof/>
          <w:szCs w:val="24"/>
        </w:rPr>
        <w:t xml:space="preserve"> Hasil API r</w:t>
      </w:r>
      <w:r w:rsidRPr="00000BE0">
        <w:rPr>
          <w:rFonts w:cs="Times New Roman"/>
          <w:i/>
          <w:noProof/>
          <w:szCs w:val="24"/>
        </w:rPr>
        <w:t>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1 \h </w:instrText>
      </w:r>
      <w:r w:rsidRPr="00000BE0">
        <w:rPr>
          <w:rFonts w:cs="Times New Roman"/>
          <w:noProof/>
          <w:szCs w:val="24"/>
        </w:rPr>
      </w:r>
      <w:r w:rsidRPr="00000BE0">
        <w:rPr>
          <w:rFonts w:cs="Times New Roman"/>
          <w:noProof/>
          <w:szCs w:val="24"/>
        </w:rPr>
        <w:fldChar w:fldCharType="separate"/>
      </w:r>
      <w:r>
        <w:rPr>
          <w:rFonts w:cs="Times New Roman"/>
          <w:noProof/>
          <w:szCs w:val="24"/>
        </w:rPr>
        <w:t>56</w:t>
      </w:r>
      <w:r w:rsidRPr="00000BE0">
        <w:rPr>
          <w:rFonts w:cs="Times New Roman"/>
          <w:noProof/>
          <w:szCs w:val="24"/>
        </w:rPr>
        <w:fldChar w:fldCharType="end"/>
      </w:r>
    </w:p>
    <w:p w14:paraId="6AEF975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8</w:t>
      </w:r>
      <w:r w:rsidRPr="00000BE0">
        <w:rPr>
          <w:rFonts w:cs="Times New Roman"/>
          <w:noProof/>
          <w:szCs w:val="24"/>
        </w:rPr>
        <w:t xml:space="preserve"> Email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2 \h </w:instrText>
      </w:r>
      <w:r w:rsidRPr="00000BE0">
        <w:rPr>
          <w:rFonts w:cs="Times New Roman"/>
          <w:noProof/>
          <w:szCs w:val="24"/>
        </w:rPr>
      </w:r>
      <w:r w:rsidRPr="00000BE0">
        <w:rPr>
          <w:rFonts w:cs="Times New Roman"/>
          <w:noProof/>
          <w:szCs w:val="24"/>
        </w:rPr>
        <w:fldChar w:fldCharType="separate"/>
      </w:r>
      <w:r>
        <w:rPr>
          <w:rFonts w:cs="Times New Roman"/>
          <w:noProof/>
          <w:szCs w:val="24"/>
        </w:rPr>
        <w:t>56</w:t>
      </w:r>
      <w:r w:rsidRPr="00000BE0">
        <w:rPr>
          <w:rFonts w:cs="Times New Roman"/>
          <w:noProof/>
          <w:szCs w:val="24"/>
        </w:rPr>
        <w:fldChar w:fldCharType="end"/>
      </w:r>
    </w:p>
    <w:p w14:paraId="048DFCD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9</w:t>
      </w:r>
      <w:r w:rsidRPr="00000BE0">
        <w:rPr>
          <w:rFonts w:cs="Times New Roman"/>
          <w:noProof/>
          <w:szCs w:val="24"/>
        </w:rPr>
        <w:t xml:space="preserve"> Hasil 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3 \h </w:instrText>
      </w:r>
      <w:r w:rsidRPr="00000BE0">
        <w:rPr>
          <w:rFonts w:cs="Times New Roman"/>
          <w:noProof/>
          <w:szCs w:val="24"/>
        </w:rPr>
      </w:r>
      <w:r w:rsidRPr="00000BE0">
        <w:rPr>
          <w:rFonts w:cs="Times New Roman"/>
          <w:noProof/>
          <w:szCs w:val="24"/>
        </w:rPr>
        <w:fldChar w:fldCharType="separate"/>
      </w:r>
      <w:r>
        <w:rPr>
          <w:rFonts w:cs="Times New Roman"/>
          <w:noProof/>
          <w:szCs w:val="24"/>
        </w:rPr>
        <w:t>57</w:t>
      </w:r>
      <w:r w:rsidRPr="00000BE0">
        <w:rPr>
          <w:rFonts w:cs="Times New Roman"/>
          <w:noProof/>
          <w:szCs w:val="24"/>
        </w:rPr>
        <w:fldChar w:fldCharType="end"/>
      </w:r>
    </w:p>
    <w:p w14:paraId="562A615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0</w:t>
      </w:r>
      <w:r w:rsidRPr="00000BE0">
        <w:rPr>
          <w:rFonts w:cs="Times New Roman"/>
          <w:noProof/>
          <w:szCs w:val="24"/>
        </w:rPr>
        <w:t xml:space="preserve">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4 \h </w:instrText>
      </w:r>
      <w:r w:rsidRPr="00000BE0">
        <w:rPr>
          <w:rFonts w:cs="Times New Roman"/>
          <w:noProof/>
          <w:szCs w:val="24"/>
        </w:rPr>
      </w:r>
      <w:r w:rsidRPr="00000BE0">
        <w:rPr>
          <w:rFonts w:cs="Times New Roman"/>
          <w:noProof/>
          <w:szCs w:val="24"/>
        </w:rPr>
        <w:fldChar w:fldCharType="separate"/>
      </w:r>
      <w:r>
        <w:rPr>
          <w:rFonts w:cs="Times New Roman"/>
          <w:noProof/>
          <w:szCs w:val="24"/>
        </w:rPr>
        <w:t>58</w:t>
      </w:r>
      <w:r w:rsidRPr="00000BE0">
        <w:rPr>
          <w:rFonts w:cs="Times New Roman"/>
          <w:noProof/>
          <w:szCs w:val="24"/>
        </w:rPr>
        <w:fldChar w:fldCharType="end"/>
      </w:r>
    </w:p>
    <w:p w14:paraId="32E5CD4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1</w:t>
      </w:r>
      <w:r w:rsidRPr="00000BE0">
        <w:rPr>
          <w:rFonts w:cs="Times New Roman"/>
          <w:noProof/>
          <w:szCs w:val="24"/>
        </w:rPr>
        <w:t xml:space="preserve"> Hasil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5 \h </w:instrText>
      </w:r>
      <w:r w:rsidRPr="00000BE0">
        <w:rPr>
          <w:rFonts w:cs="Times New Roman"/>
          <w:noProof/>
          <w:szCs w:val="24"/>
        </w:rPr>
      </w:r>
      <w:r w:rsidRPr="00000BE0">
        <w:rPr>
          <w:rFonts w:cs="Times New Roman"/>
          <w:noProof/>
          <w:szCs w:val="24"/>
        </w:rPr>
        <w:fldChar w:fldCharType="separate"/>
      </w:r>
      <w:r>
        <w:rPr>
          <w:rFonts w:cs="Times New Roman"/>
          <w:noProof/>
          <w:szCs w:val="24"/>
        </w:rPr>
        <w:t>59</w:t>
      </w:r>
      <w:r w:rsidRPr="00000BE0">
        <w:rPr>
          <w:rFonts w:cs="Times New Roman"/>
          <w:noProof/>
          <w:szCs w:val="24"/>
        </w:rPr>
        <w:fldChar w:fldCharType="end"/>
      </w:r>
    </w:p>
    <w:p w14:paraId="3501FCB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2</w:t>
      </w:r>
      <w:r w:rsidRPr="00000BE0">
        <w:rPr>
          <w:rFonts w:cs="Times New Roman"/>
          <w:noProof/>
          <w:szCs w:val="24"/>
        </w:rPr>
        <w:t xml:space="preserve"> Hasil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6 \h </w:instrText>
      </w:r>
      <w:r w:rsidRPr="00000BE0">
        <w:rPr>
          <w:rFonts w:cs="Times New Roman"/>
          <w:noProof/>
          <w:szCs w:val="24"/>
        </w:rPr>
      </w:r>
      <w:r w:rsidRPr="00000BE0">
        <w:rPr>
          <w:rFonts w:cs="Times New Roman"/>
          <w:noProof/>
          <w:szCs w:val="24"/>
        </w:rPr>
        <w:fldChar w:fldCharType="separate"/>
      </w:r>
      <w:r>
        <w:rPr>
          <w:rFonts w:cs="Times New Roman"/>
          <w:noProof/>
          <w:szCs w:val="24"/>
        </w:rPr>
        <w:t>60</w:t>
      </w:r>
      <w:r w:rsidRPr="00000BE0">
        <w:rPr>
          <w:rFonts w:cs="Times New Roman"/>
          <w:noProof/>
          <w:szCs w:val="24"/>
        </w:rPr>
        <w:fldChar w:fldCharType="end"/>
      </w:r>
    </w:p>
    <w:p w14:paraId="2849722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3</w:t>
      </w:r>
      <w:r w:rsidRPr="00000BE0">
        <w:rPr>
          <w:rFonts w:cs="Times New Roman"/>
          <w:noProof/>
          <w:szCs w:val="24"/>
        </w:rPr>
        <w:t xml:space="preserve"> Hasil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7 \h </w:instrText>
      </w:r>
      <w:r w:rsidRPr="00000BE0">
        <w:rPr>
          <w:rFonts w:cs="Times New Roman"/>
          <w:noProof/>
          <w:szCs w:val="24"/>
        </w:rPr>
      </w:r>
      <w:r w:rsidRPr="00000BE0">
        <w:rPr>
          <w:rFonts w:cs="Times New Roman"/>
          <w:noProof/>
          <w:szCs w:val="24"/>
        </w:rPr>
        <w:fldChar w:fldCharType="separate"/>
      </w:r>
      <w:r>
        <w:rPr>
          <w:rFonts w:cs="Times New Roman"/>
          <w:noProof/>
          <w:szCs w:val="24"/>
        </w:rPr>
        <w:t>61</w:t>
      </w:r>
      <w:r w:rsidRPr="00000BE0">
        <w:rPr>
          <w:rFonts w:cs="Times New Roman"/>
          <w:noProof/>
          <w:szCs w:val="24"/>
        </w:rPr>
        <w:fldChar w:fldCharType="end"/>
      </w:r>
    </w:p>
    <w:p w14:paraId="24ACB19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4</w:t>
      </w:r>
      <w:r w:rsidRPr="00000BE0">
        <w:rPr>
          <w:rFonts w:cs="Times New Roman"/>
          <w:noProof/>
          <w:szCs w:val="24"/>
        </w:rPr>
        <w:t xml:space="preserve"> Hasil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8 \h </w:instrText>
      </w:r>
      <w:r w:rsidRPr="00000BE0">
        <w:rPr>
          <w:rFonts w:cs="Times New Roman"/>
          <w:noProof/>
          <w:szCs w:val="24"/>
        </w:rPr>
      </w:r>
      <w:r w:rsidRPr="00000BE0">
        <w:rPr>
          <w:rFonts w:cs="Times New Roman"/>
          <w:noProof/>
          <w:szCs w:val="24"/>
        </w:rPr>
        <w:fldChar w:fldCharType="separate"/>
      </w:r>
      <w:r>
        <w:rPr>
          <w:rFonts w:cs="Times New Roman"/>
          <w:noProof/>
          <w:szCs w:val="24"/>
        </w:rPr>
        <w:t>62</w:t>
      </w:r>
      <w:r w:rsidRPr="00000BE0">
        <w:rPr>
          <w:rFonts w:cs="Times New Roman"/>
          <w:noProof/>
          <w:szCs w:val="24"/>
        </w:rPr>
        <w:fldChar w:fldCharType="end"/>
      </w:r>
    </w:p>
    <w:p w14:paraId="1026820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5</w:t>
      </w:r>
      <w:r w:rsidRPr="00000BE0">
        <w:rPr>
          <w:rFonts w:cs="Times New Roman"/>
          <w:noProof/>
          <w:szCs w:val="24"/>
        </w:rPr>
        <w:t xml:space="preserve">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9 \h </w:instrText>
      </w:r>
      <w:r w:rsidRPr="00000BE0">
        <w:rPr>
          <w:rFonts w:cs="Times New Roman"/>
          <w:noProof/>
          <w:szCs w:val="24"/>
        </w:rPr>
      </w:r>
      <w:r w:rsidRPr="00000BE0">
        <w:rPr>
          <w:rFonts w:cs="Times New Roman"/>
          <w:noProof/>
          <w:szCs w:val="24"/>
        </w:rPr>
        <w:fldChar w:fldCharType="separate"/>
      </w:r>
      <w:r>
        <w:rPr>
          <w:rFonts w:cs="Times New Roman"/>
          <w:noProof/>
          <w:szCs w:val="24"/>
        </w:rPr>
        <w:t>63</w:t>
      </w:r>
      <w:r w:rsidRPr="00000BE0">
        <w:rPr>
          <w:rFonts w:cs="Times New Roman"/>
          <w:noProof/>
          <w:szCs w:val="24"/>
        </w:rPr>
        <w:fldChar w:fldCharType="end"/>
      </w:r>
    </w:p>
    <w:p w14:paraId="3057A7B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6</w:t>
      </w:r>
      <w:r w:rsidRPr="00000BE0">
        <w:rPr>
          <w:rFonts w:cs="Times New Roman"/>
          <w:noProof/>
          <w:szCs w:val="24"/>
        </w:rPr>
        <w:t xml:space="preserve"> Hasil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0 \h </w:instrText>
      </w:r>
      <w:r w:rsidRPr="00000BE0">
        <w:rPr>
          <w:rFonts w:cs="Times New Roman"/>
          <w:noProof/>
          <w:szCs w:val="24"/>
        </w:rPr>
      </w:r>
      <w:r w:rsidRPr="00000BE0">
        <w:rPr>
          <w:rFonts w:cs="Times New Roman"/>
          <w:noProof/>
          <w:szCs w:val="24"/>
        </w:rPr>
        <w:fldChar w:fldCharType="separate"/>
      </w:r>
      <w:r>
        <w:rPr>
          <w:rFonts w:cs="Times New Roman"/>
          <w:noProof/>
          <w:szCs w:val="24"/>
        </w:rPr>
        <w:t>64</w:t>
      </w:r>
      <w:r w:rsidRPr="00000BE0">
        <w:rPr>
          <w:rFonts w:cs="Times New Roman"/>
          <w:noProof/>
          <w:szCs w:val="24"/>
        </w:rPr>
        <w:fldChar w:fldCharType="end"/>
      </w:r>
    </w:p>
    <w:p w14:paraId="2DC977B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7</w:t>
      </w:r>
      <w:r w:rsidRPr="00000BE0">
        <w:rPr>
          <w:rFonts w:cs="Times New Roman"/>
          <w:noProof/>
          <w:szCs w:val="24"/>
        </w:rPr>
        <w:t xml:space="preserve"> Hasil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1 \h </w:instrText>
      </w:r>
      <w:r w:rsidRPr="00000BE0">
        <w:rPr>
          <w:rFonts w:cs="Times New Roman"/>
          <w:noProof/>
          <w:szCs w:val="24"/>
        </w:rPr>
      </w:r>
      <w:r w:rsidRPr="00000BE0">
        <w:rPr>
          <w:rFonts w:cs="Times New Roman"/>
          <w:noProof/>
          <w:szCs w:val="24"/>
        </w:rPr>
        <w:fldChar w:fldCharType="separate"/>
      </w:r>
      <w:r>
        <w:rPr>
          <w:rFonts w:cs="Times New Roman"/>
          <w:noProof/>
          <w:szCs w:val="24"/>
        </w:rPr>
        <w:t>65</w:t>
      </w:r>
      <w:r w:rsidRPr="00000BE0">
        <w:rPr>
          <w:rFonts w:cs="Times New Roman"/>
          <w:noProof/>
          <w:szCs w:val="24"/>
        </w:rPr>
        <w:fldChar w:fldCharType="end"/>
      </w:r>
    </w:p>
    <w:p w14:paraId="25025A5C" w14:textId="54F0432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8</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mot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2 \h </w:instrText>
      </w:r>
      <w:r w:rsidRPr="00000BE0">
        <w:rPr>
          <w:rFonts w:cs="Times New Roman"/>
          <w:noProof/>
          <w:szCs w:val="24"/>
        </w:rPr>
      </w:r>
      <w:r w:rsidRPr="00000BE0">
        <w:rPr>
          <w:rFonts w:cs="Times New Roman"/>
          <w:noProof/>
          <w:szCs w:val="24"/>
        </w:rPr>
        <w:fldChar w:fldCharType="separate"/>
      </w:r>
      <w:r>
        <w:rPr>
          <w:rFonts w:cs="Times New Roman"/>
          <w:noProof/>
          <w:szCs w:val="24"/>
        </w:rPr>
        <w:t>65</w:t>
      </w:r>
      <w:r w:rsidRPr="00000BE0">
        <w:rPr>
          <w:rFonts w:cs="Times New Roman"/>
          <w:noProof/>
          <w:szCs w:val="24"/>
        </w:rPr>
        <w:fldChar w:fldCharType="end"/>
      </w:r>
    </w:p>
    <w:p w14:paraId="66513BB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9</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3 \h </w:instrText>
      </w:r>
      <w:r w:rsidRPr="00000BE0">
        <w:rPr>
          <w:rFonts w:cs="Times New Roman"/>
          <w:noProof/>
          <w:szCs w:val="24"/>
        </w:rPr>
      </w:r>
      <w:r w:rsidRPr="00000BE0">
        <w:rPr>
          <w:rFonts w:cs="Times New Roman"/>
          <w:noProof/>
          <w:szCs w:val="24"/>
        </w:rPr>
        <w:fldChar w:fldCharType="separate"/>
      </w:r>
      <w:r>
        <w:rPr>
          <w:rFonts w:cs="Times New Roman"/>
          <w:noProof/>
          <w:szCs w:val="24"/>
        </w:rPr>
        <w:t>66</w:t>
      </w:r>
      <w:r w:rsidRPr="00000BE0">
        <w:rPr>
          <w:rFonts w:cs="Times New Roman"/>
          <w:noProof/>
          <w:szCs w:val="24"/>
        </w:rPr>
        <w:fldChar w:fldCharType="end"/>
      </w:r>
    </w:p>
    <w:p w14:paraId="556C891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0</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4 \h </w:instrText>
      </w:r>
      <w:r w:rsidRPr="00000BE0">
        <w:rPr>
          <w:rFonts w:cs="Times New Roman"/>
          <w:noProof/>
          <w:szCs w:val="24"/>
        </w:rPr>
      </w:r>
      <w:r w:rsidRPr="00000BE0">
        <w:rPr>
          <w:rFonts w:cs="Times New Roman"/>
          <w:noProof/>
          <w:szCs w:val="24"/>
        </w:rPr>
        <w:fldChar w:fldCharType="separate"/>
      </w:r>
      <w:r>
        <w:rPr>
          <w:rFonts w:cs="Times New Roman"/>
          <w:noProof/>
          <w:szCs w:val="24"/>
        </w:rPr>
        <w:t>67</w:t>
      </w:r>
      <w:r w:rsidRPr="00000BE0">
        <w:rPr>
          <w:rFonts w:cs="Times New Roman"/>
          <w:noProof/>
          <w:szCs w:val="24"/>
        </w:rPr>
        <w:fldChar w:fldCharType="end"/>
      </w:r>
    </w:p>
    <w:p w14:paraId="3FD4E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1</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5 \h </w:instrText>
      </w:r>
      <w:r w:rsidRPr="00000BE0">
        <w:rPr>
          <w:rFonts w:cs="Times New Roman"/>
          <w:noProof/>
          <w:szCs w:val="24"/>
        </w:rPr>
      </w:r>
      <w:r w:rsidRPr="00000BE0">
        <w:rPr>
          <w:rFonts w:cs="Times New Roman"/>
          <w:noProof/>
          <w:szCs w:val="24"/>
        </w:rPr>
        <w:fldChar w:fldCharType="separate"/>
      </w:r>
      <w:r>
        <w:rPr>
          <w:rFonts w:cs="Times New Roman"/>
          <w:noProof/>
          <w:szCs w:val="24"/>
        </w:rPr>
        <w:t>68</w:t>
      </w:r>
      <w:r w:rsidRPr="00000BE0">
        <w:rPr>
          <w:rFonts w:cs="Times New Roman"/>
          <w:noProof/>
          <w:szCs w:val="24"/>
        </w:rPr>
        <w:fldChar w:fldCharType="end"/>
      </w:r>
    </w:p>
    <w:p w14:paraId="65F26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2</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6 \h </w:instrText>
      </w:r>
      <w:r w:rsidRPr="00000BE0">
        <w:rPr>
          <w:rFonts w:cs="Times New Roman"/>
          <w:noProof/>
          <w:szCs w:val="24"/>
        </w:rPr>
      </w:r>
      <w:r w:rsidRPr="00000BE0">
        <w:rPr>
          <w:rFonts w:cs="Times New Roman"/>
          <w:noProof/>
          <w:szCs w:val="24"/>
        </w:rPr>
        <w:fldChar w:fldCharType="separate"/>
      </w:r>
      <w:r>
        <w:rPr>
          <w:rFonts w:cs="Times New Roman"/>
          <w:noProof/>
          <w:szCs w:val="24"/>
        </w:rPr>
        <w:t>69</w:t>
      </w:r>
      <w:r w:rsidRPr="00000BE0">
        <w:rPr>
          <w:rFonts w:cs="Times New Roman"/>
          <w:noProof/>
          <w:szCs w:val="24"/>
        </w:rPr>
        <w:fldChar w:fldCharType="end"/>
      </w:r>
    </w:p>
    <w:p w14:paraId="1FA9FE9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3</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7 \h </w:instrText>
      </w:r>
      <w:r w:rsidRPr="00000BE0">
        <w:rPr>
          <w:rFonts w:cs="Times New Roman"/>
          <w:noProof/>
          <w:szCs w:val="24"/>
        </w:rPr>
      </w:r>
      <w:r w:rsidRPr="00000BE0">
        <w:rPr>
          <w:rFonts w:cs="Times New Roman"/>
          <w:noProof/>
          <w:szCs w:val="24"/>
        </w:rPr>
        <w:fldChar w:fldCharType="separate"/>
      </w:r>
      <w:r>
        <w:rPr>
          <w:rFonts w:cs="Times New Roman"/>
          <w:noProof/>
          <w:szCs w:val="24"/>
        </w:rPr>
        <w:t>70</w:t>
      </w:r>
      <w:r w:rsidRPr="00000BE0">
        <w:rPr>
          <w:rFonts w:cs="Times New Roman"/>
          <w:noProof/>
          <w:szCs w:val="24"/>
        </w:rPr>
        <w:fldChar w:fldCharType="end"/>
      </w:r>
    </w:p>
    <w:p w14:paraId="5797F8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4</w:t>
      </w:r>
      <w:r w:rsidRPr="00000BE0">
        <w:rPr>
          <w:rFonts w:cs="Times New Roman"/>
          <w:noProof/>
          <w:szCs w:val="24"/>
        </w:rPr>
        <w:t xml:space="preserve"> Hasil API d</w:t>
      </w:r>
      <w:r w:rsidRPr="00000BE0">
        <w:rPr>
          <w:rFonts w:cs="Times New Roman"/>
          <w:i/>
          <w:noProof/>
          <w:szCs w:val="24"/>
        </w:rPr>
        <w:t>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8 \h </w:instrText>
      </w:r>
      <w:r w:rsidRPr="00000BE0">
        <w:rPr>
          <w:rFonts w:cs="Times New Roman"/>
          <w:noProof/>
          <w:szCs w:val="24"/>
        </w:rPr>
      </w:r>
      <w:r w:rsidRPr="00000BE0">
        <w:rPr>
          <w:rFonts w:cs="Times New Roman"/>
          <w:noProof/>
          <w:szCs w:val="24"/>
        </w:rPr>
        <w:fldChar w:fldCharType="separate"/>
      </w:r>
      <w:r>
        <w:rPr>
          <w:rFonts w:cs="Times New Roman"/>
          <w:noProof/>
          <w:szCs w:val="24"/>
        </w:rPr>
        <w:t>71</w:t>
      </w:r>
      <w:r w:rsidRPr="00000BE0">
        <w:rPr>
          <w:rFonts w:cs="Times New Roman"/>
          <w:noProof/>
          <w:szCs w:val="24"/>
        </w:rPr>
        <w:fldChar w:fldCharType="end"/>
      </w:r>
    </w:p>
    <w:p w14:paraId="7C35D71E" w14:textId="3E4F8041"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4.25</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9 \h </w:instrText>
      </w:r>
      <w:r w:rsidRPr="00000BE0">
        <w:rPr>
          <w:rFonts w:cs="Times New Roman"/>
          <w:noProof/>
          <w:szCs w:val="24"/>
        </w:rPr>
      </w:r>
      <w:r w:rsidRPr="00000BE0">
        <w:rPr>
          <w:rFonts w:cs="Times New Roman"/>
          <w:noProof/>
          <w:szCs w:val="24"/>
        </w:rPr>
        <w:fldChar w:fldCharType="separate"/>
      </w:r>
      <w:r>
        <w:rPr>
          <w:rFonts w:cs="Times New Roman"/>
          <w:noProof/>
          <w:szCs w:val="24"/>
        </w:rPr>
        <w:t>71</w:t>
      </w:r>
      <w:r w:rsidRPr="00000BE0">
        <w:rPr>
          <w:rFonts w:cs="Times New Roman"/>
          <w:noProof/>
          <w:szCs w:val="24"/>
        </w:rPr>
        <w:fldChar w:fldCharType="end"/>
      </w:r>
    </w:p>
    <w:p w14:paraId="388A822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6</w:t>
      </w:r>
      <w:r w:rsidRPr="00000BE0">
        <w:rPr>
          <w:rFonts w:cs="Times New Roman"/>
          <w:noProof/>
          <w:szCs w:val="24"/>
        </w:rPr>
        <w:t xml:space="preserve">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0 \h </w:instrText>
      </w:r>
      <w:r w:rsidRPr="00000BE0">
        <w:rPr>
          <w:rFonts w:cs="Times New Roman"/>
          <w:noProof/>
          <w:szCs w:val="24"/>
        </w:rPr>
      </w:r>
      <w:r w:rsidRPr="00000BE0">
        <w:rPr>
          <w:rFonts w:cs="Times New Roman"/>
          <w:noProof/>
          <w:szCs w:val="24"/>
        </w:rPr>
        <w:fldChar w:fldCharType="separate"/>
      </w:r>
      <w:r>
        <w:rPr>
          <w:rFonts w:cs="Times New Roman"/>
          <w:noProof/>
          <w:szCs w:val="24"/>
        </w:rPr>
        <w:t>72</w:t>
      </w:r>
      <w:r w:rsidRPr="00000BE0">
        <w:rPr>
          <w:rFonts w:cs="Times New Roman"/>
          <w:noProof/>
          <w:szCs w:val="24"/>
        </w:rPr>
        <w:fldChar w:fldCharType="end"/>
      </w:r>
    </w:p>
    <w:p w14:paraId="34AED29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7</w:t>
      </w:r>
      <w:r w:rsidRPr="00000BE0">
        <w:rPr>
          <w:rFonts w:cs="Times New Roman"/>
          <w:noProof/>
          <w:szCs w:val="24"/>
        </w:rPr>
        <w:t xml:space="preserve">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1 \h </w:instrText>
      </w:r>
      <w:r w:rsidRPr="00000BE0">
        <w:rPr>
          <w:rFonts w:cs="Times New Roman"/>
          <w:noProof/>
          <w:szCs w:val="24"/>
        </w:rPr>
      </w:r>
      <w:r w:rsidRPr="00000BE0">
        <w:rPr>
          <w:rFonts w:cs="Times New Roman"/>
          <w:noProof/>
          <w:szCs w:val="24"/>
        </w:rPr>
        <w:fldChar w:fldCharType="separate"/>
      </w:r>
      <w:r>
        <w:rPr>
          <w:rFonts w:cs="Times New Roman"/>
          <w:noProof/>
          <w:szCs w:val="24"/>
        </w:rPr>
        <w:t>73</w:t>
      </w:r>
      <w:r w:rsidRPr="00000BE0">
        <w:rPr>
          <w:rFonts w:cs="Times New Roman"/>
          <w:noProof/>
          <w:szCs w:val="24"/>
        </w:rPr>
        <w:fldChar w:fldCharType="end"/>
      </w:r>
    </w:p>
    <w:p w14:paraId="31D1402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8</w:t>
      </w:r>
      <w:r w:rsidRPr="00000BE0">
        <w:rPr>
          <w:rFonts w:cs="Times New Roman"/>
          <w:noProof/>
          <w:szCs w:val="24"/>
        </w:rPr>
        <w:t xml:space="preserve"> Koneksi </w:t>
      </w:r>
      <w:r w:rsidRPr="00000BE0">
        <w:rPr>
          <w:rFonts w:cs="Times New Roman"/>
          <w:i/>
          <w:noProof/>
          <w:szCs w:val="24"/>
        </w:rPr>
        <w:t>websocket</w:t>
      </w:r>
      <w:r w:rsidRPr="00000BE0">
        <w:rPr>
          <w:rFonts w:cs="Times New Roman"/>
          <w:noProof/>
          <w:szCs w:val="24"/>
        </w:rPr>
        <w:t xml:space="preserve"> melalui </w:t>
      </w:r>
      <w:r w:rsidRPr="00000BE0">
        <w:rPr>
          <w:rFonts w:cs="Times New Roman"/>
          <w:i/>
          <w:noProof/>
          <w:szCs w:val="24"/>
        </w:rPr>
        <w:t xml:space="preserve">endpoint </w:t>
      </w:r>
      <w:r w:rsidRPr="00000BE0">
        <w:rPr>
          <w:rFonts w:cs="Times New Roman"/>
          <w:noProof/>
          <w:szCs w:val="24"/>
        </w:rPr>
        <w:t>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2 \h </w:instrText>
      </w:r>
      <w:r w:rsidRPr="00000BE0">
        <w:rPr>
          <w:rFonts w:cs="Times New Roman"/>
          <w:noProof/>
          <w:szCs w:val="24"/>
        </w:rPr>
      </w:r>
      <w:r w:rsidRPr="00000BE0">
        <w:rPr>
          <w:rFonts w:cs="Times New Roman"/>
          <w:noProof/>
          <w:szCs w:val="24"/>
        </w:rPr>
        <w:fldChar w:fldCharType="separate"/>
      </w:r>
      <w:r>
        <w:rPr>
          <w:rFonts w:cs="Times New Roman"/>
          <w:noProof/>
          <w:szCs w:val="24"/>
        </w:rPr>
        <w:t>74</w:t>
      </w:r>
      <w:r w:rsidRPr="00000BE0">
        <w:rPr>
          <w:rFonts w:cs="Times New Roman"/>
          <w:noProof/>
          <w:szCs w:val="24"/>
        </w:rPr>
        <w:fldChar w:fldCharType="end"/>
      </w:r>
    </w:p>
    <w:p w14:paraId="4396B71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9</w:t>
      </w:r>
      <w:r w:rsidRPr="00000BE0">
        <w:rPr>
          <w:rFonts w:cs="Times New Roman"/>
          <w:noProof/>
          <w:szCs w:val="24"/>
        </w:rPr>
        <w:t xml:space="preserve"> Proses </w:t>
      </w:r>
      <w:r w:rsidRPr="00000BE0">
        <w:rPr>
          <w:rFonts w:cs="Times New Roman"/>
          <w:i/>
          <w:noProof/>
          <w:szCs w:val="24"/>
        </w:rPr>
        <w:t>subscribe</w:t>
      </w:r>
      <w:r w:rsidRPr="00000BE0">
        <w:rPr>
          <w:rFonts w:cs="Times New Roman"/>
          <w:noProof/>
          <w:szCs w:val="24"/>
        </w:rPr>
        <w:t xml:space="preserve"> ke </w:t>
      </w:r>
      <w:r w:rsidRPr="00000BE0">
        <w:rPr>
          <w:rFonts w:cs="Times New Roman"/>
          <w:i/>
          <w:noProof/>
          <w:szCs w:val="24"/>
        </w:rPr>
        <w:t>channel</w:t>
      </w:r>
      <w:r w:rsidRPr="00000BE0">
        <w:rPr>
          <w:rFonts w:cs="Times New Roman"/>
          <w:noProof/>
          <w:szCs w:val="24"/>
        </w:rPr>
        <w:t xml:space="preserve"> </w:t>
      </w:r>
      <w:r w:rsidRPr="00000BE0">
        <w:rPr>
          <w:rFonts w:cs="Times New Roman"/>
          <w:i/>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3 \h </w:instrText>
      </w:r>
      <w:r w:rsidRPr="00000BE0">
        <w:rPr>
          <w:rFonts w:cs="Times New Roman"/>
          <w:noProof/>
          <w:szCs w:val="24"/>
        </w:rPr>
      </w:r>
      <w:r w:rsidRPr="00000BE0">
        <w:rPr>
          <w:rFonts w:cs="Times New Roman"/>
          <w:noProof/>
          <w:szCs w:val="24"/>
        </w:rPr>
        <w:fldChar w:fldCharType="separate"/>
      </w:r>
      <w:r>
        <w:rPr>
          <w:rFonts w:cs="Times New Roman"/>
          <w:noProof/>
          <w:szCs w:val="24"/>
        </w:rPr>
        <w:t>74</w:t>
      </w:r>
      <w:r w:rsidRPr="00000BE0">
        <w:rPr>
          <w:rFonts w:cs="Times New Roman"/>
          <w:noProof/>
          <w:szCs w:val="24"/>
        </w:rPr>
        <w:fldChar w:fldCharType="end"/>
      </w:r>
    </w:p>
    <w:p w14:paraId="07FBAE0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0</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4 \h </w:instrText>
      </w:r>
      <w:r w:rsidRPr="00000BE0">
        <w:rPr>
          <w:rFonts w:cs="Times New Roman"/>
          <w:noProof/>
          <w:szCs w:val="24"/>
        </w:rPr>
      </w:r>
      <w:r w:rsidRPr="00000BE0">
        <w:rPr>
          <w:rFonts w:cs="Times New Roman"/>
          <w:noProof/>
          <w:szCs w:val="24"/>
        </w:rPr>
        <w:fldChar w:fldCharType="separate"/>
      </w:r>
      <w:r>
        <w:rPr>
          <w:rFonts w:cs="Times New Roman"/>
          <w:noProof/>
          <w:szCs w:val="24"/>
        </w:rPr>
        <w:t>75</w:t>
      </w:r>
      <w:r w:rsidRPr="00000BE0">
        <w:rPr>
          <w:rFonts w:cs="Times New Roman"/>
          <w:noProof/>
          <w:szCs w:val="24"/>
        </w:rPr>
        <w:fldChar w:fldCharType="end"/>
      </w:r>
    </w:p>
    <w:p w14:paraId="5D50EC6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1</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5 \h </w:instrText>
      </w:r>
      <w:r w:rsidRPr="00000BE0">
        <w:rPr>
          <w:rFonts w:cs="Times New Roman"/>
          <w:noProof/>
          <w:szCs w:val="24"/>
        </w:rPr>
      </w:r>
      <w:r w:rsidRPr="00000BE0">
        <w:rPr>
          <w:rFonts w:cs="Times New Roman"/>
          <w:noProof/>
          <w:szCs w:val="24"/>
        </w:rPr>
        <w:fldChar w:fldCharType="separate"/>
      </w:r>
      <w:r>
        <w:rPr>
          <w:rFonts w:cs="Times New Roman"/>
          <w:noProof/>
          <w:szCs w:val="24"/>
        </w:rPr>
        <w:t>76</w:t>
      </w:r>
      <w:r w:rsidRPr="00000BE0">
        <w:rPr>
          <w:rFonts w:cs="Times New Roman"/>
          <w:noProof/>
          <w:szCs w:val="24"/>
        </w:rPr>
        <w:fldChar w:fldCharType="end"/>
      </w:r>
    </w:p>
    <w:p w14:paraId="0489464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2</w:t>
      </w:r>
      <w:r w:rsidRPr="00000BE0">
        <w:rPr>
          <w:rFonts w:cs="Times New Roman"/>
          <w:noProof/>
          <w:szCs w:val="24"/>
        </w:rPr>
        <w:t xml:space="preserve"> Hasil pengujian perform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6 \h </w:instrText>
      </w:r>
      <w:r w:rsidRPr="00000BE0">
        <w:rPr>
          <w:rFonts w:cs="Times New Roman"/>
          <w:noProof/>
          <w:szCs w:val="24"/>
        </w:rPr>
      </w:r>
      <w:r w:rsidRPr="00000BE0">
        <w:rPr>
          <w:rFonts w:cs="Times New Roman"/>
          <w:noProof/>
          <w:szCs w:val="24"/>
        </w:rPr>
        <w:fldChar w:fldCharType="separate"/>
      </w:r>
      <w:r>
        <w:rPr>
          <w:rFonts w:cs="Times New Roman"/>
          <w:noProof/>
          <w:szCs w:val="24"/>
        </w:rPr>
        <w:t>89</w:t>
      </w:r>
      <w:r w:rsidRPr="00000BE0">
        <w:rPr>
          <w:rFonts w:cs="Times New Roman"/>
          <w:noProof/>
          <w:szCs w:val="24"/>
        </w:rPr>
        <w:fldChar w:fldCharType="end"/>
      </w:r>
    </w:p>
    <w:p w14:paraId="2159704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3</w:t>
      </w:r>
      <w:r w:rsidRPr="00000BE0">
        <w:rPr>
          <w:rFonts w:cs="Times New Roman"/>
          <w:noProof/>
          <w:szCs w:val="24"/>
        </w:rPr>
        <w:t xml:space="preserve"> Grafik hasil pengujian performa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7 \h </w:instrText>
      </w:r>
      <w:r w:rsidRPr="00000BE0">
        <w:rPr>
          <w:rFonts w:cs="Times New Roman"/>
          <w:noProof/>
          <w:szCs w:val="24"/>
        </w:rPr>
      </w:r>
      <w:r w:rsidRPr="00000BE0">
        <w:rPr>
          <w:rFonts w:cs="Times New Roman"/>
          <w:noProof/>
          <w:szCs w:val="24"/>
        </w:rPr>
        <w:fldChar w:fldCharType="separate"/>
      </w:r>
      <w:r>
        <w:rPr>
          <w:rFonts w:cs="Times New Roman"/>
          <w:noProof/>
          <w:szCs w:val="24"/>
        </w:rPr>
        <w:t>90</w:t>
      </w:r>
      <w:r w:rsidRPr="00000BE0">
        <w:rPr>
          <w:rFonts w:cs="Times New Roman"/>
          <w:noProof/>
          <w:szCs w:val="24"/>
        </w:rPr>
        <w:fldChar w:fldCharType="end"/>
      </w:r>
    </w:p>
    <w:p w14:paraId="7F360C6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4</w:t>
      </w:r>
      <w:r w:rsidRPr="00000BE0">
        <w:rPr>
          <w:rFonts w:cs="Times New Roman"/>
          <w:noProof/>
          <w:szCs w:val="24"/>
        </w:rPr>
        <w:t xml:space="preserve"> Grafik hasil pengujian performa updat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8 \h </w:instrText>
      </w:r>
      <w:r w:rsidRPr="00000BE0">
        <w:rPr>
          <w:rFonts w:cs="Times New Roman"/>
          <w:noProof/>
          <w:szCs w:val="24"/>
        </w:rPr>
      </w:r>
      <w:r w:rsidRPr="00000BE0">
        <w:rPr>
          <w:rFonts w:cs="Times New Roman"/>
          <w:noProof/>
          <w:szCs w:val="24"/>
        </w:rPr>
        <w:fldChar w:fldCharType="separate"/>
      </w:r>
      <w:r>
        <w:rPr>
          <w:rFonts w:cs="Times New Roman"/>
          <w:noProof/>
          <w:szCs w:val="24"/>
        </w:rPr>
        <w:t>91</w:t>
      </w:r>
      <w:r w:rsidRPr="00000BE0">
        <w:rPr>
          <w:rFonts w:cs="Times New Roman"/>
          <w:noProof/>
          <w:szCs w:val="24"/>
        </w:rPr>
        <w:fldChar w:fldCharType="end"/>
      </w:r>
    </w:p>
    <w:p w14:paraId="5786510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5</w:t>
      </w:r>
      <w:r w:rsidRPr="00000BE0">
        <w:rPr>
          <w:rFonts w:cs="Times New Roman"/>
          <w:noProof/>
          <w:szCs w:val="24"/>
        </w:rPr>
        <w:t xml:space="preserve"> Grafik hasil pengujian performa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9 \h </w:instrText>
      </w:r>
      <w:r w:rsidRPr="00000BE0">
        <w:rPr>
          <w:rFonts w:cs="Times New Roman"/>
          <w:noProof/>
          <w:szCs w:val="24"/>
        </w:rPr>
      </w:r>
      <w:r w:rsidRPr="00000BE0">
        <w:rPr>
          <w:rFonts w:cs="Times New Roman"/>
          <w:noProof/>
          <w:szCs w:val="24"/>
        </w:rPr>
        <w:fldChar w:fldCharType="separate"/>
      </w:r>
      <w:r>
        <w:rPr>
          <w:rFonts w:cs="Times New Roman"/>
          <w:noProof/>
          <w:szCs w:val="24"/>
        </w:rPr>
        <w:t>92</w:t>
      </w:r>
      <w:r w:rsidRPr="00000BE0">
        <w:rPr>
          <w:rFonts w:cs="Times New Roman"/>
          <w:noProof/>
          <w:szCs w:val="24"/>
        </w:rPr>
        <w:fldChar w:fldCharType="end"/>
      </w:r>
    </w:p>
    <w:p w14:paraId="7899A392" w14:textId="3925061C" w:rsidR="003A61C9" w:rsidRDefault="00000BE0" w:rsidP="00000BE0">
      <w:pPr>
        <w:jc w:val="center"/>
        <w:rPr>
          <w:rFonts w:cs="Times New Roman"/>
          <w:szCs w:val="24"/>
        </w:rPr>
      </w:pPr>
      <w:r w:rsidRPr="00000BE0">
        <w:rPr>
          <w:rFonts w:cs="Times New Roman"/>
          <w:szCs w:val="24"/>
        </w:rPr>
        <w:fldChar w:fldCharType="end"/>
      </w: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105BCDAA" w14:textId="77777777" w:rsidR="00000BE0" w:rsidRDefault="00000BE0" w:rsidP="002D6A66">
      <w:pPr>
        <w:contextualSpacing/>
        <w:jc w:val="center"/>
        <w:rPr>
          <w:rFonts w:cs="Times New Roman"/>
          <w:szCs w:val="24"/>
        </w:rPr>
      </w:pPr>
    </w:p>
    <w:p w14:paraId="2CEDB944" w14:textId="77777777" w:rsidR="00000BE0" w:rsidRDefault="00000BE0" w:rsidP="002D6A66">
      <w:pPr>
        <w:contextualSpacing/>
        <w:jc w:val="center"/>
        <w:rPr>
          <w:rFonts w:cs="Times New Roman"/>
          <w:szCs w:val="24"/>
        </w:rPr>
      </w:pPr>
    </w:p>
    <w:p w14:paraId="36E93C9F" w14:textId="77777777" w:rsidR="00000BE0" w:rsidRDefault="00000BE0"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53" w:name="_Toc131578025"/>
      <w:bookmarkStart w:id="54" w:name="_Toc131840084"/>
      <w:bookmarkStart w:id="55" w:name="_Toc133353405"/>
      <w:bookmarkStart w:id="56" w:name="_Toc133873604"/>
      <w:bookmarkStart w:id="57" w:name="_Toc143523714"/>
      <w:bookmarkStart w:id="58" w:name="_Toc144760023"/>
      <w:r w:rsidRPr="002668E7">
        <w:lastRenderedPageBreak/>
        <w:t>DAFTAR TABEL</w:t>
      </w:r>
      <w:bookmarkEnd w:id="53"/>
      <w:bookmarkEnd w:id="54"/>
      <w:bookmarkEnd w:id="55"/>
      <w:bookmarkEnd w:id="56"/>
      <w:bookmarkEnd w:id="57"/>
      <w:bookmarkEnd w:id="58"/>
    </w:p>
    <w:p w14:paraId="58A1FFF4" w14:textId="77777777" w:rsidR="00A262B7" w:rsidRDefault="00A262B7" w:rsidP="005A75D0"/>
    <w:p w14:paraId="3153E301" w14:textId="77777777" w:rsidR="00000BE0" w:rsidRDefault="00000BE0" w:rsidP="005A75D0"/>
    <w:p w14:paraId="7B547076" w14:textId="34F8A070" w:rsidR="00000BE0" w:rsidRDefault="00F630F0" w:rsidP="00000BE0">
      <w:pPr>
        <w:pStyle w:val="TableofFigures"/>
        <w:tabs>
          <w:tab w:val="right" w:leader="dot" w:pos="7927"/>
        </w:tabs>
        <w:spacing w:before="0" w:after="0"/>
        <w:rPr>
          <w:noProof/>
        </w:rPr>
      </w:pPr>
      <w:r>
        <w:fldChar w:fldCharType="begin"/>
      </w:r>
      <w:r>
        <w:instrText xml:space="preserve"> TOC \c "Tabel 2." </w:instrText>
      </w:r>
      <w:r>
        <w:fldChar w:fldCharType="separate"/>
      </w:r>
      <w:r w:rsidR="00000BE0" w:rsidRPr="00A57B01">
        <w:rPr>
          <w:rFonts w:cs="Times New Roman"/>
          <w:b/>
          <w:bCs/>
          <w:noProof/>
        </w:rPr>
        <w:t xml:space="preserve">Tabel 2.1 </w:t>
      </w:r>
      <w:r w:rsidR="00000BE0" w:rsidRPr="00A57B01">
        <w:rPr>
          <w:rFonts w:cs="Times New Roman"/>
          <w:noProof/>
        </w:rPr>
        <w:t>Ringkasan penelitian terdahulu</w:t>
      </w:r>
      <w:r w:rsidR="00000BE0">
        <w:rPr>
          <w:noProof/>
        </w:rPr>
        <w:tab/>
      </w:r>
      <w:r w:rsidR="00000BE0">
        <w:rPr>
          <w:noProof/>
        </w:rPr>
        <w:fldChar w:fldCharType="begin"/>
      </w:r>
      <w:r w:rsidR="00000BE0">
        <w:rPr>
          <w:noProof/>
        </w:rPr>
        <w:instrText xml:space="preserve"> PAGEREF _Toc144760220 \h </w:instrText>
      </w:r>
      <w:r w:rsidR="00000BE0">
        <w:rPr>
          <w:noProof/>
        </w:rPr>
      </w:r>
      <w:r w:rsidR="00000BE0">
        <w:rPr>
          <w:noProof/>
        </w:rPr>
        <w:fldChar w:fldCharType="separate"/>
      </w:r>
      <w:r w:rsidR="00000BE0">
        <w:rPr>
          <w:noProof/>
        </w:rPr>
        <w:t>16</w:t>
      </w:r>
      <w:r w:rsidR="00000BE0">
        <w:rPr>
          <w:noProof/>
        </w:rPr>
        <w:fldChar w:fldCharType="end"/>
      </w:r>
      <w:r>
        <w:rPr>
          <w:noProof/>
        </w:rPr>
        <w:fldChar w:fldCharType="end"/>
      </w:r>
      <w:r w:rsidR="00000BE0">
        <w:fldChar w:fldCharType="begin"/>
      </w:r>
      <w:r w:rsidR="00000BE0">
        <w:instrText xml:space="preserve"> TOC \c "Tabel 3." </w:instrText>
      </w:r>
      <w:r w:rsidR="00000BE0">
        <w:fldChar w:fldCharType="separate"/>
      </w:r>
    </w:p>
    <w:p w14:paraId="716B4AFC" w14:textId="0158F3AD"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1</w:t>
      </w:r>
      <w:r>
        <w:rPr>
          <w:noProof/>
        </w:rPr>
        <w:t xml:space="preserve"> Kebutuhan </w:t>
      </w:r>
      <w:r w:rsidR="00AC5CF6">
        <w:rPr>
          <w:noProof/>
        </w:rPr>
        <w:t>fungsional</w:t>
      </w:r>
      <w:r>
        <w:rPr>
          <w:noProof/>
        </w:rPr>
        <w:tab/>
      </w:r>
      <w:r>
        <w:rPr>
          <w:noProof/>
        </w:rPr>
        <w:fldChar w:fldCharType="begin"/>
      </w:r>
      <w:r>
        <w:rPr>
          <w:noProof/>
        </w:rPr>
        <w:instrText xml:space="preserve"> PAGEREF _Toc144760233 \h </w:instrText>
      </w:r>
      <w:r>
        <w:rPr>
          <w:noProof/>
        </w:rPr>
      </w:r>
      <w:r>
        <w:rPr>
          <w:noProof/>
        </w:rPr>
        <w:fldChar w:fldCharType="separate"/>
      </w:r>
      <w:r>
        <w:rPr>
          <w:noProof/>
        </w:rPr>
        <w:t>20</w:t>
      </w:r>
      <w:r>
        <w:rPr>
          <w:noProof/>
        </w:rPr>
        <w:fldChar w:fldCharType="end"/>
      </w:r>
    </w:p>
    <w:p w14:paraId="3C28A9F2" w14:textId="2BC7716A"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2</w:t>
      </w:r>
      <w:r>
        <w:rPr>
          <w:noProof/>
        </w:rPr>
        <w:t xml:space="preserve"> Kebutuhan </w:t>
      </w:r>
      <w:r w:rsidR="00AC5CF6">
        <w:rPr>
          <w:noProof/>
        </w:rPr>
        <w:t>non fungsional</w:t>
      </w:r>
      <w:r>
        <w:rPr>
          <w:noProof/>
        </w:rPr>
        <w:tab/>
      </w:r>
      <w:r>
        <w:rPr>
          <w:noProof/>
        </w:rPr>
        <w:fldChar w:fldCharType="begin"/>
      </w:r>
      <w:r>
        <w:rPr>
          <w:noProof/>
        </w:rPr>
        <w:instrText xml:space="preserve"> PAGEREF _Toc144760234 \h </w:instrText>
      </w:r>
      <w:r>
        <w:rPr>
          <w:noProof/>
        </w:rPr>
      </w:r>
      <w:r>
        <w:rPr>
          <w:noProof/>
        </w:rPr>
        <w:fldChar w:fldCharType="separate"/>
      </w:r>
      <w:r>
        <w:rPr>
          <w:noProof/>
        </w:rPr>
        <w:t>21</w:t>
      </w:r>
      <w:r>
        <w:rPr>
          <w:noProof/>
        </w:rPr>
        <w:fldChar w:fldCharType="end"/>
      </w:r>
    </w:p>
    <w:p w14:paraId="4D65B47C" w14:textId="7468A2A8" w:rsidR="00000BE0" w:rsidRDefault="00000BE0" w:rsidP="00000BE0">
      <w:pPr>
        <w:pStyle w:val="TableofFigures"/>
        <w:tabs>
          <w:tab w:val="right" w:leader="dot" w:pos="7927"/>
        </w:tabs>
        <w:spacing w:before="0" w:after="0"/>
        <w:rPr>
          <w:noProof/>
        </w:rPr>
      </w:pPr>
      <w:r w:rsidRPr="002A658F">
        <w:rPr>
          <w:b/>
          <w:noProof/>
        </w:rPr>
        <w:t>Tabel 3.3</w:t>
      </w:r>
      <w:r>
        <w:rPr>
          <w:noProof/>
        </w:rPr>
        <w:t xml:space="preserve"> </w:t>
      </w:r>
      <w:r w:rsidRPr="002A658F">
        <w:rPr>
          <w:i/>
          <w:noProof/>
        </w:rPr>
        <w:t xml:space="preserve">Endpoint </w:t>
      </w:r>
      <w:r>
        <w:rPr>
          <w:noProof/>
        </w:rPr>
        <w:t>API</w:t>
      </w:r>
      <w:r>
        <w:rPr>
          <w:noProof/>
        </w:rPr>
        <w:tab/>
      </w:r>
      <w:r>
        <w:rPr>
          <w:noProof/>
        </w:rPr>
        <w:fldChar w:fldCharType="begin"/>
      </w:r>
      <w:r>
        <w:rPr>
          <w:noProof/>
        </w:rPr>
        <w:instrText xml:space="preserve"> PAGEREF _Toc144760235 \h </w:instrText>
      </w:r>
      <w:r>
        <w:rPr>
          <w:noProof/>
        </w:rPr>
      </w:r>
      <w:r>
        <w:rPr>
          <w:noProof/>
        </w:rPr>
        <w:fldChar w:fldCharType="separate"/>
      </w:r>
      <w:r>
        <w:rPr>
          <w:noProof/>
        </w:rPr>
        <w:t>27</w:t>
      </w:r>
      <w:r>
        <w:rPr>
          <w:noProof/>
        </w:rPr>
        <w:fldChar w:fldCharType="end"/>
      </w:r>
      <w:r>
        <w:fldChar w:fldCharType="end"/>
      </w:r>
      <w:r>
        <w:fldChar w:fldCharType="begin"/>
      </w:r>
      <w:r>
        <w:instrText xml:space="preserve"> TOC \c "Tabel 4." </w:instrText>
      </w:r>
      <w:r>
        <w:fldChar w:fldCharType="separate"/>
      </w:r>
    </w:p>
    <w:p w14:paraId="51C9DAFA"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w:t>
      </w:r>
      <w:r>
        <w:rPr>
          <w:noProof/>
        </w:rPr>
        <w:t xml:space="preserve"> Hasil pengujian fungsional</w:t>
      </w:r>
      <w:r>
        <w:rPr>
          <w:noProof/>
        </w:rPr>
        <w:tab/>
      </w:r>
      <w:r>
        <w:rPr>
          <w:noProof/>
        </w:rPr>
        <w:fldChar w:fldCharType="begin"/>
      </w:r>
      <w:r>
        <w:rPr>
          <w:noProof/>
        </w:rPr>
        <w:instrText xml:space="preserve"> PAGEREF _Toc144760242 \h </w:instrText>
      </w:r>
      <w:r>
        <w:rPr>
          <w:noProof/>
        </w:rPr>
      </w:r>
      <w:r>
        <w:rPr>
          <w:noProof/>
        </w:rPr>
        <w:fldChar w:fldCharType="separate"/>
      </w:r>
      <w:r>
        <w:rPr>
          <w:noProof/>
        </w:rPr>
        <w:t>77</w:t>
      </w:r>
      <w:r>
        <w:rPr>
          <w:noProof/>
        </w:rPr>
        <w:fldChar w:fldCharType="end"/>
      </w:r>
    </w:p>
    <w:p w14:paraId="47E2922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2</w:t>
      </w:r>
      <w:r>
        <w:rPr>
          <w:noProof/>
        </w:rPr>
        <w:t xml:space="preserve"> Hasil pengujian fungsi </w:t>
      </w:r>
      <w:r w:rsidRPr="00965012">
        <w:rPr>
          <w:i/>
          <w:noProof/>
        </w:rPr>
        <w:t>login</w:t>
      </w:r>
      <w:r>
        <w:rPr>
          <w:noProof/>
        </w:rPr>
        <w:tab/>
      </w:r>
      <w:r>
        <w:rPr>
          <w:noProof/>
        </w:rPr>
        <w:fldChar w:fldCharType="begin"/>
      </w:r>
      <w:r>
        <w:rPr>
          <w:noProof/>
        </w:rPr>
        <w:instrText xml:space="preserve"> PAGEREF _Toc144760243 \h </w:instrText>
      </w:r>
      <w:r>
        <w:rPr>
          <w:noProof/>
        </w:rPr>
      </w:r>
      <w:r>
        <w:rPr>
          <w:noProof/>
        </w:rPr>
        <w:fldChar w:fldCharType="separate"/>
      </w:r>
      <w:r>
        <w:rPr>
          <w:noProof/>
        </w:rPr>
        <w:t>77</w:t>
      </w:r>
      <w:r>
        <w:rPr>
          <w:noProof/>
        </w:rPr>
        <w:fldChar w:fldCharType="end"/>
      </w:r>
    </w:p>
    <w:p w14:paraId="5A0E644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3</w:t>
      </w:r>
      <w:r>
        <w:rPr>
          <w:noProof/>
        </w:rPr>
        <w:t xml:space="preserve"> Hasil pengujian fungsi logout</w:t>
      </w:r>
      <w:r>
        <w:rPr>
          <w:noProof/>
        </w:rPr>
        <w:tab/>
      </w:r>
      <w:r>
        <w:rPr>
          <w:noProof/>
        </w:rPr>
        <w:fldChar w:fldCharType="begin"/>
      </w:r>
      <w:r>
        <w:rPr>
          <w:noProof/>
        </w:rPr>
        <w:instrText xml:space="preserve"> PAGEREF _Toc144760244 \h </w:instrText>
      </w:r>
      <w:r>
        <w:rPr>
          <w:noProof/>
        </w:rPr>
      </w:r>
      <w:r>
        <w:rPr>
          <w:noProof/>
        </w:rPr>
        <w:fldChar w:fldCharType="separate"/>
      </w:r>
      <w:r>
        <w:rPr>
          <w:noProof/>
        </w:rPr>
        <w:t>79</w:t>
      </w:r>
      <w:r>
        <w:rPr>
          <w:noProof/>
        </w:rPr>
        <w:fldChar w:fldCharType="end"/>
      </w:r>
    </w:p>
    <w:p w14:paraId="752A87E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4</w:t>
      </w:r>
      <w:r>
        <w:rPr>
          <w:noProof/>
        </w:rPr>
        <w:t xml:space="preserve"> Hasil pengujian fungsi verifikasi </w:t>
      </w:r>
      <w:r w:rsidRPr="00965012">
        <w:rPr>
          <w:i/>
          <w:noProof/>
        </w:rPr>
        <w:t>email</w:t>
      </w:r>
      <w:r>
        <w:rPr>
          <w:noProof/>
        </w:rPr>
        <w:tab/>
      </w:r>
      <w:r>
        <w:rPr>
          <w:noProof/>
        </w:rPr>
        <w:fldChar w:fldCharType="begin"/>
      </w:r>
      <w:r>
        <w:rPr>
          <w:noProof/>
        </w:rPr>
        <w:instrText xml:space="preserve"> PAGEREF _Toc144760245 \h </w:instrText>
      </w:r>
      <w:r>
        <w:rPr>
          <w:noProof/>
        </w:rPr>
      </w:r>
      <w:r>
        <w:rPr>
          <w:noProof/>
        </w:rPr>
        <w:fldChar w:fldCharType="separate"/>
      </w:r>
      <w:r>
        <w:rPr>
          <w:noProof/>
        </w:rPr>
        <w:t>79</w:t>
      </w:r>
      <w:r>
        <w:rPr>
          <w:noProof/>
        </w:rPr>
        <w:fldChar w:fldCharType="end"/>
      </w:r>
    </w:p>
    <w:p w14:paraId="7BADAADF"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5</w:t>
      </w:r>
      <w:r>
        <w:rPr>
          <w:noProof/>
        </w:rPr>
        <w:t xml:space="preserve"> Hasil pengujian fungsi ganti password</w:t>
      </w:r>
      <w:r>
        <w:rPr>
          <w:noProof/>
        </w:rPr>
        <w:tab/>
      </w:r>
      <w:r>
        <w:rPr>
          <w:noProof/>
        </w:rPr>
        <w:fldChar w:fldCharType="begin"/>
      </w:r>
      <w:r>
        <w:rPr>
          <w:noProof/>
        </w:rPr>
        <w:instrText xml:space="preserve"> PAGEREF _Toc144760246 \h </w:instrText>
      </w:r>
      <w:r>
        <w:rPr>
          <w:noProof/>
        </w:rPr>
      </w:r>
      <w:r>
        <w:rPr>
          <w:noProof/>
        </w:rPr>
        <w:fldChar w:fldCharType="separate"/>
      </w:r>
      <w:r>
        <w:rPr>
          <w:noProof/>
        </w:rPr>
        <w:t>80</w:t>
      </w:r>
      <w:r>
        <w:rPr>
          <w:noProof/>
        </w:rPr>
        <w:fldChar w:fldCharType="end"/>
      </w:r>
    </w:p>
    <w:p w14:paraId="50811F20"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6</w:t>
      </w:r>
      <w:r>
        <w:rPr>
          <w:noProof/>
        </w:rPr>
        <w:t xml:space="preserve"> Hasil pengujian fungsi </w:t>
      </w:r>
      <w:r w:rsidRPr="00965012">
        <w:rPr>
          <w:i/>
          <w:noProof/>
        </w:rPr>
        <w:t>reset</w:t>
      </w:r>
      <w:r>
        <w:rPr>
          <w:noProof/>
        </w:rPr>
        <w:t xml:space="preserve"> </w:t>
      </w:r>
      <w:r w:rsidRPr="00965012">
        <w:rPr>
          <w:i/>
          <w:noProof/>
        </w:rPr>
        <w:t>password</w:t>
      </w:r>
      <w:r>
        <w:rPr>
          <w:noProof/>
        </w:rPr>
        <w:tab/>
      </w:r>
      <w:r>
        <w:rPr>
          <w:noProof/>
        </w:rPr>
        <w:fldChar w:fldCharType="begin"/>
      </w:r>
      <w:r>
        <w:rPr>
          <w:noProof/>
        </w:rPr>
        <w:instrText xml:space="preserve"> PAGEREF _Toc144760247 \h </w:instrText>
      </w:r>
      <w:r>
        <w:rPr>
          <w:noProof/>
        </w:rPr>
      </w:r>
      <w:r>
        <w:rPr>
          <w:noProof/>
        </w:rPr>
        <w:fldChar w:fldCharType="separate"/>
      </w:r>
      <w:r>
        <w:rPr>
          <w:noProof/>
        </w:rPr>
        <w:t>81</w:t>
      </w:r>
      <w:r>
        <w:rPr>
          <w:noProof/>
        </w:rPr>
        <w:fldChar w:fldCharType="end"/>
      </w:r>
    </w:p>
    <w:p w14:paraId="0494010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7</w:t>
      </w:r>
      <w:r>
        <w:rPr>
          <w:noProof/>
        </w:rPr>
        <w:t xml:space="preserve"> Hasil pengujian fungsi </w:t>
      </w:r>
      <w:r w:rsidRPr="00965012">
        <w:rPr>
          <w:i/>
          <w:noProof/>
        </w:rPr>
        <w:t>update</w:t>
      </w:r>
      <w:r>
        <w:rPr>
          <w:noProof/>
        </w:rPr>
        <w:t xml:space="preserve"> profil</w:t>
      </w:r>
      <w:r>
        <w:rPr>
          <w:noProof/>
        </w:rPr>
        <w:tab/>
      </w:r>
      <w:r>
        <w:rPr>
          <w:noProof/>
        </w:rPr>
        <w:fldChar w:fldCharType="begin"/>
      </w:r>
      <w:r>
        <w:rPr>
          <w:noProof/>
        </w:rPr>
        <w:instrText xml:space="preserve"> PAGEREF _Toc144760248 \h </w:instrText>
      </w:r>
      <w:r>
        <w:rPr>
          <w:noProof/>
        </w:rPr>
      </w:r>
      <w:r>
        <w:rPr>
          <w:noProof/>
        </w:rPr>
        <w:fldChar w:fldCharType="separate"/>
      </w:r>
      <w:r>
        <w:rPr>
          <w:noProof/>
        </w:rPr>
        <w:t>82</w:t>
      </w:r>
      <w:r>
        <w:rPr>
          <w:noProof/>
        </w:rPr>
        <w:fldChar w:fldCharType="end"/>
      </w:r>
    </w:p>
    <w:p w14:paraId="3CF8C4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8</w:t>
      </w:r>
      <w:r>
        <w:rPr>
          <w:noProof/>
        </w:rPr>
        <w:t xml:space="preserve"> Hasil pengujian fungsi </w:t>
      </w:r>
      <w:r w:rsidRPr="00965012">
        <w:rPr>
          <w:i/>
          <w:noProof/>
        </w:rPr>
        <w:t>update</w:t>
      </w:r>
      <w:r>
        <w:rPr>
          <w:noProof/>
        </w:rPr>
        <w:t xml:space="preserve"> avatar</w:t>
      </w:r>
      <w:r>
        <w:rPr>
          <w:noProof/>
        </w:rPr>
        <w:tab/>
      </w:r>
      <w:r>
        <w:rPr>
          <w:noProof/>
        </w:rPr>
        <w:fldChar w:fldCharType="begin"/>
      </w:r>
      <w:r>
        <w:rPr>
          <w:noProof/>
        </w:rPr>
        <w:instrText xml:space="preserve"> PAGEREF _Toc144760249 \h </w:instrText>
      </w:r>
      <w:r>
        <w:rPr>
          <w:noProof/>
        </w:rPr>
      </w:r>
      <w:r>
        <w:rPr>
          <w:noProof/>
        </w:rPr>
        <w:fldChar w:fldCharType="separate"/>
      </w:r>
      <w:r>
        <w:rPr>
          <w:noProof/>
        </w:rPr>
        <w:t>83</w:t>
      </w:r>
      <w:r>
        <w:rPr>
          <w:noProof/>
        </w:rPr>
        <w:fldChar w:fldCharType="end"/>
      </w:r>
    </w:p>
    <w:p w14:paraId="2E96997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9</w:t>
      </w:r>
      <w:r>
        <w:rPr>
          <w:noProof/>
        </w:rPr>
        <w:t xml:space="preserve"> Hasil pengujian fungsi lihat akses</w:t>
      </w:r>
      <w:r>
        <w:rPr>
          <w:noProof/>
        </w:rPr>
        <w:tab/>
      </w:r>
      <w:r>
        <w:rPr>
          <w:noProof/>
        </w:rPr>
        <w:fldChar w:fldCharType="begin"/>
      </w:r>
      <w:r>
        <w:rPr>
          <w:noProof/>
        </w:rPr>
        <w:instrText xml:space="preserve"> PAGEREF _Toc144760250 \h </w:instrText>
      </w:r>
      <w:r>
        <w:rPr>
          <w:noProof/>
        </w:rPr>
      </w:r>
      <w:r>
        <w:rPr>
          <w:noProof/>
        </w:rPr>
        <w:fldChar w:fldCharType="separate"/>
      </w:r>
      <w:r>
        <w:rPr>
          <w:noProof/>
        </w:rPr>
        <w:t>84</w:t>
      </w:r>
      <w:r>
        <w:rPr>
          <w:noProof/>
        </w:rPr>
        <w:fldChar w:fldCharType="end"/>
      </w:r>
    </w:p>
    <w:p w14:paraId="6289806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0</w:t>
      </w:r>
      <w:r>
        <w:rPr>
          <w:noProof/>
        </w:rPr>
        <w:t xml:space="preserve"> Hasil pengujian fungsi lihat pintu</w:t>
      </w:r>
      <w:r>
        <w:rPr>
          <w:noProof/>
        </w:rPr>
        <w:tab/>
      </w:r>
      <w:r>
        <w:rPr>
          <w:noProof/>
        </w:rPr>
        <w:fldChar w:fldCharType="begin"/>
      </w:r>
      <w:r>
        <w:rPr>
          <w:noProof/>
        </w:rPr>
        <w:instrText xml:space="preserve"> PAGEREF _Toc144760251 \h </w:instrText>
      </w:r>
      <w:r>
        <w:rPr>
          <w:noProof/>
        </w:rPr>
      </w:r>
      <w:r>
        <w:rPr>
          <w:noProof/>
        </w:rPr>
        <w:fldChar w:fldCharType="separate"/>
      </w:r>
      <w:r>
        <w:rPr>
          <w:noProof/>
        </w:rPr>
        <w:t>84</w:t>
      </w:r>
      <w:r>
        <w:rPr>
          <w:noProof/>
        </w:rPr>
        <w:fldChar w:fldCharType="end"/>
      </w:r>
    </w:p>
    <w:p w14:paraId="5010E9E1"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1</w:t>
      </w:r>
      <w:r>
        <w:rPr>
          <w:noProof/>
        </w:rPr>
        <w:t xml:space="preserve"> Hasil pengujian lihat riwayat akses</w:t>
      </w:r>
      <w:r>
        <w:rPr>
          <w:noProof/>
        </w:rPr>
        <w:tab/>
      </w:r>
      <w:r>
        <w:rPr>
          <w:noProof/>
        </w:rPr>
        <w:fldChar w:fldCharType="begin"/>
      </w:r>
      <w:r>
        <w:rPr>
          <w:noProof/>
        </w:rPr>
        <w:instrText xml:space="preserve"> PAGEREF _Toc144760252 \h </w:instrText>
      </w:r>
      <w:r>
        <w:rPr>
          <w:noProof/>
        </w:rPr>
      </w:r>
      <w:r>
        <w:rPr>
          <w:noProof/>
        </w:rPr>
        <w:fldChar w:fldCharType="separate"/>
      </w:r>
      <w:r>
        <w:rPr>
          <w:noProof/>
        </w:rPr>
        <w:t>85</w:t>
      </w:r>
      <w:r>
        <w:rPr>
          <w:noProof/>
        </w:rPr>
        <w:fldChar w:fldCharType="end"/>
      </w:r>
    </w:p>
    <w:p w14:paraId="33E948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2</w:t>
      </w:r>
      <w:r>
        <w:rPr>
          <w:noProof/>
        </w:rPr>
        <w:t xml:space="preserve"> Hasil pengujian fungsi verifikasi akses</w:t>
      </w:r>
      <w:r>
        <w:rPr>
          <w:noProof/>
        </w:rPr>
        <w:tab/>
      </w:r>
      <w:r>
        <w:rPr>
          <w:noProof/>
        </w:rPr>
        <w:fldChar w:fldCharType="begin"/>
      </w:r>
      <w:r>
        <w:rPr>
          <w:noProof/>
        </w:rPr>
        <w:instrText xml:space="preserve"> PAGEREF _Toc144760253 \h </w:instrText>
      </w:r>
      <w:r>
        <w:rPr>
          <w:noProof/>
        </w:rPr>
      </w:r>
      <w:r>
        <w:rPr>
          <w:noProof/>
        </w:rPr>
        <w:fldChar w:fldCharType="separate"/>
      </w:r>
      <w:r>
        <w:rPr>
          <w:noProof/>
        </w:rPr>
        <w:t>86</w:t>
      </w:r>
      <w:r>
        <w:rPr>
          <w:noProof/>
        </w:rPr>
        <w:fldChar w:fldCharType="end"/>
      </w:r>
    </w:p>
    <w:p w14:paraId="178E9E8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3</w:t>
      </w:r>
      <w:r>
        <w:rPr>
          <w:noProof/>
        </w:rPr>
        <w:t xml:space="preserve"> Hasil pengujian fungsi </w:t>
      </w:r>
      <w:r w:rsidRPr="00965012">
        <w:rPr>
          <w:i/>
          <w:noProof/>
        </w:rPr>
        <w:t>signature</w:t>
      </w:r>
      <w:r>
        <w:rPr>
          <w:noProof/>
        </w:rPr>
        <w:tab/>
      </w:r>
      <w:r>
        <w:rPr>
          <w:noProof/>
        </w:rPr>
        <w:fldChar w:fldCharType="begin"/>
      </w:r>
      <w:r>
        <w:rPr>
          <w:noProof/>
        </w:rPr>
        <w:instrText xml:space="preserve"> PAGEREF _Toc144760254 \h </w:instrText>
      </w:r>
      <w:r>
        <w:rPr>
          <w:noProof/>
        </w:rPr>
      </w:r>
      <w:r>
        <w:rPr>
          <w:noProof/>
        </w:rPr>
        <w:fldChar w:fldCharType="separate"/>
      </w:r>
      <w:r>
        <w:rPr>
          <w:noProof/>
        </w:rPr>
        <w:t>86</w:t>
      </w:r>
      <w:r>
        <w:rPr>
          <w:noProof/>
        </w:rPr>
        <w:fldChar w:fldCharType="end"/>
      </w:r>
    </w:p>
    <w:p w14:paraId="556486F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4</w:t>
      </w:r>
      <w:r>
        <w:rPr>
          <w:noProof/>
        </w:rPr>
        <w:t xml:space="preserve"> Hasil pengujian </w:t>
      </w:r>
      <w:r w:rsidRPr="00965012">
        <w:rPr>
          <w:i/>
          <w:noProof/>
        </w:rPr>
        <w:t>websocket</w:t>
      </w:r>
      <w:r>
        <w:rPr>
          <w:noProof/>
        </w:rPr>
        <w:tab/>
      </w:r>
      <w:r>
        <w:rPr>
          <w:noProof/>
        </w:rPr>
        <w:fldChar w:fldCharType="begin"/>
      </w:r>
      <w:r>
        <w:rPr>
          <w:noProof/>
        </w:rPr>
        <w:instrText xml:space="preserve"> PAGEREF _Toc144760255 \h </w:instrText>
      </w:r>
      <w:r>
        <w:rPr>
          <w:noProof/>
        </w:rPr>
      </w:r>
      <w:r>
        <w:rPr>
          <w:noProof/>
        </w:rPr>
        <w:fldChar w:fldCharType="separate"/>
      </w:r>
      <w:r>
        <w:rPr>
          <w:noProof/>
        </w:rPr>
        <w:t>87</w:t>
      </w:r>
      <w:r>
        <w:rPr>
          <w:noProof/>
        </w:rPr>
        <w:fldChar w:fldCharType="end"/>
      </w:r>
    </w:p>
    <w:p w14:paraId="0C99CCF5"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5</w:t>
      </w:r>
      <w:r>
        <w:rPr>
          <w:noProof/>
        </w:rPr>
        <w:t xml:space="preserve"> Hasil pengujian fungsi </w:t>
      </w:r>
      <w:r w:rsidRPr="00965012">
        <w:rPr>
          <w:i/>
          <w:noProof/>
        </w:rPr>
        <w:t>update</w:t>
      </w:r>
      <w:r>
        <w:rPr>
          <w:noProof/>
        </w:rPr>
        <w:t xml:space="preserve"> status pintu</w:t>
      </w:r>
      <w:r>
        <w:rPr>
          <w:noProof/>
        </w:rPr>
        <w:tab/>
      </w:r>
      <w:r>
        <w:rPr>
          <w:noProof/>
        </w:rPr>
        <w:fldChar w:fldCharType="begin"/>
      </w:r>
      <w:r>
        <w:rPr>
          <w:noProof/>
        </w:rPr>
        <w:instrText xml:space="preserve"> PAGEREF _Toc144760256 \h </w:instrText>
      </w:r>
      <w:r>
        <w:rPr>
          <w:noProof/>
        </w:rPr>
      </w:r>
      <w:r>
        <w:rPr>
          <w:noProof/>
        </w:rPr>
        <w:fldChar w:fldCharType="separate"/>
      </w:r>
      <w:r>
        <w:rPr>
          <w:noProof/>
        </w:rPr>
        <w:t>88</w:t>
      </w:r>
      <w:r>
        <w:rPr>
          <w:noProof/>
        </w:rPr>
        <w:fldChar w:fldCharType="end"/>
      </w:r>
    </w:p>
    <w:p w14:paraId="03587AB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6</w:t>
      </w:r>
      <w:r>
        <w:rPr>
          <w:noProof/>
        </w:rPr>
        <w:t xml:space="preserve"> Hasil pengujian fungsi peringatan pintu</w:t>
      </w:r>
      <w:r>
        <w:rPr>
          <w:noProof/>
        </w:rPr>
        <w:tab/>
      </w:r>
      <w:r>
        <w:rPr>
          <w:noProof/>
        </w:rPr>
        <w:fldChar w:fldCharType="begin"/>
      </w:r>
      <w:r>
        <w:rPr>
          <w:noProof/>
        </w:rPr>
        <w:instrText xml:space="preserve"> PAGEREF _Toc144760257 \h </w:instrText>
      </w:r>
      <w:r>
        <w:rPr>
          <w:noProof/>
        </w:rPr>
      </w:r>
      <w:r>
        <w:rPr>
          <w:noProof/>
        </w:rPr>
        <w:fldChar w:fldCharType="separate"/>
      </w:r>
      <w:r>
        <w:rPr>
          <w:noProof/>
        </w:rPr>
        <w:t>89</w:t>
      </w:r>
      <w:r>
        <w:rPr>
          <w:noProof/>
        </w:rPr>
        <w:fldChar w:fldCharType="end"/>
      </w:r>
    </w:p>
    <w:p w14:paraId="2CC76E37" w14:textId="77777777" w:rsidR="00000BE0" w:rsidRDefault="00000BE0" w:rsidP="00000BE0">
      <w:r>
        <w:fldChar w:fldCharType="end"/>
      </w:r>
    </w:p>
    <w:p w14:paraId="32D6578B" w14:textId="7DACF694" w:rsidR="00E25D5B" w:rsidRDefault="00E25D5B" w:rsidP="005941DD">
      <w:pPr>
        <w:contextualSpacing/>
      </w:pPr>
      <w:bookmarkStart w:id="59" w:name="_Toc131578026"/>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1A63B454" w14:textId="7F51805E" w:rsidR="001A061F" w:rsidRDefault="001A061F" w:rsidP="001A061F">
      <w:pPr>
        <w:pStyle w:val="HeadingI"/>
      </w:pPr>
      <w:bookmarkStart w:id="60" w:name="_Toc143523715"/>
      <w:bookmarkStart w:id="61" w:name="_Toc144760024"/>
      <w:r>
        <w:lastRenderedPageBreak/>
        <w:t>DAFTAR SINGKATAN</w:t>
      </w:r>
      <w:bookmarkEnd w:id="60"/>
      <w:bookmarkEnd w:id="61"/>
    </w:p>
    <w:p w14:paraId="74B69F0A" w14:textId="77777777" w:rsidR="001A061F" w:rsidRDefault="001A061F" w:rsidP="001A061F">
      <w:pPr>
        <w:contextualSpacing/>
        <w:jc w:val="center"/>
      </w:pPr>
    </w:p>
    <w:p w14:paraId="7F014F28" w14:textId="77777777" w:rsidR="00000BE0" w:rsidRDefault="00000BE0"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60EAB10C" w:rsidR="00EA3255" w:rsidRPr="00957882" w:rsidRDefault="00AD21FF" w:rsidP="00957882">
            <w:pPr>
              <w:spacing w:before="120"/>
              <w:jc w:val="left"/>
              <w:rPr>
                <w:i/>
              </w:rPr>
            </w:pPr>
            <w:r>
              <w:rPr>
                <w:i/>
              </w:rPr>
              <w:t>Application</w:t>
            </w:r>
            <w:r w:rsidR="00957882" w:rsidRPr="00957882">
              <w:rPr>
                <w:i/>
              </w:rPr>
              <w:t xml:space="preserve">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098F2B19" w:rsidR="00957882" w:rsidRPr="00957882" w:rsidRDefault="00957882" w:rsidP="00957882">
            <w:pPr>
              <w:spacing w:before="120"/>
              <w:jc w:val="left"/>
              <w:rPr>
                <w:i/>
              </w:rPr>
            </w:pPr>
            <w:r w:rsidRPr="00957882">
              <w:rPr>
                <w:i/>
              </w:rPr>
              <w:t xml:space="preserve">Simple </w:t>
            </w:r>
            <w:r w:rsidR="00AD21FF">
              <w:rPr>
                <w:i/>
              </w:rPr>
              <w:t>Mail</w:t>
            </w:r>
            <w:r w:rsidRPr="00957882">
              <w:rPr>
                <w:i/>
              </w:rPr>
              <w:t xml:space="preserve">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62" w:name="_Toc131840085"/>
      <w:bookmarkStart w:id="63" w:name="_Toc133353406"/>
      <w:bookmarkStart w:id="64"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5"/>
          <w:footerReference w:type="default" r:id="rId16"/>
          <w:headerReference w:type="first" r:id="rId17"/>
          <w:footerReference w:type="first" r:id="rId18"/>
          <w:pgSz w:w="11906" w:h="16838" w:code="9"/>
          <w:pgMar w:top="1701" w:right="1701" w:bottom="1701" w:left="1701" w:header="709" w:footer="709" w:gutter="567"/>
          <w:pgNumType w:fmt="lowerRoman" w:start="2"/>
          <w:cols w:space="708"/>
          <w:docGrid w:linePitch="360"/>
        </w:sectPr>
      </w:pPr>
    </w:p>
    <w:p w14:paraId="581084F8" w14:textId="400D4C20" w:rsidR="002668E7" w:rsidRPr="00704058" w:rsidRDefault="002668E7" w:rsidP="008F24DB">
      <w:pPr>
        <w:pStyle w:val="Heading1"/>
        <w:spacing w:before="0"/>
        <w:contextualSpacing/>
        <w:jc w:val="center"/>
        <w:rPr>
          <w:rFonts w:ascii="Times New Roman" w:eastAsia="Times New Roman" w:hAnsi="Times New Roman" w:cs="Times New Roman"/>
          <w:b/>
          <w:bCs/>
          <w:sz w:val="28"/>
          <w:szCs w:val="28"/>
          <w:lang w:val="en-US"/>
        </w:rPr>
      </w:pPr>
      <w:bookmarkStart w:id="65" w:name="_Toc143523716"/>
      <w:bookmarkStart w:id="66" w:name="_Toc144760025"/>
      <w:r w:rsidRPr="00704058">
        <w:rPr>
          <w:rFonts w:ascii="Times New Roman" w:eastAsia="Times New Roman" w:hAnsi="Times New Roman" w:cs="Times New Roman"/>
          <w:b/>
          <w:bCs/>
          <w:color w:val="auto"/>
          <w:sz w:val="28"/>
          <w:szCs w:val="28"/>
          <w:lang w:val="en-US"/>
        </w:rPr>
        <w:lastRenderedPageBreak/>
        <w:t>BAB I</w:t>
      </w:r>
      <w:bookmarkEnd w:id="59"/>
      <w:bookmarkEnd w:id="62"/>
      <w:bookmarkEnd w:id="63"/>
      <w:bookmarkEnd w:id="64"/>
      <w:bookmarkEnd w:id="65"/>
      <w:bookmarkEnd w:id="6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67" w:name="_Toc103266897"/>
      <w:bookmarkStart w:id="68" w:name="_Toc103480555"/>
      <w:bookmarkStart w:id="69" w:name="_Toc131578027"/>
      <w:bookmarkStart w:id="70" w:name="_Toc131840086"/>
      <w:bookmarkStart w:id="71" w:name="_Toc133353407"/>
      <w:bookmarkStart w:id="72" w:name="_Toc133873606"/>
      <w:bookmarkStart w:id="73" w:name="_Toc143523717"/>
      <w:bookmarkStart w:id="74" w:name="_Toc144760026"/>
      <w:r w:rsidRPr="002668E7">
        <w:t>Latar Belakang</w:t>
      </w:r>
      <w:bookmarkEnd w:id="67"/>
      <w:bookmarkEnd w:id="68"/>
      <w:bookmarkEnd w:id="69"/>
      <w:bookmarkEnd w:id="70"/>
      <w:bookmarkEnd w:id="71"/>
      <w:bookmarkEnd w:id="72"/>
      <w:bookmarkEnd w:id="73"/>
      <w:bookmarkEnd w:id="74"/>
    </w:p>
    <w:p w14:paraId="3CD8D016" w14:textId="61A50158" w:rsidR="00D84C2F" w:rsidRDefault="00D84C2F" w:rsidP="00D84C2F">
      <w:pPr>
        <w:ind w:firstLine="714"/>
      </w:pPr>
      <w:bookmarkStart w:id="75"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29E4AFFC" w:rsidR="00D84C2F" w:rsidRDefault="00D84C2F" w:rsidP="00D84C2F">
      <w:r>
        <w:t xml:space="preserve">Mengelola sejumlah besar ruangan menjadi tantangan tersendiri. Seiring bertambahnya ruangan yang harus dikelola maka bertambah juga </w:t>
      </w:r>
      <w:r w:rsidR="00AD21FF">
        <w:t>kompleksitas</w:t>
      </w:r>
      <w:r>
        <w:t xml:space="preserve">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2CEB1A9" w:rsidR="00D84C2F" w:rsidRDefault="00D84C2F" w:rsidP="00D84C2F">
      <w:pPr>
        <w:ind w:firstLine="720"/>
      </w:pPr>
      <w:r>
        <w:t xml:space="preserve">Masalah keamanan ruangan dalam sebuah gedung dan </w:t>
      </w:r>
      <w:r w:rsidR="00AD21FF">
        <w:t>efektivitas</w:t>
      </w:r>
      <w:r>
        <w:t xml:space="preserve"> dapat diselesaikan dengan menggunakan sebuah sistem penguncian cerdas yang terorganisasi dan </w:t>
      </w:r>
      <w:r w:rsidR="00AD21FF">
        <w:t>terkoneksi</w:t>
      </w:r>
      <w:r>
        <w:t xml:space="preserve"> ke sebuah sistem manajemen kunci pintu (</w:t>
      </w:r>
      <w:r>
        <w:rPr>
          <w:i/>
        </w:rPr>
        <w:t>access control</w:t>
      </w:r>
      <w:r>
        <w:t xml:space="preserve">) yang memiliki tingkat </w:t>
      </w:r>
      <w:r w:rsidR="00AD21FF">
        <w:t>keamanan</w:t>
      </w:r>
      <w:r>
        <w:t xml:space="preserve">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75"/>
    </w:p>
    <w:p w14:paraId="0A6BA13A" w14:textId="2F914280"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w:t>
      </w:r>
      <w:r w:rsidR="00AD21FF">
        <w:t>aktivitas</w:t>
      </w:r>
      <w:r>
        <w:t xml:space="preserve">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bookmarkStart w:id="76" w:name="_Toc143523718"/>
      <w:bookmarkStart w:id="77" w:name="_Toc144760027"/>
      <w:r>
        <w:t>Tujuan</w:t>
      </w:r>
      <w:bookmarkEnd w:id="76"/>
      <w:bookmarkEnd w:id="77"/>
      <w:r>
        <w:t xml:space="preserve"> </w:t>
      </w:r>
    </w:p>
    <w:p w14:paraId="12BDF251" w14:textId="11982B20"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rsidR="007B26F7">
        <w:t>sert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78" w:name="_Toc143523719"/>
      <w:bookmarkStart w:id="79" w:name="_Toc144760028"/>
      <w:r>
        <w:lastRenderedPageBreak/>
        <w:t>Batasan Masalah</w:t>
      </w:r>
      <w:bookmarkEnd w:id="78"/>
      <w:bookmarkEnd w:id="79"/>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w:t>
      </w:r>
      <w:r w:rsidRPr="00FC3EF6">
        <w:rPr>
          <w:rFonts w:eastAsia="Calibri" w:cs="Times New Roman"/>
          <w:szCs w:val="24"/>
          <w:lang w:val="id-ID"/>
        </w:rPr>
        <w:t>informasi</w:t>
      </w:r>
      <w:r w:rsidRPr="0004024E">
        <w:rPr>
          <w:rFonts w:eastAsia="Calibri" w:cs="Times New Roman"/>
          <w:szCs w:val="24"/>
        </w:rPr>
        <w:t xml:space="preserve">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w:t>
      </w:r>
      <w:r w:rsidRPr="00FC3EF6">
        <w:rPr>
          <w:rFonts w:eastAsia="Calibri" w:cs="Times New Roman"/>
          <w:szCs w:val="24"/>
          <w:lang w:val="id-ID"/>
        </w:rPr>
        <w:t>perancangan</w:t>
      </w:r>
      <w:r>
        <w:rPr>
          <w:rFonts w:eastAsia="Calibri" w:cs="Times New Roman"/>
          <w:szCs w:val="24"/>
        </w:rPr>
        <w:t xml:space="preserve"> </w:t>
      </w:r>
      <w:r w:rsidRPr="004522B7">
        <w:rPr>
          <w:rFonts w:eastAsia="Calibri" w:cs="Times New Roman"/>
          <w:i/>
          <w:szCs w:val="24"/>
        </w:rPr>
        <w:t>server</w:t>
      </w:r>
      <w:r>
        <w:rPr>
          <w:rFonts w:eastAsia="Calibri" w:cs="Times New Roman"/>
          <w:szCs w:val="24"/>
        </w:rPr>
        <w:t xml:space="preserve">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w:t>
      </w:r>
      <w:r w:rsidRPr="00FC3EF6">
        <w:rPr>
          <w:rFonts w:eastAsia="Calibri" w:cs="Times New Roman"/>
          <w:szCs w:val="24"/>
          <w:lang w:val="id-ID"/>
        </w:rPr>
        <w:t>pada</w:t>
      </w:r>
      <w:r w:rsidRPr="0004024E">
        <w:rPr>
          <w:rFonts w:eastAsia="Calibri" w:cs="Times New Roman"/>
          <w:szCs w:val="24"/>
        </w:rPr>
        <w:t xml:space="preserve">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w:t>
      </w:r>
      <w:r w:rsidRPr="00125F7C">
        <w:rPr>
          <w:rFonts w:eastAsia="Calibri" w:cs="Times New Roman"/>
          <w:szCs w:val="24"/>
          <w:lang w:val="id-ID"/>
        </w:rPr>
        <w:t>tingkat</w:t>
      </w:r>
      <w:r w:rsidRPr="0004024E">
        <w:rPr>
          <w:rFonts w:eastAsia="Calibri" w:cs="Times New Roman"/>
          <w:szCs w:val="24"/>
        </w:rPr>
        <w:t xml:space="preserve">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80" w:name="_Toc143523720"/>
      <w:bookmarkStart w:id="81" w:name="_Toc144760029"/>
      <w:r>
        <w:t>Sistematika Penulisan</w:t>
      </w:r>
      <w:bookmarkEnd w:id="80"/>
      <w:bookmarkEnd w:id="81"/>
    </w:p>
    <w:p w14:paraId="13064D00" w14:textId="7262FCD8" w:rsidR="002668E7" w:rsidRPr="00125F7C" w:rsidRDefault="002668E7" w:rsidP="00D84C2F">
      <w:pPr>
        <w:ind w:firstLine="714"/>
        <w:rPr>
          <w:rFonts w:eastAsia="Times New Roman"/>
          <w:szCs w:val="26"/>
          <w:lang w:val="id-ID"/>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64028D5A"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BC266A">
          <w:headerReference w:type="default" r:id="rId19"/>
          <w:footerReference w:type="default" r:id="rId20"/>
          <w:pgSz w:w="11906" w:h="16838" w:code="9"/>
          <w:pgMar w:top="1701" w:right="1701" w:bottom="1701" w:left="1701" w:header="709" w:footer="709" w:gutter="567"/>
          <w:pgNumType w:start="1"/>
          <w:cols w:space="708"/>
          <w:titlePg/>
          <w:docGrid w:linePitch="360"/>
        </w:sectPr>
      </w:pPr>
      <w:bookmarkStart w:id="82" w:name="_Toc103266901"/>
      <w:bookmarkStart w:id="83" w:name="_Toc103480559"/>
      <w:bookmarkStart w:id="84" w:name="_Toc106612703"/>
      <w:bookmarkStart w:id="85" w:name="_Toc131840090"/>
      <w:bookmarkStart w:id="86" w:name="_Toc133353411"/>
      <w:bookmarkStart w:id="87" w:name="_Toc133873610"/>
      <w:bookmarkStart w:id="88" w:name="_Toc143523721"/>
    </w:p>
    <w:p w14:paraId="341E0729" w14:textId="4435EE44" w:rsidR="008D5E5F" w:rsidRPr="008D5E5F" w:rsidRDefault="008D5E5F" w:rsidP="002D6A66">
      <w:pPr>
        <w:keepNext/>
        <w:keepLines/>
        <w:contextualSpacing/>
        <w:jc w:val="center"/>
        <w:outlineLvl w:val="0"/>
        <w:rPr>
          <w:rFonts w:eastAsia="Times New Roman" w:cs="Times New Roman"/>
          <w:b/>
          <w:sz w:val="28"/>
          <w:szCs w:val="32"/>
          <w:lang w:val="en-US"/>
        </w:rPr>
      </w:pPr>
      <w:bookmarkStart w:id="89" w:name="_Toc144760030"/>
      <w:r w:rsidRPr="008D5E5F">
        <w:rPr>
          <w:rFonts w:eastAsia="Times New Roman" w:cs="Times New Roman"/>
          <w:b/>
          <w:sz w:val="28"/>
          <w:szCs w:val="32"/>
          <w:lang w:val="en-US"/>
        </w:rPr>
        <w:lastRenderedPageBreak/>
        <w:t>BAB II</w:t>
      </w:r>
      <w:bookmarkEnd w:id="82"/>
      <w:bookmarkEnd w:id="83"/>
      <w:bookmarkEnd w:id="84"/>
      <w:bookmarkEnd w:id="85"/>
      <w:bookmarkEnd w:id="86"/>
      <w:bookmarkEnd w:id="87"/>
      <w:bookmarkEnd w:id="88"/>
      <w:bookmarkEnd w:id="89"/>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90" w:name="_Toc143523722"/>
      <w:bookmarkStart w:id="91" w:name="_Toc144760031"/>
      <w:r>
        <w:t>Kendali Akses (</w:t>
      </w:r>
      <w:r w:rsidR="004330E5" w:rsidRPr="00DB3BDE">
        <w:rPr>
          <w:i/>
        </w:rPr>
        <w:t>Access Control</w:t>
      </w:r>
      <w:r>
        <w:t>)</w:t>
      </w:r>
      <w:bookmarkEnd w:id="90"/>
      <w:bookmarkEnd w:id="91"/>
    </w:p>
    <w:p w14:paraId="2E736104" w14:textId="3EDA3E7F"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w:t>
      </w:r>
      <w:r w:rsidR="007F4B46">
        <w:t xml:space="preserve"> </w:t>
      </w:r>
      <w:r>
        <w:t xml:space="preserve">akan </w:t>
      </w:r>
      <w:r w:rsidR="0097548C">
        <w:t xml:space="preserve">menjadi pintu masuk pengguna sebelum mengakses suatu fasilitas. Dengan menggunakan kendali akses kita bisa mengatur dan membatasi akses pengguna sehingga hanya pengguna tertentu yang </w:t>
      </w:r>
      <w:r w:rsidR="00AD21FF">
        <w:t>diizinkan</w:t>
      </w:r>
      <w:r w:rsidR="0097548C">
        <w:t xml:space="preserve">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54EE91AF" w:rsidR="00936D3A" w:rsidRPr="00936D3A" w:rsidRDefault="00936D3A" w:rsidP="00936D3A">
      <w:pPr>
        <w:pStyle w:val="ListParagraph"/>
        <w:ind w:left="709"/>
      </w:pPr>
      <w:r>
        <w:t xml:space="preserve">ACL atau </w:t>
      </w:r>
      <w:r w:rsidR="003E0571">
        <w:rPr>
          <w:i/>
        </w:rPr>
        <w:t xml:space="preserve">Access Control List </w:t>
      </w:r>
      <w:r>
        <w:t xml:space="preserve">merupakan sebuah daftar yang berisi aturan-aturan atau daftar pengguna yang </w:t>
      </w:r>
      <w:r w:rsidR="00AD21FF">
        <w:t>diizinkan</w:t>
      </w:r>
      <w:r>
        <w:t xml:space="preserve">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3E0571">
        <w:t>kita dapat me</w:t>
      </w:r>
      <w:r w:rsidR="00254E56">
        <w:t xml:space="preserve">mbatasi hak akses dengan hanya </w:t>
      </w:r>
      <w:r w:rsidR="00AD21FF">
        <w:t>mengizinkan</w:t>
      </w:r>
      <w:r w:rsidR="00254E56">
        <w:t xml:space="preserve"> pengguna yang terdapat </w:t>
      </w:r>
      <w:r w:rsidR="00AD21FF">
        <w:t>di dalam</w:t>
      </w:r>
      <w:r w:rsidR="00254E56">
        <w:t xml:space="preserve">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w:t>
      </w:r>
      <w:r w:rsidR="00AD21FF">
        <w:t>mengizinkan</w:t>
      </w:r>
      <w:r w:rsidR="009F2C45">
        <w:t xml:space="preserve"> akses jika pengguna memiliki hak akses yang tersimpan </w:t>
      </w:r>
      <w:r w:rsidR="00AD21FF">
        <w:t>di dalam</w:t>
      </w:r>
      <w:r w:rsidR="009F2C45">
        <w:t xml:space="preserve">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3246419E"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w:t>
      </w:r>
      <w:r w:rsidR="00880E12">
        <w:t xml:space="preserve">gguna secara spesifik dan hanya </w:t>
      </w:r>
      <w:r w:rsidR="009F2C45">
        <w:t xml:space="preserve">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1C138056" w:rsidR="009644B0" w:rsidRDefault="00670F9A" w:rsidP="008A2D0E">
      <w:pPr>
        <w:pStyle w:val="LabelGambar"/>
      </w:pPr>
      <w:bookmarkStart w:id="92" w:name="_Toc142072512"/>
      <w:bookmarkStart w:id="93" w:name="_Toc142073162"/>
      <w:bookmarkStart w:id="94" w:name="_Toc143519947"/>
      <w:bookmarkStart w:id="95" w:name="_Toc144760128"/>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FB1F23">
        <w:rPr>
          <w:b/>
          <w:noProof/>
        </w:rPr>
        <w:t>1</w:t>
      </w:r>
      <w:r w:rsidR="008A2D0E" w:rsidRPr="00BA57ED">
        <w:rPr>
          <w:b/>
        </w:rPr>
        <w:fldChar w:fldCharType="end"/>
      </w:r>
      <w:r w:rsidR="008A2D0E">
        <w:t xml:space="preserve"> </w:t>
      </w:r>
      <w:r w:rsidR="00091D97">
        <w:t>Contoh pengendalian a</w:t>
      </w:r>
      <w:r w:rsidR="009644B0">
        <w:t>kses</w:t>
      </w:r>
      <w:bookmarkEnd w:id="92"/>
      <w:bookmarkEnd w:id="93"/>
      <w:bookmarkEnd w:id="94"/>
      <w:bookmarkEnd w:id="95"/>
    </w:p>
    <w:p w14:paraId="0A7EA1BD" w14:textId="77777777" w:rsidR="009644B0" w:rsidRDefault="009644B0" w:rsidP="009644B0">
      <w:pPr>
        <w:jc w:val="center"/>
      </w:pPr>
    </w:p>
    <w:p w14:paraId="689F8D76" w14:textId="38561EF6"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w:t>
      </w:r>
      <w:r w:rsidR="00AD21FF">
        <w:t>diizinkan</w:t>
      </w:r>
      <w:r>
        <w:t xml:space="preserve"> atau tidak, proses perijinan 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00AD21FF">
        <w:rPr>
          <w:i/>
        </w:rPr>
        <w:t>software</w:t>
      </w:r>
      <w:r>
        <w:t xml:space="preserve"> yang digunakan sebagai antar muka untuk melakukan pengelolaan hak akses seperti </w:t>
      </w:r>
      <w:r w:rsidR="00AD21FF">
        <w:t>mengizinkan</w:t>
      </w:r>
      <w:r>
        <w:t xml:space="preserve"> pengguna baru atau menghapus </w:t>
      </w:r>
      <w:r w:rsidR="00AD21FF">
        <w:t>izin</w:t>
      </w:r>
      <w:r>
        <w:t xml:space="preserve">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96" w:name="_Toc143523723"/>
      <w:bookmarkStart w:id="97" w:name="_Toc144760032"/>
      <w:r>
        <w:t xml:space="preserve">Internet </w:t>
      </w:r>
      <w:r w:rsidRPr="00780C9B">
        <w:rPr>
          <w:i/>
        </w:rPr>
        <w:t>of Things</w:t>
      </w:r>
      <w:bookmarkEnd w:id="96"/>
      <w:bookmarkEnd w:id="97"/>
    </w:p>
    <w:p w14:paraId="6802F548" w14:textId="570C89E0" w:rsidR="00C46082" w:rsidRDefault="00C46082" w:rsidP="00D24070">
      <w:pPr>
        <w:ind w:firstLine="714"/>
      </w:pPr>
      <w:r w:rsidRPr="00F1096A">
        <w:rPr>
          <w:i/>
        </w:rPr>
        <w:t>Internet of Things</w:t>
      </w:r>
      <w:r>
        <w:t xml:space="preserve"> atau IoT merupakan sebuah k</w:t>
      </w:r>
      <w:r w:rsidR="004C566B">
        <w:t>onsep yang digunakan untuk menge</w:t>
      </w:r>
      <w:r>
        <w:t xml:space="preserve">mbangkan </w:t>
      </w:r>
      <w:r w:rsidR="00AD21FF">
        <w:t>konektivitas</w:t>
      </w:r>
      <w:r>
        <w:t xml:space="preserve">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 xml:space="preserve">lainnya seperti </w:t>
      </w:r>
      <w:r w:rsidR="00F1096A" w:rsidRPr="007F7EAE">
        <w:rPr>
          <w:i/>
        </w:rPr>
        <w:t>bluetooth</w:t>
      </w:r>
      <w:r w:rsidR="00F1096A">
        <w:t>.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694D173" w:rsidR="00D24070" w:rsidRDefault="00D24070" w:rsidP="00D24070">
      <w:pPr>
        <w:pStyle w:val="LabelGambar"/>
      </w:pPr>
      <w:bookmarkStart w:id="98" w:name="_Toc142072513"/>
      <w:bookmarkStart w:id="99" w:name="_Toc142073163"/>
      <w:bookmarkStart w:id="100" w:name="_Toc143519948"/>
      <w:bookmarkStart w:id="101" w:name="_Toc144760129"/>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FB1F23">
        <w:rPr>
          <w:b/>
          <w:noProof/>
        </w:rPr>
        <w:t>2</w:t>
      </w:r>
      <w:r w:rsidRPr="00D24070">
        <w:rPr>
          <w:b/>
        </w:rPr>
        <w:fldChar w:fldCharType="end"/>
      </w:r>
      <w:r>
        <w:t xml:space="preserve"> </w:t>
      </w:r>
      <w:r w:rsidR="00091D97">
        <w:t>Arsitektur s</w:t>
      </w:r>
      <w:r w:rsidRPr="00D24070">
        <w:t>istem IoT</w:t>
      </w:r>
      <w:bookmarkEnd w:id="98"/>
      <w:bookmarkEnd w:id="99"/>
      <w:bookmarkEnd w:id="100"/>
      <w:bookmarkEnd w:id="101"/>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 xml:space="preserve">dari beberapa bagian yang membentuk suatu </w:t>
      </w:r>
      <w:r w:rsidR="0085175A" w:rsidRPr="00880E12">
        <w:rPr>
          <w:lang w:val="id-ID"/>
        </w:rPr>
        <w:t>sistem</w:t>
      </w:r>
      <w:r w:rsidR="007935D7">
        <w:t xml:space="preserve"> yang dapat berkomunikasi antara perangkat IoT dan juga </w:t>
      </w:r>
      <w:r w:rsidR="007935D7" w:rsidRPr="004522B7">
        <w:rPr>
          <w:i/>
        </w:rPr>
        <w:t>server</w:t>
      </w:r>
      <w:r w:rsidR="007935D7">
        <w:t xml:space="preserve">.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t xml:space="preserve">IoT </w:t>
      </w:r>
      <w:r w:rsidRPr="00C317DC">
        <w:rPr>
          <w:i/>
        </w:rPr>
        <w:t>Node</w:t>
      </w:r>
    </w:p>
    <w:p w14:paraId="177B003B" w14:textId="28014EBD"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w:t>
      </w:r>
      <w:r w:rsidR="00622B18">
        <w:t>ke dalam</w:t>
      </w:r>
      <w:r>
        <w:t xml:space="preserve">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w:t>
      </w:r>
      <w:r w:rsidRPr="004522B7">
        <w:rPr>
          <w:i/>
        </w:rPr>
        <w:t>server</w:t>
      </w:r>
      <w:r>
        <w:t xml:space="preserve">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07F94038" w:rsidR="008F7967" w:rsidRDefault="008F7967" w:rsidP="002E4FC0">
      <w:pPr>
        <w:pStyle w:val="ListParagraph"/>
        <w:ind w:left="709"/>
      </w:pPr>
      <w:r>
        <w:t xml:space="preserve">Antarmuka pada sistem IoT digunakan untuk melakukan proses pemantauan </w:t>
      </w:r>
      <w:r w:rsidR="00AD21FF">
        <w:t>aktivitas</w:t>
      </w:r>
      <w:r>
        <w:t xml:space="preserve"> dan data yang terjadi </w:t>
      </w:r>
      <w:r w:rsidR="00AD21FF">
        <w:t>di dalam</w:t>
      </w:r>
      <w:r>
        <w:t xml:space="preserve">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102" w:name="_Toc143523724"/>
      <w:bookmarkStart w:id="103" w:name="_Toc144760033"/>
      <w:r w:rsidRPr="00BF2E01">
        <w:rPr>
          <w:i/>
        </w:rPr>
        <w:t>Database</w:t>
      </w:r>
      <w:r w:rsidR="00D24DDB">
        <w:t xml:space="preserve"> MySQL</w:t>
      </w:r>
      <w:bookmarkEnd w:id="102"/>
      <w:bookmarkEnd w:id="103"/>
    </w:p>
    <w:p w14:paraId="68182075" w14:textId="367ACAB8" w:rsidR="006F3FE0" w:rsidRDefault="007B7279" w:rsidP="002E4FC0">
      <w:pPr>
        <w:ind w:firstLine="714"/>
      </w:pPr>
      <w:r w:rsidRPr="00BF2E01">
        <w:rPr>
          <w:i/>
        </w:rPr>
        <w:t>Database</w:t>
      </w:r>
      <w:r>
        <w:t xml:space="preserve"> atau </w:t>
      </w:r>
      <w:r w:rsidR="00AD21FF">
        <w:t>basis data</w:t>
      </w:r>
      <w:r w:rsidR="006F3FE0">
        <w:t xml:space="preserve">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354CDA71" w:rsidR="000E1284" w:rsidRDefault="000E1284" w:rsidP="000E1284">
      <w:pPr>
        <w:pStyle w:val="LabelGambar"/>
      </w:pPr>
      <w:bookmarkStart w:id="104" w:name="_Toc142072514"/>
      <w:bookmarkStart w:id="105" w:name="_Toc142073164"/>
      <w:bookmarkStart w:id="106" w:name="_Toc143519949"/>
      <w:bookmarkStart w:id="107" w:name="_Toc144760130"/>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FB1F23">
        <w:rPr>
          <w:b/>
          <w:noProof/>
        </w:rPr>
        <w:t>3</w:t>
      </w:r>
      <w:r w:rsidRPr="000E1284">
        <w:rPr>
          <w:b/>
        </w:rPr>
        <w:fldChar w:fldCharType="end"/>
      </w:r>
      <w:r w:rsidR="00091D97">
        <w:t xml:space="preserve"> Struktur t</w:t>
      </w:r>
      <w:r w:rsidRPr="000E1284">
        <w:t>abel MySQL</w:t>
      </w:r>
      <w:bookmarkEnd w:id="104"/>
      <w:bookmarkEnd w:id="105"/>
      <w:bookmarkEnd w:id="106"/>
      <w:bookmarkEnd w:id="107"/>
    </w:p>
    <w:p w14:paraId="3618999B" w14:textId="77777777" w:rsidR="000E1284" w:rsidRPr="000E1284" w:rsidRDefault="000E1284" w:rsidP="000E1284">
      <w:pPr>
        <w:pStyle w:val="LabelGambar"/>
      </w:pPr>
    </w:p>
    <w:p w14:paraId="12BBCB12" w14:textId="2144595F"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982AF0">
        <w:t>G</w:t>
      </w:r>
      <w:r w:rsidR="00212932">
        <w:t xml:space="preserve">ambar 2.3 menjelaskan </w:t>
      </w:r>
      <w:r w:rsidR="00AD21FF">
        <w:t>struktur</w:t>
      </w:r>
      <w:r w:rsidR="00212932">
        <w:t xml:space="preserve"> data yang tersimpan </w:t>
      </w:r>
      <w:r w:rsidR="00AD21FF">
        <w:t>di dalam</w:t>
      </w:r>
      <w:r w:rsidR="00212932">
        <w:t xml:space="preserve">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108" w:name="_Toc143523725"/>
      <w:bookmarkStart w:id="109" w:name="_Toc144760034"/>
      <w:r w:rsidRPr="002C26CD">
        <w:rPr>
          <w:i/>
        </w:rPr>
        <w:t>Virtual Private Server</w:t>
      </w:r>
      <w:bookmarkEnd w:id="108"/>
      <w:bookmarkEnd w:id="109"/>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 xml:space="preserve">adalah jenis </w:t>
      </w:r>
      <w:r w:rsidR="00BA3532" w:rsidRPr="004522B7">
        <w:rPr>
          <w:i/>
        </w:rPr>
        <w:t>server</w:t>
      </w:r>
      <w:r w:rsidR="00BA3532" w:rsidRPr="00BA3532">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w:t>
      </w:r>
      <w:r w:rsidR="00BA3532" w:rsidRPr="004522B7">
        <w:rPr>
          <w:i/>
        </w:rPr>
        <w:t>server</w:t>
      </w:r>
      <w:r w:rsidR="00BA3532" w:rsidRPr="00BA3532">
        <w:t xml:space="preserve"> fisik yang memungkinkan pembagian sumber daya menjadi beberapa bagian yang berbeda, sehingga setiap VPS berfungsi seperti </w:t>
      </w:r>
      <w:r w:rsidR="00BA3532" w:rsidRPr="004522B7">
        <w:rPr>
          <w:i/>
        </w:rPr>
        <w:t>server</w:t>
      </w:r>
      <w:r w:rsidR="00BA3532" w:rsidRPr="00BA3532">
        <w:t xml:space="preserve">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0E7453C5" w:rsidR="008E1276" w:rsidRDefault="008E1276" w:rsidP="008E1276">
      <w:pPr>
        <w:pStyle w:val="LabelGambar"/>
      </w:pPr>
      <w:bookmarkStart w:id="110" w:name="_Toc142072515"/>
      <w:bookmarkStart w:id="111" w:name="_Toc142073165"/>
      <w:bookmarkStart w:id="112" w:name="_Toc143519950"/>
      <w:bookmarkStart w:id="113" w:name="_Toc144760131"/>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FB1F23">
        <w:rPr>
          <w:b/>
          <w:noProof/>
        </w:rPr>
        <w:t>4</w:t>
      </w:r>
      <w:r w:rsidRPr="008E1276">
        <w:rPr>
          <w:b/>
        </w:rPr>
        <w:fldChar w:fldCharType="end"/>
      </w:r>
      <w:r>
        <w:t xml:space="preserve"> Perbedaan </w:t>
      </w:r>
      <w:r w:rsidR="00091D97">
        <w:rPr>
          <w:i/>
        </w:rPr>
        <w:t>s</w:t>
      </w:r>
      <w:r w:rsidRPr="00795F2F">
        <w:rPr>
          <w:i/>
        </w:rPr>
        <w:t>erver</w:t>
      </w:r>
      <w:r w:rsidR="00091D97">
        <w:t xml:space="preserve"> tradisional dan v</w:t>
      </w:r>
      <w:r>
        <w:t>irtual</w:t>
      </w:r>
      <w:bookmarkEnd w:id="110"/>
      <w:bookmarkEnd w:id="111"/>
      <w:bookmarkEnd w:id="112"/>
      <w:bookmarkEnd w:id="113"/>
    </w:p>
    <w:p w14:paraId="5D06A704" w14:textId="77777777" w:rsidR="00FA5700" w:rsidRDefault="00FA5700" w:rsidP="00B169D8">
      <w:pPr>
        <w:ind w:firstLine="714"/>
      </w:pPr>
    </w:p>
    <w:p w14:paraId="3F0465BE" w14:textId="10E93A9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w:t>
      </w:r>
      <w:r w:rsidR="00AD21FF">
        <w:t>di dalam</w:t>
      </w:r>
      <w:r>
        <w:t xml:space="preserve"> satu </w:t>
      </w:r>
      <w:r w:rsidRPr="00F400CC">
        <w:rPr>
          <w:i/>
        </w:rPr>
        <w:t>server</w:t>
      </w:r>
      <w:r>
        <w:t xml:space="preserve"> fisik. </w:t>
      </w:r>
      <w:r w:rsidR="00B31FE4">
        <w:t xml:space="preserve">Perbedaan utama yaitu adanya virtualisasi pada </w:t>
      </w:r>
      <w:r w:rsidR="00B31FE4" w:rsidRPr="004522B7">
        <w:rPr>
          <w:i/>
        </w:rPr>
        <w:t>server</w:t>
      </w:r>
      <w:r w:rsidR="00B31FE4">
        <w:t xml:space="preserve"> virtual yang bertugas untuk membagi sumber daya </w:t>
      </w:r>
      <w:r w:rsidR="00B31FE4" w:rsidRPr="00B31FE4">
        <w:rPr>
          <w:i/>
        </w:rPr>
        <w:t>server</w:t>
      </w:r>
      <w:r w:rsidR="00B31FE4">
        <w:t xml:space="preserve"> fisik menjadi beberapa bagian untuk menjalankan sistem operasi. </w:t>
      </w:r>
      <w:r w:rsidR="00B31FE4" w:rsidRPr="00B31FE4">
        <w:t xml:space="preserve">Proses pembagian ini dilakukan menggunakan perangkat lunak, sehingga satu </w:t>
      </w:r>
      <w:r w:rsidR="00B31FE4" w:rsidRPr="004522B7">
        <w:rPr>
          <w:i/>
        </w:rPr>
        <w:t>server</w:t>
      </w:r>
      <w:r w:rsidR="00B31FE4" w:rsidRPr="00B31FE4">
        <w:t xml:space="preserve">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xml:space="preserve">, pengguna, pemrosesan data, sistem file, serta sumber daya </w:t>
      </w:r>
      <w:r w:rsidR="00B31FE4" w:rsidRPr="004522B7">
        <w:rPr>
          <w:i/>
        </w:rPr>
        <w:t>server</w:t>
      </w:r>
      <w:r w:rsidR="00B31FE4" w:rsidRPr="00B31FE4">
        <w:t xml:space="preserve">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114" w:name="_Toc143523726"/>
      <w:bookmarkStart w:id="115" w:name="_Toc144760035"/>
      <w:r>
        <w:t>Sistem Operasi Ubuntu</w:t>
      </w:r>
      <w:bookmarkEnd w:id="114"/>
      <w:bookmarkEnd w:id="115"/>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w:t>
      </w:r>
      <w:r w:rsidRPr="007F7EAE">
        <w:rPr>
          <w:i/>
        </w:rPr>
        <w:t>cronjob</w:t>
      </w:r>
      <w:r>
        <w:t xml:space="preserve">.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5">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0D854F2D" w:rsidR="008E5A12" w:rsidRDefault="008E5A12" w:rsidP="008E5A12">
      <w:pPr>
        <w:pStyle w:val="LabelGambar"/>
      </w:pPr>
      <w:bookmarkStart w:id="116" w:name="_Toc142072516"/>
      <w:bookmarkStart w:id="117" w:name="_Toc142073166"/>
      <w:bookmarkStart w:id="118" w:name="_Toc143519951"/>
      <w:bookmarkStart w:id="119" w:name="_Toc144760132"/>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FB1F23">
        <w:rPr>
          <w:b/>
          <w:noProof/>
        </w:rPr>
        <w:t>5</w:t>
      </w:r>
      <w:r w:rsidRPr="008E5A12">
        <w:rPr>
          <w:b/>
        </w:rPr>
        <w:fldChar w:fldCharType="end"/>
      </w:r>
      <w:r w:rsidR="00091D97">
        <w:t xml:space="preserve"> Contoh k</w:t>
      </w:r>
      <w:r>
        <w:t xml:space="preserve">onfigurasi </w:t>
      </w:r>
      <w:r w:rsidR="00091D97">
        <w:rPr>
          <w:i/>
        </w:rPr>
        <w:t>f</w:t>
      </w:r>
      <w:r w:rsidRPr="00187027">
        <w:rPr>
          <w:i/>
        </w:rPr>
        <w:t>irewall</w:t>
      </w:r>
      <w:r w:rsidR="00091D97">
        <w:t xml:space="preserve"> </w:t>
      </w:r>
      <w:r w:rsidR="005E72E0" w:rsidRPr="005E72E0">
        <w:t>Ubuntu</w:t>
      </w:r>
      <w:bookmarkEnd w:id="116"/>
      <w:bookmarkEnd w:id="117"/>
      <w:bookmarkEnd w:id="118"/>
      <w:bookmarkEnd w:id="119"/>
    </w:p>
    <w:p w14:paraId="7C062863" w14:textId="77777777" w:rsidR="008E5A12" w:rsidRDefault="008E5A12" w:rsidP="008E5A12">
      <w:pPr>
        <w:pStyle w:val="LabelGambar"/>
      </w:pPr>
    </w:p>
    <w:p w14:paraId="0DED15CD" w14:textId="29DAB1C5" w:rsidR="008E5A12" w:rsidRDefault="008E5A12" w:rsidP="008E5A12">
      <w:pPr>
        <w:ind w:firstLine="714"/>
      </w:pPr>
      <w:r>
        <w:t xml:space="preserve">Gambar 2.5 merupakan contoh konfigurasi </w:t>
      </w:r>
      <w:r w:rsidRPr="00607DF3">
        <w:rPr>
          <w:i/>
        </w:rPr>
        <w:t>firewall</w:t>
      </w:r>
      <w:r>
        <w:t xml:space="preserve"> pada sistem operasi </w:t>
      </w:r>
      <w:r w:rsidR="005E72E0" w:rsidRPr="005E72E0">
        <w:t>Ubuntu</w:t>
      </w:r>
      <w:r>
        <w:t xml:space="preserve">. </w:t>
      </w:r>
      <w:r w:rsidRPr="008E5A12">
        <w:t xml:space="preserve">Di dalam </w:t>
      </w:r>
      <w:r w:rsidRPr="00607DF3">
        <w:rPr>
          <w:i/>
        </w:rPr>
        <w:t>firewall</w:t>
      </w:r>
      <w:r w:rsidRPr="008E5A12">
        <w:t xml:space="preserve"> semua komunikasi yang keluar dan masuk akan </w:t>
      </w:r>
      <w:r w:rsidR="00AD21FF">
        <w:t>di filter</w:t>
      </w:r>
      <w:r w:rsidRPr="008E5A12">
        <w:t xml:space="preserve"> atau dikontrol, </w:t>
      </w:r>
      <w:r w:rsidRPr="00607DF3">
        <w:rPr>
          <w:i/>
        </w:rPr>
        <w:t>port</w:t>
      </w:r>
      <w:r w:rsidRPr="008E5A12">
        <w:t>-</w:t>
      </w:r>
      <w:r w:rsidRPr="00607DF3">
        <w:rPr>
          <w:i/>
        </w:rPr>
        <w:t>port</w:t>
      </w:r>
      <w:r w:rsidRPr="008E5A12">
        <w:t xml:space="preserve"> yang rentan servisnya dapat </w:t>
      </w:r>
      <w:r w:rsidR="00AD21FF">
        <w:t>ditutup</w:t>
      </w:r>
      <w:r w:rsidRPr="008E5A12">
        <w:t xml:space="preserve">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w:t>
      </w:r>
      <w:r w:rsidR="005E72E0" w:rsidRPr="005E72E0">
        <w:t>Ubuntu</w:t>
      </w:r>
      <w:r w:rsidR="00A60782">
        <w:t xml:space="preserve"> juga </w:t>
      </w:r>
      <w:r w:rsidR="00AD21FF">
        <w:t>menyediakan</w:t>
      </w:r>
      <w:r w:rsidR="00A60782">
        <w:t xml:space="preserve"> sistem penjadwalan dengan menggunakan cronjob.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6">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5A4D0F5A" w:rsidR="00A60782" w:rsidRDefault="00A60782" w:rsidP="00A60782">
      <w:pPr>
        <w:pStyle w:val="LabelGambar"/>
      </w:pPr>
      <w:bookmarkStart w:id="120" w:name="_Toc142072517"/>
      <w:bookmarkStart w:id="121" w:name="_Toc142073167"/>
      <w:bookmarkStart w:id="122" w:name="_Toc143519952"/>
      <w:bookmarkStart w:id="123" w:name="_Toc144760133"/>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FB1F23">
        <w:rPr>
          <w:b/>
          <w:noProof/>
        </w:rPr>
        <w:t>6</w:t>
      </w:r>
      <w:r w:rsidRPr="00A60782">
        <w:rPr>
          <w:b/>
        </w:rPr>
        <w:fldChar w:fldCharType="end"/>
      </w:r>
      <w:r w:rsidR="00091D97">
        <w:t xml:space="preserve"> Contoh konfigurasi c</w:t>
      </w:r>
      <w:r>
        <w:t>ronjob</w:t>
      </w:r>
      <w:bookmarkEnd w:id="120"/>
      <w:bookmarkEnd w:id="121"/>
      <w:bookmarkEnd w:id="122"/>
      <w:bookmarkEnd w:id="123"/>
    </w:p>
    <w:p w14:paraId="1D49469E" w14:textId="77777777" w:rsidR="00A60782" w:rsidRDefault="00A60782" w:rsidP="00A60782">
      <w:pPr>
        <w:pStyle w:val="LabelGambar"/>
      </w:pPr>
    </w:p>
    <w:p w14:paraId="1F26E445" w14:textId="20708C53" w:rsidR="00A60782" w:rsidRDefault="00B826CF" w:rsidP="00B826CF">
      <w:pPr>
        <w:ind w:firstLine="714"/>
      </w:pPr>
      <w:r>
        <w:t xml:space="preserve">Gambar 2.6 merupakan contoh konfigurasi </w:t>
      </w:r>
      <w:r w:rsidRPr="007F7EAE">
        <w:rPr>
          <w:i/>
        </w:rPr>
        <w:t>conjob</w:t>
      </w:r>
      <w:r>
        <w:t xml:space="preserve"> pada sistem operasi </w:t>
      </w:r>
      <w:r w:rsidR="005E72E0" w:rsidRPr="005E72E0">
        <w:t>Ubuntu</w:t>
      </w:r>
      <w:r>
        <w:t xml:space="preserve">, dengan menggunakan </w:t>
      </w:r>
      <w:r w:rsidRPr="007F7EAE">
        <w:rPr>
          <w:i/>
        </w:rPr>
        <w:t>cronjob</w:t>
      </w:r>
      <w:r>
        <w:t xml:space="preserve">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bookmarkStart w:id="124" w:name="_Toc143523727"/>
      <w:bookmarkStart w:id="125" w:name="_Toc144760036"/>
      <w:r w:rsidRPr="000E621B">
        <w:lastRenderedPageBreak/>
        <w:t>Nginx</w:t>
      </w:r>
      <w:bookmarkEnd w:id="124"/>
      <w:bookmarkEnd w:id="125"/>
    </w:p>
    <w:p w14:paraId="78145B5A" w14:textId="72A05752"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w:t>
      </w:r>
      <w:r w:rsidRPr="004522B7">
        <w:rPr>
          <w:i/>
        </w:rPr>
        <w:t>server</w:t>
      </w:r>
      <w:r w:rsidRPr="001D3113">
        <w:t xml:space="preserve">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w:t>
      </w:r>
      <w:r w:rsidR="005E72E0" w:rsidRPr="005E72E0">
        <w:t>Nginx</w:t>
      </w:r>
      <w:r>
        <w:t xml:space="preserve">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9758" cy="1733424"/>
                    </a:xfrm>
                    <a:prstGeom prst="rect">
                      <a:avLst/>
                    </a:prstGeom>
                  </pic:spPr>
                </pic:pic>
              </a:graphicData>
            </a:graphic>
          </wp:inline>
        </w:drawing>
      </w:r>
    </w:p>
    <w:p w14:paraId="2E4D5238" w14:textId="579483BE" w:rsidR="002946A5" w:rsidRDefault="002946A5" w:rsidP="002946A5">
      <w:pPr>
        <w:pStyle w:val="LabelGambar"/>
      </w:pPr>
      <w:bookmarkStart w:id="126" w:name="_Toc142072518"/>
      <w:bookmarkStart w:id="127" w:name="_Toc142073168"/>
      <w:bookmarkStart w:id="128" w:name="_Toc143519953"/>
      <w:bookmarkStart w:id="129" w:name="_Toc144760134"/>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FB1F23">
        <w:rPr>
          <w:b/>
          <w:noProof/>
        </w:rPr>
        <w:t>7</w:t>
      </w:r>
      <w:r w:rsidRPr="002946A5">
        <w:rPr>
          <w:b/>
        </w:rPr>
        <w:fldChar w:fldCharType="end"/>
      </w:r>
      <w:r>
        <w:t xml:space="preserve"> </w:t>
      </w:r>
      <w:r w:rsidRPr="00795F2F">
        <w:rPr>
          <w:i/>
        </w:rPr>
        <w:t>Virtual</w:t>
      </w:r>
      <w:r>
        <w:t xml:space="preserve"> </w:t>
      </w:r>
      <w:r w:rsidR="00091D97">
        <w:rPr>
          <w:i/>
        </w:rPr>
        <w:t>v</w:t>
      </w:r>
      <w:r w:rsidRPr="00795F2F">
        <w:rPr>
          <w:i/>
        </w:rPr>
        <w:t>ost</w:t>
      </w:r>
      <w:r>
        <w:t xml:space="preserve"> pada Nginx</w:t>
      </w:r>
      <w:bookmarkEnd w:id="126"/>
      <w:bookmarkEnd w:id="127"/>
      <w:bookmarkEnd w:id="128"/>
      <w:bookmarkEnd w:id="129"/>
    </w:p>
    <w:p w14:paraId="0C2DE373" w14:textId="77777777" w:rsidR="002946A5" w:rsidRDefault="002946A5" w:rsidP="002946A5">
      <w:pPr>
        <w:pStyle w:val="LabelGambar"/>
      </w:pPr>
    </w:p>
    <w:p w14:paraId="1FB3EB3C" w14:textId="08A91ADB" w:rsidR="0043209E" w:rsidRDefault="002946A5" w:rsidP="0043209E">
      <w:pPr>
        <w:ind w:firstLine="714"/>
      </w:pPr>
      <w:r>
        <w:t>Gambar</w:t>
      </w:r>
      <w:r w:rsidR="00095C4D">
        <w:t xml:space="preserve"> 2.7</w:t>
      </w:r>
      <w:r>
        <w:t xml:space="preserve"> menjelaskan penggunaan </w:t>
      </w:r>
      <w:r w:rsidRPr="007F7EAE">
        <w:rPr>
          <w:i/>
        </w:rPr>
        <w:t>virtual</w:t>
      </w:r>
      <w:r>
        <w:t xml:space="preserve"> </w:t>
      </w:r>
      <w:r w:rsidRPr="007F7EAE">
        <w:rPr>
          <w:i/>
        </w:rPr>
        <w:t>host</w:t>
      </w:r>
      <w:r>
        <w:t xml:space="preserve"> pada </w:t>
      </w:r>
      <w:r w:rsidR="005E72E0" w:rsidRPr="005E72E0">
        <w:t>Nginx</w:t>
      </w:r>
      <w:r>
        <w:t xml:space="preserve">, dengan menggunakan </w:t>
      </w:r>
      <w:r w:rsidRPr="007F7EAE">
        <w:rPr>
          <w:i/>
        </w:rPr>
        <w:t xml:space="preserve">virtual host </w:t>
      </w:r>
      <w:r w:rsidR="005E72E0" w:rsidRPr="005E72E0">
        <w:t>Nginx</w:t>
      </w:r>
      <w:r>
        <w:t xml:space="preserve">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w:t>
      </w:r>
      <w:r w:rsidR="005E72E0" w:rsidRPr="005E72E0">
        <w:t>Nginx</w:t>
      </w:r>
      <w:r w:rsidR="0043209E">
        <w:t xml:space="preserve">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 xml:space="preserve">berikan hasil kinerja </w:t>
      </w:r>
      <w:r w:rsidR="005E72E0" w:rsidRPr="005E72E0">
        <w:t>Nginx</w:t>
      </w:r>
      <w:r w:rsidR="0043209E">
        <w:t xml:space="preserve">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130" w:name="_Toc143523728"/>
      <w:bookmarkStart w:id="131" w:name="_Toc144760037"/>
      <w:r w:rsidRPr="007C663D">
        <w:rPr>
          <w:i/>
        </w:rPr>
        <w:t>Application Programming Interface</w:t>
      </w:r>
      <w:bookmarkEnd w:id="130"/>
      <w:bookmarkEnd w:id="131"/>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662463" cy="1925258"/>
                    </a:xfrm>
                    <a:prstGeom prst="rect">
                      <a:avLst/>
                    </a:prstGeom>
                  </pic:spPr>
                </pic:pic>
              </a:graphicData>
            </a:graphic>
          </wp:inline>
        </w:drawing>
      </w:r>
    </w:p>
    <w:p w14:paraId="0FB884BD" w14:textId="40C8AA2F" w:rsidR="003E0F66" w:rsidRDefault="003E0F66" w:rsidP="003E0F66">
      <w:pPr>
        <w:pStyle w:val="LabelGambar"/>
      </w:pPr>
      <w:bookmarkStart w:id="132" w:name="_Toc142072519"/>
      <w:bookmarkStart w:id="133" w:name="_Toc142073169"/>
      <w:bookmarkStart w:id="134" w:name="_Toc143519954"/>
      <w:bookmarkStart w:id="135" w:name="_Toc144760135"/>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FB1F23">
        <w:rPr>
          <w:b/>
          <w:noProof/>
        </w:rPr>
        <w:t>8</w:t>
      </w:r>
      <w:r w:rsidRPr="003E0F66">
        <w:rPr>
          <w:b/>
        </w:rPr>
        <w:fldChar w:fldCharType="end"/>
      </w:r>
      <w:r w:rsidR="008E42EF">
        <w:t xml:space="preserve"> Cara k</w:t>
      </w:r>
      <w:r>
        <w:t>erja API</w:t>
      </w:r>
      <w:bookmarkEnd w:id="132"/>
      <w:bookmarkEnd w:id="133"/>
      <w:bookmarkEnd w:id="134"/>
      <w:bookmarkEnd w:id="135"/>
    </w:p>
    <w:p w14:paraId="63870B75" w14:textId="77777777" w:rsidR="003E0F66" w:rsidRDefault="003E0F66" w:rsidP="003E0F66">
      <w:pPr>
        <w:pStyle w:val="LabelGambar"/>
      </w:pPr>
    </w:p>
    <w:p w14:paraId="518DB905" w14:textId="575599C6"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 xml:space="preserve">yang digunakan untuk berinteraksi dan </w:t>
      </w:r>
      <w:r w:rsidR="00AD21FF">
        <w:t>mengakses</w:t>
      </w:r>
      <w:r w:rsidR="003E0F66" w:rsidRPr="003E0F66">
        <w:t xml:space="preserve">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w:t>
      </w:r>
      <w:r w:rsidR="00AD21FF">
        <w:t>javascript</w:t>
      </w:r>
      <w:r w:rsidR="00B15987">
        <w:t xml:space="preserve"> Object Notation merupakan sebuah format data yang </w:t>
      </w:r>
      <w:r w:rsidR="0024785C">
        <w:t xml:space="preserve">yang ditemukan oleh Douglas Crockford pada tahun 2006, </w:t>
      </w:r>
      <w:r w:rsidR="008B2224">
        <w:t xml:space="preserve">JSON menggunakan sintak objek </w:t>
      </w:r>
      <w:r w:rsidR="008B2224" w:rsidRPr="007F7EAE">
        <w:rPr>
          <w:i/>
        </w:rPr>
        <w:t>javascript</w:t>
      </w:r>
      <w:r w:rsidR="008B2224">
        <w:t xml:space="preserve">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7E3DFC10"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xml:space="preserve">, </w:t>
      </w:r>
      <w:r w:rsidR="00AD21FF">
        <w:t>sehingga</w:t>
      </w:r>
      <w:r>
        <w:t xml:space="preserve"> akan meningkatkan keamanan dari sistem,  jika sewaktu waktu terj</w:t>
      </w:r>
      <w:r w:rsidR="007F7EAE">
        <w:t xml:space="preserve">adi hal-hal yang tidak </w:t>
      </w:r>
      <w:r w:rsidR="00AD21FF">
        <w:t>diinginkan</w:t>
      </w:r>
      <w:r>
        <w:t xml:space="preserve"> seperti rusaknya data atau sistem </w:t>
      </w:r>
      <w:r w:rsidR="00B57B9F">
        <w:t>diretas</w:t>
      </w:r>
      <w:r>
        <w:t xml:space="preserve"> oleh pihak yang tidak bertanggung jawab data asli tetap aman tersimpan pada </w:t>
      </w:r>
      <w:r w:rsidRPr="00742A11">
        <w:rPr>
          <w:i/>
        </w:rPr>
        <w:t>database</w:t>
      </w:r>
      <w:r>
        <w:t xml:space="preserv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142D278" w:rsidR="00EC2C3C" w:rsidRDefault="00B70AAC" w:rsidP="00EC2C3C">
      <w:pPr>
        <w:pStyle w:val="SubBabII"/>
        <w:ind w:hanging="720"/>
      </w:pPr>
      <w:bookmarkStart w:id="136" w:name="_Toc143523729"/>
      <w:bookmarkStart w:id="137" w:name="_Toc144760038"/>
      <w:r w:rsidRPr="00B70AAC">
        <w:rPr>
          <w:i/>
        </w:rPr>
        <w:t>Framework</w:t>
      </w:r>
      <w:r>
        <w:t xml:space="preserve"> </w:t>
      </w:r>
      <w:r w:rsidR="005E72E0" w:rsidRPr="005E72E0">
        <w:rPr>
          <w:b w:val="0"/>
        </w:rPr>
        <w:t>Laravel</w:t>
      </w:r>
      <w:bookmarkEnd w:id="136"/>
      <w:bookmarkEnd w:id="137"/>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seperti koneksi ke </w:t>
      </w:r>
      <w:r w:rsidRPr="00742A11">
        <w:rPr>
          <w:i/>
        </w:rPr>
        <w:t>database</w:t>
      </w:r>
      <w:r w:rsidRPr="005C053B">
        <w:t>,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3259B6CC" w:rsidR="005C053B" w:rsidRDefault="005E72E0" w:rsidP="0038767E">
      <w:pPr>
        <w:ind w:firstLine="714"/>
      </w:pPr>
      <w:r w:rsidRPr="005E72E0">
        <w:lastRenderedPageBreak/>
        <w:t>Laravel</w:t>
      </w:r>
      <w:r w:rsidR="0038767E">
        <w:t xml:space="preserve"> merupakan kerangka kerja pemrograman web </w:t>
      </w:r>
      <w:r w:rsidR="005C053B">
        <w:t xml:space="preserve">yang </w:t>
      </w:r>
      <w:r w:rsidR="0038767E">
        <w:t xml:space="preserve">menggunakan bahasa </w:t>
      </w:r>
      <w:r w:rsidR="00B57B9F">
        <w:t>pemrograman</w:t>
      </w:r>
      <w:r w:rsidR="005C053B">
        <w:t xml:space="preserve"> </w:t>
      </w:r>
      <w:r>
        <w:t xml:space="preserve">PHP yang terbuka dan gratis, </w:t>
      </w:r>
      <w:r w:rsidRPr="005E72E0">
        <w:t>Laravel</w:t>
      </w:r>
      <w:r w:rsidR="0038767E">
        <w:t xml:space="preserve"> diperuntukkan untuk pengembangan aplikasi berbasis </w:t>
      </w:r>
      <w:r w:rsidR="005C053B" w:rsidRPr="005C053B">
        <w:rPr>
          <w:i/>
        </w:rPr>
        <w:t>website</w:t>
      </w:r>
      <w:r w:rsidR="005C053B">
        <w:t xml:space="preserve"> maupun API</w:t>
      </w:r>
      <w:r w:rsidR="0038767E">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rsidR="0038767E">
        <w:t xml:space="preserve">. </w:t>
      </w:r>
      <w:r w:rsidR="00B57B9F">
        <w:t>Arsitektur</w:t>
      </w:r>
      <w:r w:rsidR="005C053B">
        <w:t xml:space="preserve"> MVC memiliki </w:t>
      </w:r>
      <w:r w:rsidR="005C053B" w:rsidRPr="001962E8">
        <w:rPr>
          <w:i/>
        </w:rPr>
        <w:t>business</w:t>
      </w:r>
      <w:r w:rsidR="005C053B">
        <w:t xml:space="preserve"> </w:t>
      </w:r>
      <w:r w:rsidR="005C053B" w:rsidRPr="001962E8">
        <w:rPr>
          <w:i/>
        </w:rPr>
        <w:t>logic</w:t>
      </w:r>
      <w:r w:rsidR="005C053B">
        <w:t xml:space="preserve">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599748" cy="2372825"/>
                    </a:xfrm>
                    <a:prstGeom prst="rect">
                      <a:avLst/>
                    </a:prstGeom>
                  </pic:spPr>
                </pic:pic>
              </a:graphicData>
            </a:graphic>
          </wp:inline>
        </w:drawing>
      </w:r>
    </w:p>
    <w:p w14:paraId="4CEC8C5E" w14:textId="778D7921" w:rsidR="00253E97" w:rsidRDefault="00253E97" w:rsidP="00253E97">
      <w:pPr>
        <w:pStyle w:val="LabelGambar"/>
      </w:pPr>
      <w:bookmarkStart w:id="138" w:name="_Toc142072520"/>
      <w:bookmarkStart w:id="139" w:name="_Toc142073170"/>
      <w:bookmarkStart w:id="140" w:name="_Toc143519955"/>
      <w:bookmarkStart w:id="141" w:name="_Toc144760136"/>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FB1F23">
        <w:rPr>
          <w:b/>
          <w:noProof/>
        </w:rPr>
        <w:t>9</w:t>
      </w:r>
      <w:r w:rsidRPr="00253E97">
        <w:rPr>
          <w:b/>
        </w:rPr>
        <w:fldChar w:fldCharType="end"/>
      </w:r>
      <w:r w:rsidR="005E72E0">
        <w:t xml:space="preserve"> Konsep MVC pada </w:t>
      </w:r>
      <w:r w:rsidR="005E72E0" w:rsidRPr="005E72E0">
        <w:t>Laravel</w:t>
      </w:r>
      <w:bookmarkEnd w:id="138"/>
      <w:bookmarkEnd w:id="139"/>
      <w:bookmarkEnd w:id="140"/>
      <w:bookmarkEnd w:id="141"/>
    </w:p>
    <w:p w14:paraId="293BA701" w14:textId="77777777" w:rsidR="00BC11FE" w:rsidRDefault="00BC11FE" w:rsidP="00253E97">
      <w:pPr>
        <w:pStyle w:val="LabelGambar"/>
      </w:pPr>
    </w:p>
    <w:p w14:paraId="41E60F13" w14:textId="73EF3F76" w:rsidR="002542FE" w:rsidRDefault="00095C4D" w:rsidP="002542FE">
      <w:pPr>
        <w:ind w:firstLine="714"/>
      </w:pPr>
      <w:r>
        <w:t>Gambar 2.9</w:t>
      </w:r>
      <w:r w:rsidR="00BC11FE">
        <w:t xml:space="preserve"> menje</w:t>
      </w:r>
      <w:r w:rsidR="008E42EF">
        <w:t xml:space="preserve">laskan </w:t>
      </w:r>
      <w:r w:rsidR="00B57B9F">
        <w:t>konsep</w:t>
      </w:r>
      <w:r w:rsidR="008E42EF">
        <w:t xml:space="preserve"> MVC yang ada pada </w:t>
      </w:r>
      <w:r w:rsidR="005E72E0" w:rsidRPr="005E72E0">
        <w:t>Laravel</w:t>
      </w:r>
      <w:r w:rsidR="00BC11FE">
        <w:t xml:space="preserve">, saat pengguna melakukan </w:t>
      </w:r>
      <w:r w:rsidR="00BC11FE" w:rsidRPr="00BC11FE">
        <w:rPr>
          <w:i/>
        </w:rPr>
        <w:t>request</w:t>
      </w:r>
      <w:r w:rsidR="001962E8">
        <w:t xml:space="preserve"> ke </w:t>
      </w:r>
      <w:r w:rsidR="005E72E0" w:rsidRPr="005E72E0">
        <w:t>Laravel</w:t>
      </w:r>
      <w:r w:rsidR="00BC11FE">
        <w:t xml:space="preserve">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57B9F">
        <w:rPr>
          <w:i/>
        </w:rPr>
        <w:t>end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berikut : </w:t>
      </w:r>
    </w:p>
    <w:p w14:paraId="432A7ED4" w14:textId="0E3E5102" w:rsidR="0038767E" w:rsidRDefault="0038767E" w:rsidP="006247DA">
      <w:pPr>
        <w:pStyle w:val="ListParagraph"/>
        <w:numPr>
          <w:ilvl w:val="0"/>
          <w:numId w:val="7"/>
        </w:numPr>
        <w:ind w:left="709"/>
      </w:pPr>
      <w:r>
        <w:t>Model</w:t>
      </w:r>
    </w:p>
    <w:p w14:paraId="31160B26" w14:textId="2CD82AB8"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w:t>
      </w:r>
      <w:r w:rsidR="005E72E0" w:rsidRPr="005E72E0">
        <w:t>Laravel</w:t>
      </w:r>
      <w:r>
        <w:t xml:space="preserve"> model menyediakan mekanisme </w:t>
      </w:r>
      <w:r w:rsidRPr="002542FE">
        <w:rPr>
          <w:i/>
        </w:rPr>
        <w:t>query</w:t>
      </w:r>
      <w:r>
        <w:t xml:space="preserve"> </w:t>
      </w:r>
      <w:r w:rsidRPr="002542FE">
        <w:rPr>
          <w:i/>
        </w:rPr>
        <w:t>builder</w:t>
      </w:r>
      <w:r>
        <w:t xml:space="preserve"> yang menjamin proses </w:t>
      </w:r>
      <w:r w:rsidRPr="002542FE">
        <w:rPr>
          <w:i/>
        </w:rPr>
        <w:t>query</w:t>
      </w:r>
      <w:r>
        <w:t xml:space="preserve"> berjalan dengan mudah dan aman dengan berbagai filter untuk menghindari kesalahan.</w:t>
      </w:r>
    </w:p>
    <w:p w14:paraId="28311A5B" w14:textId="77777777" w:rsidR="001962E8" w:rsidRDefault="001962E8" w:rsidP="002542FE">
      <w:pPr>
        <w:pStyle w:val="ListParagraph"/>
        <w:ind w:left="709"/>
      </w:pPr>
    </w:p>
    <w:p w14:paraId="6A93EC1F" w14:textId="04D09624" w:rsidR="002542FE" w:rsidRPr="00570885" w:rsidRDefault="002542FE" w:rsidP="006247DA">
      <w:pPr>
        <w:pStyle w:val="ListParagraph"/>
        <w:numPr>
          <w:ilvl w:val="0"/>
          <w:numId w:val="7"/>
        </w:numPr>
        <w:ind w:left="709"/>
        <w:rPr>
          <w:i/>
        </w:rPr>
      </w:pPr>
      <w:r w:rsidRPr="00570885">
        <w:rPr>
          <w:i/>
        </w:rPr>
        <w:lastRenderedPageBreak/>
        <w:t>View</w:t>
      </w:r>
    </w:p>
    <w:p w14:paraId="1A1CD36E" w14:textId="24EA5604" w:rsidR="00570885" w:rsidRDefault="002542FE" w:rsidP="00095C4D">
      <w:pPr>
        <w:pStyle w:val="ListParagraph"/>
        <w:ind w:left="709"/>
      </w:pPr>
      <w:r w:rsidRPr="00570885">
        <w:rPr>
          <w:i/>
        </w:rPr>
        <w:t>View</w:t>
      </w:r>
      <w:r>
        <w:t xml:space="preserve"> </w:t>
      </w:r>
      <w:r w:rsidR="00570885">
        <w:t xml:space="preserve">merupakan bagian dari </w:t>
      </w:r>
      <w:r w:rsidR="005E72E0" w:rsidRPr="005E72E0">
        <w:t>Laravel</w:t>
      </w:r>
      <w:r>
        <w:t xml:space="preserve"> yang berfungsi untuk menyediakan tampilan antarmuka kepada pengguna, antarmuka akan tampil pada </w:t>
      </w:r>
      <w:r w:rsidRPr="00570885">
        <w:rPr>
          <w:i/>
        </w:rPr>
        <w:t>browser</w:t>
      </w:r>
      <w:r w:rsidR="001962E8">
        <w:t xml:space="preserve"> pengguna. Pada implementasi </w:t>
      </w:r>
      <w:r w:rsidR="005E72E0" w:rsidRPr="005E72E0">
        <w:t>Laravel</w:t>
      </w:r>
      <w:r>
        <w:t xml:space="preserve">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78BB0954" w:rsidR="00EC2C3C" w:rsidRDefault="00A21ABC" w:rsidP="00EC2C3C">
      <w:pPr>
        <w:pStyle w:val="SubBabII"/>
        <w:ind w:hanging="720"/>
      </w:pPr>
      <w:bookmarkStart w:id="142" w:name="_Toc143523730"/>
      <w:bookmarkStart w:id="143" w:name="_Toc144760039"/>
      <w:r>
        <w:rPr>
          <w:i/>
        </w:rPr>
        <w:t xml:space="preserve">Pusher </w:t>
      </w:r>
      <w:r w:rsidR="005E72E0" w:rsidRPr="005E72E0">
        <w:rPr>
          <w:b w:val="0"/>
        </w:rPr>
        <w:t>Websocket</w:t>
      </w:r>
      <w:bookmarkEnd w:id="142"/>
      <w:bookmarkEnd w:id="143"/>
    </w:p>
    <w:p w14:paraId="208D906D" w14:textId="7EC5BF48" w:rsidR="00E56867" w:rsidRDefault="005E72E0" w:rsidP="007F1F4F">
      <w:pPr>
        <w:ind w:firstLine="714"/>
      </w:pPr>
      <w:r w:rsidRPr="005E72E0">
        <w:t>Websocket</w:t>
      </w:r>
      <w:r w:rsidR="007C1E05">
        <w:t xml:space="preserve"> meru</w:t>
      </w:r>
      <w:r w:rsidR="006F4C5F">
        <w:t>pa</w:t>
      </w:r>
      <w:r w:rsidR="007C1E05">
        <w:t>kan sebuah protokol komunikasi web berbasi</w:t>
      </w:r>
      <w:r w:rsidR="003071F6">
        <w:t>s</w:t>
      </w:r>
      <w:r w:rsidR="007C1E05">
        <w:t xml:space="preserve"> </w:t>
      </w:r>
      <w:r w:rsidR="007C1E05" w:rsidRPr="003071F6">
        <w:rPr>
          <w:i/>
        </w:rPr>
        <w:t>client</w:t>
      </w:r>
      <w:r w:rsidR="007C1E05">
        <w:t>-</w:t>
      </w:r>
      <w:r w:rsidR="007C1E05" w:rsidRPr="003071F6">
        <w:rPr>
          <w:i/>
        </w:rPr>
        <w:t>server</w:t>
      </w:r>
      <w:r w:rsidR="007C1E05">
        <w:t xml:space="preserve">, keberadaan </w:t>
      </w:r>
      <w:r w:rsidR="007C1E05" w:rsidRPr="00172044">
        <w:t>websocket</w:t>
      </w:r>
      <w:r w:rsidR="007C1E05">
        <w:t xml:space="preserve"> dinilai dapat menggantikan </w:t>
      </w:r>
      <w:r w:rsidR="00B57B9F">
        <w:t>teknologi</w:t>
      </w:r>
      <w:r w:rsidR="00E56867">
        <w:t xml:space="preserve"> AJAX sebagai pendahulu komunikasi </w:t>
      </w:r>
      <w:r w:rsidR="00E56867" w:rsidRPr="003071F6">
        <w:rPr>
          <w:i/>
        </w:rPr>
        <w:t>client</w:t>
      </w:r>
      <w:r w:rsidR="00E56867">
        <w:t>-</w:t>
      </w:r>
      <w:r w:rsidR="00E56867" w:rsidRPr="003071F6">
        <w:rPr>
          <w:i/>
        </w:rPr>
        <w:t>server</w:t>
      </w:r>
      <w:r w:rsidR="00E56867">
        <w:t xml:space="preserve">. </w:t>
      </w:r>
      <w:r w:rsidRPr="005E72E0">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Pr="005E72E0">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w:t>
      </w:r>
      <w:r w:rsidR="00B57B9F">
        <w:t>terjadi</w:t>
      </w:r>
      <w:r w:rsidR="00E56867">
        <w:t xml:space="preserve">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50881" cy="2799974"/>
                    </a:xfrm>
                    <a:prstGeom prst="rect">
                      <a:avLst/>
                    </a:prstGeom>
                  </pic:spPr>
                </pic:pic>
              </a:graphicData>
            </a:graphic>
          </wp:inline>
        </w:drawing>
      </w:r>
    </w:p>
    <w:p w14:paraId="4B2BA77C" w14:textId="4DFC6706" w:rsidR="00797057" w:rsidRDefault="00797057" w:rsidP="00797057">
      <w:pPr>
        <w:pStyle w:val="LabelGambar"/>
      </w:pPr>
      <w:bookmarkStart w:id="144" w:name="_Toc142072521"/>
      <w:bookmarkStart w:id="145" w:name="_Toc142073171"/>
      <w:bookmarkStart w:id="146" w:name="_Toc143519956"/>
      <w:bookmarkStart w:id="147" w:name="_Toc144760137"/>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FB1F23">
        <w:rPr>
          <w:b/>
          <w:noProof/>
        </w:rPr>
        <w:t>10</w:t>
      </w:r>
      <w:r w:rsidRPr="00797057">
        <w:rPr>
          <w:b/>
        </w:rPr>
        <w:fldChar w:fldCharType="end"/>
      </w:r>
      <w:r w:rsidR="00283049">
        <w:t xml:space="preserve"> Diagram </w:t>
      </w:r>
      <w:r w:rsidR="005E72E0" w:rsidRPr="005E72E0">
        <w:t>Pusher</w:t>
      </w:r>
      <w:r>
        <w:t xml:space="preserve"> </w:t>
      </w:r>
      <w:r w:rsidR="00283049">
        <w:rPr>
          <w:i/>
        </w:rPr>
        <w:t>c</w:t>
      </w:r>
      <w:r w:rsidRPr="00795F2F">
        <w:rPr>
          <w:i/>
        </w:rPr>
        <w:t>hannel</w:t>
      </w:r>
      <w:bookmarkEnd w:id="144"/>
      <w:bookmarkEnd w:id="145"/>
      <w:bookmarkEnd w:id="146"/>
      <w:bookmarkEnd w:id="147"/>
    </w:p>
    <w:p w14:paraId="74B6C63C" w14:textId="77777777" w:rsidR="0069593F" w:rsidRDefault="0069593F" w:rsidP="00797057">
      <w:pPr>
        <w:pStyle w:val="LabelGambar"/>
      </w:pPr>
    </w:p>
    <w:p w14:paraId="473DB8E9" w14:textId="2B4BF7D5" w:rsidR="00625BE9" w:rsidRDefault="00625BE9" w:rsidP="00625BE9">
      <w:pPr>
        <w:ind w:firstLine="720"/>
      </w:pPr>
      <w:r>
        <w:t>Gambar</w:t>
      </w:r>
      <w:r w:rsidR="00095C4D">
        <w:t xml:space="preserve"> 2.10</w:t>
      </w:r>
      <w:r>
        <w:t xml:space="preserve"> </w:t>
      </w:r>
      <w:r w:rsidR="0002563E">
        <w:t>di atas</w:t>
      </w:r>
      <w:r>
        <w:t xml:space="preserve"> menjelaskan bagian-bagian dari </w:t>
      </w:r>
      <w:r w:rsidR="005E72E0" w:rsidRPr="005E72E0">
        <w:t>Pusher</w:t>
      </w:r>
      <w:r>
        <w:t xml:space="preserve"> channel, </w:t>
      </w:r>
      <w:r w:rsidR="005E72E0" w:rsidRPr="005E72E0">
        <w:t>Pusher</w:t>
      </w:r>
      <w:r>
        <w:t xml:space="preserve"> hanya mendukung komunikasi satu arah yaitu dari </w:t>
      </w:r>
      <w:r w:rsidRPr="004522B7">
        <w:rPr>
          <w:i/>
        </w:rPr>
        <w:t>server</w:t>
      </w:r>
      <w:r>
        <w:t xml:space="preserve"> ke client dengan menggunakan metode </w:t>
      </w:r>
      <w:r w:rsidRPr="001962E8">
        <w:rPr>
          <w:i/>
        </w:rPr>
        <w:t>broadcasting</w:t>
      </w:r>
      <w:r>
        <w:t xml:space="preserve">. Untuk bisa mendapatkan pesan dari broadcasting maka client harus terhubung ke salah satu </w:t>
      </w:r>
      <w:r w:rsidRPr="001962E8">
        <w:rPr>
          <w:i/>
        </w:rPr>
        <w:t>channel</w:t>
      </w:r>
      <w:r>
        <w:t xml:space="preserve"> dengan cara melakukan </w:t>
      </w:r>
      <w:r w:rsidRPr="001962E8">
        <w:rPr>
          <w:i/>
        </w:rPr>
        <w:t>subscribe</w:t>
      </w:r>
      <w:r>
        <w:t xml:space="preserve"> ke </w:t>
      </w:r>
      <w:r w:rsidRPr="001962E8">
        <w:rPr>
          <w:i/>
        </w:rPr>
        <w:t>channel</w:t>
      </w:r>
      <w:r>
        <w:t xml:space="preserve"> tersebut. </w:t>
      </w:r>
      <w:r w:rsidR="00622B18">
        <w:t>Di dalam</w:t>
      </w:r>
      <w:r>
        <w:t xml:space="preserve"> </w:t>
      </w:r>
      <w:r w:rsidR="005E72E0" w:rsidRPr="005E72E0">
        <w:t>Pusher</w:t>
      </w:r>
      <w:r>
        <w:t xml:space="preserve"> terdapat 3 </w:t>
      </w:r>
      <w:r w:rsidRPr="001962E8">
        <w:rPr>
          <w:i/>
        </w:rPr>
        <w:t>channel</w:t>
      </w:r>
      <w:r>
        <w:t xml:space="preserve">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46C864A6"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w:t>
      </w:r>
      <w:r w:rsidR="00B57B9F">
        <w:t>pengguna</w:t>
      </w:r>
      <w:r>
        <w:t xml:space="preserve">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w:t>
      </w:r>
      <w:r w:rsidRPr="001962E8">
        <w:rPr>
          <w:i/>
        </w:rPr>
        <w:t>channel</w:t>
      </w:r>
      <w:r>
        <w:t xml:space="preserve">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32459659"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w:t>
      </w:r>
      <w:r w:rsidRPr="001962E8">
        <w:rPr>
          <w:i/>
        </w:rPr>
        <w:t>client</w:t>
      </w:r>
      <w:r>
        <w:t xml:space="preserve"> baru yang melakukan </w:t>
      </w:r>
      <w:r w:rsidR="00B57B9F">
        <w:t>subscribe</w:t>
      </w:r>
      <w:r>
        <w:t xml:space="preserv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bookmarkStart w:id="148" w:name="_Toc143523731"/>
      <w:bookmarkStart w:id="149" w:name="_Toc144760040"/>
      <w:r>
        <w:lastRenderedPageBreak/>
        <w:t>Penelitian Terdahulu</w:t>
      </w:r>
      <w:bookmarkEnd w:id="148"/>
      <w:bookmarkEnd w:id="149"/>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w:t>
      </w:r>
      <w:r w:rsidR="00947D44" w:rsidRPr="00742A11">
        <w:rPr>
          <w:rFonts w:cs="Times New Roman"/>
          <w:i/>
          <w:szCs w:val="24"/>
        </w:rPr>
        <w:t>database</w:t>
      </w:r>
      <w:r w:rsidR="00947D44">
        <w:rPr>
          <w:rFonts w:cs="Times New Roman"/>
          <w:szCs w:val="24"/>
        </w:rPr>
        <w:t xml:space="preserve"> dan </w:t>
      </w:r>
      <w:r w:rsidR="00947D44" w:rsidRPr="004522B7">
        <w:rPr>
          <w:rFonts w:cs="Times New Roman"/>
          <w:i/>
          <w:szCs w:val="24"/>
        </w:rPr>
        <w:t>server</w:t>
      </w:r>
      <w:r w:rsidR="00947D44">
        <w:rPr>
          <w:rFonts w:cs="Times New Roman"/>
          <w:szCs w:val="24"/>
        </w:rPr>
        <w:t xml:space="preserve">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7A18017" w:rsidR="00537540" w:rsidRPr="00537540" w:rsidRDefault="00537540" w:rsidP="002D6A66">
      <w:pPr>
        <w:pStyle w:val="Caption"/>
        <w:keepNext/>
        <w:spacing w:after="0" w:line="360" w:lineRule="auto"/>
        <w:contextualSpacing/>
        <w:rPr>
          <w:rFonts w:cs="Times New Roman"/>
          <w:b/>
          <w:bCs/>
          <w:i w:val="0"/>
          <w:iCs w:val="0"/>
          <w:color w:val="auto"/>
          <w:sz w:val="20"/>
          <w:szCs w:val="20"/>
        </w:rPr>
      </w:pPr>
      <w:bookmarkStart w:id="150" w:name="_Toc144760220"/>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FB1F23">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00CA0592">
        <w:rPr>
          <w:rFonts w:cs="Times New Roman"/>
          <w:i w:val="0"/>
          <w:iCs w:val="0"/>
          <w:color w:val="auto"/>
          <w:sz w:val="20"/>
          <w:szCs w:val="20"/>
        </w:rPr>
        <w:t>Ringkasan penelitian t</w:t>
      </w:r>
      <w:r w:rsidRPr="00537540">
        <w:rPr>
          <w:rFonts w:cs="Times New Roman"/>
          <w:i w:val="0"/>
          <w:iCs w:val="0"/>
          <w:color w:val="auto"/>
          <w:sz w:val="20"/>
          <w:szCs w:val="20"/>
        </w:rPr>
        <w:t>erdahulu</w:t>
      </w:r>
      <w:bookmarkEnd w:id="150"/>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897"/>
        <w:gridCol w:w="1815"/>
        <w:gridCol w:w="3118"/>
      </w:tblGrid>
      <w:tr w:rsidR="00AD2A86" w14:paraId="341477EB" w14:textId="77777777" w:rsidTr="009E722C">
        <w:tc>
          <w:tcPr>
            <w:tcW w:w="2108" w:type="dxa"/>
            <w:tcBorders>
              <w:top w:val="single" w:sz="4" w:space="0" w:color="auto"/>
              <w:bottom w:val="single" w:sz="4" w:space="0" w:color="auto"/>
            </w:tcBorders>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Borders>
              <w:top w:val="single" w:sz="4" w:space="0" w:color="auto"/>
              <w:bottom w:val="single" w:sz="4" w:space="0" w:color="auto"/>
            </w:tcBorders>
          </w:tcPr>
          <w:p w14:paraId="3397B59C" w14:textId="4B7FA26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Tahun</w:t>
            </w:r>
          </w:p>
        </w:tc>
        <w:tc>
          <w:tcPr>
            <w:tcW w:w="1815" w:type="dxa"/>
            <w:tcBorders>
              <w:top w:val="single" w:sz="4" w:space="0" w:color="auto"/>
              <w:bottom w:val="single" w:sz="4" w:space="0" w:color="auto"/>
            </w:tcBorders>
          </w:tcPr>
          <w:p w14:paraId="5E1EFA03" w14:textId="3798FADC"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nulis</w:t>
            </w:r>
          </w:p>
        </w:tc>
        <w:tc>
          <w:tcPr>
            <w:tcW w:w="3118" w:type="dxa"/>
            <w:tcBorders>
              <w:top w:val="single" w:sz="4" w:space="0" w:color="auto"/>
              <w:bottom w:val="single" w:sz="4" w:space="0" w:color="auto"/>
            </w:tcBorders>
          </w:tcPr>
          <w:p w14:paraId="656A24D9" w14:textId="511AB82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mbahasan</w:t>
            </w:r>
          </w:p>
        </w:tc>
      </w:tr>
      <w:tr w:rsidR="00AD2A86" w14:paraId="015EB9B2" w14:textId="77777777" w:rsidTr="009E722C">
        <w:tc>
          <w:tcPr>
            <w:tcW w:w="2108" w:type="dxa"/>
            <w:tcBorders>
              <w:top w:val="single" w:sz="4" w:space="0" w:color="auto"/>
            </w:tcBorders>
          </w:tcPr>
          <w:p w14:paraId="1049391B" w14:textId="3FD8DE5D" w:rsidR="00AD2A86" w:rsidRPr="000F6F3E" w:rsidRDefault="00FD4207" w:rsidP="00AA194A">
            <w:pPr>
              <w:tabs>
                <w:tab w:val="center" w:pos="3968"/>
              </w:tabs>
              <w:spacing w:before="120"/>
              <w:contextualSpacing/>
              <w:jc w:val="left"/>
              <w:rPr>
                <w:rFonts w:cs="Times New Roman"/>
                <w:i/>
                <w:iCs/>
                <w:szCs w:val="24"/>
              </w:rPr>
            </w:pPr>
            <w:r w:rsidRPr="000F6F3E">
              <w:rPr>
                <w:rFonts w:cs="Times New Roman"/>
                <w:i/>
                <w:iCs/>
                <w:szCs w:val="24"/>
              </w:rPr>
              <w:t>Perancangan Database</w:t>
            </w:r>
            <w:r w:rsidR="003D10F9">
              <w:rPr>
                <w:rFonts w:cs="Times New Roman"/>
                <w:i/>
                <w:iCs/>
                <w:szCs w:val="24"/>
              </w:rPr>
              <w:t xml:space="preserve"> IoT </w:t>
            </w:r>
            <w:r w:rsidR="00B57B9F">
              <w:rPr>
                <w:rFonts w:cs="Times New Roman"/>
                <w:i/>
                <w:iCs/>
                <w:szCs w:val="24"/>
              </w:rPr>
              <w:t>Berbasis</w:t>
            </w:r>
            <w:r w:rsidR="003D10F9">
              <w:rPr>
                <w:rFonts w:cs="Times New Roman"/>
                <w:i/>
                <w:iCs/>
                <w:szCs w:val="24"/>
              </w:rPr>
              <w:t xml:space="preserve"> Clou</w:t>
            </w:r>
            <w:r w:rsidRPr="000F6F3E">
              <w:rPr>
                <w:rFonts w:cs="Times New Roman"/>
                <w:i/>
                <w:iCs/>
                <w:szCs w:val="24"/>
              </w:rPr>
              <w:t>d dengan Restful API</w:t>
            </w:r>
          </w:p>
        </w:tc>
        <w:tc>
          <w:tcPr>
            <w:tcW w:w="897" w:type="dxa"/>
            <w:tcBorders>
              <w:top w:val="single" w:sz="4" w:space="0" w:color="auto"/>
            </w:tcBorders>
          </w:tcPr>
          <w:p w14:paraId="64208644" w14:textId="27802662" w:rsidR="00AD2A86" w:rsidRDefault="00FD4207" w:rsidP="00AA194A">
            <w:pPr>
              <w:tabs>
                <w:tab w:val="center" w:pos="3968"/>
              </w:tabs>
              <w:spacing w:before="120"/>
              <w:contextualSpacing/>
              <w:jc w:val="left"/>
              <w:rPr>
                <w:rFonts w:cs="Times New Roman"/>
                <w:szCs w:val="24"/>
              </w:rPr>
            </w:pPr>
            <w:r>
              <w:rPr>
                <w:rFonts w:cs="Times New Roman"/>
                <w:szCs w:val="24"/>
              </w:rPr>
              <w:t>2021</w:t>
            </w:r>
          </w:p>
        </w:tc>
        <w:tc>
          <w:tcPr>
            <w:tcW w:w="1815" w:type="dxa"/>
            <w:tcBorders>
              <w:top w:val="single" w:sz="4" w:space="0" w:color="auto"/>
            </w:tcBorders>
          </w:tcPr>
          <w:p w14:paraId="4ECBC727" w14:textId="01B93767" w:rsidR="00AD2A86" w:rsidRDefault="00FD4207" w:rsidP="00AA194A">
            <w:pPr>
              <w:tabs>
                <w:tab w:val="center" w:pos="3968"/>
              </w:tabs>
              <w:spacing w:before="120"/>
              <w:contextualSpacing/>
              <w:jc w:val="left"/>
              <w:rPr>
                <w:rFonts w:cs="Times New Roman"/>
                <w:szCs w:val="24"/>
              </w:rPr>
            </w:pPr>
            <w:r w:rsidRPr="00FD4207">
              <w:rPr>
                <w:rFonts w:cs="Times New Roman"/>
                <w:noProof/>
                <w:szCs w:val="24"/>
              </w:rPr>
              <w:t>M. Kasyful Anwar</w:t>
            </w:r>
          </w:p>
        </w:tc>
        <w:tc>
          <w:tcPr>
            <w:tcW w:w="3118" w:type="dxa"/>
            <w:tcBorders>
              <w:top w:val="single" w:sz="4" w:space="0" w:color="auto"/>
            </w:tcBorders>
          </w:tcPr>
          <w:p w14:paraId="7AA404F2" w14:textId="6D472ACC" w:rsidR="00AD2A86" w:rsidRDefault="00FD4207" w:rsidP="00AA194A">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sidRPr="009258B0">
              <w:rPr>
                <w:rFonts w:cs="Times New Roman"/>
                <w:i/>
                <w:szCs w:val="24"/>
              </w:rPr>
              <w:t>database</w:t>
            </w:r>
            <w:r w:rsidR="000F6F3E">
              <w:rPr>
                <w:rFonts w:cs="Times New Roman"/>
                <w:szCs w:val="24"/>
              </w:rPr>
              <w:t xml:space="preserv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w:t>
            </w:r>
            <w:r w:rsidRPr="009258B0">
              <w:rPr>
                <w:rFonts w:cs="Times New Roman"/>
                <w:i/>
                <w:szCs w:val="24"/>
              </w:rPr>
              <w:t>database</w:t>
            </w:r>
            <w:r>
              <w:rPr>
                <w:rFonts w:cs="Times New Roman"/>
                <w:szCs w:val="24"/>
              </w:rPr>
              <w:t>.</w:t>
            </w:r>
          </w:p>
        </w:tc>
      </w:tr>
      <w:tr w:rsidR="00AD2A86" w14:paraId="0343DBF8" w14:textId="77777777" w:rsidTr="009E722C">
        <w:tc>
          <w:tcPr>
            <w:tcW w:w="2108" w:type="dxa"/>
          </w:tcPr>
          <w:p w14:paraId="2A0685DB" w14:textId="0021F764" w:rsidR="00AD2A86" w:rsidRPr="000F6F3E" w:rsidRDefault="000F6F3E" w:rsidP="00AA194A">
            <w:pPr>
              <w:tabs>
                <w:tab w:val="center" w:pos="3968"/>
              </w:tabs>
              <w:spacing w:before="120"/>
              <w:contextualSpacing/>
              <w:jc w:val="left"/>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AA194A">
            <w:pPr>
              <w:tabs>
                <w:tab w:val="center" w:pos="3968"/>
              </w:tabs>
              <w:spacing w:before="120"/>
              <w:contextualSpacing/>
              <w:jc w:val="left"/>
              <w:rPr>
                <w:rFonts w:cs="Times New Roman"/>
                <w:szCs w:val="24"/>
              </w:rPr>
            </w:pPr>
            <w:r>
              <w:rPr>
                <w:rFonts w:cs="Times New Roman"/>
                <w:szCs w:val="24"/>
              </w:rPr>
              <w:t>2023</w:t>
            </w:r>
          </w:p>
        </w:tc>
        <w:tc>
          <w:tcPr>
            <w:tcW w:w="1815" w:type="dxa"/>
          </w:tcPr>
          <w:p w14:paraId="4ADAE3F2" w14:textId="62FF71E1" w:rsidR="00AD2A86" w:rsidRDefault="000F6F3E" w:rsidP="00AA194A">
            <w:pPr>
              <w:tabs>
                <w:tab w:val="center" w:pos="3968"/>
              </w:tabs>
              <w:spacing w:before="120"/>
              <w:contextualSpacing/>
              <w:jc w:val="left"/>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AA194A">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E722C">
        <w:tc>
          <w:tcPr>
            <w:tcW w:w="2108" w:type="dxa"/>
            <w:tcBorders>
              <w:bottom w:val="single" w:sz="4" w:space="0" w:color="auto"/>
            </w:tcBorders>
          </w:tcPr>
          <w:p w14:paraId="5D5A727D" w14:textId="5B63059C" w:rsidR="00AD2A86" w:rsidRPr="00D62181" w:rsidRDefault="00D62181" w:rsidP="00AA194A">
            <w:pPr>
              <w:tabs>
                <w:tab w:val="center" w:pos="3968"/>
              </w:tabs>
              <w:spacing w:before="120"/>
              <w:contextualSpacing/>
              <w:jc w:val="left"/>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Borders>
              <w:bottom w:val="single" w:sz="4" w:space="0" w:color="auto"/>
            </w:tcBorders>
          </w:tcPr>
          <w:p w14:paraId="71E7047E" w14:textId="00DB0BF7" w:rsidR="00AD2A86" w:rsidRDefault="00D62181" w:rsidP="00AA194A">
            <w:pPr>
              <w:tabs>
                <w:tab w:val="center" w:pos="3968"/>
              </w:tabs>
              <w:spacing w:before="120"/>
              <w:contextualSpacing/>
              <w:jc w:val="left"/>
              <w:rPr>
                <w:rFonts w:cs="Times New Roman"/>
                <w:szCs w:val="24"/>
              </w:rPr>
            </w:pPr>
            <w:r>
              <w:rPr>
                <w:rFonts w:cs="Times New Roman"/>
                <w:szCs w:val="24"/>
              </w:rPr>
              <w:t>2015</w:t>
            </w:r>
          </w:p>
        </w:tc>
        <w:tc>
          <w:tcPr>
            <w:tcW w:w="1815" w:type="dxa"/>
            <w:tcBorders>
              <w:bottom w:val="single" w:sz="4" w:space="0" w:color="auto"/>
            </w:tcBorders>
          </w:tcPr>
          <w:p w14:paraId="46A459DF" w14:textId="22BDA11C" w:rsidR="00AD2A86" w:rsidRDefault="00D62181" w:rsidP="00AA194A">
            <w:pPr>
              <w:tabs>
                <w:tab w:val="center" w:pos="3968"/>
              </w:tabs>
              <w:spacing w:before="120"/>
              <w:contextualSpacing/>
              <w:jc w:val="left"/>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Borders>
              <w:bottom w:val="single" w:sz="4" w:space="0" w:color="auto"/>
            </w:tcBorders>
          </w:tcPr>
          <w:p w14:paraId="2A18A2D8" w14:textId="4D0D3CDB" w:rsidR="00AD2A86" w:rsidRDefault="00D62181" w:rsidP="00AA194A">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 xml:space="preserve">lakukan </w:t>
            </w:r>
            <w:r w:rsidR="00B57B9F">
              <w:rPr>
                <w:rFonts w:cs="Times New Roman"/>
                <w:szCs w:val="24"/>
              </w:rPr>
              <w:t>absensi</w:t>
            </w:r>
            <w:r w:rsidR="009C6BAE">
              <w:rPr>
                <w:rFonts w:cs="Times New Roman"/>
                <w:szCs w:val="24"/>
              </w:rPr>
              <w:t xml:space="preserve">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C54B68">
          <w:headerReference w:type="first" r:id="rId31"/>
          <w:footerReference w:type="first" r:id="rId32"/>
          <w:pgSz w:w="11906" w:h="16838" w:code="9"/>
          <w:pgMar w:top="1701" w:right="1701" w:bottom="1701" w:left="1701" w:header="709" w:footer="709" w:gutter="567"/>
          <w:cols w:space="708"/>
          <w:titlePg/>
          <w:docGrid w:linePitch="360"/>
        </w:sectPr>
      </w:pPr>
    </w:p>
    <w:p w14:paraId="25238F84" w14:textId="5B0363D7" w:rsidR="00DB30C7" w:rsidRPr="00DB30C7" w:rsidRDefault="00DB30C7" w:rsidP="00AE0134">
      <w:pPr>
        <w:pStyle w:val="HeadingI"/>
      </w:pPr>
      <w:bookmarkStart w:id="151" w:name="_Toc106612730"/>
      <w:bookmarkStart w:id="152" w:name="_Toc133353429"/>
      <w:bookmarkStart w:id="153" w:name="_Toc133873628"/>
      <w:bookmarkStart w:id="154" w:name="_Toc143523732"/>
      <w:bookmarkStart w:id="155" w:name="_Toc144760041"/>
      <w:r w:rsidRPr="00DB30C7">
        <w:lastRenderedPageBreak/>
        <w:t>BAB III</w:t>
      </w:r>
      <w:bookmarkEnd w:id="151"/>
      <w:bookmarkEnd w:id="152"/>
      <w:bookmarkEnd w:id="153"/>
      <w:bookmarkEnd w:id="154"/>
      <w:bookmarkEnd w:id="155"/>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156" w:name="_Toc143523733"/>
      <w:bookmarkStart w:id="157" w:name="_Toc144760042"/>
      <w:r>
        <w:t>Metode Perancangan</w:t>
      </w:r>
      <w:bookmarkEnd w:id="156"/>
      <w:bookmarkEnd w:id="157"/>
    </w:p>
    <w:p w14:paraId="51854B5C" w14:textId="4E67CE6A"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982AF0">
        <w:t>uai dengan G</w:t>
      </w:r>
      <w:r w:rsidR="00A27E5D">
        <w:t>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3">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58EF14A0" w:rsidR="009F4C1C" w:rsidRDefault="00A27E5D" w:rsidP="00A27E5D">
      <w:pPr>
        <w:pStyle w:val="LabelGambar"/>
      </w:pPr>
      <w:bookmarkStart w:id="158" w:name="_Toc142072555"/>
      <w:bookmarkStart w:id="159" w:name="_Toc142073172"/>
      <w:bookmarkStart w:id="160" w:name="_Toc143519957"/>
      <w:bookmarkStart w:id="161" w:name="_Toc144760138"/>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DA65AD">
        <w:rPr>
          <w:b/>
          <w:noProof/>
        </w:rPr>
        <w:t>1</w:t>
      </w:r>
      <w:r w:rsidRPr="00A27E5D">
        <w:rPr>
          <w:b/>
        </w:rPr>
        <w:fldChar w:fldCharType="end"/>
      </w:r>
      <w:r w:rsidR="00CA0592">
        <w:t xml:space="preserve"> Alur p</w:t>
      </w:r>
      <w:r>
        <w:t>erancangan</w:t>
      </w:r>
      <w:bookmarkEnd w:id="158"/>
      <w:bookmarkEnd w:id="159"/>
      <w:bookmarkEnd w:id="160"/>
      <w:bookmarkEnd w:id="161"/>
    </w:p>
    <w:p w14:paraId="486725B7" w14:textId="77777777" w:rsidR="006B1176" w:rsidRDefault="006B1176" w:rsidP="006B1176"/>
    <w:p w14:paraId="18DAD440" w14:textId="4CF2FCA3"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982AF0">
        <w:t xml:space="preserve"> Pada G</w:t>
      </w:r>
      <w:r w:rsidR="00A27E5D">
        <w:t xml:space="preserve">ambar 3.1 terlihat alur perancangan dimulai dari proses perencanaan </w:t>
      </w:r>
      <w:r w:rsidR="00B57B9F">
        <w:t>sampai</w:t>
      </w:r>
      <w:r w:rsidR="00A27E5D">
        <w:t xml:space="preserve"> dengan proses pemeliharaan dengan penjelasan sebagai berikut :</w:t>
      </w:r>
    </w:p>
    <w:p w14:paraId="5E3ED7AA" w14:textId="24A9409B" w:rsidR="00A27E5D" w:rsidRDefault="00A27E5D" w:rsidP="006247DA">
      <w:pPr>
        <w:pStyle w:val="ListParagraph"/>
        <w:numPr>
          <w:ilvl w:val="2"/>
          <w:numId w:val="16"/>
        </w:numPr>
        <w:tabs>
          <w:tab w:val="clear" w:pos="2160"/>
        </w:tabs>
        <w:ind w:left="709" w:hanging="425"/>
      </w:pPr>
      <w:r>
        <w:t>Perencanaan</w:t>
      </w:r>
    </w:p>
    <w:p w14:paraId="6F60F927" w14:textId="53D207EE" w:rsidR="00A27E5D" w:rsidRDefault="00A27E5D" w:rsidP="007C4BB8">
      <w:pPr>
        <w:ind w:left="709"/>
      </w:pPr>
      <w:r>
        <w:t xml:space="preserve">Pada tahap perencanaan dilakukan </w:t>
      </w:r>
      <w:r w:rsidR="00B57B9F">
        <w:t>pengumpulan</w:t>
      </w:r>
      <w:r>
        <w:t xml:space="preserve">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6247DA">
      <w:pPr>
        <w:pStyle w:val="ListParagraph"/>
        <w:numPr>
          <w:ilvl w:val="2"/>
          <w:numId w:val="16"/>
        </w:numPr>
        <w:tabs>
          <w:tab w:val="clear" w:pos="2160"/>
        </w:tabs>
        <w:ind w:left="709" w:hanging="425"/>
      </w:pPr>
      <w:r>
        <w:t>Analisa</w:t>
      </w:r>
    </w:p>
    <w:p w14:paraId="4E07E7E7" w14:textId="46601A49" w:rsidR="007C4BB8" w:rsidRDefault="007C4BB8" w:rsidP="007C4BB8">
      <w:pPr>
        <w:ind w:left="709"/>
      </w:pPr>
      <w:r>
        <w:t xml:space="preserve">Pada tahap analisa dilakukan studi </w:t>
      </w:r>
      <w:r w:rsidR="00B57B9F">
        <w:t>literatur</w:t>
      </w:r>
      <w:r>
        <w:t xml:space="preserve">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6247DA">
      <w:pPr>
        <w:pStyle w:val="ListParagraph"/>
        <w:numPr>
          <w:ilvl w:val="2"/>
          <w:numId w:val="16"/>
        </w:numPr>
        <w:tabs>
          <w:tab w:val="clear" w:pos="2160"/>
        </w:tabs>
        <w:ind w:left="709" w:hanging="425"/>
      </w:pPr>
      <w:r>
        <w:t>Desain</w:t>
      </w:r>
    </w:p>
    <w:p w14:paraId="24A10A1F" w14:textId="75CCF4B7" w:rsidR="007C4BB8" w:rsidRDefault="007C4BB8" w:rsidP="001248F2">
      <w:pPr>
        <w:ind w:left="709"/>
      </w:pPr>
      <w:r>
        <w:t xml:space="preserve">Setelah mendapatkan gambaran mengenai sistem yang akan dibuat, selanjutnya dilakukan pemodelan sistem dengan menggunakan diagram pemodelan. Diagram pemodelan digunakan untuk menggambarkan hubungan dan interaksi antar komponen </w:t>
      </w:r>
      <w:r w:rsidR="00AD21FF">
        <w:t>di dalam</w:t>
      </w:r>
      <w:r>
        <w:t xml:space="preserve"> sistem, dengan menggunakan diagram maka akan menghasilkan gambar sistem yang lebih rinci yang digunakan untuk membangun sistem.</w:t>
      </w:r>
    </w:p>
    <w:p w14:paraId="785BF5F9" w14:textId="7FB5EECD" w:rsidR="00A27E5D" w:rsidRDefault="00A27E5D" w:rsidP="006247DA">
      <w:pPr>
        <w:pStyle w:val="ListParagraph"/>
        <w:numPr>
          <w:ilvl w:val="2"/>
          <w:numId w:val="16"/>
        </w:numPr>
        <w:tabs>
          <w:tab w:val="clear" w:pos="2160"/>
        </w:tabs>
        <w:ind w:left="709" w:hanging="425"/>
      </w:pPr>
      <w:r>
        <w:t>Implementasi</w:t>
      </w:r>
    </w:p>
    <w:p w14:paraId="0CD23F4B" w14:textId="13677DDC" w:rsidR="001248F2" w:rsidRDefault="001248F2" w:rsidP="001248F2">
      <w:pPr>
        <w:ind w:left="709"/>
      </w:pPr>
      <w:r>
        <w:t xml:space="preserve">Pada tahap implementasi, gambar pemodelan dari sistem kemudian diterjemahkan atau diimplementasikan menggunakan kode program untuk membuat sistem dapat bekerja sesuai dengan </w:t>
      </w:r>
      <w:r w:rsidR="00B57B9F">
        <w:t>desain</w:t>
      </w:r>
      <w:r>
        <w:t xml:space="preserve"> awal yang telah ditentukan.</w:t>
      </w:r>
    </w:p>
    <w:p w14:paraId="67C85E30" w14:textId="34622671" w:rsidR="001248F2" w:rsidRDefault="001248F2" w:rsidP="005C6C53">
      <w:pPr>
        <w:ind w:left="709"/>
      </w:pPr>
      <w:r>
        <w:t xml:space="preserve">Implementasi dilakukan dengan menggunakan bahasa pemrograman PHP dengan menggunakan </w:t>
      </w:r>
      <w:r w:rsidRPr="00F02A18">
        <w:rPr>
          <w:i/>
        </w:rPr>
        <w:t>framework</w:t>
      </w:r>
      <w:r w:rsidR="001962E8">
        <w:t xml:space="preserve"> </w:t>
      </w:r>
      <w:r w:rsidR="005E72E0" w:rsidRPr="005E72E0">
        <w:t>Laravel</w:t>
      </w:r>
      <w:r>
        <w:t xml:space="preserve">. </w:t>
      </w:r>
      <w:r w:rsidR="005E72E0" w:rsidRPr="005E72E0">
        <w:t>Laravel</w:t>
      </w:r>
      <w:r>
        <w:t xml:space="preserve">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w:t>
      </w:r>
      <w:r w:rsidR="005E72E0" w:rsidRPr="005E72E0">
        <w:t>Laravel</w:t>
      </w:r>
      <w:r>
        <w:t xml:space="preserve"> juga menyediakan komponen-komponen yang akan digunakan </w:t>
      </w:r>
      <w:r w:rsidR="00AD21FF">
        <w:t>di dalam</w:t>
      </w:r>
      <w:r>
        <w:t xml:space="preserve">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6247DA">
      <w:pPr>
        <w:pStyle w:val="ListParagraph"/>
        <w:numPr>
          <w:ilvl w:val="2"/>
          <w:numId w:val="16"/>
        </w:numPr>
        <w:tabs>
          <w:tab w:val="clear" w:pos="2160"/>
        </w:tabs>
        <w:ind w:left="709" w:hanging="425"/>
      </w:pPr>
      <w:r>
        <w:t xml:space="preserve">Pengujian </w:t>
      </w:r>
    </w:p>
    <w:p w14:paraId="192C33D7" w14:textId="280425B6"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w:t>
      </w:r>
      <w:r w:rsidR="00B57B9F">
        <w:t>mengetahui</w:t>
      </w:r>
      <w:r w:rsidR="00F90A88">
        <w:t xml:space="preserve"> kesesuaian hasil implementasi dengan desain awal dan juga untuk mengetahui performa dari sistem yang telah dibuat.</w:t>
      </w:r>
    </w:p>
    <w:p w14:paraId="4B2D340A" w14:textId="1C86E042" w:rsidR="00A27E5D" w:rsidRDefault="00A27E5D" w:rsidP="006247DA">
      <w:pPr>
        <w:pStyle w:val="ListParagraph"/>
        <w:numPr>
          <w:ilvl w:val="2"/>
          <w:numId w:val="16"/>
        </w:numPr>
        <w:tabs>
          <w:tab w:val="clear" w:pos="2160"/>
        </w:tabs>
        <w:ind w:left="709" w:hanging="425"/>
      </w:pPr>
      <w:r>
        <w:t>Pengiriman</w:t>
      </w:r>
    </w:p>
    <w:p w14:paraId="3688E8B7" w14:textId="60C4024D" w:rsidR="00845CF0" w:rsidRDefault="00845CF0" w:rsidP="00845CF0">
      <w:pPr>
        <w:ind w:left="709"/>
      </w:pPr>
      <w:r>
        <w:t xml:space="preserve">Pada tahap pengiriman, aplikasi yang sudah selesai dilakukan pengujian dan dinyatakan lolos uji selanjutkan akan dipasang atau diinstall pada </w:t>
      </w:r>
      <w:r w:rsidRPr="004522B7">
        <w:rPr>
          <w:i/>
        </w:rPr>
        <w:t>server</w:t>
      </w:r>
      <w:r>
        <w:t xml:space="preserve">. Pada proses </w:t>
      </w:r>
      <w:r w:rsidR="001962E8">
        <w:t>pengiriman</w:t>
      </w:r>
      <w:r>
        <w:t xml:space="preserve">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6247DA">
      <w:pPr>
        <w:pStyle w:val="ListParagraph"/>
        <w:numPr>
          <w:ilvl w:val="2"/>
          <w:numId w:val="16"/>
        </w:numPr>
        <w:tabs>
          <w:tab w:val="clear" w:pos="2160"/>
        </w:tabs>
        <w:ind w:left="709" w:hanging="425"/>
      </w:pPr>
      <w:r>
        <w:t>Perawatan</w:t>
      </w:r>
    </w:p>
    <w:p w14:paraId="2F1A5DE0" w14:textId="77777777" w:rsidR="00845CF0" w:rsidRDefault="00845CF0" w:rsidP="00845CF0">
      <w:pPr>
        <w:ind w:left="709"/>
      </w:pPr>
      <w:r>
        <w:t xml:space="preserve">Pada tahap pemeliharaan atau perawatan dilakukan pengecekan secara berkala pada aplikasi yang sudah berjalan pada </w:t>
      </w:r>
      <w:r w:rsidRPr="004522B7">
        <w:rPr>
          <w:i/>
        </w:rPr>
        <w:t>server</w:t>
      </w:r>
      <w:r>
        <w:t xml:space="preserve">. dengan adanya perawatan secara teratur jika ditemukan permasalahan atau komponen yang tidak bekerja maka  akan langsung diperbaiki sehingga tidak mengganggu kinerja dari </w:t>
      </w:r>
      <w:r w:rsidRPr="004522B7">
        <w:rPr>
          <w:i/>
        </w:rPr>
        <w:t>server</w:t>
      </w:r>
      <w:r>
        <w:t>.</w:t>
      </w:r>
    </w:p>
    <w:p w14:paraId="5400EA65" w14:textId="77777777" w:rsidR="00845CF0" w:rsidRDefault="00845CF0" w:rsidP="00845CF0">
      <w:pPr>
        <w:ind w:left="709"/>
      </w:pPr>
    </w:p>
    <w:p w14:paraId="5874069A" w14:textId="50FFBA9E" w:rsidR="00404441" w:rsidRDefault="00404441" w:rsidP="00B50DB0">
      <w:pPr>
        <w:pStyle w:val="SubBabIII"/>
        <w:ind w:hanging="720"/>
      </w:pPr>
      <w:bookmarkStart w:id="162" w:name="_Toc143523734"/>
      <w:bookmarkStart w:id="163" w:name="_Toc144760043"/>
      <w:r>
        <w:t>Kebutuhan Fungsional dan Non-Fungsional</w:t>
      </w:r>
      <w:bookmarkEnd w:id="162"/>
      <w:bookmarkEnd w:id="163"/>
    </w:p>
    <w:p w14:paraId="408E1465" w14:textId="5E455239"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w:t>
      </w:r>
      <w:r w:rsidR="00B57B9F">
        <w:t>rancangan</w:t>
      </w:r>
      <w:r>
        <w:t xml:space="preserve"> awal. </w:t>
      </w:r>
      <w:r w:rsidR="00B57B9F">
        <w:t>Berdasarkan</w:t>
      </w:r>
      <w:r>
        <w:t xml:space="preserve"> analisa pada tahap perancangan maka didapat hasil kebutuhan </w:t>
      </w:r>
      <w:r w:rsidR="006755D9">
        <w:lastRenderedPageBreak/>
        <w:t>fungsional sesuai pada T</w:t>
      </w:r>
      <w:r w:rsidR="007068A8">
        <w:t>abel 3.1</w:t>
      </w:r>
      <w:r>
        <w:t xml:space="preserve"> dan kebutuhan non </w:t>
      </w:r>
      <w:r w:rsidR="00B57B9F">
        <w:t>fungsional</w:t>
      </w:r>
      <w:r w:rsidR="006755D9">
        <w:t xml:space="preserve"> sesuai dengan T</w:t>
      </w:r>
      <w:r w:rsidR="007068A8">
        <w:t>abel 3.2</w:t>
      </w:r>
      <w:r>
        <w:t>.</w:t>
      </w:r>
    </w:p>
    <w:p w14:paraId="6D9B0A15" w14:textId="77777777" w:rsidR="00F37E3B" w:rsidRDefault="00F37E3B" w:rsidP="005A0E85">
      <w:pPr>
        <w:ind w:firstLine="720"/>
      </w:pPr>
    </w:p>
    <w:p w14:paraId="6FDEBC24" w14:textId="3BD7248D" w:rsidR="00F37E3B" w:rsidRDefault="001E4779" w:rsidP="001E4779">
      <w:pPr>
        <w:pStyle w:val="LabelGambar"/>
        <w:jc w:val="left"/>
      </w:pPr>
      <w:bookmarkStart w:id="164" w:name="_Toc142072718"/>
      <w:bookmarkStart w:id="165" w:name="_Toc143519700"/>
      <w:bookmarkStart w:id="166" w:name="_Toc143519870"/>
      <w:bookmarkStart w:id="167" w:name="_Toc144760233"/>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FB1F23">
        <w:rPr>
          <w:b/>
          <w:noProof/>
        </w:rPr>
        <w:t>1</w:t>
      </w:r>
      <w:r w:rsidRPr="001E4779">
        <w:rPr>
          <w:b/>
        </w:rPr>
        <w:fldChar w:fldCharType="end"/>
      </w:r>
      <w:r>
        <w:t xml:space="preserve"> </w:t>
      </w:r>
      <w:r w:rsidR="00CA0592">
        <w:t xml:space="preserve">Kebutuhan </w:t>
      </w:r>
      <w:r w:rsidR="00AC5CF6">
        <w:t>fungsional</w:t>
      </w:r>
      <w:bookmarkEnd w:id="164"/>
      <w:bookmarkEnd w:id="165"/>
      <w:bookmarkEnd w:id="166"/>
      <w:bookmarkEnd w:id="167"/>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AA194A">
        <w:trPr>
          <w:trHeight w:val="300"/>
        </w:trPr>
        <w:tc>
          <w:tcPr>
            <w:tcW w:w="567" w:type="dxa"/>
            <w:tcBorders>
              <w:top w:val="single" w:sz="4" w:space="0" w:color="auto"/>
              <w:left w:val="nil"/>
              <w:bottom w:val="nil"/>
              <w:right w:val="nil"/>
            </w:tcBorders>
            <w:shd w:val="clear" w:color="auto" w:fill="auto"/>
            <w:noWrap/>
            <w:hideMark/>
          </w:tcPr>
          <w:p w14:paraId="418C197E"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36BACCDE" w14:textId="6B50C08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 xml:space="preserve">utentikasi </w:t>
            </w:r>
            <w:r w:rsidRPr="00065B47">
              <w:rPr>
                <w:rFonts w:eastAsia="Times New Roman" w:cs="Times New Roman"/>
                <w:i/>
                <w:color w:val="000000"/>
                <w:szCs w:val="24"/>
                <w:lang w:val="en-US"/>
              </w:rPr>
              <w:t>login</w:t>
            </w:r>
            <w:r w:rsidRPr="00F37E3B">
              <w:rPr>
                <w:rFonts w:eastAsia="Times New Roman" w:cs="Times New Roman"/>
                <w:color w:val="000000"/>
                <w:szCs w:val="24"/>
                <w:lang w:val="en-US"/>
              </w:rPr>
              <w:t xml:space="preserve"> dan logout</w:t>
            </w:r>
          </w:p>
        </w:tc>
        <w:tc>
          <w:tcPr>
            <w:tcW w:w="5244" w:type="dxa"/>
            <w:tcBorders>
              <w:top w:val="single" w:sz="4" w:space="0" w:color="auto"/>
              <w:left w:val="nil"/>
              <w:bottom w:val="nil"/>
              <w:right w:val="nil"/>
            </w:tcBorders>
            <w:shd w:val="clear" w:color="auto" w:fill="auto"/>
            <w:noWrap/>
            <w:hideMark/>
          </w:tcPr>
          <w:p w14:paraId="37522F2D" w14:textId="2EC3015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autentikasi untuk melakukan </w:t>
            </w:r>
            <w:r w:rsidR="00A12BFC" w:rsidRPr="00065B47">
              <w:rPr>
                <w:rFonts w:eastAsia="Times New Roman" w:cs="Times New Roman"/>
                <w:i/>
                <w:color w:val="000000"/>
                <w:szCs w:val="24"/>
                <w:lang w:val="en-US"/>
              </w:rPr>
              <w:t>login</w:t>
            </w:r>
            <w:r w:rsidR="00A12BFC" w:rsidRPr="00F37E3B">
              <w:rPr>
                <w:rFonts w:eastAsia="Times New Roman" w:cs="Times New Roman"/>
                <w:color w:val="000000"/>
                <w:szCs w:val="24"/>
                <w:lang w:val="en-US"/>
              </w:rPr>
              <w:t xml:space="preserve"> dan </w:t>
            </w:r>
            <w:r w:rsidR="00A12BFC" w:rsidRPr="00065B47">
              <w:rPr>
                <w:rFonts w:eastAsia="Times New Roman" w:cs="Times New Roman"/>
                <w:i/>
                <w:color w:val="000000"/>
                <w:szCs w:val="24"/>
                <w:lang w:val="en-US"/>
              </w:rPr>
              <w:t>logout</w:t>
            </w:r>
          </w:p>
        </w:tc>
      </w:tr>
      <w:tr w:rsidR="00A12BFC" w:rsidRPr="00F37E3B" w14:paraId="411486DC" w14:textId="77777777" w:rsidTr="00AA194A">
        <w:trPr>
          <w:trHeight w:val="300"/>
        </w:trPr>
        <w:tc>
          <w:tcPr>
            <w:tcW w:w="567" w:type="dxa"/>
            <w:tcBorders>
              <w:top w:val="nil"/>
              <w:left w:val="nil"/>
              <w:bottom w:val="nil"/>
              <w:right w:val="nil"/>
            </w:tcBorders>
            <w:shd w:val="clear" w:color="auto" w:fill="auto"/>
            <w:noWrap/>
            <w:hideMark/>
          </w:tcPr>
          <w:p w14:paraId="034D4C88"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hideMark/>
          </w:tcPr>
          <w:p w14:paraId="477DB96C" w14:textId="6DA25F76"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 xml:space="preserve">anti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3D3F5108" w14:textId="3D5475F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gganti </w:t>
            </w:r>
            <w:r w:rsidR="00A12BFC" w:rsidRPr="00412987">
              <w:rPr>
                <w:rFonts w:eastAsia="Times New Roman" w:cs="Times New Roman"/>
                <w:i/>
                <w:color w:val="000000"/>
                <w:szCs w:val="24"/>
                <w:lang w:val="en-US"/>
              </w:rPr>
              <w:t>password</w:t>
            </w:r>
          </w:p>
        </w:tc>
      </w:tr>
      <w:tr w:rsidR="00A12BFC" w:rsidRPr="00F37E3B" w14:paraId="065AC649" w14:textId="77777777" w:rsidTr="00AA194A">
        <w:trPr>
          <w:trHeight w:val="300"/>
        </w:trPr>
        <w:tc>
          <w:tcPr>
            <w:tcW w:w="567" w:type="dxa"/>
            <w:tcBorders>
              <w:top w:val="nil"/>
              <w:left w:val="nil"/>
              <w:bottom w:val="nil"/>
              <w:right w:val="nil"/>
            </w:tcBorders>
            <w:shd w:val="clear" w:color="auto" w:fill="auto"/>
            <w:noWrap/>
            <w:hideMark/>
          </w:tcPr>
          <w:p w14:paraId="4B866F6D"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hideMark/>
          </w:tcPr>
          <w:p w14:paraId="7F6D89B4" w14:textId="541484A8"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 xml:space="preserve">eset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2848A7D1" w14:textId="0E379AE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angani kondisi lupa </w:t>
            </w:r>
            <w:r w:rsidR="00A12BFC" w:rsidRPr="00412987">
              <w:rPr>
                <w:rFonts w:eastAsia="Times New Roman" w:cs="Times New Roman"/>
                <w:i/>
                <w:color w:val="000000"/>
                <w:szCs w:val="24"/>
                <w:lang w:val="en-US"/>
              </w:rPr>
              <w:t>password</w:t>
            </w:r>
          </w:p>
        </w:tc>
      </w:tr>
      <w:tr w:rsidR="00A12BFC" w:rsidRPr="00F37E3B" w14:paraId="452D6B89" w14:textId="77777777" w:rsidTr="00AA194A">
        <w:trPr>
          <w:trHeight w:val="300"/>
        </w:trPr>
        <w:tc>
          <w:tcPr>
            <w:tcW w:w="567" w:type="dxa"/>
            <w:tcBorders>
              <w:top w:val="nil"/>
              <w:left w:val="nil"/>
              <w:bottom w:val="nil"/>
              <w:right w:val="nil"/>
            </w:tcBorders>
            <w:shd w:val="clear" w:color="auto" w:fill="auto"/>
            <w:noWrap/>
            <w:hideMark/>
          </w:tcPr>
          <w:p w14:paraId="63758B53"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hideMark/>
          </w:tcPr>
          <w:p w14:paraId="2F6EE0D2" w14:textId="0FF546BB"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5244" w:type="dxa"/>
            <w:tcBorders>
              <w:top w:val="nil"/>
              <w:left w:val="nil"/>
              <w:bottom w:val="nil"/>
              <w:right w:val="nil"/>
            </w:tcBorders>
            <w:shd w:val="clear" w:color="auto" w:fill="auto"/>
            <w:noWrap/>
            <w:hideMark/>
          </w:tcPr>
          <w:p w14:paraId="4BB3A0D2" w14:textId="5D8B173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verifikasi </w:t>
            </w:r>
            <w:r w:rsidR="00780C9B" w:rsidRPr="00780C9B">
              <w:rPr>
                <w:rFonts w:eastAsia="Times New Roman" w:cs="Times New Roman"/>
                <w:i/>
                <w:color w:val="000000"/>
                <w:szCs w:val="24"/>
                <w:lang w:val="en-US"/>
              </w:rPr>
              <w:t>email</w:t>
            </w:r>
          </w:p>
        </w:tc>
      </w:tr>
      <w:tr w:rsidR="00A12BFC" w:rsidRPr="00F37E3B" w14:paraId="6DA985AE" w14:textId="77777777" w:rsidTr="00AA194A">
        <w:trPr>
          <w:trHeight w:val="300"/>
        </w:trPr>
        <w:tc>
          <w:tcPr>
            <w:tcW w:w="567" w:type="dxa"/>
            <w:tcBorders>
              <w:top w:val="nil"/>
              <w:left w:val="nil"/>
              <w:bottom w:val="nil"/>
              <w:right w:val="nil"/>
            </w:tcBorders>
            <w:shd w:val="clear" w:color="auto" w:fill="auto"/>
            <w:noWrap/>
          </w:tcPr>
          <w:p w14:paraId="53562141" w14:textId="1B7A68E9"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tcPr>
          <w:p w14:paraId="2A46AEAE" w14:textId="7E70800E"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tcPr>
          <w:p w14:paraId="74A80A8C" w14:textId="33F9BDA9"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AA194A">
        <w:trPr>
          <w:trHeight w:val="300"/>
        </w:trPr>
        <w:tc>
          <w:tcPr>
            <w:tcW w:w="567" w:type="dxa"/>
            <w:tcBorders>
              <w:top w:val="nil"/>
              <w:left w:val="nil"/>
              <w:bottom w:val="nil"/>
              <w:right w:val="nil"/>
            </w:tcBorders>
            <w:shd w:val="clear" w:color="auto" w:fill="auto"/>
            <w:noWrap/>
            <w:hideMark/>
          </w:tcPr>
          <w:p w14:paraId="7A83390A" w14:textId="5491355B"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hideMark/>
          </w:tcPr>
          <w:p w14:paraId="17301F69" w14:textId="7FF9764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hideMark/>
          </w:tcPr>
          <w:p w14:paraId="2C31AC7A" w14:textId="7E51E70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daftar </w:t>
            </w:r>
            <w:r w:rsidR="00B57B9F">
              <w:rPr>
                <w:rFonts w:eastAsia="Times New Roman" w:cs="Times New Roman"/>
                <w:color w:val="000000"/>
                <w:szCs w:val="24"/>
                <w:lang w:val="en-US"/>
              </w:rPr>
              <w:t>akses</w:t>
            </w:r>
            <w:r w:rsidR="00A12BFC" w:rsidRPr="00F37E3B">
              <w:rPr>
                <w:rFonts w:eastAsia="Times New Roman" w:cs="Times New Roman"/>
                <w:color w:val="000000"/>
                <w:szCs w:val="24"/>
                <w:lang w:val="en-US"/>
              </w:rPr>
              <w:t xml:space="preserve"> yang dimiliki oleh pengguna</w:t>
            </w:r>
          </w:p>
        </w:tc>
      </w:tr>
      <w:tr w:rsidR="00A12BFC" w:rsidRPr="00F37E3B" w14:paraId="5CDBA7E0" w14:textId="77777777" w:rsidTr="00AA194A">
        <w:trPr>
          <w:trHeight w:val="300"/>
        </w:trPr>
        <w:tc>
          <w:tcPr>
            <w:tcW w:w="567" w:type="dxa"/>
            <w:tcBorders>
              <w:top w:val="nil"/>
              <w:left w:val="nil"/>
              <w:bottom w:val="nil"/>
              <w:right w:val="nil"/>
            </w:tcBorders>
            <w:shd w:val="clear" w:color="auto" w:fill="auto"/>
            <w:noWrap/>
            <w:hideMark/>
          </w:tcPr>
          <w:p w14:paraId="46CC43AE" w14:textId="0A762E68"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hideMark/>
          </w:tcPr>
          <w:p w14:paraId="254D4015" w14:textId="00A1335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hideMark/>
          </w:tcPr>
          <w:p w14:paraId="1FA01F40" w14:textId="0EAC6AE4"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AA194A">
        <w:trPr>
          <w:trHeight w:val="300"/>
        </w:trPr>
        <w:tc>
          <w:tcPr>
            <w:tcW w:w="567" w:type="dxa"/>
            <w:tcBorders>
              <w:top w:val="nil"/>
              <w:left w:val="nil"/>
              <w:bottom w:val="nil"/>
              <w:right w:val="nil"/>
            </w:tcBorders>
            <w:shd w:val="clear" w:color="auto" w:fill="auto"/>
            <w:noWrap/>
            <w:hideMark/>
          </w:tcPr>
          <w:p w14:paraId="71C41D1B" w14:textId="71496942"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hideMark/>
          </w:tcPr>
          <w:p w14:paraId="0B9D81C2" w14:textId="18333BFC"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sidR="00AD21FF">
              <w:rPr>
                <w:rFonts w:eastAsia="Times New Roman" w:cs="Times New Roman"/>
                <w:color w:val="000000"/>
                <w:szCs w:val="24"/>
                <w:lang w:val="en-US"/>
              </w:rPr>
              <w:t>aktivitas</w:t>
            </w:r>
          </w:p>
        </w:tc>
        <w:tc>
          <w:tcPr>
            <w:tcW w:w="5244" w:type="dxa"/>
            <w:tcBorders>
              <w:top w:val="nil"/>
              <w:left w:val="nil"/>
              <w:bottom w:val="nil"/>
              <w:right w:val="nil"/>
            </w:tcBorders>
            <w:shd w:val="clear" w:color="auto" w:fill="auto"/>
            <w:noWrap/>
            <w:hideMark/>
          </w:tcPr>
          <w:p w14:paraId="3487A700" w14:textId="52764CFA"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w:t>
            </w:r>
            <w:r w:rsidR="00AD21FF">
              <w:rPr>
                <w:rFonts w:eastAsia="Times New Roman" w:cs="Times New Roman"/>
                <w:color w:val="000000"/>
                <w:szCs w:val="24"/>
                <w:lang w:val="en-US"/>
              </w:rPr>
              <w:t>aktivitas</w:t>
            </w:r>
            <w:r w:rsidR="00A12BFC" w:rsidRPr="00F37E3B">
              <w:rPr>
                <w:rFonts w:eastAsia="Times New Roman" w:cs="Times New Roman"/>
                <w:color w:val="000000"/>
                <w:szCs w:val="24"/>
                <w:lang w:val="en-US"/>
              </w:rPr>
              <w:t xml:space="preserve"> </w:t>
            </w:r>
          </w:p>
        </w:tc>
      </w:tr>
      <w:tr w:rsidR="00A12BFC" w:rsidRPr="00F37E3B" w14:paraId="16031DD9" w14:textId="77777777" w:rsidTr="00AA194A">
        <w:trPr>
          <w:trHeight w:val="300"/>
        </w:trPr>
        <w:tc>
          <w:tcPr>
            <w:tcW w:w="567" w:type="dxa"/>
            <w:tcBorders>
              <w:top w:val="nil"/>
              <w:left w:val="nil"/>
              <w:bottom w:val="nil"/>
              <w:right w:val="nil"/>
            </w:tcBorders>
            <w:shd w:val="clear" w:color="auto" w:fill="auto"/>
            <w:noWrap/>
            <w:hideMark/>
          </w:tcPr>
          <w:p w14:paraId="5287F88C" w14:textId="4FD5EFF7"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hideMark/>
          </w:tcPr>
          <w:p w14:paraId="4556F551" w14:textId="2BC15E6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hideMark/>
          </w:tcPr>
          <w:p w14:paraId="340DF1D4" w14:textId="17D1F73F"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AA194A">
        <w:trPr>
          <w:trHeight w:val="300"/>
        </w:trPr>
        <w:tc>
          <w:tcPr>
            <w:tcW w:w="567" w:type="dxa"/>
            <w:tcBorders>
              <w:top w:val="nil"/>
              <w:left w:val="nil"/>
              <w:bottom w:val="nil"/>
              <w:right w:val="nil"/>
            </w:tcBorders>
            <w:shd w:val="clear" w:color="auto" w:fill="auto"/>
            <w:noWrap/>
            <w:hideMark/>
          </w:tcPr>
          <w:p w14:paraId="109CBA6B" w14:textId="533A9111"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hideMark/>
          </w:tcPr>
          <w:p w14:paraId="67A85144" w14:textId="40727E0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hideMark/>
          </w:tcPr>
          <w:p w14:paraId="3F4298F6" w14:textId="3D65D0E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AA194A">
        <w:trPr>
          <w:trHeight w:val="300"/>
        </w:trPr>
        <w:tc>
          <w:tcPr>
            <w:tcW w:w="567" w:type="dxa"/>
            <w:tcBorders>
              <w:top w:val="nil"/>
              <w:left w:val="nil"/>
              <w:bottom w:val="nil"/>
              <w:right w:val="nil"/>
            </w:tcBorders>
            <w:shd w:val="clear" w:color="auto" w:fill="auto"/>
            <w:noWrap/>
            <w:hideMark/>
          </w:tcPr>
          <w:p w14:paraId="19A78340" w14:textId="2644D1F0"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hideMark/>
          </w:tcPr>
          <w:p w14:paraId="4A62E3D3" w14:textId="23E06A2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hideMark/>
          </w:tcPr>
          <w:p w14:paraId="4ECAEA9F" w14:textId="23EE8D8C"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AA194A">
        <w:trPr>
          <w:trHeight w:val="300"/>
        </w:trPr>
        <w:tc>
          <w:tcPr>
            <w:tcW w:w="567" w:type="dxa"/>
            <w:tcBorders>
              <w:top w:val="nil"/>
              <w:left w:val="nil"/>
              <w:bottom w:val="nil"/>
              <w:right w:val="nil"/>
            </w:tcBorders>
            <w:shd w:val="clear" w:color="auto" w:fill="auto"/>
            <w:noWrap/>
            <w:hideMark/>
          </w:tcPr>
          <w:p w14:paraId="2B1BB9E9" w14:textId="65CEBCEA"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hideMark/>
          </w:tcPr>
          <w:p w14:paraId="61B7FBE1" w14:textId="0A7E878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5244" w:type="dxa"/>
            <w:tcBorders>
              <w:top w:val="nil"/>
              <w:left w:val="nil"/>
              <w:bottom w:val="nil"/>
              <w:right w:val="nil"/>
            </w:tcBorders>
            <w:shd w:val="clear" w:color="auto" w:fill="auto"/>
            <w:noWrap/>
            <w:hideMark/>
          </w:tcPr>
          <w:p w14:paraId="6A46D794" w14:textId="32D34FB0"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jalur komunikasi menggunakan websocket</w:t>
            </w:r>
          </w:p>
        </w:tc>
      </w:tr>
      <w:tr w:rsidR="00A12BFC" w:rsidRPr="00F37E3B" w14:paraId="01832A4D" w14:textId="77777777" w:rsidTr="00AA194A">
        <w:trPr>
          <w:trHeight w:val="300"/>
        </w:trPr>
        <w:tc>
          <w:tcPr>
            <w:tcW w:w="567" w:type="dxa"/>
            <w:tcBorders>
              <w:top w:val="nil"/>
              <w:left w:val="nil"/>
              <w:bottom w:val="nil"/>
              <w:right w:val="nil"/>
            </w:tcBorders>
            <w:shd w:val="clear" w:color="auto" w:fill="auto"/>
            <w:noWrap/>
            <w:hideMark/>
          </w:tcPr>
          <w:p w14:paraId="546C0182" w14:textId="6ED41EED"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hideMark/>
          </w:tcPr>
          <w:p w14:paraId="4E82CCBD" w14:textId="39B331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ndapatkan signature</w:t>
            </w:r>
          </w:p>
        </w:tc>
        <w:tc>
          <w:tcPr>
            <w:tcW w:w="5244" w:type="dxa"/>
            <w:tcBorders>
              <w:top w:val="nil"/>
              <w:left w:val="nil"/>
              <w:bottom w:val="nil"/>
              <w:right w:val="nil"/>
            </w:tcBorders>
            <w:shd w:val="clear" w:color="auto" w:fill="auto"/>
            <w:noWrap/>
            <w:hideMark/>
          </w:tcPr>
          <w:p w14:paraId="0AF559D0" w14:textId="0C93756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peroleh signature untuk melakukan subscribe ke channel websocket</w:t>
            </w:r>
          </w:p>
        </w:tc>
      </w:tr>
      <w:tr w:rsidR="00A12BFC" w:rsidRPr="00F37E3B" w14:paraId="40ADAF14" w14:textId="77777777" w:rsidTr="00AA194A">
        <w:trPr>
          <w:trHeight w:val="300"/>
        </w:trPr>
        <w:tc>
          <w:tcPr>
            <w:tcW w:w="567" w:type="dxa"/>
            <w:tcBorders>
              <w:top w:val="nil"/>
              <w:left w:val="nil"/>
              <w:right w:val="nil"/>
            </w:tcBorders>
            <w:shd w:val="clear" w:color="auto" w:fill="auto"/>
            <w:noWrap/>
            <w:hideMark/>
          </w:tcPr>
          <w:p w14:paraId="1FFA861F" w14:textId="1007A053"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hideMark/>
          </w:tcPr>
          <w:p w14:paraId="68F804F0" w14:textId="148D881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5244" w:type="dxa"/>
            <w:tcBorders>
              <w:top w:val="nil"/>
              <w:left w:val="nil"/>
              <w:right w:val="nil"/>
            </w:tcBorders>
            <w:shd w:val="clear" w:color="auto" w:fill="auto"/>
            <w:noWrap/>
            <w:hideMark/>
          </w:tcPr>
          <w:p w14:paraId="0DE260F1" w14:textId="7E94D12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update status pintu</w:t>
            </w:r>
          </w:p>
        </w:tc>
      </w:tr>
      <w:tr w:rsidR="00A12BFC" w:rsidRPr="00F37E3B" w14:paraId="7065C6D1" w14:textId="77777777" w:rsidTr="00AA194A">
        <w:trPr>
          <w:trHeight w:val="300"/>
        </w:trPr>
        <w:tc>
          <w:tcPr>
            <w:tcW w:w="567" w:type="dxa"/>
            <w:tcBorders>
              <w:top w:val="nil"/>
              <w:left w:val="nil"/>
              <w:bottom w:val="single" w:sz="4" w:space="0" w:color="auto"/>
              <w:right w:val="nil"/>
            </w:tcBorders>
            <w:shd w:val="clear" w:color="auto" w:fill="auto"/>
            <w:noWrap/>
            <w:hideMark/>
          </w:tcPr>
          <w:p w14:paraId="62226E93" w14:textId="61FCAADF"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hideMark/>
          </w:tcPr>
          <w:p w14:paraId="5DF8F536" w14:textId="4E09E6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hideMark/>
          </w:tcPr>
          <w:p w14:paraId="32E40377" w14:textId="3D7D6EE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4492B6E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w:t>
      </w:r>
      <w:r w:rsidR="00B57B9F">
        <w:t>layanan</w:t>
      </w:r>
      <w:r w:rsidR="004D143A">
        <w:t xml:space="preserve"> untuk 2 jenis </w:t>
      </w:r>
      <w:r w:rsidR="004D143A" w:rsidRPr="004D143A">
        <w:rPr>
          <w:i/>
        </w:rPr>
        <w:t>client</w:t>
      </w:r>
      <w:r w:rsidR="004D143A">
        <w:t xml:space="preserve">, pertama yaitu </w:t>
      </w:r>
      <w:r w:rsidR="00B57B9F">
        <w:t>perangkat</w:t>
      </w:r>
      <w:r w:rsidR="004D143A">
        <w:t xml:space="preserve"> aplikasi mobile yang dipakai oleh operator dan pengguna, yang kedua yaitu perangkat kunci pintu berbasi IoT. </w:t>
      </w:r>
      <w:r w:rsidR="002A2710">
        <w:t xml:space="preserve">Untuk jenis client ini sistem yang dibuat akan memberikan layanan API yang digunakan untuk melakukan </w:t>
      </w:r>
      <w:r w:rsidR="00F218E6">
        <w:t xml:space="preserve">beberapa kegiatan seperti </w:t>
      </w:r>
      <w:r w:rsidR="00F218E6" w:rsidRPr="00065B47">
        <w:rPr>
          <w:i/>
        </w:rPr>
        <w:t>login</w:t>
      </w:r>
      <w:r w:rsidR="00F218E6">
        <w:t xml:space="preserve">, </w:t>
      </w:r>
      <w:r w:rsidR="00F218E6" w:rsidRPr="00065B47">
        <w:rPr>
          <w:i/>
        </w:rPr>
        <w:t>logout</w:t>
      </w:r>
      <w:r w:rsidR="00F218E6">
        <w:t xml:space="preserve">, ganti </w:t>
      </w:r>
      <w:r w:rsidR="00F218E6" w:rsidRPr="00065B47">
        <w:rPr>
          <w:i/>
        </w:rPr>
        <w:t>password</w:t>
      </w:r>
      <w:r w:rsidR="00F218E6">
        <w:t xml:space="preserve">, </w:t>
      </w:r>
      <w:r w:rsidR="00F218E6" w:rsidRPr="00065B47">
        <w:rPr>
          <w:i/>
        </w:rPr>
        <w:t>reset</w:t>
      </w:r>
      <w:r w:rsidR="00F218E6">
        <w:t xml:space="preserve"> </w:t>
      </w:r>
      <w:r w:rsidR="00F218E6" w:rsidRPr="00065B47">
        <w:rPr>
          <w:i/>
        </w:rPr>
        <w:t>password</w:t>
      </w:r>
      <w:r w:rsidR="00F218E6">
        <w:t xml:space="preserve">, verifikasi </w:t>
      </w:r>
      <w:r w:rsidR="00780C9B" w:rsidRPr="00780C9B">
        <w:rPr>
          <w:i/>
        </w:rPr>
        <w:t>email</w:t>
      </w:r>
      <w:r w:rsidR="00F218E6">
        <w:t>, verifikasi akses dan lain sebagainya.</w:t>
      </w:r>
    </w:p>
    <w:p w14:paraId="2E5BBCC5" w14:textId="77777777" w:rsidR="005A0E85" w:rsidRDefault="005A0E85" w:rsidP="00C00FD4"/>
    <w:p w14:paraId="0DBD868D" w14:textId="2191B9E2" w:rsidR="005B0DD3" w:rsidRDefault="005B0DD3" w:rsidP="005B0DD3">
      <w:pPr>
        <w:pStyle w:val="LabelGambar"/>
        <w:jc w:val="left"/>
      </w:pPr>
      <w:bookmarkStart w:id="168" w:name="_Toc142072719"/>
      <w:bookmarkStart w:id="169" w:name="_Toc143519701"/>
      <w:bookmarkStart w:id="170" w:name="_Toc143519871"/>
      <w:bookmarkStart w:id="171" w:name="_Toc144760234"/>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FB1F23">
        <w:rPr>
          <w:b/>
          <w:noProof/>
        </w:rPr>
        <w:t>2</w:t>
      </w:r>
      <w:r w:rsidRPr="005B0DD3">
        <w:rPr>
          <w:b/>
        </w:rPr>
        <w:fldChar w:fldCharType="end"/>
      </w:r>
      <w:r w:rsidR="001962E8">
        <w:t xml:space="preserve"> Kebutuhan </w:t>
      </w:r>
      <w:r w:rsidR="00AC5CF6">
        <w:t>non fungsional</w:t>
      </w:r>
      <w:bookmarkEnd w:id="168"/>
      <w:bookmarkEnd w:id="169"/>
      <w:bookmarkEnd w:id="170"/>
      <w:bookmarkEnd w:id="171"/>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AA194A">
        <w:trPr>
          <w:trHeight w:val="300"/>
        </w:trPr>
        <w:tc>
          <w:tcPr>
            <w:tcW w:w="567" w:type="dxa"/>
            <w:tcBorders>
              <w:top w:val="single" w:sz="4" w:space="0" w:color="auto"/>
              <w:left w:val="nil"/>
              <w:bottom w:val="nil"/>
              <w:right w:val="nil"/>
            </w:tcBorders>
            <w:shd w:val="clear" w:color="auto" w:fill="auto"/>
            <w:noWrap/>
            <w:hideMark/>
          </w:tcPr>
          <w:p w14:paraId="2B5C7EA5"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167352BD" w14:textId="17516077"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hideMark/>
          </w:tcPr>
          <w:p w14:paraId="6139EB7C" w14:textId="60301564"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AA194A">
        <w:trPr>
          <w:trHeight w:val="300"/>
        </w:trPr>
        <w:tc>
          <w:tcPr>
            <w:tcW w:w="567" w:type="dxa"/>
            <w:tcBorders>
              <w:top w:val="nil"/>
              <w:left w:val="nil"/>
              <w:right w:val="nil"/>
            </w:tcBorders>
            <w:shd w:val="clear" w:color="auto" w:fill="auto"/>
            <w:noWrap/>
            <w:hideMark/>
          </w:tcPr>
          <w:p w14:paraId="0E64C973"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hideMark/>
          </w:tcPr>
          <w:p w14:paraId="4B90FE4B" w14:textId="046C88C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hideMark/>
          </w:tcPr>
          <w:p w14:paraId="147861F5" w14:textId="4B0C668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AA194A">
        <w:trPr>
          <w:trHeight w:val="300"/>
        </w:trPr>
        <w:tc>
          <w:tcPr>
            <w:tcW w:w="567" w:type="dxa"/>
            <w:tcBorders>
              <w:top w:val="nil"/>
              <w:left w:val="nil"/>
              <w:bottom w:val="single" w:sz="4" w:space="0" w:color="auto"/>
              <w:right w:val="nil"/>
            </w:tcBorders>
            <w:shd w:val="clear" w:color="auto" w:fill="auto"/>
            <w:noWrap/>
            <w:hideMark/>
          </w:tcPr>
          <w:p w14:paraId="2659C40B"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hideMark/>
          </w:tcPr>
          <w:p w14:paraId="5CC29A35" w14:textId="00E77B61"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hideMark/>
          </w:tcPr>
          <w:p w14:paraId="30A2D6A5" w14:textId="33AA2ED5"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5E16FBFA" w:rsidR="00CE3A24" w:rsidRDefault="007068A8" w:rsidP="00CE3A24">
      <w:pPr>
        <w:ind w:firstLine="720"/>
      </w:pPr>
      <w:r>
        <w:t>Tabel 3.2</w:t>
      </w:r>
      <w:r w:rsidR="001962E8">
        <w:t xml:space="preserve"> menjelaskan kebutuhan </w:t>
      </w:r>
      <w:r w:rsidR="00AC5CF6">
        <w:t>non fungsional</w:t>
      </w:r>
      <w:r w:rsidR="00CE3A24">
        <w:t xml:space="preserve">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29D00FF7" w14:textId="53A74CBB" w:rsidR="001E0EE9" w:rsidRPr="001E0EE9" w:rsidRDefault="001E0EE9" w:rsidP="00B50DB0">
      <w:pPr>
        <w:pStyle w:val="SubBabIII"/>
        <w:ind w:hanging="720"/>
      </w:pPr>
      <w:bookmarkStart w:id="172" w:name="_Toc144760044"/>
      <w:bookmarkStart w:id="173" w:name="_Toc143523735"/>
      <w:r>
        <w:t xml:space="preserve">Perancangan Metode </w:t>
      </w:r>
      <w:r>
        <w:rPr>
          <w:i/>
        </w:rPr>
        <w:t>Access Control</w:t>
      </w:r>
      <w:bookmarkEnd w:id="172"/>
    </w:p>
    <w:p w14:paraId="1EB85BC1" w14:textId="77777777" w:rsidR="00C653A2" w:rsidRDefault="001E0EE9" w:rsidP="001E0EE9">
      <w:pPr>
        <w:ind w:firstLine="720"/>
      </w:pPr>
      <w:r>
        <w:t>Setiap pintu pada gedung akan dikunci menggunakan perangkat kunci pintu digital, hal tersebut memungkinkan untuk melakukan verifikasi akses kepada semua pengguna yang ingin mengakses ruangan tersebut. Proses verifikasi akses dapat dilaksanakan dengan meng</w:t>
      </w:r>
      <w:r w:rsidR="00C653A2">
        <w:t>g</w:t>
      </w:r>
      <w:r>
        <w:t xml:space="preserve">unakan berbagai macam metode, penelitian yang dilakukan oleh Indra Hermawan dkk </w:t>
      </w:r>
      <w:r w:rsidR="00C653A2">
        <w:fldChar w:fldCharType="begin" w:fldLock="1"/>
      </w:r>
      <w:r w:rsidR="00C653A2">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operties":{"noteIndex":0},"schema":"https://github.com/citation-style-language/schema/raw/master/csl-citation.json"}</w:instrText>
      </w:r>
      <w:r w:rsidR="00C653A2">
        <w:fldChar w:fldCharType="separate"/>
      </w:r>
      <w:r w:rsidR="00C653A2" w:rsidRPr="00C653A2">
        <w:rPr>
          <w:noProof/>
        </w:rPr>
        <w:t>[2]</w:t>
      </w:r>
      <w:r w:rsidR="00C653A2">
        <w:fldChar w:fldCharType="end"/>
      </w:r>
      <w:r>
        <w:t xml:space="preserve"> tentang autentikasi pada kunci pintu pintar, RFID dapat digunakan untuk melakukan autentikasi kunci pintu, namun metode ini juga tidak menyed</w:t>
      </w:r>
      <w:bookmarkStart w:id="174" w:name="_GoBack"/>
      <w:bookmarkEnd w:id="174"/>
      <w:r>
        <w:t xml:space="preserve">iakan solusi yang sesuai untuk menyelesaikan permasalahan dikarenakan RFID hanya akan menggantikan tempat </w:t>
      </w:r>
      <w:r>
        <w:lastRenderedPageBreak/>
        <w:t xml:space="preserve">dari kunci fisik. Oleh karena itu pada penelitian ini dikembangkan metode lain untuk melakukan autentikasi akses. </w:t>
      </w:r>
    </w:p>
    <w:p w14:paraId="5437757A" w14:textId="5C81E1BC" w:rsidR="001E0EE9" w:rsidRDefault="001E0EE9" w:rsidP="001E0EE9">
      <w:pPr>
        <w:ind w:firstLine="720"/>
      </w:pPr>
      <w:r>
        <w:t xml:space="preserve">Pada penelitian ini menggunakan </w:t>
      </w:r>
      <w:r>
        <w:rPr>
          <w:i/>
        </w:rPr>
        <w:t>access</w:t>
      </w:r>
      <w:r>
        <w:t xml:space="preserve"> </w:t>
      </w:r>
      <w:r>
        <w:rPr>
          <w:i/>
        </w:rPr>
        <w:t>control</w:t>
      </w:r>
      <w:r>
        <w:t xml:space="preserve"> </w:t>
      </w:r>
      <w:r>
        <w:rPr>
          <w:i/>
        </w:rPr>
        <w:t>list</w:t>
      </w:r>
      <w:r>
        <w:t xml:space="preserve"> untuk</w:t>
      </w:r>
      <w:r w:rsidR="00C653A2">
        <w:t xml:space="preserve"> menentukan apakah pengguna diiz</w:t>
      </w:r>
      <w:r>
        <w:t>inkan untuk masuk ke suatu ruangan. Diagram dari metode verifikasi akses dapat dilihat pada</w:t>
      </w:r>
      <w:r w:rsidR="00DA65AD">
        <w:t xml:space="preserve"> Gambar 3.2</w:t>
      </w:r>
      <w:r>
        <w:t xml:space="preserve"> di</w:t>
      </w:r>
      <w:r w:rsidR="00DA65AD">
        <w:t xml:space="preserve"> </w:t>
      </w:r>
      <w:r>
        <w:t>bawah.</w:t>
      </w:r>
    </w:p>
    <w:p w14:paraId="1CB7F67A" w14:textId="77777777" w:rsidR="00DA65AD" w:rsidRDefault="00DA65AD" w:rsidP="00DA65AD">
      <w:pPr>
        <w:keepNext/>
      </w:pPr>
      <w:r>
        <w:rPr>
          <w:noProof/>
          <w:lang w:val="en-US"/>
        </w:rPr>
        <w:drawing>
          <wp:inline distT="0" distB="0" distL="0" distR="0" wp14:anchorId="07C99185" wp14:editId="6DAE0324">
            <wp:extent cx="5039995" cy="2030366"/>
            <wp:effectExtent l="0" t="0" r="8255" b="8255"/>
            <wp:docPr id="80" name="Picture 8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4">
                      <a:extLst>
                        <a:ext uri="{28A0092B-C50C-407E-A947-70E740481C1C}">
                          <a14:useLocalDpi xmlns:a14="http://schemas.microsoft.com/office/drawing/2010/main" val="0"/>
                        </a:ext>
                      </a:extLst>
                    </a:blip>
                    <a:stretch>
                      <a:fillRect/>
                    </a:stretch>
                  </pic:blipFill>
                  <pic:spPr>
                    <a:xfrm>
                      <a:off x="0" y="0"/>
                      <a:ext cx="5039995" cy="2030366"/>
                    </a:xfrm>
                    <a:prstGeom prst="rect">
                      <a:avLst/>
                    </a:prstGeom>
                  </pic:spPr>
                </pic:pic>
              </a:graphicData>
            </a:graphic>
          </wp:inline>
        </w:drawing>
      </w:r>
    </w:p>
    <w:p w14:paraId="2FA32C3B" w14:textId="1A91D03A" w:rsidR="001E0EE9" w:rsidRDefault="00DA65AD" w:rsidP="00DA65AD">
      <w:pPr>
        <w:pStyle w:val="LabelGambar"/>
      </w:pPr>
      <w:bookmarkStart w:id="175" w:name="_Toc144760139"/>
      <w:r w:rsidRPr="00DA65AD">
        <w:rPr>
          <w:b/>
        </w:rPr>
        <w:t>Gambar 3.</w:t>
      </w:r>
      <w:r w:rsidRPr="00DA65AD">
        <w:rPr>
          <w:b/>
        </w:rPr>
        <w:fldChar w:fldCharType="begin"/>
      </w:r>
      <w:r w:rsidRPr="00DA65AD">
        <w:rPr>
          <w:b/>
        </w:rPr>
        <w:instrText xml:space="preserve"> SEQ Gambar_3. \* ARABIC </w:instrText>
      </w:r>
      <w:r w:rsidRPr="00DA65AD">
        <w:rPr>
          <w:b/>
        </w:rPr>
        <w:fldChar w:fldCharType="separate"/>
      </w:r>
      <w:r w:rsidRPr="00DA65AD">
        <w:rPr>
          <w:b/>
          <w:noProof/>
        </w:rPr>
        <w:t>2</w:t>
      </w:r>
      <w:r w:rsidRPr="00DA65AD">
        <w:rPr>
          <w:b/>
        </w:rPr>
        <w:fldChar w:fldCharType="end"/>
      </w:r>
      <w:r>
        <w:t xml:space="preserve"> Metode access control</w:t>
      </w:r>
      <w:bookmarkEnd w:id="175"/>
    </w:p>
    <w:p w14:paraId="66EE06FA" w14:textId="77777777" w:rsidR="00DA65AD" w:rsidRDefault="00DA65AD" w:rsidP="00DA65AD">
      <w:pPr>
        <w:pStyle w:val="LabelGambar"/>
      </w:pPr>
    </w:p>
    <w:p w14:paraId="2AF20956" w14:textId="7E99EBF3" w:rsidR="00DA65AD" w:rsidRDefault="00DA65AD" w:rsidP="00DA65AD">
      <w:pPr>
        <w:ind w:firstLine="709"/>
        <w:rPr>
          <w:lang w:eastAsia="id-ID"/>
        </w:rPr>
      </w:pPr>
      <w:r>
        <w:rPr>
          <w:lang w:eastAsia="id-ID"/>
        </w:rPr>
        <w:t xml:space="preserve">Pada 3 terlihat proses verifikasi akses melibatkan 3 bagian yaitu perangkat kunci pintu, aplikasi </w:t>
      </w:r>
      <w:r>
        <w:rPr>
          <w:i/>
          <w:lang w:eastAsia="id-ID"/>
        </w:rPr>
        <w:t>mobile</w:t>
      </w:r>
      <w:r>
        <w:rPr>
          <w:lang w:eastAsia="id-ID"/>
        </w:rPr>
        <w:t xml:space="preserve"> dan </w:t>
      </w:r>
      <w:r w:rsidR="002F3522">
        <w:rPr>
          <w:i/>
          <w:lang w:eastAsia="id-ID"/>
        </w:rPr>
        <w:t>server</w:t>
      </w:r>
      <w:r>
        <w:rPr>
          <w:lang w:eastAsia="id-ID"/>
        </w:rPr>
        <w:t xml:space="preserve"> menggunakan 3 langkah dengan penjelasan sebagai berikut :</w:t>
      </w:r>
    </w:p>
    <w:p w14:paraId="225CE83C" w14:textId="77777777" w:rsidR="00DA65AD" w:rsidRDefault="00DA65AD" w:rsidP="00DA65AD">
      <w:pPr>
        <w:pStyle w:val="ListParagraph"/>
        <w:numPr>
          <w:ilvl w:val="0"/>
          <w:numId w:val="27"/>
        </w:numPr>
        <w:ind w:left="709" w:hanging="283"/>
        <w:rPr>
          <w:lang w:eastAsia="id-ID"/>
        </w:rPr>
      </w:pPr>
      <w:r>
        <w:rPr>
          <w:lang w:eastAsia="id-ID"/>
        </w:rPr>
        <w:t>Meminta identitas pintu</w:t>
      </w:r>
    </w:p>
    <w:p w14:paraId="552AFC15" w14:textId="30531555" w:rsidR="00DA65AD" w:rsidRDefault="00DA65AD" w:rsidP="00DA65AD">
      <w:pPr>
        <w:pStyle w:val="ListParagraph"/>
        <w:ind w:left="709"/>
        <w:rPr>
          <w:lang w:eastAsia="id-ID"/>
        </w:rPr>
      </w:pPr>
      <w:r>
        <w:rPr>
          <w:lang w:eastAsia="id-ID"/>
        </w:rPr>
        <w:t xml:space="preserve">Untuk membuka kunci pintu tentunya perlu mengetahui pintu mana yang akan dibuka, identitas pintu akan membedakan pintu satu dengan pintu lainnya sehingga setiap pintu akan memiliki identitas yang unik. Identitas pintu dapat berupa kode QR sehingga memudahkan aplikasi </w:t>
      </w:r>
      <w:r w:rsidRPr="00DA65AD">
        <w:rPr>
          <w:i/>
          <w:lang w:eastAsia="id-ID"/>
        </w:rPr>
        <w:t>mobile</w:t>
      </w:r>
      <w:r>
        <w:rPr>
          <w:lang w:eastAsia="id-ID"/>
        </w:rPr>
        <w:t xml:space="preserve"> untuk mengenali pintu tersebut dengan memindai kode QR tersebut.</w:t>
      </w:r>
    </w:p>
    <w:p w14:paraId="6D15980E" w14:textId="77777777" w:rsidR="00DA65AD" w:rsidRDefault="00DA65AD" w:rsidP="00DA65AD">
      <w:pPr>
        <w:pStyle w:val="ListParagraph"/>
        <w:numPr>
          <w:ilvl w:val="0"/>
          <w:numId w:val="27"/>
        </w:numPr>
        <w:ind w:left="709" w:hanging="283"/>
        <w:rPr>
          <w:lang w:eastAsia="id-ID"/>
        </w:rPr>
      </w:pPr>
      <w:r>
        <w:rPr>
          <w:lang w:eastAsia="id-ID"/>
        </w:rPr>
        <w:t xml:space="preserve">Meminta kunci pintu </w:t>
      </w:r>
    </w:p>
    <w:p w14:paraId="70773689" w14:textId="77777777" w:rsidR="00DA65AD" w:rsidRDefault="00DA65AD" w:rsidP="00DA65AD">
      <w:pPr>
        <w:pStyle w:val="ListParagraph"/>
        <w:ind w:left="709"/>
        <w:rPr>
          <w:lang w:eastAsia="id-ID"/>
        </w:rPr>
      </w:pPr>
      <w:r>
        <w:rPr>
          <w:lang w:eastAsia="id-ID"/>
        </w:rPr>
        <w:t xml:space="preserve">Setelah mendapatkan identitas pintu selanjutnya aplikasi </w:t>
      </w:r>
      <w:r>
        <w:rPr>
          <w:i/>
          <w:lang w:eastAsia="id-ID"/>
        </w:rPr>
        <w:t>mobile</w:t>
      </w:r>
      <w:r>
        <w:rPr>
          <w:lang w:eastAsia="id-ID"/>
        </w:rPr>
        <w:t xml:space="preserve"> akan meminta kode kunci pintu dengan mengirimkan permintaan ke </w:t>
      </w:r>
      <w:r>
        <w:rPr>
          <w:i/>
          <w:lang w:eastAsia="id-ID"/>
        </w:rPr>
        <w:t>server</w:t>
      </w:r>
      <w:r>
        <w:rPr>
          <w:lang w:eastAsia="id-ID"/>
        </w:rPr>
        <w:t xml:space="preserve"> disertai dengan identitas pengguna. </w:t>
      </w:r>
      <w:r>
        <w:rPr>
          <w:i/>
          <w:lang w:eastAsia="id-ID"/>
        </w:rPr>
        <w:t>Server</w:t>
      </w:r>
      <w:r>
        <w:rPr>
          <w:lang w:eastAsia="id-ID"/>
        </w:rPr>
        <w:t xml:space="preserve"> akan memeriksa data akses pengguna dengan menggunakan data identitas pintu dan identitas pengguna, jika aksesnya cocok maka </w:t>
      </w:r>
      <w:r>
        <w:rPr>
          <w:i/>
          <w:lang w:eastAsia="id-ID"/>
        </w:rPr>
        <w:t>server</w:t>
      </w:r>
      <w:r>
        <w:rPr>
          <w:lang w:eastAsia="id-ID"/>
        </w:rPr>
        <w:t xml:space="preserve"> akan mengembalikan kode kunci pintu yang digunakan untuk membuka pintu.</w:t>
      </w:r>
    </w:p>
    <w:p w14:paraId="287423BA" w14:textId="77777777" w:rsidR="00DA65AD" w:rsidRDefault="00DA65AD" w:rsidP="00DA65AD">
      <w:pPr>
        <w:pStyle w:val="ListParagraph"/>
        <w:ind w:left="567"/>
        <w:rPr>
          <w:lang w:eastAsia="id-ID"/>
        </w:rPr>
      </w:pPr>
    </w:p>
    <w:p w14:paraId="7E661DA4" w14:textId="77777777" w:rsidR="00DA65AD" w:rsidRDefault="00DA65AD" w:rsidP="00DA65AD">
      <w:pPr>
        <w:pStyle w:val="ListParagraph"/>
        <w:ind w:left="567"/>
        <w:rPr>
          <w:lang w:eastAsia="id-ID"/>
        </w:rPr>
      </w:pPr>
    </w:p>
    <w:p w14:paraId="0A8B5716" w14:textId="77777777" w:rsidR="00DA65AD" w:rsidRDefault="00DA65AD" w:rsidP="00DA65AD">
      <w:pPr>
        <w:pStyle w:val="ListParagraph"/>
        <w:numPr>
          <w:ilvl w:val="0"/>
          <w:numId w:val="27"/>
        </w:numPr>
        <w:ind w:left="709" w:hanging="283"/>
        <w:rPr>
          <w:lang w:eastAsia="id-ID"/>
        </w:rPr>
      </w:pPr>
      <w:r>
        <w:rPr>
          <w:lang w:eastAsia="id-ID"/>
        </w:rPr>
        <w:lastRenderedPageBreak/>
        <w:t>Mengirim kunci pintu</w:t>
      </w:r>
    </w:p>
    <w:p w14:paraId="1E98A988" w14:textId="77777777" w:rsidR="00DA65AD" w:rsidRDefault="00DA65AD" w:rsidP="00DA65AD">
      <w:pPr>
        <w:pStyle w:val="ListParagraph"/>
        <w:ind w:left="709"/>
        <w:rPr>
          <w:lang w:eastAsia="id-ID"/>
        </w:rPr>
      </w:pPr>
      <w:r>
        <w:rPr>
          <w:lang w:eastAsia="id-ID"/>
        </w:rPr>
        <w:t xml:space="preserve">Setelah mendapatkan kode kunci pintu selanjutnya aplikasi </w:t>
      </w:r>
      <w:r w:rsidRPr="00DA65AD">
        <w:rPr>
          <w:i/>
          <w:lang w:eastAsia="id-ID"/>
        </w:rPr>
        <w:t>mobile</w:t>
      </w:r>
      <w:r>
        <w:rPr>
          <w:lang w:eastAsia="id-ID"/>
        </w:rPr>
        <w:t xml:space="preserve"> akan mengirimkan kode kunci tersebut melalui koneksi </w:t>
      </w:r>
      <w:r w:rsidRPr="00DA65AD">
        <w:rPr>
          <w:i/>
          <w:lang w:eastAsia="id-ID"/>
        </w:rPr>
        <w:t>bluetooth</w:t>
      </w:r>
      <w:r>
        <w:rPr>
          <w:lang w:eastAsia="id-ID"/>
        </w:rPr>
        <w:t xml:space="preserve"> untuk membuka kunci pintu.</w:t>
      </w:r>
    </w:p>
    <w:p w14:paraId="61AC8545" w14:textId="77777777" w:rsidR="00DA65AD" w:rsidRDefault="00DA65AD" w:rsidP="00DA65AD">
      <w:pPr>
        <w:rPr>
          <w:lang w:eastAsia="id-ID"/>
        </w:rPr>
      </w:pPr>
    </w:p>
    <w:p w14:paraId="3281911E" w14:textId="496B2F24" w:rsidR="00DA65AD" w:rsidRDefault="00DA65AD" w:rsidP="00DA65AD">
      <w:pPr>
        <w:ind w:firstLine="709"/>
        <w:rPr>
          <w:lang w:eastAsia="id-ID"/>
        </w:rPr>
      </w:pPr>
      <w:r>
        <w:rPr>
          <w:lang w:eastAsia="id-ID"/>
        </w:rPr>
        <w:t xml:space="preserve">Berdasarkan penjelasan metode </w:t>
      </w:r>
      <w:r w:rsidRPr="00DA65AD">
        <w:rPr>
          <w:i/>
          <w:lang w:eastAsia="id-ID"/>
        </w:rPr>
        <w:t>access control</w:t>
      </w:r>
      <w:r>
        <w:rPr>
          <w:lang w:eastAsia="id-ID"/>
        </w:rPr>
        <w:t xml:space="preserve"> di atas, proses membuka kunci pintu dilakukan menggunakan koneksi </w:t>
      </w:r>
      <w:r w:rsidRPr="00DA65AD">
        <w:rPr>
          <w:i/>
          <w:lang w:eastAsia="id-ID"/>
        </w:rPr>
        <w:t>bluetooth</w:t>
      </w:r>
      <w:r>
        <w:rPr>
          <w:lang w:eastAsia="id-ID"/>
        </w:rPr>
        <w:t xml:space="preserve"> hal ini dikarenakan untuk mendapatkan identitas pintu menggunakan kode QR statis sehingga memungkinkan pengguna untuk melakukan duplikasi kode QR tersebut, dengan adanya kekurangan tersebut maka penggunaan </w:t>
      </w:r>
      <w:r w:rsidRPr="00DA65AD">
        <w:rPr>
          <w:i/>
          <w:lang w:eastAsia="id-ID"/>
        </w:rPr>
        <w:t>bluetooth</w:t>
      </w:r>
      <w:r>
        <w:rPr>
          <w:lang w:eastAsia="id-ID"/>
        </w:rPr>
        <w:t xml:space="preserve"> akan memastikan bahwa pengguna benar-benar memindai kode QR di area atau di depan pintu persis karena karakteristik </w:t>
      </w:r>
      <w:r w:rsidRPr="00DA65AD">
        <w:rPr>
          <w:i/>
          <w:lang w:eastAsia="id-ID"/>
        </w:rPr>
        <w:t>bluetooth</w:t>
      </w:r>
      <w:r>
        <w:rPr>
          <w:lang w:eastAsia="id-ID"/>
        </w:rPr>
        <w:t xml:space="preserve"> yang memiliki batas jarak koneksi yang dekat. Untuk membuka kunci pintu maka pengguna menggunakan kode kunci dinamis, kode tersebut akan berubah seiring dengan perubahan kondisi pintu sehingga proses autentikasi benar-benar aman dengan menggunakan kunci yang dinamis. </w:t>
      </w:r>
    </w:p>
    <w:p w14:paraId="548E90B7" w14:textId="77777777" w:rsidR="00DA65AD" w:rsidRDefault="00DA65AD" w:rsidP="00DA65AD"/>
    <w:p w14:paraId="39CD2D83" w14:textId="3F45A8C4" w:rsidR="00B50DB0" w:rsidRDefault="00EF074D" w:rsidP="00B50DB0">
      <w:pPr>
        <w:pStyle w:val="SubBabIII"/>
        <w:ind w:hanging="720"/>
      </w:pPr>
      <w:bookmarkStart w:id="176" w:name="_Toc144760045"/>
      <w:r>
        <w:t xml:space="preserve">Perancangan </w:t>
      </w:r>
      <w:r w:rsidRPr="000F2C5C">
        <w:rPr>
          <w:i/>
        </w:rPr>
        <w:t>Database</w:t>
      </w:r>
      <w:bookmarkEnd w:id="173"/>
      <w:bookmarkEnd w:id="176"/>
    </w:p>
    <w:p w14:paraId="64395CFC" w14:textId="36583141" w:rsidR="0055760F" w:rsidRDefault="00D50C20" w:rsidP="00D50C20">
      <w:pPr>
        <w:ind w:firstLine="720"/>
      </w:pPr>
      <w:r w:rsidRPr="000F2C5C">
        <w:rPr>
          <w:i/>
        </w:rPr>
        <w:t>Database</w:t>
      </w:r>
      <w:r>
        <w:t xml:space="preserve"> digunakan untuk menyimpan data yang </w:t>
      </w:r>
      <w:r w:rsidR="00E02360">
        <w:t xml:space="preserve">akan </w:t>
      </w:r>
      <w:r>
        <w:t xml:space="preserve">digunakan </w:t>
      </w:r>
      <w:r w:rsidR="00E02360">
        <w:t xml:space="preserve">di </w:t>
      </w:r>
      <w:r>
        <w:t xml:space="preserve">dalam sistem </w:t>
      </w:r>
      <w:r w:rsidR="00E02360">
        <w:t xml:space="preserve">keamanan kunci </w:t>
      </w:r>
      <w:r>
        <w:t xml:space="preserve">pintu gedung seperti data </w:t>
      </w:r>
      <w:r w:rsidR="003C3086">
        <w:rPr>
          <w:i/>
        </w:rPr>
        <w:t>user</w:t>
      </w:r>
      <w:r>
        <w:t xml:space="preserve">,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2C6ACAA6" w:rsidR="00D50C20" w:rsidRDefault="00D50C20" w:rsidP="003800ED">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w:t>
      </w:r>
      <w:r w:rsidR="003800ED">
        <w:t>mempunyai</w:t>
      </w:r>
      <w:r>
        <w:t xml:space="preserve">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diterapkan pada sistem </w:t>
      </w:r>
      <w:r w:rsidR="008C5F88">
        <w:t>keamanan kunci pintu</w:t>
      </w:r>
      <w:r w:rsidR="00096B94">
        <w:t xml:space="preserve"> gedung ini.</w:t>
      </w:r>
      <w:r w:rsidR="00F00482">
        <w:t xml:space="preserve"> </w:t>
      </w:r>
      <w:r w:rsidR="003800ED">
        <w:t xml:space="preserve">Proses perancangan </w:t>
      </w:r>
      <w:r w:rsidR="003800ED">
        <w:rPr>
          <w:i/>
        </w:rPr>
        <w:t>database</w:t>
      </w:r>
      <w:r w:rsidR="003800ED">
        <w:t xml:space="preserve"> dilakukan dengan melakukan identifikasi terhadap kebutuhan data. Data yang dibutuhkan akan dikelompokkan menjadi beberapa tabel yang akan digambarkan menggunakan sebuah ERD (</w:t>
      </w:r>
      <w:r w:rsidR="003800ED">
        <w:rPr>
          <w:i/>
        </w:rPr>
        <w:t>entity relation diagram</w:t>
      </w:r>
      <w:r w:rsidR="003800ED">
        <w:t xml:space="preserve">). Sebuah ERD akan menggambarkan tabel-tabel yang ada pada </w:t>
      </w:r>
      <w:r w:rsidR="003800ED">
        <w:rPr>
          <w:i/>
        </w:rPr>
        <w:t>database</w:t>
      </w:r>
      <w:r w:rsidR="003800ED">
        <w:t xml:space="preserve"> serta hubungan tabel tersebut dengan tabel yang </w:t>
      </w:r>
      <w:r w:rsidR="003800ED">
        <w:lastRenderedPageBreak/>
        <w:t>lain. ERD</w:t>
      </w:r>
      <w:r w:rsidR="00F00482">
        <w:t xml:space="preserve"> dari </w:t>
      </w:r>
      <w:r w:rsidR="00F00482" w:rsidRPr="009258B0">
        <w:rPr>
          <w:i/>
        </w:rPr>
        <w:t>database</w:t>
      </w:r>
      <w:r w:rsidR="00F00482">
        <w:t xml:space="preserve"> pada sistem </w:t>
      </w:r>
      <w:r w:rsidR="003800ED">
        <w:t xml:space="preserve">keamanan kunci pintu </w:t>
      </w:r>
      <w:r w:rsidR="00F00482">
        <w:t>gedung i</w:t>
      </w:r>
      <w:r w:rsidR="0094678C">
        <w:t xml:space="preserve">ni dapat dilihat pada </w:t>
      </w:r>
      <w:r w:rsidR="00982AF0">
        <w:t>G</w:t>
      </w:r>
      <w:r w:rsidR="003961AD">
        <w:t>ambar 3.3</w:t>
      </w:r>
      <w:r w:rsidR="00A60489">
        <w:t>.</w:t>
      </w:r>
    </w:p>
    <w:p w14:paraId="0E19BB9A" w14:textId="23AEF575" w:rsidR="00D558EC" w:rsidRDefault="00A60489" w:rsidP="0094678C">
      <w:pPr>
        <w:jc w:val="center"/>
      </w:pPr>
      <w:r>
        <w:rPr>
          <w:noProof/>
          <w:lang w:val="en-US"/>
        </w:rPr>
        <w:drawing>
          <wp:inline distT="0" distB="0" distL="0" distR="0" wp14:anchorId="0A0B4839" wp14:editId="1EB87DFF">
            <wp:extent cx="4824851" cy="49269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5">
                      <a:extLst>
                        <a:ext uri="{28A0092B-C50C-407E-A947-70E740481C1C}">
                          <a14:useLocalDpi xmlns:a14="http://schemas.microsoft.com/office/drawing/2010/main" val="0"/>
                        </a:ext>
                      </a:extLst>
                    </a:blip>
                    <a:stretch>
                      <a:fillRect/>
                    </a:stretch>
                  </pic:blipFill>
                  <pic:spPr>
                    <a:xfrm>
                      <a:off x="0" y="0"/>
                      <a:ext cx="4824851" cy="4926964"/>
                    </a:xfrm>
                    <a:prstGeom prst="rect">
                      <a:avLst/>
                    </a:prstGeom>
                  </pic:spPr>
                </pic:pic>
              </a:graphicData>
            </a:graphic>
          </wp:inline>
        </w:drawing>
      </w:r>
    </w:p>
    <w:p w14:paraId="602B25D6" w14:textId="0069D39D" w:rsidR="00A60489" w:rsidRDefault="00A60489" w:rsidP="00A60489">
      <w:pPr>
        <w:pStyle w:val="LabelGambar"/>
      </w:pPr>
      <w:bookmarkStart w:id="177" w:name="_Toc142072556"/>
      <w:bookmarkStart w:id="178" w:name="_Toc142073173"/>
      <w:bookmarkStart w:id="179" w:name="_Toc143519958"/>
      <w:bookmarkStart w:id="180" w:name="_Toc144760140"/>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DA65AD">
        <w:rPr>
          <w:b/>
          <w:noProof/>
        </w:rPr>
        <w:t>3</w:t>
      </w:r>
      <w:r w:rsidRPr="00A60489">
        <w:rPr>
          <w:b/>
        </w:rPr>
        <w:fldChar w:fldCharType="end"/>
      </w:r>
      <w:r>
        <w:t xml:space="preserve"> ERD </w:t>
      </w:r>
      <w:r w:rsidR="00CA0592">
        <w:rPr>
          <w:i/>
        </w:rPr>
        <w:t>d</w:t>
      </w:r>
      <w:r w:rsidRPr="009258B0">
        <w:rPr>
          <w:i/>
        </w:rPr>
        <w:t>atabase</w:t>
      </w:r>
      <w:bookmarkEnd w:id="177"/>
      <w:bookmarkEnd w:id="178"/>
      <w:bookmarkEnd w:id="179"/>
      <w:bookmarkEnd w:id="180"/>
    </w:p>
    <w:p w14:paraId="5E4767D1" w14:textId="77777777" w:rsidR="00A60489" w:rsidRDefault="00A60489" w:rsidP="00A60489"/>
    <w:p w14:paraId="0620296B" w14:textId="30B1A907" w:rsidR="00AC0474" w:rsidRPr="00404135" w:rsidRDefault="00982AF0" w:rsidP="0094678C">
      <w:pPr>
        <w:ind w:firstLine="720"/>
      </w:pPr>
      <w:r>
        <w:t>Pada G</w:t>
      </w:r>
      <w:r w:rsidR="003961AD">
        <w:t>ambar 3.3</w:t>
      </w:r>
      <w:r w:rsidR="0094678C">
        <w:t xml:space="preserve"> terlihat</w:t>
      </w:r>
      <w:r w:rsidR="009A1E23">
        <w:t xml:space="preserve"> beberapa tabel yang ada pada </w:t>
      </w:r>
      <w:r w:rsidR="009A1E23">
        <w:rPr>
          <w:i/>
        </w:rPr>
        <w:t>database</w:t>
      </w:r>
      <w:r w:rsidR="009A1E23">
        <w:t xml:space="preserve">. Setiap tabel memiliki atribut (kolom) yang menunjukkan isi dari tabel-tabel tersebut, contohnya pada tabel gedung akan berisi data berupa identitas gedung, identitas operator dan nama gedung. Setiap tabel pada </w:t>
      </w:r>
      <w:r w:rsidR="009A1E23" w:rsidRPr="009A1E23">
        <w:rPr>
          <w:i/>
        </w:rPr>
        <w:t>database</w:t>
      </w:r>
      <w:r w:rsidR="009A1E23">
        <w:rPr>
          <w:i/>
        </w:rPr>
        <w:t xml:space="preserve"> </w:t>
      </w:r>
      <w:r w:rsidR="009A1E23">
        <w:t>juga memiliki hubungan dengan tabel</w:t>
      </w:r>
      <w:r w:rsidR="00AC0474">
        <w:t xml:space="preserve"> lain contohnya pada tabel gedung terdapat identitas operator yang merujuk pada data operator yang tersimpan di dalam tabel </w:t>
      </w:r>
      <w:r w:rsidR="00AC0474" w:rsidRPr="00AC0474">
        <w:rPr>
          <w:i/>
        </w:rPr>
        <w:t>user</w:t>
      </w:r>
      <w:r w:rsidR="00AC0474">
        <w:t xml:space="preserve">. Setiap relasi akan memberikan informasi tambahan terkait dengan data pada sebuah tabel contohnya tabel pintu memiliki relasi dengan tabel gedung dengan jenis relasi </w:t>
      </w:r>
      <w:r w:rsidR="00AC0474">
        <w:rPr>
          <w:i/>
        </w:rPr>
        <w:t xml:space="preserve">many to one </w:t>
      </w:r>
      <w:r w:rsidR="001542EF">
        <w:t xml:space="preserve">yang artinya pada satu gedung dapat memiliki banyak pintu dan sebuah pintu </w:t>
      </w:r>
      <w:r w:rsidR="001542EF">
        <w:lastRenderedPageBreak/>
        <w:t xml:space="preserve">hanya bisa memiliki satu gedung. </w:t>
      </w:r>
      <w:r w:rsidR="0060386C">
        <w:t xml:space="preserve">Pada contoh yang lain, tabel </w:t>
      </w:r>
      <w:r w:rsidR="0060386C">
        <w:rPr>
          <w:i/>
        </w:rPr>
        <w:t>user</w:t>
      </w:r>
      <w:r w:rsidR="0060386C">
        <w:t xml:space="preserve"> memiliki relasi </w:t>
      </w:r>
      <w:r w:rsidR="0060386C">
        <w:rPr>
          <w:i/>
        </w:rPr>
        <w:t xml:space="preserve">many to many </w:t>
      </w:r>
      <w:r w:rsidR="0060386C">
        <w:t xml:space="preserve">dengan tabel pintu yang artinya setiap </w:t>
      </w:r>
      <w:r w:rsidR="0060386C">
        <w:rPr>
          <w:i/>
        </w:rPr>
        <w:t xml:space="preserve">user </w:t>
      </w:r>
      <w:r w:rsidR="0060386C">
        <w:t xml:space="preserve">bisa memiliki banyak pintu dan setiap pintu juga bisa memiliki banyak </w:t>
      </w:r>
      <w:r w:rsidR="0060386C">
        <w:rPr>
          <w:i/>
        </w:rPr>
        <w:t>user</w:t>
      </w:r>
      <w:r w:rsidR="0060386C">
        <w:t xml:space="preserve">, pada jenis relasi </w:t>
      </w:r>
      <w:r w:rsidR="0060386C">
        <w:rPr>
          <w:i/>
        </w:rPr>
        <w:t>many to many</w:t>
      </w:r>
      <w:r w:rsidR="0060386C">
        <w:t xml:space="preserve"> maka diperlukan tabel penghubung untuk menyimpan data relasinya pada contoh</w:t>
      </w:r>
      <w:r w:rsidR="00404135">
        <w:t xml:space="preserve"> relasi antara</w:t>
      </w:r>
      <w:r w:rsidR="0060386C">
        <w:t xml:space="preserve"> tabel </w:t>
      </w:r>
      <w:r w:rsidR="0060386C">
        <w:rPr>
          <w:i/>
        </w:rPr>
        <w:t>user</w:t>
      </w:r>
      <w:r w:rsidR="00404135">
        <w:t xml:space="preserve"> dan tabel pintu data penghubung akan disimpan di dalam tabel akses yang artinya setiap relasi tersebut akan digunakan sebagai data akses dari setiap </w:t>
      </w:r>
      <w:r w:rsidR="00404135">
        <w:rPr>
          <w:i/>
        </w:rPr>
        <w:t>user</w:t>
      </w:r>
      <w:r w:rsidR="00404135">
        <w:t xml:space="preserve"> dan setiap pintu.</w:t>
      </w:r>
    </w:p>
    <w:p w14:paraId="70764DF1" w14:textId="77777777" w:rsidR="002001C6" w:rsidRDefault="002001C6" w:rsidP="00A60489"/>
    <w:p w14:paraId="5797238E" w14:textId="6AA2A668" w:rsidR="004B7EBA" w:rsidRDefault="00E23BDE" w:rsidP="009338D0">
      <w:pPr>
        <w:pStyle w:val="SubBabIII"/>
        <w:ind w:hanging="720"/>
      </w:pPr>
      <w:bookmarkStart w:id="181" w:name="_Toc143523736"/>
      <w:bookmarkStart w:id="182" w:name="_Toc144760046"/>
      <w:r>
        <w:t xml:space="preserve">Perancangan </w:t>
      </w:r>
      <w:r w:rsidRPr="00653741">
        <w:rPr>
          <w:i/>
        </w:rPr>
        <w:t>Backend</w:t>
      </w:r>
      <w:r>
        <w:t xml:space="preserve"> API</w:t>
      </w:r>
      <w:bookmarkEnd w:id="181"/>
      <w:bookmarkEnd w:id="182"/>
    </w:p>
    <w:p w14:paraId="73DC748A" w14:textId="03557466"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w:t>
      </w:r>
      <w:r w:rsidR="002F2149">
        <w:t xml:space="preserve">proses </w:t>
      </w:r>
      <w:r w:rsidR="002F3522">
        <w:t>penguncian</w:t>
      </w:r>
      <w:r w:rsidR="002F2149">
        <w:t xml:space="preserve">, </w:t>
      </w:r>
      <w:r>
        <w:t xml:space="preserve">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3732D2EC"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w:t>
      </w:r>
      <w:r w:rsidR="005E72E0" w:rsidRPr="005E72E0">
        <w:t>Laravel</w:t>
      </w:r>
      <w:r w:rsidR="00702B11">
        <w:t xml:space="preserve">. </w:t>
      </w:r>
      <w:r w:rsidR="005E72E0" w:rsidRPr="005E72E0">
        <w:t>Laravel</w:t>
      </w:r>
      <w:r w:rsidR="00702B11">
        <w:t xml:space="preserve"> menyediakan beberapa fitur yang siap digunakan seperti autentikasi </w:t>
      </w:r>
      <w:r w:rsidR="00702B11" w:rsidRPr="00E16E35">
        <w:rPr>
          <w:i/>
        </w:rPr>
        <w:t>login</w:t>
      </w:r>
      <w:r w:rsidR="00702B11">
        <w:t xml:space="preserve">, </w:t>
      </w:r>
      <w:r w:rsidR="00702B11" w:rsidRPr="002F2149">
        <w:rPr>
          <w:i/>
        </w:rPr>
        <w:t>re</w:t>
      </w:r>
      <w:r w:rsidR="008C1CF8" w:rsidRPr="002F2149">
        <w:rPr>
          <w:i/>
        </w:rPr>
        <w:t>set</w:t>
      </w:r>
      <w:r w:rsidR="008C1CF8">
        <w:t xml:space="preserve"> </w:t>
      </w:r>
      <w:r w:rsidR="008C1CF8" w:rsidRPr="00E16E35">
        <w:rPr>
          <w:i/>
        </w:rPr>
        <w:t>password</w:t>
      </w:r>
      <w:r w:rsidR="008C1CF8">
        <w:t>, no</w:t>
      </w:r>
      <w:r w:rsidR="00E16E35">
        <w:t xml:space="preserve">tifikasi </w:t>
      </w:r>
      <w:r w:rsidR="00780C9B" w:rsidRPr="00780C9B">
        <w:rPr>
          <w:i/>
        </w:rPr>
        <w:t>email</w:t>
      </w:r>
      <w:r w:rsidR="00E16E35">
        <w:t xml:space="preserve"> dan lain sebagain</w:t>
      </w:r>
      <w:r w:rsidR="008C1CF8">
        <w:t>nya sehingga mempermudah dan mempercepat proses</w:t>
      </w:r>
      <w:r w:rsidR="002F2149">
        <w:t xml:space="preserve"> pembuatan API</w:t>
      </w:r>
      <w:r w:rsidR="008C1CF8">
        <w:t xml:space="preserve">. </w:t>
      </w:r>
    </w:p>
    <w:p w14:paraId="61AB1370" w14:textId="77777777" w:rsidR="004E6B71" w:rsidRDefault="004E6B71" w:rsidP="003D02C6">
      <w:pPr>
        <w:ind w:firstLine="720"/>
      </w:pPr>
    </w:p>
    <w:p w14:paraId="779C8E2B" w14:textId="47DABCA5" w:rsidR="004E6B71" w:rsidRDefault="004E6B71" w:rsidP="004E6B71">
      <w:pPr>
        <w:pStyle w:val="SubBabIIIIII"/>
      </w:pPr>
      <w:bookmarkStart w:id="183" w:name="_Toc143523737"/>
      <w:bookmarkStart w:id="184" w:name="_Toc144760047"/>
      <w:r>
        <w:t xml:space="preserve">Diagram </w:t>
      </w:r>
      <w:r w:rsidRPr="00803A99">
        <w:rPr>
          <w:i/>
        </w:rPr>
        <w:t>Use Case</w:t>
      </w:r>
      <w:r>
        <w:t xml:space="preserve"> API</w:t>
      </w:r>
      <w:bookmarkEnd w:id="183"/>
      <w:bookmarkEnd w:id="184"/>
    </w:p>
    <w:p w14:paraId="69F58A90" w14:textId="27547220" w:rsidR="00A6613E" w:rsidRDefault="002B284D" w:rsidP="00A021DE">
      <w:pPr>
        <w:ind w:firstLine="720"/>
      </w:pPr>
      <w:r>
        <w:t>Tidak semua fitur</w:t>
      </w:r>
      <w:r w:rsidR="008C1CF8">
        <w:t xml:space="preserve"> yang ada pada </w:t>
      </w:r>
      <w:r w:rsidR="008C1CF8" w:rsidRPr="00A066AE">
        <w:rPr>
          <w:i/>
        </w:rPr>
        <w:t>website</w:t>
      </w:r>
      <w:r w:rsidR="008C1CF8">
        <w:t xml:space="preserve"> dii</w:t>
      </w:r>
      <w:r w:rsidR="00A021DE">
        <w:t xml:space="preserve">mplementasikan dalam bentuk API, </w:t>
      </w:r>
      <w:r w:rsidR="008C1CF8">
        <w:t>hal ini berkaitan dengan kompleksitas dari sistem</w:t>
      </w:r>
      <w:r w:rsidR="002F2149">
        <w:t xml:space="preserve"> yang dikembangkan. F</w:t>
      </w:r>
      <w:r w:rsidR="008C1CF8">
        <w:t>itur</w:t>
      </w:r>
      <w:r w:rsidR="002F2149">
        <w:t>-fitur</w:t>
      </w:r>
      <w:r w:rsidR="008C1CF8">
        <w:t xml:space="preserve"> yang berkaitan dengan </w:t>
      </w:r>
      <w:r w:rsidR="002F2149">
        <w:t>pengelolaan</w:t>
      </w:r>
      <w:r w:rsidR="008C1CF8">
        <w:t xml:space="preserve"> penguncian seperti menambah pintu baru, membuat jadwal, </w:t>
      </w:r>
      <w:r w:rsidR="002F3522">
        <w:t>menambahkan</w:t>
      </w:r>
      <w:r w:rsidR="008C1CF8">
        <w:t xml:space="preserve"> pengguna baru, memberikan akses ke pengguna </w:t>
      </w:r>
      <w:r w:rsidR="00A04617">
        <w:t xml:space="preserve">dan lain sebagainya </w:t>
      </w:r>
      <w:r w:rsidR="008C1CF8">
        <w:t xml:space="preserve">hanya bisa dilakukan melalui </w:t>
      </w:r>
      <w:r w:rsidR="008C1CF8" w:rsidRPr="002F2149">
        <w:rPr>
          <w:i/>
        </w:rPr>
        <w:t>website</w:t>
      </w:r>
      <w:r w:rsidR="008C1CF8">
        <w:t xml:space="preserve"> </w:t>
      </w:r>
      <w:r w:rsidR="00A021DE">
        <w:t xml:space="preserve">hal ini dimaksudkan untuk </w:t>
      </w:r>
      <w:r w:rsidR="00A021DE" w:rsidRPr="00A021DE">
        <w:t>mempertahankan kontrol yang lebih ketat terhadap akses dan peruba</w:t>
      </w:r>
      <w:r w:rsidR="00A6613E">
        <w:t>han yang dilakukan pada sistem</w:t>
      </w:r>
      <w:r w:rsidR="0078573B">
        <w:t>, p</w:t>
      </w:r>
      <w:r w:rsidR="00411F09">
        <w:t xml:space="preserve">embuatan API juga hanya berfokus pada </w:t>
      </w:r>
      <w:r w:rsidR="0078573B">
        <w:t xml:space="preserve">fitur-fitur yang memerlukan piranti yang belum disediakan oleh </w:t>
      </w:r>
      <w:r w:rsidR="0078573B">
        <w:rPr>
          <w:i/>
        </w:rPr>
        <w:t>browser</w:t>
      </w:r>
      <w:r w:rsidR="0078573B">
        <w:t xml:space="preserve"> seperti penggunaan </w:t>
      </w:r>
      <w:r w:rsidR="0078573B">
        <w:rPr>
          <w:i/>
        </w:rPr>
        <w:t xml:space="preserve">bluetooth </w:t>
      </w:r>
      <w:r w:rsidR="0078573B">
        <w:t>untuk membuka kunci pintu.</w:t>
      </w:r>
    </w:p>
    <w:p w14:paraId="54F34A93" w14:textId="7C07044D" w:rsidR="002B284D" w:rsidRDefault="00B774BA" w:rsidP="0011062D">
      <w:pPr>
        <w:ind w:firstLine="720"/>
      </w:pPr>
      <w:r>
        <w:lastRenderedPageBreak/>
        <w:t xml:space="preserve">Proses pengembangan API dilakukan dengan melakukan pemilihan fitur-fitur yang harus disediakan pada aplikasi </w:t>
      </w:r>
      <w:r>
        <w:rPr>
          <w:i/>
        </w:rPr>
        <w:t>mobile</w:t>
      </w:r>
      <w:r>
        <w:t xml:space="preserve"> serta metode-metode yang akan dilakukan oleh perangkat kunci pintu. Fitur</w:t>
      </w:r>
      <w:r w:rsidR="0096362A">
        <w:t xml:space="preserve"> dan me</w:t>
      </w:r>
      <w:r>
        <w:t xml:space="preserve">tode tersebut akan digambarkan dalam sebuah diagram </w:t>
      </w:r>
      <w:r>
        <w:rPr>
          <w:i/>
        </w:rPr>
        <w:t xml:space="preserve">use case. </w:t>
      </w:r>
      <w:r>
        <w:t xml:space="preserve">Dengan adanya pemodelan dalam diagram </w:t>
      </w:r>
      <w:r>
        <w:rPr>
          <w:i/>
        </w:rPr>
        <w:t>use case</w:t>
      </w:r>
      <w:r>
        <w:t xml:space="preserve"> maka dapat dilihat fitur atau metode yang harus diimplementasikan serta </w:t>
      </w:r>
      <w:r w:rsidR="0011062D">
        <w:t xml:space="preserve">kebutuhan terhadap metode lain seperti autentikasi dan verifikasi. Diagram </w:t>
      </w:r>
      <w:r w:rsidR="0011062D">
        <w:rPr>
          <w:i/>
        </w:rPr>
        <w:t xml:space="preserve">use case </w:t>
      </w:r>
      <w:r w:rsidR="0011062D">
        <w:t>dari A</w:t>
      </w:r>
      <w:r w:rsidR="003961AD">
        <w:t>PI dapat dilihat pada Gambar 3.4</w:t>
      </w:r>
      <w:r w:rsidR="0011062D">
        <w:t>.</w:t>
      </w:r>
    </w:p>
    <w:p w14:paraId="20F3402B" w14:textId="046A1A72" w:rsidR="007542F7" w:rsidRDefault="0038514D" w:rsidP="007542F7">
      <w:pPr>
        <w:jc w:val="center"/>
      </w:pPr>
      <w:r>
        <w:rPr>
          <w:noProof/>
          <w:lang w:val="en-US"/>
        </w:rPr>
        <w:drawing>
          <wp:inline distT="0" distB="0" distL="0" distR="0" wp14:anchorId="758540CE" wp14:editId="101CF7BD">
            <wp:extent cx="4448022" cy="5029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6">
                      <a:extLst>
                        <a:ext uri="{28A0092B-C50C-407E-A947-70E740481C1C}">
                          <a14:useLocalDpi xmlns:a14="http://schemas.microsoft.com/office/drawing/2010/main" val="0"/>
                        </a:ext>
                      </a:extLst>
                    </a:blip>
                    <a:stretch>
                      <a:fillRect/>
                    </a:stretch>
                  </pic:blipFill>
                  <pic:spPr>
                    <a:xfrm>
                      <a:off x="0" y="0"/>
                      <a:ext cx="4448022" cy="5029200"/>
                    </a:xfrm>
                    <a:prstGeom prst="rect">
                      <a:avLst/>
                    </a:prstGeom>
                  </pic:spPr>
                </pic:pic>
              </a:graphicData>
            </a:graphic>
          </wp:inline>
        </w:drawing>
      </w:r>
    </w:p>
    <w:p w14:paraId="07C898A6" w14:textId="57D8D867" w:rsidR="007542F7" w:rsidRDefault="00803A99" w:rsidP="00803A99">
      <w:pPr>
        <w:pStyle w:val="LabelGambar"/>
      </w:pPr>
      <w:bookmarkStart w:id="185" w:name="_Toc142072557"/>
      <w:bookmarkStart w:id="186" w:name="_Toc142073174"/>
      <w:bookmarkStart w:id="187" w:name="_Toc143519959"/>
      <w:bookmarkStart w:id="188" w:name="_Toc144760141"/>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DA65AD">
        <w:rPr>
          <w:b/>
          <w:noProof/>
        </w:rPr>
        <w:t>4</w:t>
      </w:r>
      <w:r w:rsidRPr="00803A99">
        <w:rPr>
          <w:b/>
        </w:rPr>
        <w:fldChar w:fldCharType="end"/>
      </w:r>
      <w:r>
        <w:t xml:space="preserve"> </w:t>
      </w:r>
      <w:r w:rsidR="00CA0592">
        <w:t xml:space="preserve">Diagram </w:t>
      </w:r>
      <w:r w:rsidR="00CA0592" w:rsidRPr="00933018">
        <w:rPr>
          <w:i/>
        </w:rPr>
        <w:t>use</w:t>
      </w:r>
      <w:r w:rsidR="00CA0592">
        <w:t xml:space="preserve"> </w:t>
      </w:r>
      <w:r w:rsidR="00CA0592" w:rsidRPr="00933018">
        <w:rPr>
          <w:i/>
        </w:rPr>
        <w:t>c</w:t>
      </w:r>
      <w:r w:rsidRPr="00933018">
        <w:rPr>
          <w:i/>
        </w:rPr>
        <w:t>ase</w:t>
      </w:r>
      <w:r w:rsidRPr="00294D18">
        <w:t xml:space="preserve"> API</w:t>
      </w:r>
      <w:bookmarkEnd w:id="185"/>
      <w:bookmarkEnd w:id="186"/>
      <w:bookmarkEnd w:id="187"/>
      <w:bookmarkEnd w:id="188"/>
    </w:p>
    <w:p w14:paraId="2D7AF468" w14:textId="77777777" w:rsidR="00803A99" w:rsidRDefault="00803A99" w:rsidP="00803A99">
      <w:pPr>
        <w:pStyle w:val="LabelGambar"/>
      </w:pPr>
    </w:p>
    <w:p w14:paraId="43FFA35C" w14:textId="46CC476A" w:rsidR="007401EB" w:rsidRDefault="00982AF0" w:rsidP="008D761F">
      <w:pPr>
        <w:ind w:firstLine="720"/>
      </w:pPr>
      <w:r>
        <w:t>Dapat dilihat pada G</w:t>
      </w:r>
      <w:r w:rsidR="003961AD">
        <w:t>ambar 3.4</w:t>
      </w:r>
      <w:r w:rsidR="007542F7">
        <w:t xml:space="preserve"> </w:t>
      </w:r>
      <w:r w:rsidR="0002563E">
        <w:t>di atas</w:t>
      </w:r>
      <w:r w:rsidR="007542F7">
        <w:t xml:space="preserve">, terdapat 3 aktor yang berinteraksi dengan sistem melalui API yaitu pintu, pengguna dan operator. Pintu merupakan perangkat IoT yang digunakan untuk melakukan penguncian pada gedung, sedangkan pengguna dan operator merupakan aplikasi mobile </w:t>
      </w:r>
      <w:r w:rsidR="003D566A">
        <w:t xml:space="preserve">yang digunakan </w:t>
      </w:r>
      <w:r w:rsidR="003D566A">
        <w:lastRenderedPageBreak/>
        <w:t>sebagai antarmuka sistem.</w:t>
      </w:r>
      <w:r w:rsidR="008D761F">
        <w:t xml:space="preserve"> Pada Gambar 3.3 juga terlihat bahwa ada beberapa </w:t>
      </w:r>
      <w:r w:rsidR="008D761F">
        <w:rPr>
          <w:i/>
        </w:rPr>
        <w:t>case</w:t>
      </w:r>
      <w:r w:rsidR="008D761F">
        <w:t xml:space="preserve"> yang terhubung dengan </w:t>
      </w:r>
      <w:r w:rsidR="008D761F">
        <w:rPr>
          <w:i/>
        </w:rPr>
        <w:t>case</w:t>
      </w:r>
      <w:r w:rsidR="008D761F">
        <w:t xml:space="preserve"> lain (garis putus-putus) yang menandakan keterkaitan antar kedua </w:t>
      </w:r>
      <w:r w:rsidR="008D761F">
        <w:rPr>
          <w:i/>
        </w:rPr>
        <w:t>case</w:t>
      </w:r>
      <w:r w:rsidR="008D761F">
        <w:t xml:space="preserve"> tersebut, contohnya untuk melakukan </w:t>
      </w:r>
      <w:r w:rsidR="008D761F" w:rsidRPr="008D761F">
        <w:rPr>
          <w:i/>
        </w:rPr>
        <w:t>remote</w:t>
      </w:r>
      <w:r w:rsidR="008D761F">
        <w:t xml:space="preserve"> pintu maka seorang operator diharuskan untuk melakukan proses </w:t>
      </w:r>
      <w:r w:rsidR="008D761F">
        <w:rPr>
          <w:i/>
        </w:rPr>
        <w:t>login</w:t>
      </w:r>
      <w:r w:rsidR="008D761F">
        <w:t xml:space="preserve"> dan verifikasi </w:t>
      </w:r>
      <w:r w:rsidR="008D761F">
        <w:rPr>
          <w:i/>
        </w:rPr>
        <w:t xml:space="preserve">email </w:t>
      </w:r>
      <w:r w:rsidR="008D761F">
        <w:t>terlebih dahulu.</w:t>
      </w:r>
    </w:p>
    <w:p w14:paraId="175D82BC" w14:textId="77777777" w:rsidR="003D566A" w:rsidRDefault="003D566A" w:rsidP="00DB76EF"/>
    <w:p w14:paraId="53421D02" w14:textId="1E89553F" w:rsidR="0029315F" w:rsidRDefault="0029315F" w:rsidP="004E6B71">
      <w:pPr>
        <w:pStyle w:val="SubBabIIIIII"/>
      </w:pPr>
      <w:bookmarkStart w:id="189" w:name="_Toc143523738"/>
      <w:bookmarkStart w:id="190" w:name="_Toc144760048"/>
      <w:r w:rsidRPr="00C65681">
        <w:rPr>
          <w:i/>
        </w:rPr>
        <w:t>Endpoint</w:t>
      </w:r>
      <w:r>
        <w:t xml:space="preserve"> </w:t>
      </w:r>
      <w:r w:rsidR="00D068FE">
        <w:t>API</w:t>
      </w:r>
      <w:bookmarkEnd w:id="189"/>
      <w:bookmarkEnd w:id="190"/>
    </w:p>
    <w:p w14:paraId="7F5699FB" w14:textId="64D1C0FE" w:rsidR="0029315F" w:rsidRDefault="00185E83" w:rsidP="0010726B">
      <w:pPr>
        <w:ind w:firstLine="720"/>
      </w:pPr>
      <w:r>
        <w:t xml:space="preserve">Perancangan API dilanjutkan dengan mengimplementasikan setiap </w:t>
      </w:r>
      <w:r w:rsidRPr="00185E83">
        <w:t>case</w:t>
      </w:r>
      <w:r>
        <w:t xml:space="preserve"> pada </w:t>
      </w:r>
      <w:r w:rsidR="00BB5447">
        <w:t xml:space="preserve">diagram menjadi sebuah </w:t>
      </w:r>
      <w:r w:rsidR="00BB5447">
        <w:rPr>
          <w:i/>
        </w:rPr>
        <w:t xml:space="preserve">endpoint </w:t>
      </w:r>
      <w:r w:rsidR="00BB5447">
        <w:t xml:space="preserve">API. </w:t>
      </w:r>
      <w:r w:rsidR="0029315F" w:rsidRPr="00185E83">
        <w:t>Dalam</w:t>
      </w:r>
      <w:r w:rsidR="0029315F">
        <w:t xml:space="preserve"> perancangan </w:t>
      </w:r>
      <w:r w:rsidR="0010726B">
        <w:t xml:space="preserve">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t xml:space="preserve"> </w:t>
      </w:r>
      <w:r w:rsidR="006755D9">
        <w:t>dapat dilihat pada T</w:t>
      </w:r>
      <w:r w:rsidR="00C65681">
        <w:t>abel 3.1</w:t>
      </w:r>
      <w:r>
        <w:t>.</w:t>
      </w:r>
    </w:p>
    <w:p w14:paraId="45DB1D88" w14:textId="77777777" w:rsidR="0010726B" w:rsidRDefault="0010726B" w:rsidP="0010726B"/>
    <w:p w14:paraId="23509058" w14:textId="59F57EC7" w:rsidR="005A0ABA" w:rsidRDefault="00C65681" w:rsidP="00C65681">
      <w:pPr>
        <w:pStyle w:val="LabelGambar"/>
        <w:jc w:val="both"/>
      </w:pPr>
      <w:bookmarkStart w:id="191" w:name="_Toc142072720"/>
      <w:bookmarkStart w:id="192" w:name="_Toc143519702"/>
      <w:bookmarkStart w:id="193" w:name="_Toc143519872"/>
      <w:bookmarkStart w:id="194" w:name="_Toc144760235"/>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FB1F23">
        <w:rPr>
          <w:b/>
          <w:noProof/>
        </w:rPr>
        <w:t>3</w:t>
      </w:r>
      <w:r w:rsidRPr="00C65681">
        <w:rPr>
          <w:b/>
        </w:rPr>
        <w:fldChar w:fldCharType="end"/>
      </w:r>
      <w:r>
        <w:t xml:space="preserve"> </w:t>
      </w:r>
      <w:r w:rsidRPr="00C65681">
        <w:rPr>
          <w:i/>
        </w:rPr>
        <w:t xml:space="preserve">Endpoint </w:t>
      </w:r>
      <w:r w:rsidRPr="00D04E0B">
        <w:t>API</w:t>
      </w:r>
      <w:bookmarkEnd w:id="191"/>
      <w:bookmarkEnd w:id="192"/>
      <w:bookmarkEnd w:id="193"/>
      <w:bookmarkEnd w:id="194"/>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A21034">
        <w:trPr>
          <w:trHeight w:val="300"/>
        </w:trPr>
        <w:tc>
          <w:tcPr>
            <w:tcW w:w="851" w:type="dxa"/>
            <w:tcBorders>
              <w:top w:val="single" w:sz="4" w:space="0" w:color="auto"/>
            </w:tcBorders>
            <w:shd w:val="clear" w:color="auto" w:fill="auto"/>
            <w:vAlign w:val="center"/>
            <w:hideMark/>
          </w:tcPr>
          <w:p w14:paraId="49BD8850"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ngguna dan operator</w:t>
            </w:r>
          </w:p>
        </w:tc>
      </w:tr>
      <w:tr w:rsidR="005A0ABA" w:rsidRPr="005A0ABA" w14:paraId="64E8F7C7" w14:textId="77777777" w:rsidTr="00A21034">
        <w:trPr>
          <w:trHeight w:val="300"/>
        </w:trPr>
        <w:tc>
          <w:tcPr>
            <w:tcW w:w="851" w:type="dxa"/>
            <w:shd w:val="clear" w:color="auto" w:fill="auto"/>
            <w:vAlign w:val="center"/>
            <w:hideMark/>
          </w:tcPr>
          <w:p w14:paraId="7853033C"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23B00C9C"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0D082B4A" w:rsidR="005A0ABA" w:rsidRPr="003821B2" w:rsidRDefault="005A0ABA" w:rsidP="003821B2">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sidRPr="003821B2">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p>
        </w:tc>
      </w:tr>
      <w:tr w:rsidR="005A0ABA" w:rsidRPr="005A0ABA" w14:paraId="60EB1CFD" w14:textId="77777777" w:rsidTr="00A21034">
        <w:trPr>
          <w:trHeight w:val="300"/>
        </w:trPr>
        <w:tc>
          <w:tcPr>
            <w:tcW w:w="851" w:type="dxa"/>
            <w:shd w:val="clear" w:color="auto" w:fill="auto"/>
            <w:vAlign w:val="center"/>
            <w:hideMark/>
          </w:tcPr>
          <w:p w14:paraId="58768A92"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6AEF7DA" w14:textId="548D2CF4"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w:t>
            </w:r>
            <w:r w:rsidR="00780C9B" w:rsidRPr="00394B3D">
              <w:rPr>
                <w:rFonts w:eastAsia="Times New Roman" w:cs="Times New Roman"/>
                <w:i/>
                <w:color w:val="000000"/>
                <w:szCs w:val="24"/>
                <w:lang w:val="en-US"/>
              </w:rPr>
              <w:t>email</w:t>
            </w:r>
          </w:p>
        </w:tc>
        <w:tc>
          <w:tcPr>
            <w:tcW w:w="1134" w:type="dxa"/>
            <w:shd w:val="clear" w:color="auto" w:fill="auto"/>
            <w:vAlign w:val="center"/>
            <w:hideMark/>
          </w:tcPr>
          <w:p w14:paraId="116746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4215FF2C" w14:textId="42A68868"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p>
        </w:tc>
      </w:tr>
      <w:tr w:rsidR="005A0ABA" w:rsidRPr="005A0ABA" w14:paraId="483DAD25" w14:textId="77777777" w:rsidTr="00A21034">
        <w:trPr>
          <w:trHeight w:val="300"/>
        </w:trPr>
        <w:tc>
          <w:tcPr>
            <w:tcW w:w="851" w:type="dxa"/>
            <w:shd w:val="clear" w:color="auto" w:fill="auto"/>
            <w:vAlign w:val="center"/>
            <w:hideMark/>
          </w:tcPr>
          <w:p w14:paraId="36C4063B"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192FC3A0"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out</w:t>
            </w:r>
          </w:p>
        </w:tc>
        <w:tc>
          <w:tcPr>
            <w:tcW w:w="1134" w:type="dxa"/>
            <w:shd w:val="clear" w:color="auto" w:fill="auto"/>
            <w:vAlign w:val="center"/>
            <w:hideMark/>
          </w:tcPr>
          <w:p w14:paraId="5870A1D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ngguna dan operator</w:t>
            </w:r>
          </w:p>
        </w:tc>
      </w:tr>
      <w:tr w:rsidR="005A0ABA" w:rsidRPr="005A0ABA" w14:paraId="2D52009A" w14:textId="77777777" w:rsidTr="00A21034">
        <w:trPr>
          <w:trHeight w:val="600"/>
        </w:trPr>
        <w:tc>
          <w:tcPr>
            <w:tcW w:w="851" w:type="dxa"/>
            <w:shd w:val="clear" w:color="auto" w:fill="auto"/>
            <w:vAlign w:val="center"/>
            <w:hideMark/>
          </w:tcPr>
          <w:p w14:paraId="012851C4"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02D58035"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update-profile</w:t>
            </w:r>
          </w:p>
        </w:tc>
        <w:tc>
          <w:tcPr>
            <w:tcW w:w="1134" w:type="dxa"/>
            <w:shd w:val="clear" w:color="auto" w:fill="auto"/>
            <w:vAlign w:val="center"/>
            <w:hideMark/>
          </w:tcPr>
          <w:p w14:paraId="53A426FA"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5B783339" w14:textId="6C60BD54"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update profile nama, </w:t>
            </w:r>
            <w:r w:rsidR="00780C9B" w:rsidRPr="00780C9B">
              <w:rPr>
                <w:rFonts w:eastAsia="Times New Roman" w:cs="Times New Roman"/>
                <w:i/>
                <w:color w:val="000000"/>
                <w:szCs w:val="24"/>
                <w:lang w:val="en-US"/>
              </w:rPr>
              <w:t>email</w:t>
            </w:r>
            <w:r w:rsidRPr="003821B2">
              <w:rPr>
                <w:rFonts w:eastAsia="Times New Roman" w:cs="Times New Roman"/>
                <w:color w:val="000000"/>
                <w:szCs w:val="24"/>
                <w:lang w:val="en-US"/>
              </w:rPr>
              <w:t>, dan lainnya</w:t>
            </w:r>
          </w:p>
        </w:tc>
      </w:tr>
      <w:tr w:rsidR="005A0ABA" w:rsidRPr="005A0ABA" w14:paraId="18982632" w14:textId="77777777" w:rsidTr="00A21034">
        <w:trPr>
          <w:trHeight w:val="600"/>
        </w:trPr>
        <w:tc>
          <w:tcPr>
            <w:tcW w:w="851" w:type="dxa"/>
            <w:shd w:val="clear" w:color="auto" w:fill="auto"/>
            <w:vAlign w:val="center"/>
            <w:hideMark/>
          </w:tcPr>
          <w:p w14:paraId="3DEDE731"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6ACB151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avatar</w:t>
            </w:r>
          </w:p>
        </w:tc>
        <w:tc>
          <w:tcPr>
            <w:tcW w:w="1134" w:type="dxa"/>
            <w:shd w:val="clear" w:color="auto" w:fill="auto"/>
            <w:vAlign w:val="center"/>
            <w:hideMark/>
          </w:tcPr>
          <w:p w14:paraId="0BF43E51"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BB5447">
        <w:trPr>
          <w:trHeight w:val="600"/>
        </w:trPr>
        <w:tc>
          <w:tcPr>
            <w:tcW w:w="851" w:type="dxa"/>
            <w:shd w:val="clear" w:color="auto" w:fill="auto"/>
            <w:vAlign w:val="center"/>
            <w:hideMark/>
          </w:tcPr>
          <w:p w14:paraId="1FFE1E36" w14:textId="60C0604A"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72D9D3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update-avatar</w:t>
            </w:r>
          </w:p>
        </w:tc>
        <w:tc>
          <w:tcPr>
            <w:tcW w:w="1134" w:type="dxa"/>
            <w:shd w:val="clear" w:color="auto" w:fill="auto"/>
            <w:vAlign w:val="center"/>
            <w:hideMark/>
          </w:tcPr>
          <w:p w14:paraId="29931C08"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3961AD">
        <w:trPr>
          <w:trHeight w:val="600"/>
        </w:trPr>
        <w:tc>
          <w:tcPr>
            <w:tcW w:w="851" w:type="dxa"/>
            <w:shd w:val="clear" w:color="auto" w:fill="auto"/>
            <w:vAlign w:val="center"/>
            <w:hideMark/>
          </w:tcPr>
          <w:p w14:paraId="39F71B8D"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7E8CE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change-password</w:t>
            </w:r>
          </w:p>
        </w:tc>
        <w:tc>
          <w:tcPr>
            <w:tcW w:w="1134" w:type="dxa"/>
            <w:shd w:val="clear" w:color="auto" w:fill="auto"/>
            <w:vAlign w:val="center"/>
            <w:hideMark/>
          </w:tcPr>
          <w:p w14:paraId="194631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ubah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pengguna atau operator</w:t>
            </w:r>
          </w:p>
        </w:tc>
      </w:tr>
      <w:tr w:rsidR="003961AD" w:rsidRPr="005A0ABA" w14:paraId="60B2CF01" w14:textId="77777777" w:rsidTr="003961AD">
        <w:trPr>
          <w:trHeight w:val="600"/>
        </w:trPr>
        <w:tc>
          <w:tcPr>
            <w:tcW w:w="851" w:type="dxa"/>
            <w:shd w:val="clear" w:color="auto" w:fill="auto"/>
            <w:vAlign w:val="center"/>
          </w:tcPr>
          <w:p w14:paraId="7126D47F" w14:textId="34C543E2"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79B2FF4D" w14:textId="0ECA06A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get-doors</w:t>
            </w:r>
          </w:p>
        </w:tc>
        <w:tc>
          <w:tcPr>
            <w:tcW w:w="1134" w:type="dxa"/>
            <w:shd w:val="clear" w:color="auto" w:fill="auto"/>
            <w:vAlign w:val="center"/>
          </w:tcPr>
          <w:p w14:paraId="62F91C17" w14:textId="776CF393"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09B78696" w14:textId="29C94B3C"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3961AD" w:rsidRPr="005A0ABA" w14:paraId="022DCE87" w14:textId="77777777" w:rsidTr="00BB5447">
        <w:trPr>
          <w:trHeight w:val="600"/>
        </w:trPr>
        <w:tc>
          <w:tcPr>
            <w:tcW w:w="851" w:type="dxa"/>
            <w:tcBorders>
              <w:bottom w:val="single" w:sz="4" w:space="0" w:color="auto"/>
            </w:tcBorders>
            <w:shd w:val="clear" w:color="auto" w:fill="auto"/>
            <w:vAlign w:val="center"/>
          </w:tcPr>
          <w:p w14:paraId="49F082C9" w14:textId="2A5807CD"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tcBorders>
              <w:bottom w:val="single" w:sz="4" w:space="0" w:color="auto"/>
            </w:tcBorders>
            <w:shd w:val="clear" w:color="auto" w:fill="auto"/>
            <w:vAlign w:val="center"/>
          </w:tcPr>
          <w:p w14:paraId="2AD628BF" w14:textId="0E30167F"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access</w:t>
            </w:r>
          </w:p>
        </w:tc>
        <w:tc>
          <w:tcPr>
            <w:tcW w:w="1134" w:type="dxa"/>
            <w:tcBorders>
              <w:bottom w:val="single" w:sz="4" w:space="0" w:color="auto"/>
            </w:tcBorders>
            <w:shd w:val="clear" w:color="auto" w:fill="auto"/>
            <w:vAlign w:val="center"/>
          </w:tcPr>
          <w:p w14:paraId="74E5E50D" w14:textId="65DBC38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tcBorders>
              <w:bottom w:val="single" w:sz="4" w:space="0" w:color="auto"/>
            </w:tcBorders>
            <w:shd w:val="clear" w:color="auto" w:fill="auto"/>
            <w:vAlign w:val="center"/>
          </w:tcPr>
          <w:p w14:paraId="3291105F" w14:textId="3AE7FCA3"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bl>
    <w:p w14:paraId="25DC7EA8" w14:textId="77777777" w:rsidR="003961AD" w:rsidRDefault="003961AD" w:rsidP="00A21034">
      <w:pPr>
        <w:pStyle w:val="LabelGambar"/>
        <w:jc w:val="both"/>
        <w:rPr>
          <w:b/>
        </w:rPr>
      </w:pPr>
    </w:p>
    <w:p w14:paraId="16F3C202" w14:textId="77777777" w:rsidR="003961AD" w:rsidRDefault="003961AD" w:rsidP="00A21034">
      <w:pPr>
        <w:pStyle w:val="LabelGambar"/>
        <w:jc w:val="both"/>
        <w:rPr>
          <w:b/>
        </w:rPr>
      </w:pPr>
    </w:p>
    <w:p w14:paraId="20668B70" w14:textId="77777777" w:rsidR="003961AD" w:rsidRDefault="003961AD" w:rsidP="00A21034">
      <w:pPr>
        <w:pStyle w:val="LabelGambar"/>
        <w:jc w:val="both"/>
        <w:rPr>
          <w:b/>
        </w:rPr>
      </w:pPr>
    </w:p>
    <w:p w14:paraId="190010D2" w14:textId="77777777" w:rsidR="003961AD" w:rsidRDefault="003961AD" w:rsidP="00A21034">
      <w:pPr>
        <w:pStyle w:val="LabelGambar"/>
        <w:jc w:val="both"/>
        <w:rPr>
          <w:b/>
        </w:rPr>
      </w:pPr>
    </w:p>
    <w:p w14:paraId="3292068E" w14:textId="77777777" w:rsidR="003961AD" w:rsidRDefault="003961AD" w:rsidP="00A21034">
      <w:pPr>
        <w:pStyle w:val="LabelGambar"/>
        <w:jc w:val="both"/>
        <w:rPr>
          <w:b/>
        </w:rPr>
      </w:pPr>
    </w:p>
    <w:p w14:paraId="27124D41" w14:textId="77777777" w:rsidR="003961AD" w:rsidRDefault="003961AD" w:rsidP="00A21034">
      <w:pPr>
        <w:pStyle w:val="LabelGambar"/>
        <w:jc w:val="both"/>
        <w:rPr>
          <w:b/>
        </w:rPr>
      </w:pPr>
    </w:p>
    <w:p w14:paraId="0F8588C5" w14:textId="08385EAF" w:rsidR="00A21034" w:rsidRPr="00CA0592" w:rsidRDefault="00A21034" w:rsidP="00A21034">
      <w:pPr>
        <w:pStyle w:val="LabelGambar"/>
        <w:jc w:val="both"/>
      </w:pPr>
      <w:r w:rsidRPr="00C65681">
        <w:rPr>
          <w:b/>
        </w:rPr>
        <w:t>Tabel 3.</w:t>
      </w:r>
      <w:r w:rsidR="00185E83">
        <w:rPr>
          <w:b/>
        </w:rPr>
        <w:t>3</w:t>
      </w:r>
      <w:r>
        <w:t xml:space="preserve"> </w:t>
      </w:r>
      <w:r w:rsidR="00A066AE">
        <w:t>(lanjutan)</w:t>
      </w:r>
    </w:p>
    <w:tbl>
      <w:tblPr>
        <w:tblW w:w="7938" w:type="dxa"/>
        <w:tblInd w:w="108" w:type="dxa"/>
        <w:tblLook w:val="04A0" w:firstRow="1" w:lastRow="0" w:firstColumn="1" w:lastColumn="0" w:noHBand="0" w:noVBand="1"/>
      </w:tblPr>
      <w:tblGrid>
        <w:gridCol w:w="851"/>
        <w:gridCol w:w="2790"/>
        <w:gridCol w:w="1134"/>
        <w:gridCol w:w="3163"/>
      </w:tblGrid>
      <w:tr w:rsidR="00A21034" w:rsidRPr="005A0ABA" w14:paraId="661D93E1" w14:textId="77777777" w:rsidTr="00185E83">
        <w:trPr>
          <w:trHeight w:val="465"/>
        </w:trPr>
        <w:tc>
          <w:tcPr>
            <w:tcW w:w="851" w:type="dxa"/>
            <w:tcBorders>
              <w:top w:val="single" w:sz="4" w:space="0" w:color="auto"/>
              <w:bottom w:val="single" w:sz="4" w:space="0" w:color="auto"/>
            </w:tcBorders>
            <w:shd w:val="clear" w:color="auto" w:fill="auto"/>
            <w:noWrap/>
            <w:vAlign w:val="center"/>
            <w:hideMark/>
          </w:tcPr>
          <w:p w14:paraId="06708770"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260888D0" w14:textId="77777777" w:rsidR="00A21034" w:rsidRPr="003821B2" w:rsidRDefault="00A21034" w:rsidP="00A21034">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30756516" w14:textId="77777777" w:rsidR="00A21034" w:rsidRPr="003821B2" w:rsidRDefault="00A21034" w:rsidP="00A21034">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22B3C872"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BB5447" w:rsidRPr="005A0ABA" w14:paraId="7D306CBC" w14:textId="77777777" w:rsidTr="00185E83">
        <w:trPr>
          <w:trHeight w:val="300"/>
        </w:trPr>
        <w:tc>
          <w:tcPr>
            <w:tcW w:w="851" w:type="dxa"/>
            <w:shd w:val="clear" w:color="auto" w:fill="auto"/>
            <w:vAlign w:val="center"/>
          </w:tcPr>
          <w:p w14:paraId="05A63714" w14:textId="7F85EBD2"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49BAC64" w14:textId="4FB4CC1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history</w:t>
            </w:r>
          </w:p>
        </w:tc>
        <w:tc>
          <w:tcPr>
            <w:tcW w:w="1134" w:type="dxa"/>
            <w:shd w:val="clear" w:color="auto" w:fill="auto"/>
            <w:vAlign w:val="center"/>
          </w:tcPr>
          <w:p w14:paraId="73316605" w14:textId="6606E22D"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4923CB05" w14:textId="311FC54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BB5447" w:rsidRPr="005A0ABA" w14:paraId="3708F564" w14:textId="77777777" w:rsidTr="00185E83">
        <w:trPr>
          <w:trHeight w:val="300"/>
        </w:trPr>
        <w:tc>
          <w:tcPr>
            <w:tcW w:w="851" w:type="dxa"/>
            <w:shd w:val="clear" w:color="auto" w:fill="auto"/>
            <w:vAlign w:val="center"/>
          </w:tcPr>
          <w:p w14:paraId="17BF101C" w14:textId="19EAC98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17D9AED5" w14:textId="5F41736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access/{door_id}</w:t>
            </w:r>
          </w:p>
        </w:tc>
        <w:tc>
          <w:tcPr>
            <w:tcW w:w="1134" w:type="dxa"/>
            <w:shd w:val="clear" w:color="auto" w:fill="auto"/>
            <w:vAlign w:val="center"/>
          </w:tcPr>
          <w:p w14:paraId="1514DEC0" w14:textId="6CF4A42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5CB21628" w14:textId="0049A045"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akses dari kode QR pintu</w:t>
            </w:r>
          </w:p>
        </w:tc>
      </w:tr>
      <w:tr w:rsidR="00BB5447" w:rsidRPr="005A0ABA" w14:paraId="2530CC1D" w14:textId="77777777" w:rsidTr="00A21034">
        <w:trPr>
          <w:trHeight w:val="300"/>
        </w:trPr>
        <w:tc>
          <w:tcPr>
            <w:tcW w:w="851" w:type="dxa"/>
            <w:shd w:val="clear" w:color="auto" w:fill="auto"/>
            <w:vAlign w:val="center"/>
          </w:tcPr>
          <w:p w14:paraId="6DBAD6A4" w14:textId="23962A8B"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33C93F33" w14:textId="52EAE82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mote-access</w:t>
            </w:r>
          </w:p>
        </w:tc>
        <w:tc>
          <w:tcPr>
            <w:tcW w:w="1134" w:type="dxa"/>
            <w:shd w:val="clear" w:color="auto" w:fill="auto"/>
            <w:vAlign w:val="center"/>
          </w:tcPr>
          <w:p w14:paraId="4A8A577A" w14:textId="18D9A166"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384AB5E4" w14:textId="70118F7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BB5447" w:rsidRPr="005A0ABA" w14:paraId="34410245" w14:textId="77777777" w:rsidTr="00A21034">
        <w:trPr>
          <w:trHeight w:val="300"/>
        </w:trPr>
        <w:tc>
          <w:tcPr>
            <w:tcW w:w="851" w:type="dxa"/>
            <w:shd w:val="clear" w:color="auto" w:fill="auto"/>
            <w:vAlign w:val="center"/>
          </w:tcPr>
          <w:p w14:paraId="5C1337AB" w14:textId="6CBA622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84B91BB" w14:textId="455592B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in</w:t>
            </w:r>
          </w:p>
        </w:tc>
        <w:tc>
          <w:tcPr>
            <w:tcW w:w="1134" w:type="dxa"/>
            <w:shd w:val="clear" w:color="auto" w:fill="auto"/>
            <w:vAlign w:val="center"/>
          </w:tcPr>
          <w:p w14:paraId="3622A161" w14:textId="7EE9869C"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6995D609" w14:textId="5FDE079B" w:rsidR="00BB5447" w:rsidRPr="003821B2" w:rsidRDefault="00BB5447" w:rsidP="00A21034">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rangkat kunci pintu</w:t>
            </w:r>
          </w:p>
        </w:tc>
      </w:tr>
      <w:tr w:rsidR="00BB5447" w:rsidRPr="005A0ABA" w14:paraId="2F0D9581" w14:textId="77777777" w:rsidTr="00A21034">
        <w:trPr>
          <w:trHeight w:val="300"/>
        </w:trPr>
        <w:tc>
          <w:tcPr>
            <w:tcW w:w="851" w:type="dxa"/>
            <w:shd w:val="clear" w:color="auto" w:fill="auto"/>
            <w:vAlign w:val="center"/>
          </w:tcPr>
          <w:p w14:paraId="3D00D33B" w14:textId="63D6A597"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3B440D1" w14:textId="3C9B7B5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register</w:t>
            </w:r>
          </w:p>
        </w:tc>
        <w:tc>
          <w:tcPr>
            <w:tcW w:w="1134" w:type="dxa"/>
            <w:shd w:val="clear" w:color="auto" w:fill="auto"/>
            <w:vAlign w:val="center"/>
          </w:tcPr>
          <w:p w14:paraId="15278F95" w14:textId="33D8224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29BC120F" w14:textId="05A8F8C9"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BB5447" w:rsidRPr="005A0ABA" w14:paraId="2DB261BB" w14:textId="77777777" w:rsidTr="00A21034">
        <w:trPr>
          <w:trHeight w:val="600"/>
        </w:trPr>
        <w:tc>
          <w:tcPr>
            <w:tcW w:w="851" w:type="dxa"/>
            <w:shd w:val="clear" w:color="auto" w:fill="auto"/>
            <w:vAlign w:val="center"/>
          </w:tcPr>
          <w:p w14:paraId="372D375A" w14:textId="3E5CE075"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CB14818" w14:textId="0C1BAD2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out</w:t>
            </w:r>
          </w:p>
        </w:tc>
        <w:tc>
          <w:tcPr>
            <w:tcW w:w="1134" w:type="dxa"/>
            <w:shd w:val="clear" w:color="auto" w:fill="auto"/>
            <w:vAlign w:val="center"/>
          </w:tcPr>
          <w:p w14:paraId="182796BD" w14:textId="1CCE003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41CE9838" w14:textId="25EC0CE9"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logout</w:t>
            </w:r>
            <w:r w:rsidRPr="003821B2">
              <w:rPr>
                <w:rFonts w:eastAsia="Times New Roman" w:cs="Times New Roman"/>
                <w:color w:val="000000"/>
                <w:szCs w:val="24"/>
                <w:lang w:val="en-US"/>
              </w:rPr>
              <w:t xml:space="preserve"> perangkat kunci pintu</w:t>
            </w:r>
          </w:p>
        </w:tc>
      </w:tr>
      <w:tr w:rsidR="00BB5447" w:rsidRPr="005A0ABA" w14:paraId="484568EE" w14:textId="77777777" w:rsidTr="00A21034">
        <w:trPr>
          <w:trHeight w:val="600"/>
        </w:trPr>
        <w:tc>
          <w:tcPr>
            <w:tcW w:w="851" w:type="dxa"/>
            <w:shd w:val="clear" w:color="auto" w:fill="auto"/>
            <w:vAlign w:val="center"/>
          </w:tcPr>
          <w:p w14:paraId="2F5BFE0E" w14:textId="6BB81DE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772E1E9F" w14:textId="11614B1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get-signature</w:t>
            </w:r>
          </w:p>
        </w:tc>
        <w:tc>
          <w:tcPr>
            <w:tcW w:w="1134" w:type="dxa"/>
            <w:shd w:val="clear" w:color="auto" w:fill="auto"/>
            <w:vAlign w:val="center"/>
          </w:tcPr>
          <w:p w14:paraId="3F59BB2A" w14:textId="5C8B89F3"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706E0868" w14:textId="7BCD7F11"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ambil kode </w:t>
            </w:r>
            <w:r w:rsidRPr="00394B3D">
              <w:rPr>
                <w:rFonts w:eastAsia="Times New Roman" w:cs="Times New Roman"/>
                <w:i/>
                <w:color w:val="000000"/>
                <w:szCs w:val="24"/>
                <w:lang w:val="en-US"/>
              </w:rPr>
              <w:t xml:space="preserve">signature channel </w:t>
            </w:r>
            <w:r w:rsidR="005E72E0" w:rsidRPr="005E72E0">
              <w:rPr>
                <w:rFonts w:eastAsia="Times New Roman" w:cs="Times New Roman"/>
                <w:color w:val="000000"/>
                <w:szCs w:val="24"/>
                <w:lang w:val="en-US"/>
              </w:rPr>
              <w:t>Pusher</w:t>
            </w:r>
          </w:p>
        </w:tc>
      </w:tr>
      <w:tr w:rsidR="00BB5447" w:rsidRPr="005A0ABA" w14:paraId="733F3697" w14:textId="77777777" w:rsidTr="00A21034">
        <w:trPr>
          <w:trHeight w:val="600"/>
        </w:trPr>
        <w:tc>
          <w:tcPr>
            <w:tcW w:w="851" w:type="dxa"/>
            <w:shd w:val="clear" w:color="auto" w:fill="auto"/>
            <w:vAlign w:val="center"/>
          </w:tcPr>
          <w:p w14:paraId="29D74290" w14:textId="32DC1D6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42214875" w14:textId="4160350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update-status</w:t>
            </w:r>
          </w:p>
        </w:tc>
        <w:tc>
          <w:tcPr>
            <w:tcW w:w="1134" w:type="dxa"/>
            <w:shd w:val="clear" w:color="auto" w:fill="auto"/>
            <w:vAlign w:val="center"/>
          </w:tcPr>
          <w:p w14:paraId="11E5888C" w14:textId="22E04EF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2DB426BF" w14:textId="12428E16"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update</w:t>
            </w:r>
            <w:r w:rsidRPr="003821B2">
              <w:rPr>
                <w:rFonts w:eastAsia="Times New Roman" w:cs="Times New Roman"/>
                <w:color w:val="000000"/>
                <w:szCs w:val="24"/>
                <w:lang w:val="en-US"/>
              </w:rPr>
              <w:t xml:space="preserve"> status pintu</w:t>
            </w:r>
          </w:p>
        </w:tc>
      </w:tr>
      <w:tr w:rsidR="00BB5447" w:rsidRPr="005A0ABA" w14:paraId="61FD7878" w14:textId="77777777" w:rsidTr="00A21034">
        <w:trPr>
          <w:trHeight w:val="600"/>
        </w:trPr>
        <w:tc>
          <w:tcPr>
            <w:tcW w:w="851" w:type="dxa"/>
            <w:tcBorders>
              <w:bottom w:val="single" w:sz="4" w:space="0" w:color="auto"/>
            </w:tcBorders>
            <w:shd w:val="clear" w:color="auto" w:fill="auto"/>
            <w:vAlign w:val="center"/>
          </w:tcPr>
          <w:p w14:paraId="5B1E2A73" w14:textId="1E519D7D"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bottom w:val="single" w:sz="4" w:space="0" w:color="auto"/>
            </w:tcBorders>
            <w:shd w:val="clear" w:color="auto" w:fill="auto"/>
            <w:vAlign w:val="center"/>
          </w:tcPr>
          <w:p w14:paraId="2F4F77B0" w14:textId="3C13806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alert</w:t>
            </w:r>
          </w:p>
        </w:tc>
        <w:tc>
          <w:tcPr>
            <w:tcW w:w="1134" w:type="dxa"/>
            <w:tcBorders>
              <w:bottom w:val="single" w:sz="4" w:space="0" w:color="auto"/>
            </w:tcBorders>
            <w:shd w:val="clear" w:color="auto" w:fill="auto"/>
            <w:vAlign w:val="center"/>
          </w:tcPr>
          <w:p w14:paraId="16AF62B9" w14:textId="5332C265"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tcBorders>
              <w:bottom w:val="single" w:sz="4" w:space="0" w:color="auto"/>
            </w:tcBorders>
            <w:shd w:val="clear" w:color="auto" w:fill="auto"/>
            <w:vAlign w:val="center"/>
          </w:tcPr>
          <w:p w14:paraId="616B0721" w14:textId="5D586CA3"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2D8463D5" w14:textId="77777777" w:rsidR="00A21034" w:rsidRDefault="00A21034" w:rsidP="0010726B"/>
    <w:p w14:paraId="0E5EA860" w14:textId="06A09590" w:rsidR="0075481F" w:rsidRDefault="006755D9" w:rsidP="00E469BE">
      <w:pPr>
        <w:ind w:firstLine="720"/>
      </w:pPr>
      <w:r>
        <w:t>Dapat dilihat pada T</w:t>
      </w:r>
      <w:r w:rsidR="00185E83">
        <w:t>abel 3.3</w:t>
      </w:r>
      <w:r w:rsidR="006047CA">
        <w:t xml:space="preserve"> </w:t>
      </w:r>
      <w:r w:rsidR="0002563E">
        <w:t>di atas</w:t>
      </w:r>
      <w:r w:rsidR="006047CA">
        <w:t xml:space="preserve">, API terbagi menjadi 2 bagian yang ditandai dengan </w:t>
      </w:r>
      <w:r w:rsidR="00796B8E">
        <w:t>awalan (</w:t>
      </w:r>
      <w:r w:rsidR="00796B8E">
        <w:rPr>
          <w:i/>
        </w:rPr>
        <w:t>prefix</w:t>
      </w:r>
      <w:r w:rsidR="00796B8E">
        <w:t xml:space="preserve">) </w:t>
      </w:r>
      <w:r w:rsidR="006047CA">
        <w:t>“/</w:t>
      </w:r>
      <w:r w:rsidR="006047CA" w:rsidRPr="00A63308">
        <w:rPr>
          <w:i/>
        </w:rPr>
        <w:t>api</w:t>
      </w:r>
      <w:r w:rsidR="006047CA">
        <w:t>” dan “/</w:t>
      </w:r>
      <w:r w:rsidR="006047CA" w:rsidRPr="00A63308">
        <w:rPr>
          <w:i/>
        </w:rPr>
        <w:t>door</w:t>
      </w:r>
      <w:r w:rsidR="006047CA">
        <w:t xml:space="preserve">”. </w:t>
      </w:r>
      <w:r w:rsidR="00796B8E">
        <w:t>Awalan</w:t>
      </w:r>
      <w:r w:rsidR="006047CA">
        <w:t xml:space="preserve"> “/</w:t>
      </w:r>
      <w:r w:rsidR="006047CA" w:rsidRPr="00A63308">
        <w:rPr>
          <w:i/>
        </w:rPr>
        <w:t>api</w:t>
      </w:r>
      <w:r w:rsidR="006047CA">
        <w:t xml:space="preserve">” merupakan </w:t>
      </w:r>
      <w:r w:rsidR="006047CA" w:rsidRPr="00796B8E">
        <w:rPr>
          <w:i/>
        </w:rPr>
        <w:t>endpoint</w:t>
      </w:r>
      <w:r w:rsidR="006047CA">
        <w:t xml:space="preserve"> A</w:t>
      </w:r>
      <w:r w:rsidR="000858EC">
        <w:t>PI yang khusus ditujukan untuk p</w:t>
      </w:r>
      <w:r w:rsidR="006047CA">
        <w:t xml:space="preserve">enggunaan aplikasi </w:t>
      </w:r>
      <w:r w:rsidR="006047CA" w:rsidRPr="00185E83">
        <w:rPr>
          <w:i/>
        </w:rPr>
        <w:t>mobile</w:t>
      </w:r>
      <w:r w:rsidR="00185E83">
        <w:t xml:space="preserve"> sedangkan </w:t>
      </w:r>
      <w:r w:rsidR="00796B8E">
        <w:t xml:space="preserve">awalan </w:t>
      </w:r>
      <w:r w:rsidR="006047CA">
        <w:t>“/</w:t>
      </w:r>
      <w:r w:rsidR="006047CA" w:rsidRPr="00A63308">
        <w:rPr>
          <w:i/>
        </w:rPr>
        <w:t>door</w:t>
      </w:r>
      <w:r w:rsidR="006047CA">
        <w:t>” ditujukan untuk perangkat kunci IoT</w:t>
      </w:r>
      <w:r w:rsidR="00185E83">
        <w:t xml:space="preserve">, dengan menggunakan </w:t>
      </w:r>
      <w:r w:rsidR="00185E83">
        <w:rPr>
          <w:i/>
        </w:rPr>
        <w:t>prefix</w:t>
      </w:r>
      <w:r w:rsidR="00185E83">
        <w:t xml:space="preserve"> yang berbeda</w:t>
      </w:r>
      <w:r w:rsidR="006047CA">
        <w:t xml:space="preserve"> </w:t>
      </w:r>
      <w:r w:rsidR="00E469BE">
        <w:t>maka</w:t>
      </w:r>
      <w:r w:rsidR="00185E83">
        <w:t xml:space="preserve"> sistem</w:t>
      </w:r>
      <w:r w:rsidR="00E469BE">
        <w:t xml:space="preserve"> API akan semakin terorganisir dengan baik.</w:t>
      </w:r>
    </w:p>
    <w:p w14:paraId="44A40FB9" w14:textId="291E057B" w:rsidR="00E469BE" w:rsidRDefault="006755D9" w:rsidP="00E469BE">
      <w:pPr>
        <w:ind w:firstLine="720"/>
      </w:pPr>
      <w:r>
        <w:t>Pada T</w:t>
      </w:r>
      <w:r w:rsidR="00A63308">
        <w:t>abel 3.3</w:t>
      </w:r>
      <w:r w:rsidR="00796B8E">
        <w:t xml:space="preserve"> juga terlihat b</w:t>
      </w:r>
      <w:r w:rsidR="00E469BE">
        <w:t xml:space="preserve">ahwa beberapa </w:t>
      </w:r>
      <w:r w:rsidR="00E469BE" w:rsidRPr="00796B8E">
        <w:rPr>
          <w:i/>
        </w:rPr>
        <w:t>endpoint</w:t>
      </w:r>
      <w:r w:rsidR="00E469BE">
        <w:t xml:space="preserve"> memerlukan autentikasi </w:t>
      </w:r>
      <w:r w:rsidR="00E469BE" w:rsidRPr="00A63308">
        <w:rPr>
          <w:i/>
        </w:rPr>
        <w:t>sanctum</w:t>
      </w:r>
      <w:r w:rsidR="00E469BE">
        <w:t xml:space="preserve"> dan </w:t>
      </w:r>
      <w:r w:rsidR="00E469BE" w:rsidRPr="00796B8E">
        <w:rPr>
          <w:i/>
        </w:rPr>
        <w:t>verified</w:t>
      </w:r>
      <w:r w:rsidR="00E469BE">
        <w:t xml:space="preserve">. Autentikasi </w:t>
      </w:r>
      <w:r w:rsidR="00E469BE" w:rsidRPr="00A63308">
        <w:rPr>
          <w:i/>
        </w:rPr>
        <w:t>sanctum</w:t>
      </w:r>
      <w:r w:rsidR="00E469BE">
        <w:t xml:space="preserve">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w:t>
      </w:r>
      <w:r w:rsidR="00AD21FF">
        <w:t>mengizinkan</w:t>
      </w:r>
      <w:r w:rsidR="00E469BE">
        <w:t xml:space="preserve"> pengguna yang sudah terautentikasi yang dapat mengakses API tersebut. Sedangkan </w:t>
      </w:r>
      <w:r w:rsidR="00E469BE" w:rsidRPr="00796B8E">
        <w:rPr>
          <w:i/>
        </w:rPr>
        <w:t>verified</w:t>
      </w:r>
      <w:r w:rsidR="00E469BE">
        <w:t xml:space="preserve"> merupakan autentikasi tambahan yang digunakan untuk memastikan bahwa </w:t>
      </w:r>
      <w:r w:rsidR="00E469BE" w:rsidRPr="00A63308">
        <w:rPr>
          <w:i/>
        </w:rPr>
        <w:t>client</w:t>
      </w:r>
      <w:r w:rsidR="00E469BE">
        <w:t xml:space="preserve"> (pengguna dan </w:t>
      </w:r>
      <w:r w:rsidR="00E469BE">
        <w:lastRenderedPageBreak/>
        <w:t xml:space="preserve">operator) sudah melakukan verifikasi </w:t>
      </w:r>
      <w:r w:rsidR="00780C9B" w:rsidRPr="00780C9B">
        <w:rPr>
          <w:i/>
        </w:rPr>
        <w:t>email</w:t>
      </w:r>
      <w:r w:rsidR="00E469BE">
        <w:t xml:space="preserve"> sehingga dapat meningkatkan keamanan API.</w:t>
      </w:r>
    </w:p>
    <w:p w14:paraId="5DCABBF7" w14:textId="77777777" w:rsidR="006047CA" w:rsidRDefault="006047CA" w:rsidP="0010726B"/>
    <w:p w14:paraId="7B1593B7" w14:textId="27FD1D39" w:rsidR="004E6B71" w:rsidRDefault="00092325" w:rsidP="004E6B71">
      <w:pPr>
        <w:pStyle w:val="SubBabIIIIII"/>
      </w:pPr>
      <w:bookmarkStart w:id="195" w:name="_Toc143523739"/>
      <w:bookmarkStart w:id="196" w:name="_Toc144760049"/>
      <w:r>
        <w:t xml:space="preserve">API </w:t>
      </w:r>
      <w:r w:rsidR="004E6B71" w:rsidRPr="00A45B22">
        <w:rPr>
          <w:i/>
        </w:rPr>
        <w:t>Login</w:t>
      </w:r>
      <w:bookmarkEnd w:id="195"/>
      <w:bookmarkEnd w:id="196"/>
    </w:p>
    <w:p w14:paraId="796D1BDE" w14:textId="2495BC51"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w:t>
      </w:r>
      <w:r>
        <w:t xml:space="preserve">API </w:t>
      </w:r>
      <w:r w:rsidRPr="00A45B22">
        <w:rPr>
          <w:i/>
        </w:rPr>
        <w:t>login</w:t>
      </w:r>
      <w:r>
        <w:t xml:space="preserve"> juga </w:t>
      </w:r>
      <w:r w:rsidR="00A45B22">
        <w:t>memeriksa</w:t>
      </w:r>
      <w:r>
        <w:t xml:space="preserve"> apakah</w:t>
      </w:r>
      <w:r w:rsidR="003D566A">
        <w:t xml:space="preserve"> pengguna dan o</w:t>
      </w:r>
      <w:r w:rsidR="008E6883">
        <w:t>perator sudah melakukan verifika</w:t>
      </w:r>
      <w:r w:rsidR="003D566A">
        <w:t xml:space="preserve">si </w:t>
      </w:r>
      <w:r w:rsidR="00780C9B" w:rsidRPr="00780C9B">
        <w:rPr>
          <w:i/>
        </w:rPr>
        <w:t>email</w:t>
      </w:r>
      <w:r w:rsidR="003D566A">
        <w:t xml:space="preserve">, jika belum maka </w:t>
      </w:r>
      <w:r w:rsidR="003D566A" w:rsidRPr="00A45B22">
        <w:rPr>
          <w:i/>
        </w:rPr>
        <w:t>login</w:t>
      </w:r>
      <w:r w:rsidR="003D566A">
        <w:t xml:space="preserve"> akan tertahan sampai pengguna </w:t>
      </w:r>
      <w:r w:rsidR="002F3522">
        <w:t>melakukan</w:t>
      </w:r>
      <w:r w:rsidR="003D566A">
        <w:t xml:space="preserve"> verifikasi </w:t>
      </w:r>
      <w:r w:rsidR="00780C9B" w:rsidRPr="00780C9B">
        <w:rPr>
          <w:i/>
        </w:rPr>
        <w:t>email</w:t>
      </w:r>
      <w:r w:rsidR="003D566A">
        <w:t xml:space="preserve">. Diagram </w:t>
      </w:r>
      <w:r w:rsidR="00733F2C">
        <w:t xml:space="preserve">API </w:t>
      </w:r>
      <w:r w:rsidR="003D566A" w:rsidRPr="00065B47">
        <w:rPr>
          <w:i/>
        </w:rPr>
        <w:t>log</w:t>
      </w:r>
      <w:r w:rsidR="00982AF0" w:rsidRPr="00065B47">
        <w:rPr>
          <w:i/>
        </w:rPr>
        <w:t>in</w:t>
      </w:r>
      <w:r w:rsidR="00982AF0">
        <w:t xml:space="preserve"> dapat dilihat pada G</w:t>
      </w:r>
      <w:r w:rsidR="00AB1C54">
        <w:t>ambar 3.5</w:t>
      </w:r>
      <w:r w:rsidR="003D566A">
        <w:t xml:space="preserve"> </w:t>
      </w:r>
      <w:r w:rsidR="0002563E">
        <w:t>di bawah</w:t>
      </w:r>
      <w:r w:rsidR="003D566A">
        <w:t>.</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7">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173C7AD8" w:rsidR="003D566A" w:rsidRDefault="007F0B2C" w:rsidP="007F0B2C">
      <w:pPr>
        <w:pStyle w:val="LabelGambar"/>
        <w:rPr>
          <w:i/>
        </w:rPr>
      </w:pPr>
      <w:bookmarkStart w:id="197" w:name="_Toc142072558"/>
      <w:bookmarkStart w:id="198" w:name="_Toc142073175"/>
      <w:bookmarkStart w:id="199" w:name="_Toc143519960"/>
      <w:bookmarkStart w:id="200" w:name="_Toc144760142"/>
      <w:r w:rsidRPr="00B741FC">
        <w:rPr>
          <w:b/>
        </w:rPr>
        <w:t>Gambar 3.</w:t>
      </w:r>
      <w:r w:rsidR="00BD0BAE" w:rsidRPr="00B741FC">
        <w:rPr>
          <w:b/>
        </w:rPr>
        <w:fldChar w:fldCharType="begin"/>
      </w:r>
      <w:r w:rsidR="00BD0BAE" w:rsidRPr="00B741FC">
        <w:rPr>
          <w:b/>
        </w:rPr>
        <w:instrText xml:space="preserve"> SEQ Gambar_3. \* ARABIC </w:instrText>
      </w:r>
      <w:r w:rsidR="00BD0BAE" w:rsidRPr="00B741FC">
        <w:rPr>
          <w:b/>
        </w:rPr>
        <w:fldChar w:fldCharType="separate"/>
      </w:r>
      <w:r w:rsidR="00DA65AD" w:rsidRPr="00B741FC">
        <w:rPr>
          <w:b/>
          <w:noProof/>
        </w:rPr>
        <w:t>5</w:t>
      </w:r>
      <w:r w:rsidR="00BD0BAE" w:rsidRPr="00B741FC">
        <w:rPr>
          <w:b/>
          <w:noProof/>
        </w:rPr>
        <w:fldChar w:fldCharType="end"/>
      </w:r>
      <w:r>
        <w:t xml:space="preserve"> </w:t>
      </w:r>
      <w:r w:rsidRPr="007F0B2C">
        <w:rPr>
          <w:i/>
        </w:rPr>
        <w:t>Sequence</w:t>
      </w:r>
      <w:r w:rsidR="00CA0592">
        <w:t xml:space="preserve"> d</w:t>
      </w:r>
      <w:r w:rsidRPr="00232DFE">
        <w:t>iagram</w:t>
      </w:r>
      <w:r>
        <w:t xml:space="preserve"> API</w:t>
      </w:r>
      <w:r w:rsidRPr="00232DFE">
        <w:t xml:space="preserve"> </w:t>
      </w:r>
      <w:r w:rsidR="00CA0592">
        <w:rPr>
          <w:i/>
        </w:rPr>
        <w:t>l</w:t>
      </w:r>
      <w:r w:rsidRPr="007F0B2C">
        <w:rPr>
          <w:i/>
        </w:rPr>
        <w:t>ogin</w:t>
      </w:r>
      <w:bookmarkEnd w:id="197"/>
      <w:bookmarkEnd w:id="198"/>
      <w:bookmarkEnd w:id="199"/>
      <w:bookmarkEnd w:id="200"/>
    </w:p>
    <w:p w14:paraId="1EFB0F09" w14:textId="77777777" w:rsidR="007F0B2C" w:rsidRDefault="007F0B2C" w:rsidP="007F0B2C">
      <w:pPr>
        <w:pStyle w:val="LabelGambar"/>
      </w:pPr>
    </w:p>
    <w:p w14:paraId="1CC61CC6" w14:textId="3BA22044" w:rsidR="00221F66" w:rsidRDefault="00376DC3" w:rsidP="005E06BD">
      <w:pPr>
        <w:ind w:firstLine="720"/>
      </w:pPr>
      <w:r>
        <w:t xml:space="preserve">API </w:t>
      </w:r>
      <w:r w:rsidR="00221F66" w:rsidRPr="00A635F2">
        <w:rPr>
          <w:i/>
        </w:rPr>
        <w:t>login</w:t>
      </w:r>
      <w:r w:rsidR="00221F66">
        <w:t xml:space="preserve"> </w:t>
      </w:r>
      <w:r w:rsidR="00156D85">
        <w:t xml:space="preserve">akan </w:t>
      </w:r>
      <w:r w:rsidR="00221F66">
        <w:t xml:space="preserve">dimulai oleh </w:t>
      </w:r>
      <w:r w:rsidR="00221F66" w:rsidRPr="00A635F2">
        <w:rPr>
          <w:i/>
        </w:rPr>
        <w:t>client</w:t>
      </w:r>
      <w:r w:rsidR="00156D85">
        <w:t xml:space="preserve"> dengan </w:t>
      </w:r>
      <w:r w:rsidR="00221F66">
        <w:t xml:space="preserve">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w:t>
      </w:r>
      <w:r w:rsidR="00D15221" w:rsidRPr="00156D85">
        <w:rPr>
          <w:i/>
        </w:rPr>
        <w:t>api</w:t>
      </w:r>
      <w:r w:rsidR="00221F66">
        <w:t>/</w:t>
      </w:r>
      <w:r w:rsidR="00221F66" w:rsidRPr="00156D85">
        <w:rPr>
          <w:i/>
        </w:rPr>
        <w:t>login</w:t>
      </w:r>
      <w:r w:rsidR="00221F66">
        <w:t xml:space="preserve">” kemudian </w:t>
      </w:r>
      <w:r w:rsidR="00221F66" w:rsidRPr="00A635F2">
        <w:rPr>
          <w:i/>
        </w:rPr>
        <w:t>route</w:t>
      </w:r>
      <w:r w:rsidR="00221F66">
        <w:t xml:space="preserve"> akan memanggil fungsi </w:t>
      </w:r>
      <w:r w:rsidR="00221F66" w:rsidRPr="00A635F2">
        <w:rPr>
          <w:i/>
        </w:rPr>
        <w:t>login</w:t>
      </w:r>
      <w:r w:rsidR="00221F66">
        <w:t xml:space="preserve"> di</w:t>
      </w:r>
      <w:r w:rsidR="00156D85">
        <w:t xml:space="preserve"> </w:t>
      </w:r>
      <w:r w:rsidR="00221F66">
        <w:t xml:space="preserve">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xml:space="preserve">, jika </w:t>
      </w:r>
      <w:r w:rsidR="00156D85">
        <w:t xml:space="preserve">sesuai </w:t>
      </w:r>
      <w:r w:rsidR="00221F66">
        <w:t xml:space="preserve">maka kontroler akan membuat token menggunakan modul </w:t>
      </w:r>
      <w:r w:rsidR="00221F66" w:rsidRPr="00156D85">
        <w:rPr>
          <w:i/>
        </w:rPr>
        <w:t>sanctum</w:t>
      </w:r>
      <w:r w:rsidR="00221F66">
        <w:t>.</w:t>
      </w:r>
      <w:r w:rsidR="00387E05">
        <w:t xml:space="preserve"> </w:t>
      </w:r>
      <w:r w:rsidR="00387E05" w:rsidRPr="00156D85">
        <w:rPr>
          <w:i/>
        </w:rPr>
        <w:t>Sanctum</w:t>
      </w:r>
      <w:r w:rsidR="00387E05" w:rsidRPr="00387E05">
        <w:t xml:space="preserve"> adal</w:t>
      </w:r>
      <w:r w:rsidR="00156D85">
        <w:t xml:space="preserve">ah sebuah paket autentikasi </w:t>
      </w:r>
      <w:r w:rsidR="00387E05" w:rsidRPr="00387E05">
        <w:t xml:space="preserve">yang disediakan oleh </w:t>
      </w:r>
      <w:r w:rsidR="005E72E0" w:rsidRPr="005E72E0">
        <w:t>Laravel</w:t>
      </w:r>
      <w:r w:rsidR="00387E05">
        <w:t xml:space="preserve"> yang </w:t>
      </w:r>
      <w:r w:rsidR="00387E05" w:rsidRPr="00387E05">
        <w:t xml:space="preserve">dirancang untuk memudahkan implementasi </w:t>
      </w:r>
      <w:r w:rsidR="00156D85">
        <w:t>autentikasi</w:t>
      </w:r>
      <w:r w:rsidR="00387E05" w:rsidRPr="00387E05">
        <w:t xml:space="preserve"> API yang sede</w:t>
      </w:r>
      <w:r w:rsidR="00156D85">
        <w:t xml:space="preserve">rhana namun aman pada aplikasi </w:t>
      </w:r>
      <w:r w:rsidR="005E72E0" w:rsidRPr="005E72E0">
        <w:t>Laravel</w:t>
      </w:r>
      <w:r w:rsidR="00387E05" w:rsidRPr="00387E05">
        <w:t>.</w:t>
      </w:r>
      <w:r w:rsidR="00387E05">
        <w:t xml:space="preserve"> </w:t>
      </w:r>
      <w:r w:rsidR="00387E05">
        <w:lastRenderedPageBreak/>
        <w:t xml:space="preserve">Setelah mendapatkan token kemudian kontroler akan mengembalikan token tersebut disertai dengan </w:t>
      </w:r>
      <w:r w:rsidR="00A635F2">
        <w:t xml:space="preserve">data </w:t>
      </w:r>
      <w:r w:rsidR="00387E05" w:rsidRPr="00A635F2">
        <w:rPr>
          <w:i/>
        </w:rPr>
        <w:t>client</w:t>
      </w:r>
      <w:r w:rsidR="00387E05">
        <w:t xml:space="preserve"> seperti nama, </w:t>
      </w:r>
      <w:r w:rsidR="00780C9B" w:rsidRPr="00780C9B">
        <w:rPr>
          <w:i/>
        </w:rPr>
        <w:t>email</w:t>
      </w:r>
      <w:r w:rsidR="00387E05">
        <w:t xml:space="preserve">, nomor hp dan lain sebagainya. Jika terdeteksi </w:t>
      </w:r>
      <w:r w:rsidR="00387E05" w:rsidRPr="00A635F2">
        <w:rPr>
          <w:i/>
        </w:rPr>
        <w:t>client</w:t>
      </w:r>
      <w:r w:rsidR="00387E05">
        <w:t xml:space="preserve"> belum </w:t>
      </w:r>
      <w:r w:rsidR="002F3522">
        <w:t>melakukan</w:t>
      </w:r>
      <w:r w:rsidR="00387E05">
        <w:t xml:space="preserve"> verifikasi </w:t>
      </w:r>
      <w:r w:rsidR="00780C9B" w:rsidRPr="00780C9B">
        <w:rPr>
          <w:i/>
        </w:rPr>
        <w:t>email</w:t>
      </w:r>
      <w:r w:rsidR="00387E05">
        <w:t xml:space="preserve"> maka 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6E504E">
        <w:t>kan kode ter</w:t>
      </w:r>
      <w:r w:rsidR="00387E05">
        <w:t xml:space="preserve">sebut ke </w:t>
      </w:r>
      <w:r w:rsidR="00780C9B" w:rsidRPr="00780C9B">
        <w:rPr>
          <w:i/>
        </w:rPr>
        <w:t>email</w:t>
      </w:r>
      <w:r w:rsidR="00387E05">
        <w:t xml:space="preserve"> </w:t>
      </w:r>
      <w:r w:rsidR="00387E05" w:rsidRPr="00A635F2">
        <w:rPr>
          <w:i/>
        </w:rPr>
        <w:t>client</w:t>
      </w:r>
      <w:r w:rsidR="00206FBC">
        <w:t>. Jika autentika</w:t>
      </w:r>
      <w:r w:rsidR="00AC6828">
        <w:t>s</w:t>
      </w:r>
      <w:r w:rsidR="00206FBC">
        <w:t xml:space="preserve">i yang dilakukan gagal, maka kontroler akan mengembalikan respon </w:t>
      </w:r>
      <w:r w:rsidR="00206FBC" w:rsidRPr="006E504E">
        <w:rPr>
          <w:i/>
        </w:rPr>
        <w:t>error</w:t>
      </w:r>
      <w:r w:rsidR="00206FBC">
        <w:t xml:space="preserve"> ke </w:t>
      </w:r>
      <w:r w:rsidR="00206FBC" w:rsidRPr="00A635F2">
        <w:rPr>
          <w:i/>
        </w:rPr>
        <w:t>client</w:t>
      </w:r>
      <w:r w:rsidR="00206FBC">
        <w:t>.</w:t>
      </w:r>
    </w:p>
    <w:p w14:paraId="42A66A9C" w14:textId="77777777" w:rsidR="006E504E" w:rsidRDefault="006E504E" w:rsidP="005E06BD">
      <w:pPr>
        <w:ind w:firstLine="720"/>
      </w:pPr>
    </w:p>
    <w:p w14:paraId="05D0C021" w14:textId="01A22F0D" w:rsidR="004E6B71" w:rsidRDefault="00376DC3" w:rsidP="004E6B71">
      <w:pPr>
        <w:pStyle w:val="SubBabIIIIII"/>
      </w:pPr>
      <w:bookmarkStart w:id="201" w:name="_Toc143523740"/>
      <w:bookmarkStart w:id="202" w:name="_Toc144760050"/>
      <w:r>
        <w:t>API</w:t>
      </w:r>
      <w:r w:rsidR="004E6B71">
        <w:t xml:space="preserve"> </w:t>
      </w:r>
      <w:r w:rsidR="004E6B71" w:rsidRPr="00FB4361">
        <w:rPr>
          <w:i/>
        </w:rPr>
        <w:t>Logout</w:t>
      </w:r>
      <w:bookmarkEnd w:id="201"/>
      <w:bookmarkEnd w:id="202"/>
    </w:p>
    <w:p w14:paraId="6081DFA8" w14:textId="54D42116"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FD7D6C">
        <w:rPr>
          <w:i/>
        </w:rPr>
        <w:t xml:space="preserve">client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982AF0">
        <w:t xml:space="preserve"> dapat dilihat pada G</w:t>
      </w:r>
      <w:r w:rsidR="00AC6828">
        <w:t xml:space="preserve">ambar </w:t>
      </w:r>
      <w:r w:rsidR="00AB1C54">
        <w:t>3.6</w:t>
      </w:r>
      <w:r w:rsidR="00AC6828">
        <w:t xml:space="preserve"> </w:t>
      </w:r>
      <w:r w:rsidR="0002563E">
        <w:t>di bawah</w:t>
      </w:r>
      <w:r w:rsidR="00AC6828">
        <w:t>.</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8">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32513A5D" w:rsidR="00AC6828" w:rsidRDefault="005B7555" w:rsidP="005B7555">
      <w:pPr>
        <w:pStyle w:val="LabelGambar"/>
        <w:rPr>
          <w:i/>
        </w:rPr>
      </w:pPr>
      <w:bookmarkStart w:id="203" w:name="_Toc142072559"/>
      <w:bookmarkStart w:id="204" w:name="_Toc142073176"/>
      <w:bookmarkStart w:id="205" w:name="_Toc143519961"/>
      <w:bookmarkStart w:id="206" w:name="_Toc144760143"/>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DA65AD">
        <w:rPr>
          <w:b/>
          <w:noProof/>
        </w:rPr>
        <w:t>6</w:t>
      </w:r>
      <w:r w:rsidRPr="005B7555">
        <w:rPr>
          <w:b/>
        </w:rPr>
        <w:fldChar w:fldCharType="end"/>
      </w:r>
      <w:r>
        <w:t xml:space="preserve"> </w:t>
      </w:r>
      <w:r w:rsidRPr="005B7555">
        <w:rPr>
          <w:i/>
        </w:rPr>
        <w:t>Sequence</w:t>
      </w:r>
      <w:r w:rsidR="00CA0592">
        <w:t xml:space="preserve"> d</w:t>
      </w:r>
      <w:r w:rsidRPr="00420C6B">
        <w:t xml:space="preserve">iagram </w:t>
      </w:r>
      <w:r>
        <w:t xml:space="preserve">API </w:t>
      </w:r>
      <w:r w:rsidR="00CA0592">
        <w:rPr>
          <w:i/>
        </w:rPr>
        <w:t>l</w:t>
      </w:r>
      <w:r w:rsidRPr="005B7555">
        <w:rPr>
          <w:i/>
        </w:rPr>
        <w:t>ogout</w:t>
      </w:r>
      <w:bookmarkEnd w:id="203"/>
      <w:bookmarkEnd w:id="204"/>
      <w:bookmarkEnd w:id="205"/>
      <w:bookmarkEnd w:id="206"/>
    </w:p>
    <w:p w14:paraId="3F0AA863" w14:textId="77777777" w:rsidR="005B7555" w:rsidRDefault="005B7555" w:rsidP="005B7555">
      <w:pPr>
        <w:pStyle w:val="LabelGambar"/>
      </w:pPr>
    </w:p>
    <w:p w14:paraId="5E5E5EAD" w14:textId="26FB06C6" w:rsidR="00AC6828" w:rsidRDefault="00982AF0" w:rsidP="00AC6828">
      <w:pPr>
        <w:ind w:firstLine="720"/>
      </w:pPr>
      <w:r>
        <w:t>Pada G</w:t>
      </w:r>
      <w:r w:rsidR="005B7555">
        <w:t>ambar 3.5</w:t>
      </w:r>
      <w:r w:rsidR="00376DC3">
        <w:t xml:space="preserve"> </w:t>
      </w:r>
      <w:r w:rsidR="0002563E">
        <w:t>di atas</w:t>
      </w:r>
      <w:r w:rsidR="00376DC3">
        <w:t>, sebuah metode</w:t>
      </w:r>
      <w:r w:rsidR="00AC6828">
        <w:t xml:space="preserve"> </w:t>
      </w:r>
      <w:r w:rsidR="00AC6828" w:rsidRPr="005B7555">
        <w:rPr>
          <w:i/>
        </w:rPr>
        <w:t>logout</w:t>
      </w:r>
      <w:r w:rsidR="00AC6828">
        <w:t xml:space="preserve"> </w:t>
      </w:r>
      <w:r w:rsidR="00AD21FF">
        <w:t>di dalam</w:t>
      </w:r>
      <w:r w:rsidR="00AC6828">
        <w:t xml:space="preserve"> kontroler akan dipanggil oleh </w:t>
      </w:r>
      <w:r w:rsidR="00AC6828" w:rsidRPr="005B7555">
        <w:rPr>
          <w:i/>
        </w:rPr>
        <w:t>route</w:t>
      </w:r>
      <w:r w:rsidR="00AC6828">
        <w:t xml:space="preserve"> jika ada </w:t>
      </w:r>
      <w:r w:rsidR="00AC6828" w:rsidRPr="00072914">
        <w:rPr>
          <w:i/>
        </w:rPr>
        <w:t>client</w:t>
      </w:r>
      <w:r w:rsidR="00AC6828">
        <w:t xml:space="preserve"> yang melakukan </w:t>
      </w:r>
      <w:r w:rsidR="00AC6828" w:rsidRPr="00CB764B">
        <w:rPr>
          <w:i/>
        </w:rPr>
        <w:t>request</w:t>
      </w:r>
      <w:r w:rsidR="00AC6828">
        <w:t xml:space="preserve"> ke </w:t>
      </w:r>
      <w:r w:rsidR="00AC6828" w:rsidRPr="005B7555">
        <w:rPr>
          <w:i/>
        </w:rPr>
        <w:t>endpoint</w:t>
      </w:r>
      <w:r w:rsidR="00AC6828">
        <w:t xml:space="preserve"> “</w:t>
      </w:r>
      <w:r w:rsidR="00D15221">
        <w:t>/</w:t>
      </w:r>
      <w:r w:rsidR="00D15221" w:rsidRPr="00072914">
        <w:rPr>
          <w:i/>
        </w:rPr>
        <w:t>api</w:t>
      </w:r>
      <w:r w:rsidR="00AC6828">
        <w:t>/</w:t>
      </w:r>
      <w:r w:rsidR="00AC6828" w:rsidRPr="00072914">
        <w:rPr>
          <w:i/>
        </w:rPr>
        <w:t>logout</w:t>
      </w:r>
      <w:r w:rsidR="00AC6828">
        <w:t xml:space="preserve">”. Kemudian kontroler akan menghapus token dari </w:t>
      </w:r>
      <w:r w:rsidR="00AC6828" w:rsidRPr="00072914">
        <w:rPr>
          <w:i/>
        </w:rPr>
        <w:t>client</w:t>
      </w:r>
      <w:r w:rsidR="00AC6828">
        <w:t xml:space="preserve"> sesuai dengan token yang dilampirkan di</w:t>
      </w:r>
      <w:r w:rsidR="00072914">
        <w:t xml:space="preserve"> </w:t>
      </w:r>
      <w:r w:rsidR="00AC6828">
        <w:t xml:space="preserve">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w:t>
      </w:r>
      <w:r w:rsidR="00072914">
        <w:t xml:space="preserve">an melindungi privasi </w:t>
      </w:r>
      <w:r w:rsidR="00072914">
        <w:rPr>
          <w:i/>
        </w:rPr>
        <w:t xml:space="preserve">client </w:t>
      </w:r>
      <w:r w:rsidR="00072914">
        <w:t xml:space="preserve">dengan </w:t>
      </w:r>
      <w:r w:rsidR="00436030" w:rsidRPr="00436030">
        <w:t>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E6B71">
      <w:pPr>
        <w:pStyle w:val="SubBabIIIIII"/>
      </w:pPr>
      <w:bookmarkStart w:id="207" w:name="_Toc143523741"/>
      <w:bookmarkStart w:id="208" w:name="_Toc144760051"/>
      <w:r>
        <w:t>API</w:t>
      </w:r>
      <w:r w:rsidR="004E6B71">
        <w:t xml:space="preserve"> Verifikasi Email</w:t>
      </w:r>
      <w:bookmarkEnd w:id="207"/>
      <w:bookmarkEnd w:id="208"/>
    </w:p>
    <w:p w14:paraId="72E17979" w14:textId="45577389" w:rsidR="009644E9" w:rsidRDefault="00376DC3" w:rsidP="009644E9">
      <w:pPr>
        <w:ind w:firstLine="720"/>
      </w:pPr>
      <w:r>
        <w:t>API</w:t>
      </w:r>
      <w:r w:rsidR="009644E9">
        <w:t xml:space="preserve"> verifikasi </w:t>
      </w:r>
      <w:r w:rsidR="00780C9B" w:rsidRPr="00780C9B">
        <w:rPr>
          <w:i/>
        </w:rPr>
        <w:t>email</w:t>
      </w:r>
      <w:r w:rsidR="009644E9">
        <w:t xml:space="preserve"> digunakan untuk memastikan bahwa </w:t>
      </w:r>
      <w:r>
        <w:t>pengguna dan operator</w:t>
      </w:r>
      <w:r w:rsidR="009644E9">
        <w:t xml:space="preserve"> memiliki </w:t>
      </w:r>
      <w:r w:rsidR="00780C9B" w:rsidRPr="00780C9B">
        <w:rPr>
          <w:i/>
        </w:rPr>
        <w:t>email</w:t>
      </w:r>
      <w:r w:rsidR="009644E9">
        <w:t xml:space="preserve"> yang </w:t>
      </w:r>
      <w:r w:rsidR="00807AD6">
        <w:t>benar</w:t>
      </w:r>
      <w:r w:rsidR="009644E9">
        <w:t xml:space="preserve"> dan aktif</w:t>
      </w:r>
      <w:r w:rsidR="0022177E">
        <w:t xml:space="preserve">, dengan adanya verifikasi </w:t>
      </w:r>
      <w:r w:rsidR="00780C9B" w:rsidRPr="00780C9B">
        <w:rPr>
          <w:i/>
        </w:rPr>
        <w:t>email</w:t>
      </w:r>
      <w:r w:rsidR="0022177E">
        <w:t xml:space="preserve"> </w:t>
      </w:r>
      <w:r w:rsidR="0022177E">
        <w:lastRenderedPageBreak/>
        <w:t xml:space="preserve">maka </w:t>
      </w:r>
      <w:r w:rsidR="009644E9">
        <w:t xml:space="preserve">akan meningkatkan keamanan dengan hanya </w:t>
      </w:r>
      <w:r w:rsidR="00AD21FF">
        <w:t>mengizinkan</w:t>
      </w:r>
      <w:r w:rsidR="009644E9">
        <w:t xml:space="preserve"> </w:t>
      </w:r>
      <w:r>
        <w:t>pengguna dan operator</w:t>
      </w:r>
      <w:r w:rsidR="009644E9">
        <w:t xml:space="preserve"> yang terpercaya untuk mengakses sumber daya yang ada. </w:t>
      </w:r>
      <w:r w:rsidR="0022177E">
        <w:t xml:space="preserve">Verifikasi </w:t>
      </w:r>
      <w:r w:rsidR="00780C9B" w:rsidRPr="00780C9B">
        <w:rPr>
          <w:i/>
        </w:rPr>
        <w:t>email</w:t>
      </w:r>
      <w:r w:rsidR="0022177E">
        <w:t xml:space="preserve"> dilakukan d</w:t>
      </w:r>
      <w:r w:rsidR="00807AD6">
        <w:t xml:space="preserve">engan cara mengirimkan kode OTP </w:t>
      </w:r>
      <w:r w:rsidR="0022177E">
        <w:t xml:space="preserve">ke </w:t>
      </w:r>
      <w:r w:rsidR="00780C9B" w:rsidRPr="00780C9B">
        <w:rPr>
          <w:i/>
        </w:rPr>
        <w:t>email</w:t>
      </w:r>
      <w:r w:rsidR="0022177E">
        <w:t xml:space="preserve"> yang telah didaftarkan. </w:t>
      </w:r>
      <w:r w:rsidR="009644E9">
        <w:t xml:space="preserve">Diagram dari </w:t>
      </w:r>
      <w:r>
        <w:t>API</w:t>
      </w:r>
      <w:r w:rsidR="009644E9">
        <w:t xml:space="preserve"> verifikasi </w:t>
      </w:r>
      <w:r w:rsidR="00780C9B" w:rsidRPr="00780C9B">
        <w:rPr>
          <w:i/>
        </w:rPr>
        <w:t>email</w:t>
      </w:r>
      <w:r w:rsidR="00982AF0">
        <w:t xml:space="preserve"> dapat dilihat pada G</w:t>
      </w:r>
      <w:r w:rsidR="00AB1C54">
        <w:t>ambar 3.7</w:t>
      </w:r>
      <w:r w:rsidR="00807AD6">
        <w:t>.</w:t>
      </w:r>
    </w:p>
    <w:p w14:paraId="49A689EF" w14:textId="32AEC1AA" w:rsidR="009644E9" w:rsidRDefault="009644E9" w:rsidP="009644E9">
      <w:pPr>
        <w:jc w:val="center"/>
      </w:pPr>
      <w:r>
        <w:rPr>
          <w:noProof/>
          <w:lang w:val="en-US"/>
        </w:rPr>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9">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A2F2B34" w:rsidR="009644E9" w:rsidRDefault="00C01AFD" w:rsidP="00C01AFD">
      <w:pPr>
        <w:pStyle w:val="LabelGambar"/>
      </w:pPr>
      <w:bookmarkStart w:id="209" w:name="_Toc142072560"/>
      <w:bookmarkStart w:id="210" w:name="_Toc142073177"/>
      <w:bookmarkStart w:id="211" w:name="_Toc143519962"/>
      <w:bookmarkStart w:id="212" w:name="_Toc144760144"/>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DA65AD">
        <w:rPr>
          <w:b/>
          <w:noProof/>
        </w:rPr>
        <w:t>7</w:t>
      </w:r>
      <w:r w:rsidR="004B6151" w:rsidRPr="00C01AFD">
        <w:rPr>
          <w:b/>
        </w:rPr>
        <w:fldChar w:fldCharType="end"/>
      </w:r>
      <w:r>
        <w:t xml:space="preserve"> </w:t>
      </w:r>
      <w:r w:rsidR="004B6151">
        <w:t xml:space="preserve"> </w:t>
      </w:r>
      <w:r w:rsidR="004B6151" w:rsidRPr="00C01AFD">
        <w:rPr>
          <w:i/>
        </w:rPr>
        <w:t>Sequence</w:t>
      </w:r>
      <w:r w:rsidR="00CA0592">
        <w:t xml:space="preserve"> d</w:t>
      </w:r>
      <w:r w:rsidR="004B6151" w:rsidRPr="000F58F8">
        <w:t xml:space="preserve">iagram </w:t>
      </w:r>
      <w:r>
        <w:t xml:space="preserve">API </w:t>
      </w:r>
      <w:r w:rsidR="00CA0592">
        <w:t xml:space="preserve">verifikasi </w:t>
      </w:r>
      <w:r w:rsidR="00CA0592" w:rsidRPr="00CA0592">
        <w:rPr>
          <w:i/>
        </w:rPr>
        <w:t>e</w:t>
      </w:r>
      <w:r w:rsidR="004B6151" w:rsidRPr="00CA0592">
        <w:rPr>
          <w:i/>
        </w:rPr>
        <w:t>mail</w:t>
      </w:r>
      <w:bookmarkEnd w:id="209"/>
      <w:bookmarkEnd w:id="210"/>
      <w:bookmarkEnd w:id="211"/>
      <w:bookmarkEnd w:id="212"/>
    </w:p>
    <w:p w14:paraId="0127D4E8" w14:textId="77777777" w:rsidR="00C01AFD" w:rsidRDefault="00C01AFD" w:rsidP="00C01AFD">
      <w:pPr>
        <w:pStyle w:val="LabelGambar"/>
      </w:pPr>
    </w:p>
    <w:p w14:paraId="7185898F" w14:textId="2250E26B" w:rsidR="009644E9" w:rsidRDefault="00982AF0" w:rsidP="009644E9">
      <w:pPr>
        <w:ind w:firstLine="720"/>
      </w:pPr>
      <w:r>
        <w:t>Pada G</w:t>
      </w:r>
      <w:r w:rsidR="00AB1C54">
        <w:t>ambar 3.7</w:t>
      </w:r>
      <w:r w:rsidR="009644E9">
        <w:t xml:space="preserve"> </w:t>
      </w:r>
      <w:r w:rsidR="0002563E">
        <w:t>di atas</w:t>
      </w:r>
      <w:r w:rsidR="009644E9">
        <w:t xml:space="preserve"> dapat dilihat bahwa pengguna melakukan verifikasi </w:t>
      </w:r>
      <w:r w:rsidR="00780C9B" w:rsidRPr="00780C9B">
        <w:rPr>
          <w:i/>
        </w:rPr>
        <w:t>email</w:t>
      </w:r>
      <w:r w:rsidR="009644E9">
        <w:t xml:space="preserve"> dengan mengirimkan kode OTP yang sudah diterima disertai dengan </w:t>
      </w:r>
      <w:r w:rsidR="00807AD6">
        <w:t>pada</w:t>
      </w:r>
      <w:r w:rsidR="009644E9">
        <w:t xml:space="preserve"> </w:t>
      </w:r>
      <w:r w:rsidR="009644E9" w:rsidRPr="00807AD6">
        <w:rPr>
          <w:i/>
        </w:rPr>
        <w:t>client</w:t>
      </w:r>
      <w:r w:rsidR="009644E9">
        <w:t xml:space="preserve"> seperti </w:t>
      </w:r>
      <w:r w:rsidR="009644E9" w:rsidRPr="00807AD6">
        <w:rPr>
          <w:i/>
        </w:rPr>
        <w:t>id</w:t>
      </w:r>
      <w:r w:rsidR="009644E9">
        <w:t>, nama da</w:t>
      </w:r>
      <w:r w:rsidR="00376DC3">
        <w:t xml:space="preserve">n </w:t>
      </w:r>
      <w:r w:rsidR="00780C9B" w:rsidRPr="00780C9B">
        <w:rPr>
          <w:i/>
        </w:rPr>
        <w:t>email</w:t>
      </w:r>
      <w:r w:rsidR="00376DC3">
        <w:t xml:space="preserve"> ke </w:t>
      </w:r>
      <w:r w:rsidR="00376DC3" w:rsidRPr="00807AD6">
        <w:rPr>
          <w:i/>
        </w:rPr>
        <w:t>endpoint</w:t>
      </w:r>
      <w:r w:rsidR="00376DC3">
        <w:t xml:space="preserve"> “</w:t>
      </w:r>
      <w:r w:rsidR="00D15221">
        <w:t>/</w:t>
      </w:r>
      <w:r w:rsidR="00D15221" w:rsidRPr="00807AD6">
        <w:rPr>
          <w:i/>
        </w:rPr>
        <w:t>api</w:t>
      </w:r>
      <w:r w:rsidR="00376DC3">
        <w:t>/</w:t>
      </w:r>
      <w:r w:rsidR="00376DC3" w:rsidRPr="00807AD6">
        <w:rPr>
          <w:i/>
        </w:rPr>
        <w:t>verify</w:t>
      </w:r>
      <w:r w:rsidR="009644E9">
        <w:t>-</w:t>
      </w:r>
      <w:r w:rsidR="00780C9B" w:rsidRPr="00780C9B">
        <w:rPr>
          <w:i/>
        </w:rPr>
        <w:t>email</w:t>
      </w:r>
      <w:r w:rsidR="009644E9">
        <w:t>”, kemudian kontroler akan memeriksa kode</w:t>
      </w:r>
      <w:r w:rsidR="00807AD6">
        <w:t xml:space="preserve"> OTP</w:t>
      </w:r>
      <w:r w:rsidR="009644E9">
        <w:t xml:space="preserve"> yang diterima dengan kode yang tersimpan pada tabel </w:t>
      </w:r>
      <w:r w:rsidR="009644E9" w:rsidRPr="00807AD6">
        <w:rPr>
          <w:i/>
        </w:rPr>
        <w:t>otps</w:t>
      </w:r>
      <w:r w:rsidR="009644E9">
        <w:t xml:space="preserve">, jika cocok dan masih aktif maka kontroler akan memperbarui status </w:t>
      </w:r>
      <w:r w:rsidR="009644E9" w:rsidRPr="00807AD6">
        <w:rPr>
          <w:i/>
        </w:rPr>
        <w:t>client</w:t>
      </w:r>
      <w:r w:rsidR="009644E9">
        <w:t xml:space="preserve"> menjadi terverifikasi</w:t>
      </w:r>
      <w:r w:rsidR="00376DC3">
        <w:t xml:space="preserve"> dan menghapus kode </w:t>
      </w:r>
      <w:r w:rsidR="00807AD6">
        <w:t>OTP</w:t>
      </w:r>
      <w:r w:rsidR="007401EB">
        <w:t xml:space="preserve"> yang lama kemudian mengembalikan respon berhasil. Jika kode salah </w:t>
      </w:r>
      <w:r w:rsidR="00376DC3">
        <w:t>a</w:t>
      </w:r>
      <w:r w:rsidR="007401EB">
        <w:t>ta</w:t>
      </w:r>
      <w:r w:rsidR="00807AD6">
        <w:t>u sudah kadaluarsa maka kontrol</w:t>
      </w:r>
      <w:r w:rsidR="007401EB">
        <w:t xml:space="preserve">er akan mengembalikan respon </w:t>
      </w:r>
      <w:r w:rsidR="007401EB" w:rsidRPr="00807AD6">
        <w:rPr>
          <w:i/>
        </w:rPr>
        <w:t>error</w:t>
      </w:r>
      <w:r w:rsidR="007401EB">
        <w:t>.</w:t>
      </w:r>
    </w:p>
    <w:p w14:paraId="5CF54D62" w14:textId="77777777" w:rsidR="009644E9" w:rsidRDefault="009644E9" w:rsidP="009644E9"/>
    <w:p w14:paraId="44DC3C2A" w14:textId="51EC201A" w:rsidR="004E6B71" w:rsidRDefault="00376DC3" w:rsidP="004E6B71">
      <w:pPr>
        <w:pStyle w:val="SubBabIIIIII"/>
      </w:pPr>
      <w:bookmarkStart w:id="213" w:name="_Toc143523742"/>
      <w:bookmarkStart w:id="214" w:name="_Toc144760052"/>
      <w:r>
        <w:t>API</w:t>
      </w:r>
      <w:r w:rsidR="004E6B71">
        <w:t xml:space="preserve"> </w:t>
      </w:r>
      <w:r w:rsidR="004E6B71" w:rsidRPr="00412987">
        <w:rPr>
          <w:i/>
        </w:rPr>
        <w:t>Reset</w:t>
      </w:r>
      <w:r w:rsidR="004E6B71">
        <w:t xml:space="preserve"> </w:t>
      </w:r>
      <w:r w:rsidR="004E6B71" w:rsidRPr="00E65287">
        <w:rPr>
          <w:i/>
        </w:rPr>
        <w:t>Password</w:t>
      </w:r>
      <w:bookmarkEnd w:id="213"/>
      <w:bookmarkEnd w:id="214"/>
    </w:p>
    <w:p w14:paraId="5D7B0ECA" w14:textId="0D1B60B7" w:rsidR="002B284D" w:rsidRPr="009621A8" w:rsidRDefault="00E65287" w:rsidP="009621A8">
      <w:pPr>
        <w:ind w:firstLine="720"/>
        <w:rPr>
          <w:rFonts w:ascii="Segoe UI" w:hAnsi="Segoe UI" w:cs="Segoe UI"/>
          <w:color w:val="D1D5DB"/>
          <w:shd w:val="clear" w:color="auto" w:fill="444654"/>
        </w:rPr>
      </w:pPr>
      <w:r w:rsidRPr="00E65287">
        <w:t xml:space="preserve">API </w:t>
      </w:r>
      <w:r w:rsidRPr="00412987">
        <w:rPr>
          <w:i/>
        </w:rPr>
        <w:t>reset</w:t>
      </w:r>
      <w:r w:rsidRPr="00E65287">
        <w:t xml:space="preserve"> </w:t>
      </w:r>
      <w:r w:rsidRPr="00E65287">
        <w:rPr>
          <w:i/>
        </w:rPr>
        <w:t>password</w:t>
      </w:r>
      <w:r w:rsidRPr="00E65287">
        <w:t xml:space="preserve"> ad</w:t>
      </w:r>
      <w:r w:rsidR="009621A8">
        <w:t xml:space="preserve">alah fitur penting </w:t>
      </w:r>
      <w:r w:rsidRPr="00E65287">
        <w:t xml:space="preserve">yang memungkinkan pengguna dan operator untuk mengatasi masalah lupa </w:t>
      </w:r>
      <w:r w:rsidRPr="00E65287">
        <w:rPr>
          <w:i/>
        </w:rPr>
        <w:t>password</w:t>
      </w:r>
      <w:r w:rsidRPr="00E65287">
        <w:t xml:space="preserve"> dengan cepat dan mudah. </w:t>
      </w:r>
      <w:r w:rsidR="00376DC3">
        <w:t>API</w:t>
      </w:r>
      <w:r w:rsidR="007401EB">
        <w:t xml:space="preserve"> </w:t>
      </w:r>
      <w:r w:rsidR="007401EB" w:rsidRPr="00412987">
        <w:rPr>
          <w:i/>
        </w:rPr>
        <w:t>reset</w:t>
      </w:r>
      <w:r w:rsidR="007401EB">
        <w:t xml:space="preserve"> </w:t>
      </w:r>
      <w:r w:rsidR="007401EB" w:rsidRPr="00E65287">
        <w:rPr>
          <w:i/>
        </w:rPr>
        <w:t>password</w:t>
      </w:r>
      <w:r w:rsidR="007401EB">
        <w:t xml:space="preserve"> digunakan oleh </w:t>
      </w:r>
      <w:r w:rsidR="00376DC3">
        <w:t>pengguna dan operator</w:t>
      </w:r>
      <w:r w:rsidR="007401EB">
        <w:t xml:space="preserve"> untuk m</w:t>
      </w:r>
      <w:r w:rsidR="00376DC3">
        <w:t xml:space="preserve">emperbarui </w:t>
      </w:r>
      <w:r w:rsidR="00376DC3" w:rsidRPr="00E65287">
        <w:rPr>
          <w:i/>
        </w:rPr>
        <w:t>password</w:t>
      </w:r>
      <w:r w:rsidR="009621A8">
        <w:t xml:space="preserve"> </w:t>
      </w:r>
      <w:r w:rsidR="007401EB">
        <w:t xml:space="preserve">dengan cara memasukkan </w:t>
      </w:r>
      <w:r w:rsidR="00780C9B" w:rsidRPr="00780C9B">
        <w:rPr>
          <w:i/>
        </w:rPr>
        <w:t>email</w:t>
      </w:r>
      <w:r w:rsidR="007401EB">
        <w:t xml:space="preserve"> yang sudah terdaftar dan menggunakan </w:t>
      </w:r>
      <w:r w:rsidR="007401EB" w:rsidRPr="00E65287">
        <w:rPr>
          <w:i/>
        </w:rPr>
        <w:t>link</w:t>
      </w:r>
      <w:r w:rsidR="007401EB">
        <w:t xml:space="preserve"> yang telah dikirimkan ke </w:t>
      </w:r>
      <w:r w:rsidR="00780C9B" w:rsidRPr="00780C9B">
        <w:rPr>
          <w:i/>
        </w:rPr>
        <w:t>email</w:t>
      </w:r>
      <w:r w:rsidR="007401EB">
        <w:t xml:space="preserve"> untuk memperbarui </w:t>
      </w:r>
      <w:r w:rsidR="007401EB" w:rsidRPr="00E65287">
        <w:rPr>
          <w:i/>
        </w:rPr>
        <w:t>password</w:t>
      </w:r>
      <w:r w:rsidR="007401EB">
        <w:t xml:space="preserve">. Diagram dari </w:t>
      </w:r>
      <w:r w:rsidR="00376DC3">
        <w:t>API</w:t>
      </w:r>
      <w:r w:rsidR="007401EB">
        <w:t xml:space="preserve"> reset </w:t>
      </w:r>
      <w:r w:rsidR="007401EB" w:rsidRPr="00E65287">
        <w:rPr>
          <w:i/>
        </w:rPr>
        <w:t>password</w:t>
      </w:r>
      <w:r w:rsidR="00982AF0">
        <w:t xml:space="preserve"> dapat dilihat pada G</w:t>
      </w:r>
      <w:r w:rsidR="007401EB">
        <w:t xml:space="preserve">ambar </w:t>
      </w:r>
      <w:r w:rsidR="00392D30">
        <w:t>3.8</w:t>
      </w:r>
      <w:r w:rsidR="007401EB">
        <w:t xml:space="preserve"> </w:t>
      </w:r>
      <w:r w:rsidR="0002563E">
        <w:t>di bawah</w:t>
      </w:r>
      <w:r w:rsidR="007401EB">
        <w:t>.</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40">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1454CAA5" w:rsidR="007401EB" w:rsidRDefault="00E65287" w:rsidP="00E65287">
      <w:pPr>
        <w:pStyle w:val="LabelGambar"/>
        <w:rPr>
          <w:i/>
        </w:rPr>
      </w:pPr>
      <w:bookmarkStart w:id="215" w:name="_Toc142072561"/>
      <w:bookmarkStart w:id="216" w:name="_Toc142073178"/>
      <w:bookmarkStart w:id="217" w:name="_Toc143519963"/>
      <w:bookmarkStart w:id="218" w:name="_Toc144760145"/>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DA65AD">
        <w:rPr>
          <w:b/>
          <w:noProof/>
        </w:rPr>
        <w:t>8</w:t>
      </w:r>
      <w:r w:rsidRPr="00E65287">
        <w:rPr>
          <w:b/>
        </w:rPr>
        <w:fldChar w:fldCharType="end"/>
      </w:r>
      <w:r>
        <w:t xml:space="preserve"> </w:t>
      </w:r>
      <w:r w:rsidRPr="00E65287">
        <w:rPr>
          <w:i/>
        </w:rPr>
        <w:t>Sequence</w:t>
      </w:r>
      <w:r w:rsidR="00CA0592">
        <w:t xml:space="preserve"> d</w:t>
      </w:r>
      <w:r w:rsidRPr="0002407E">
        <w:t>iagram</w:t>
      </w:r>
      <w:r>
        <w:t xml:space="preserve"> API</w:t>
      </w:r>
      <w:r w:rsidR="00CA0592">
        <w:t xml:space="preserve"> </w:t>
      </w:r>
      <w:r w:rsidR="00CA0592" w:rsidRPr="00CA0592">
        <w:rPr>
          <w:i/>
        </w:rPr>
        <w:t>r</w:t>
      </w:r>
      <w:r w:rsidRPr="00CA0592">
        <w:rPr>
          <w:i/>
        </w:rPr>
        <w:t>eset</w:t>
      </w:r>
      <w:r w:rsidRPr="0002407E">
        <w:t xml:space="preserve"> </w:t>
      </w:r>
      <w:r w:rsidR="00CA0592">
        <w:rPr>
          <w:i/>
        </w:rPr>
        <w:t>p</w:t>
      </w:r>
      <w:r w:rsidRPr="00E65287">
        <w:rPr>
          <w:i/>
        </w:rPr>
        <w:t>assword</w:t>
      </w:r>
      <w:bookmarkEnd w:id="215"/>
      <w:bookmarkEnd w:id="216"/>
      <w:bookmarkEnd w:id="217"/>
      <w:bookmarkEnd w:id="218"/>
    </w:p>
    <w:p w14:paraId="598DE699" w14:textId="77777777" w:rsidR="00E65287" w:rsidRDefault="00E65287" w:rsidP="00E65287">
      <w:pPr>
        <w:pStyle w:val="LabelGambar"/>
      </w:pPr>
    </w:p>
    <w:p w14:paraId="4FF43C22" w14:textId="3EAB8D6A" w:rsidR="003518AB" w:rsidRDefault="00F732AB" w:rsidP="00980EE5">
      <w:pPr>
        <w:ind w:firstLine="720"/>
      </w:pPr>
      <w:r>
        <w:t>Dapat dilihat p</w:t>
      </w:r>
      <w:r w:rsidR="00982AF0">
        <w:t>ada G</w:t>
      </w:r>
      <w:r w:rsidR="00392D30">
        <w:t>ambar 3.8</w:t>
      </w:r>
      <w:r w:rsidR="003518AB" w:rsidRPr="003518AB">
        <w:t xml:space="preserve"> di atas, </w:t>
      </w:r>
      <w:r>
        <w:rPr>
          <w:i/>
        </w:rPr>
        <w:t>c</w:t>
      </w:r>
      <w:r w:rsidR="003518AB" w:rsidRPr="003518AB">
        <w:rPr>
          <w:i/>
        </w:rPr>
        <w:t>lient</w:t>
      </w:r>
      <w:r w:rsidR="003518AB" w:rsidRPr="003518AB">
        <w:t xml:space="preserve"> memulai proses </w:t>
      </w:r>
      <w:r>
        <w:rPr>
          <w:i/>
        </w:rPr>
        <w:t xml:space="preserve">reset </w:t>
      </w:r>
      <w:r w:rsidRPr="00F732AB">
        <w:rPr>
          <w:i/>
        </w:rPr>
        <w:t>password</w:t>
      </w:r>
      <w:r>
        <w:rPr>
          <w:i/>
        </w:rPr>
        <w:t xml:space="preserve"> </w:t>
      </w:r>
      <w:r w:rsidR="003518AB" w:rsidRPr="003518AB">
        <w:t xml:space="preserve">dengan melakukan </w:t>
      </w:r>
      <w:r w:rsidR="003518AB" w:rsidRPr="003518AB">
        <w:rPr>
          <w:i/>
        </w:rPr>
        <w:t>request</w:t>
      </w:r>
      <w:r w:rsidR="003518AB" w:rsidRPr="003518AB">
        <w:t xml:space="preserve"> ke </w:t>
      </w:r>
      <w:r w:rsidR="003518AB" w:rsidRPr="003518AB">
        <w:rPr>
          <w:i/>
        </w:rPr>
        <w:t>endpoint</w:t>
      </w:r>
      <w:r w:rsidR="003518AB" w:rsidRPr="003518AB">
        <w:t xml:space="preserve"> "/</w:t>
      </w:r>
      <w:r w:rsidR="003518AB" w:rsidRPr="00F732AB">
        <w:rPr>
          <w:i/>
        </w:rPr>
        <w:t>api</w:t>
      </w:r>
      <w:r w:rsidR="003518AB" w:rsidRPr="003518AB">
        <w:t>/</w:t>
      </w:r>
      <w:r w:rsidR="003518AB" w:rsidRPr="00F732AB">
        <w:rPr>
          <w:i/>
        </w:rPr>
        <w:t>reset</w:t>
      </w:r>
      <w:r w:rsidR="003518AB" w:rsidRPr="003518AB">
        <w:t>-</w:t>
      </w:r>
      <w:r w:rsidR="003518AB" w:rsidRPr="00F732AB">
        <w:rPr>
          <w:i/>
        </w:rPr>
        <w:t>password</w:t>
      </w:r>
      <w:r w:rsidR="003518AB" w:rsidRPr="003518AB">
        <w:t xml:space="preserve">". Permintaan </w:t>
      </w:r>
      <w:r w:rsidR="00FB1F23">
        <w:t>tersebut</w:t>
      </w:r>
      <w:r w:rsidR="003518AB" w:rsidRPr="003518AB">
        <w:t xml:space="preserve"> berisi data </w:t>
      </w:r>
      <w:r w:rsidR="00780C9B" w:rsidRPr="00780C9B">
        <w:rPr>
          <w:i/>
        </w:rPr>
        <w:t>email</w:t>
      </w:r>
      <w:r w:rsidR="003518AB" w:rsidRPr="003518AB">
        <w:t xml:space="preserve"> yang sudah terdaftar sebagai parameter </w:t>
      </w:r>
      <w:r w:rsidR="00FB1F23">
        <w:t>agar</w:t>
      </w:r>
      <w:r w:rsidR="003518AB" w:rsidRPr="003518AB">
        <w:t xml:space="preserve"> </w:t>
      </w:r>
      <w:r w:rsidR="003518AB" w:rsidRPr="003518AB">
        <w:rPr>
          <w:i/>
        </w:rPr>
        <w:t>server</w:t>
      </w:r>
      <w:r w:rsidR="003518AB" w:rsidRPr="003518AB">
        <w:t xml:space="preserve"> dapat mengidentifikasi akun yang</w:t>
      </w:r>
      <w:r w:rsidR="00FB1F23">
        <w:t xml:space="preserve"> melakukan </w:t>
      </w:r>
      <w:r w:rsidR="00FB1F23">
        <w:rPr>
          <w:i/>
        </w:rPr>
        <w:t>reset password</w:t>
      </w:r>
      <w:r w:rsidR="00980EE5">
        <w:t xml:space="preserve">. </w:t>
      </w:r>
      <w:r w:rsidR="006519CC" w:rsidRPr="006519CC">
        <w:t xml:space="preserve">Setelah </w:t>
      </w:r>
      <w:r w:rsidR="00882196">
        <w:t>permintaan tersebut diterima maka</w:t>
      </w:r>
      <w:r w:rsidR="006519CC" w:rsidRPr="006519CC">
        <w:t xml:space="preserve"> kontroler </w:t>
      </w:r>
      <w:r w:rsidR="00980EE5">
        <w:t>menjalankan</w:t>
      </w:r>
      <w:r w:rsidR="006519CC" w:rsidRPr="006519CC">
        <w:t xml:space="preserve"> sebuah fungsi khusus yang telah dised</w:t>
      </w:r>
      <w:r w:rsidR="00980EE5">
        <w:t xml:space="preserve">iakan oleh </w:t>
      </w:r>
      <w:r w:rsidR="005E72E0" w:rsidRPr="005E72E0">
        <w:t>Laravel</w:t>
      </w:r>
      <w:r w:rsidR="006519CC" w:rsidRPr="006519CC">
        <w:t xml:space="preserve">. Fungsi </w:t>
      </w:r>
      <w:r w:rsidR="00882196">
        <w:t>tersebut</w:t>
      </w:r>
      <w:r w:rsidR="006519CC" w:rsidRPr="006519CC">
        <w:t xml:space="preserve"> bertugas untuk mengirimkan </w:t>
      </w:r>
      <w:r w:rsidR="006519CC" w:rsidRPr="006519CC">
        <w:rPr>
          <w:i/>
        </w:rPr>
        <w:t>link</w:t>
      </w:r>
      <w:r w:rsidR="006519CC" w:rsidRPr="006519CC">
        <w:t xml:space="preserve"> </w:t>
      </w:r>
      <w:r w:rsidR="006519CC" w:rsidRPr="00980EE5">
        <w:rPr>
          <w:i/>
        </w:rPr>
        <w:t>reset</w:t>
      </w:r>
      <w:r w:rsidR="006519CC" w:rsidRPr="006519CC">
        <w:t xml:space="preserve"> </w:t>
      </w:r>
      <w:r w:rsidR="006519CC" w:rsidRPr="00412987">
        <w:rPr>
          <w:i/>
        </w:rPr>
        <w:t>password</w:t>
      </w:r>
      <w:r w:rsidR="006519CC" w:rsidRPr="006519CC">
        <w:t xml:space="preserve"> ke alamat </w:t>
      </w:r>
      <w:r w:rsidR="00780C9B" w:rsidRPr="00780C9B">
        <w:rPr>
          <w:i/>
        </w:rPr>
        <w:t>email</w:t>
      </w:r>
      <w:r w:rsidR="006519CC" w:rsidRPr="006519CC">
        <w:t xml:space="preserve"> yang diberikan </w:t>
      </w:r>
      <w:r w:rsidR="00882196">
        <w:t xml:space="preserve">oleh </w:t>
      </w:r>
      <w:r w:rsidR="00882196" w:rsidRPr="00882196">
        <w:rPr>
          <w:i/>
        </w:rPr>
        <w:t>client</w:t>
      </w:r>
      <w:r w:rsidR="006519CC" w:rsidRPr="006519CC">
        <w:t xml:space="preserve">. Proses pengiriman </w:t>
      </w:r>
      <w:r w:rsidR="00780C9B" w:rsidRPr="00780C9B">
        <w:rPr>
          <w:i/>
        </w:rPr>
        <w:t>email</w:t>
      </w:r>
      <w:r w:rsidR="00980EE5">
        <w:t xml:space="preserve"> ini menggunakan </w:t>
      </w:r>
      <w:r w:rsidR="00F71892">
        <w:t xml:space="preserve">layanan </w:t>
      </w:r>
      <w:r w:rsidR="00780C9B" w:rsidRPr="00780C9B">
        <w:rPr>
          <w:i/>
        </w:rPr>
        <w:t>email</w:t>
      </w:r>
      <w:r w:rsidR="00F71892">
        <w:t xml:space="preserve"> eksternal seperti</w:t>
      </w:r>
      <w:r w:rsidR="00882196">
        <w:t xml:space="preserve"> </w:t>
      </w:r>
      <w:r w:rsidR="006519CC" w:rsidRPr="006519CC">
        <w:t xml:space="preserve">SMTP yang telah dikonfigurasi </w:t>
      </w:r>
      <w:r w:rsidR="00882196">
        <w:t xml:space="preserve">pada </w:t>
      </w:r>
      <w:r w:rsidR="00882196" w:rsidRPr="00882196">
        <w:rPr>
          <w:i/>
        </w:rPr>
        <w:t>server</w:t>
      </w:r>
      <w:r w:rsidR="006519CC" w:rsidRPr="006519CC">
        <w:t>.</w:t>
      </w:r>
      <w:r w:rsidR="006519CC">
        <w:t xml:space="preserve"> </w:t>
      </w:r>
      <w:r w:rsidR="006519CC" w:rsidRPr="006519CC">
        <w:t xml:space="preserve">Jika </w:t>
      </w:r>
      <w:r w:rsidR="00780C9B" w:rsidRPr="00780C9B">
        <w:rPr>
          <w:i/>
        </w:rPr>
        <w:t>email</w:t>
      </w:r>
      <w:r w:rsidR="006519CC" w:rsidRPr="006519CC">
        <w:t xml:space="preserve"> </w:t>
      </w:r>
      <w:r w:rsidR="00882196">
        <w:t>berhasil terkirim dengan sukses maka</w:t>
      </w:r>
      <w:r w:rsidR="006519CC" w:rsidRPr="006519CC">
        <w:t xml:space="preserve"> k</w:t>
      </w:r>
      <w:r w:rsidR="006519CC">
        <w:t>ontroler akan memberikan respon</w:t>
      </w:r>
      <w:r w:rsidR="006519CC" w:rsidRPr="006519CC">
        <w:t xml:space="preserve"> ke </w:t>
      </w:r>
      <w:r w:rsidR="006519CC" w:rsidRPr="00980EE5">
        <w:rPr>
          <w:i/>
        </w:rPr>
        <w:t>client</w:t>
      </w:r>
      <w:r w:rsidR="006519CC" w:rsidRPr="006519CC">
        <w:t xml:space="preserve"> berupa pe</w:t>
      </w:r>
      <w:r w:rsidR="006519CC">
        <w:t xml:space="preserve">san berhasil. </w:t>
      </w:r>
      <w:r w:rsidR="006519CC" w:rsidRPr="006519CC">
        <w:t xml:space="preserve">Pesan ini memberitahukan bahwa </w:t>
      </w:r>
      <w:r w:rsidR="00780C9B" w:rsidRPr="00780C9B">
        <w:rPr>
          <w:i/>
        </w:rPr>
        <w:t>email</w:t>
      </w:r>
      <w:r w:rsidR="006519CC" w:rsidRPr="006519CC">
        <w:t xml:space="preserve"> </w:t>
      </w:r>
      <w:r w:rsidR="006519CC" w:rsidRPr="00980EE5">
        <w:rPr>
          <w:i/>
        </w:rPr>
        <w:t>reset</w:t>
      </w:r>
      <w:r w:rsidR="006519CC" w:rsidRPr="006519CC">
        <w:t xml:space="preserve"> </w:t>
      </w:r>
      <w:r w:rsidR="006519CC" w:rsidRPr="00882196">
        <w:rPr>
          <w:i/>
        </w:rPr>
        <w:t>password</w:t>
      </w:r>
      <w:r w:rsidR="006519CC" w:rsidRPr="006519CC">
        <w:t xml:space="preserve"> telah berhasil dikirim dan pengguna dapat segera memeriksa kotak masuk </w:t>
      </w:r>
      <w:r w:rsidR="00780C9B" w:rsidRPr="00780C9B">
        <w:rPr>
          <w:i/>
        </w:rPr>
        <w:t>email</w:t>
      </w:r>
      <w:r w:rsidR="006519CC" w:rsidRPr="006519CC">
        <w:t xml:space="preserve"> mereka untuk melanju</w:t>
      </w:r>
      <w:r w:rsidR="006519CC" w:rsidRPr="006519CC">
        <w:rPr>
          <w:lang w:val="en-US"/>
        </w:rPr>
        <w:t xml:space="preserve">tkan </w:t>
      </w:r>
      <w:r w:rsidR="006519CC">
        <w:rPr>
          <w:lang w:val="en-US"/>
        </w:rPr>
        <w:t>proses selanjutnya</w:t>
      </w:r>
      <w:r w:rsidR="006519CC" w:rsidRPr="006519CC">
        <w:rPr>
          <w:lang w:val="en-US"/>
        </w:rPr>
        <w:t>.</w:t>
      </w:r>
      <w:r w:rsidR="008F16DA" w:rsidRPr="008F16DA">
        <w:t xml:space="preserve"> Namun, dalam beberapa situasi, pengiriman </w:t>
      </w:r>
      <w:r w:rsidR="00780C9B" w:rsidRPr="00780C9B">
        <w:rPr>
          <w:i/>
        </w:rPr>
        <w:t>email</w:t>
      </w:r>
      <w:r w:rsidR="008F16DA" w:rsidRPr="008F16DA">
        <w:t xml:space="preserve"> mungkin mengalami kegagalan. Misalnya, alamat </w:t>
      </w:r>
      <w:r w:rsidR="00780C9B" w:rsidRPr="00780C9B">
        <w:rPr>
          <w:i/>
        </w:rPr>
        <w:t>email</w:t>
      </w:r>
      <w:r w:rsidR="008F16DA" w:rsidRPr="008F16DA">
        <w:t xml:space="preserve"> yang diberikan tidak valid, terjadi gangguan jaringan, atau layanan </w:t>
      </w:r>
      <w:r w:rsidR="00780C9B" w:rsidRPr="00780C9B">
        <w:rPr>
          <w:i/>
        </w:rPr>
        <w:t>email</w:t>
      </w:r>
      <w:r w:rsidR="008F16DA" w:rsidRPr="008F16DA">
        <w:t xml:space="preserve"> eksternal mengalami masalah. Jika hal ini terjadi, </w:t>
      </w:r>
      <w:r w:rsidR="00980EE5">
        <w:t xml:space="preserve">maka </w:t>
      </w:r>
      <w:r w:rsidR="008F16DA" w:rsidRPr="008F16DA">
        <w:t xml:space="preserve">kontroler akan memberikan respon </w:t>
      </w:r>
      <w:r w:rsidR="008F16DA" w:rsidRPr="00980EE5">
        <w:rPr>
          <w:i/>
        </w:rPr>
        <w:t>error</w:t>
      </w:r>
      <w:r w:rsidR="008F16DA" w:rsidRPr="008F16DA">
        <w:t xml:space="preserve"> </w:t>
      </w:r>
      <w:r w:rsidR="00882196">
        <w:t>ke</w:t>
      </w:r>
      <w:r w:rsidR="008F16DA" w:rsidRPr="008F16DA">
        <w:t xml:space="preserve"> </w:t>
      </w:r>
      <w:r w:rsidR="008F16DA" w:rsidRPr="00980EE5">
        <w:rPr>
          <w:i/>
        </w:rPr>
        <w:t>client</w:t>
      </w:r>
      <w:r w:rsidR="008F16DA" w:rsidRPr="008F16DA">
        <w:t xml:space="preserve">. </w:t>
      </w:r>
    </w:p>
    <w:p w14:paraId="5FC3EECD" w14:textId="77777777" w:rsidR="005E2AFD" w:rsidRDefault="005E2AFD" w:rsidP="00980EE5">
      <w:pPr>
        <w:ind w:firstLine="720"/>
      </w:pPr>
    </w:p>
    <w:p w14:paraId="7AAD289A" w14:textId="77777777" w:rsidR="005E2AFD" w:rsidRDefault="005E2AFD" w:rsidP="00980EE5">
      <w:pPr>
        <w:ind w:firstLine="720"/>
      </w:pPr>
    </w:p>
    <w:p w14:paraId="6E380E89" w14:textId="77777777" w:rsidR="00AA194A" w:rsidRPr="003518AB" w:rsidRDefault="00AA194A" w:rsidP="008F16DA">
      <w:pPr>
        <w:ind w:firstLine="720"/>
      </w:pPr>
    </w:p>
    <w:p w14:paraId="6CF20F9F" w14:textId="4C490542" w:rsidR="00A42D35" w:rsidRDefault="00A42D35" w:rsidP="00A42D35">
      <w:pPr>
        <w:pStyle w:val="SubBabIIIIII"/>
      </w:pPr>
      <w:bookmarkStart w:id="219" w:name="_Toc143523743"/>
      <w:bookmarkStart w:id="220" w:name="_Toc144760053"/>
      <w:r>
        <w:lastRenderedPageBreak/>
        <w:t xml:space="preserve">API Ganti </w:t>
      </w:r>
      <w:r w:rsidRPr="00412987">
        <w:rPr>
          <w:i/>
        </w:rPr>
        <w:t>Password</w:t>
      </w:r>
      <w:bookmarkEnd w:id="219"/>
      <w:bookmarkEnd w:id="220"/>
    </w:p>
    <w:p w14:paraId="633EC7CC" w14:textId="7CA98CE1" w:rsidR="00E10318" w:rsidRDefault="00E10318" w:rsidP="00112F54">
      <w:pPr>
        <w:ind w:firstLine="720"/>
      </w:pPr>
      <w:r>
        <w:t xml:space="preserve">API ganti </w:t>
      </w:r>
      <w:r w:rsidRPr="00412987">
        <w:rPr>
          <w:i/>
        </w:rPr>
        <w:t>password</w:t>
      </w:r>
      <w:r>
        <w:t xml:space="preserve"> digunakan oleh pengguna dan operator untuk mengganti </w:t>
      </w:r>
      <w:r w:rsidRPr="00412987">
        <w:rPr>
          <w:i/>
        </w:rPr>
        <w:t>password</w:t>
      </w:r>
      <w:r>
        <w:t xml:space="preserve"> mereka melalui aplikasi </w:t>
      </w:r>
      <w:r w:rsidRPr="00396E93">
        <w:rPr>
          <w:i/>
        </w:rPr>
        <w:t>mobile</w:t>
      </w:r>
      <w:r>
        <w:t xml:space="preserve">. </w:t>
      </w:r>
      <w:r w:rsidR="00112F54">
        <w:t xml:space="preserve">Berbeda dengan </w:t>
      </w:r>
      <w:r w:rsidR="00112F54" w:rsidRPr="00396E93">
        <w:rPr>
          <w:i/>
        </w:rPr>
        <w:t>reset</w:t>
      </w:r>
      <w:r w:rsidR="00112F54">
        <w:t xml:space="preserve">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tanpa melalui </w:t>
      </w:r>
      <w:r w:rsidR="00112F54" w:rsidRPr="00396E93">
        <w:rPr>
          <w:i/>
        </w:rPr>
        <w:t>link</w:t>
      </w:r>
      <w:r w:rsidR="00112F54">
        <w:t xml:space="preserve"> yang dikirimkan ke </w:t>
      </w:r>
      <w:r w:rsidR="00780C9B" w:rsidRPr="00780C9B">
        <w:rPr>
          <w:i/>
        </w:rPr>
        <w:t>email</w:t>
      </w:r>
      <w:r w:rsidR="00112F54">
        <w:t xml:space="preserve">. Diagram dari API ganti </w:t>
      </w:r>
      <w:r w:rsidR="00112F54" w:rsidRPr="00412987">
        <w:rPr>
          <w:i/>
        </w:rPr>
        <w:t>passwo</w:t>
      </w:r>
      <w:r w:rsidR="00982AF0" w:rsidRPr="00412987">
        <w:rPr>
          <w:i/>
        </w:rPr>
        <w:t>rd</w:t>
      </w:r>
      <w:r w:rsidR="00396E93">
        <w:t xml:space="preserve"> dapat</w:t>
      </w:r>
      <w:r w:rsidR="00982AF0">
        <w:t xml:space="preserve"> dilihat pada G</w:t>
      </w:r>
      <w:r w:rsidR="005E4E75">
        <w:t>ambar 3</w:t>
      </w:r>
      <w:r w:rsidR="00392D30">
        <w:t>.9</w:t>
      </w:r>
      <w:r w:rsidR="00112F54">
        <w:t xml:space="preserve"> </w:t>
      </w:r>
      <w:r w:rsidR="0002563E">
        <w:t>di bawah</w:t>
      </w:r>
      <w:r w:rsidR="00112F54">
        <w:t>.</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1">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773324F3" w:rsidR="00112F54" w:rsidRDefault="004E66A3" w:rsidP="004E66A3">
      <w:pPr>
        <w:pStyle w:val="LabelGambar"/>
      </w:pPr>
      <w:bookmarkStart w:id="221" w:name="_Toc142072562"/>
      <w:bookmarkStart w:id="222" w:name="_Toc142073179"/>
      <w:bookmarkStart w:id="223" w:name="_Toc143519964"/>
      <w:bookmarkStart w:id="224" w:name="_Toc144760146"/>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DA65AD">
        <w:rPr>
          <w:b/>
          <w:noProof/>
        </w:rPr>
        <w:t>9</w:t>
      </w:r>
      <w:r w:rsidRPr="004E66A3">
        <w:rPr>
          <w:b/>
        </w:rPr>
        <w:fldChar w:fldCharType="end"/>
      </w:r>
      <w:r>
        <w:t xml:space="preserve"> </w:t>
      </w:r>
      <w:r w:rsidRPr="004E66A3">
        <w:rPr>
          <w:i/>
        </w:rPr>
        <w:t>Sequence</w:t>
      </w:r>
      <w:r w:rsidR="00CA0592">
        <w:t xml:space="preserve"> d</w:t>
      </w:r>
      <w:r w:rsidRPr="00F046ED">
        <w:t xml:space="preserve">iagram </w:t>
      </w:r>
      <w:r>
        <w:t xml:space="preserve">API </w:t>
      </w:r>
      <w:r w:rsidR="00CA0592">
        <w:t>ganti p</w:t>
      </w:r>
      <w:r w:rsidRPr="00F046ED">
        <w:t>assword</w:t>
      </w:r>
      <w:bookmarkEnd w:id="221"/>
      <w:bookmarkEnd w:id="222"/>
      <w:bookmarkEnd w:id="223"/>
      <w:bookmarkEnd w:id="224"/>
    </w:p>
    <w:p w14:paraId="3F450767" w14:textId="77777777" w:rsidR="004E66A3" w:rsidRDefault="004E66A3" w:rsidP="004E66A3">
      <w:pPr>
        <w:pStyle w:val="LabelGambar"/>
      </w:pPr>
    </w:p>
    <w:p w14:paraId="7E862F1C" w14:textId="0F351AC6" w:rsidR="00112F54" w:rsidRDefault="00982AF0" w:rsidP="0032203D">
      <w:pPr>
        <w:ind w:firstLine="720"/>
      </w:pPr>
      <w:r>
        <w:t>Dapat dilihat pada G</w:t>
      </w:r>
      <w:r w:rsidR="0032203D">
        <w:t xml:space="preserve">ambar </w:t>
      </w:r>
      <w:r w:rsidR="00392D30">
        <w:t>3.9</w:t>
      </w:r>
      <w:r w:rsidR="0032203D">
        <w:t xml:space="preserve"> </w:t>
      </w:r>
      <w:r w:rsidR="0002563E">
        <w:t>di atas</w:t>
      </w:r>
      <w:r w:rsidR="0032203D">
        <w:t xml:space="preserve">, untuk mengganti </w:t>
      </w:r>
      <w:r w:rsidR="0032203D" w:rsidRPr="005E4E75">
        <w:rPr>
          <w:i/>
        </w:rPr>
        <w:t>password</w:t>
      </w:r>
      <w:r w:rsidR="0032203D">
        <w:t xml:space="preserve"> pertama </w:t>
      </w:r>
      <w:r w:rsidR="0032203D" w:rsidRPr="00396E93">
        <w:rPr>
          <w:i/>
        </w:rPr>
        <w:t>client</w:t>
      </w:r>
      <w:r w:rsidR="0032203D">
        <w:t xml:space="preserve"> mengirimkan permintaan ganti </w:t>
      </w:r>
      <w:r w:rsidR="0032203D" w:rsidRPr="00412987">
        <w:rPr>
          <w:i/>
        </w:rPr>
        <w:t>password</w:t>
      </w:r>
      <w:r w:rsidR="0032203D">
        <w:t xml:space="preserve"> ke </w:t>
      </w:r>
      <w:r w:rsidR="00B57B9F">
        <w:t>endpoint</w:t>
      </w:r>
      <w:r w:rsidR="0032203D">
        <w:t xml:space="preserve"> “</w:t>
      </w:r>
      <w:r w:rsidR="00D15221">
        <w:t>/</w:t>
      </w:r>
      <w:r w:rsidR="00D15221" w:rsidRPr="00396E93">
        <w:rPr>
          <w:i/>
        </w:rPr>
        <w:t>api</w:t>
      </w:r>
      <w:r w:rsidR="0032203D">
        <w:t>/</w:t>
      </w:r>
      <w:r w:rsidR="0032203D" w:rsidRPr="00396E93">
        <w:rPr>
          <w:i/>
        </w:rPr>
        <w:t>change</w:t>
      </w:r>
      <w:r w:rsidR="0032203D">
        <w:t>-</w:t>
      </w:r>
      <w:r w:rsidR="0032203D" w:rsidRPr="00396E93">
        <w:rPr>
          <w:i/>
        </w:rPr>
        <w:t>password</w:t>
      </w:r>
      <w:r w:rsidR="0032203D">
        <w:t xml:space="preserve">”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w:t>
      </w:r>
      <w:r w:rsidR="00396E93">
        <w:t xml:space="preserve"> </w:t>
      </w:r>
      <w:r w:rsidR="0032203D">
        <w:t xml:space="preserve">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w:t>
      </w:r>
      <w:r w:rsidR="00396E93">
        <w:rPr>
          <w:i/>
        </w:rPr>
        <w:t>hash</w:t>
      </w:r>
      <w:r w:rsidR="0032203D">
        <w:t xml:space="preserve">. Jika kedua </w:t>
      </w:r>
      <w:r w:rsidR="0032203D" w:rsidRPr="005E4E75">
        <w:rPr>
          <w:i/>
        </w:rPr>
        <w:t>password</w:t>
      </w:r>
      <w:r w:rsidR="0032203D">
        <w:t xml:space="preserve"> cocok maka </w:t>
      </w:r>
      <w:r w:rsidR="00E0775A">
        <w:t xml:space="preserve">kontroler akan memperbarui </w:t>
      </w:r>
      <w:r w:rsidR="00E0775A" w:rsidRPr="005E4E75">
        <w:rPr>
          <w:i/>
        </w:rPr>
        <w:t>password</w:t>
      </w:r>
      <w:r w:rsidR="00E0775A">
        <w:t xml:space="preserve"> pada tabel </w:t>
      </w:r>
      <w:r w:rsidR="00E0775A" w:rsidRPr="00396E93">
        <w:rPr>
          <w:i/>
        </w:rPr>
        <w:t>users</w:t>
      </w:r>
      <w:r w:rsidR="00E0775A">
        <w:t xml:space="preserve"> dan meng</w:t>
      </w:r>
      <w:r w:rsidR="00396E93">
        <w:t>e</w:t>
      </w:r>
      <w:r w:rsidR="00E0775A">
        <w:t xml:space="preserve">mbalikan respon berhasil, jika </w:t>
      </w:r>
      <w:r w:rsidR="00E0775A" w:rsidRPr="005E4E75">
        <w:rPr>
          <w:i/>
        </w:rPr>
        <w:t>password</w:t>
      </w:r>
      <w:r w:rsidR="00E0775A">
        <w:t xml:space="preserve"> tidak sesuai maka kontroler akan mengembalikan respon </w:t>
      </w:r>
      <w:r w:rsidR="00E0775A" w:rsidRPr="00396E93">
        <w:rPr>
          <w:i/>
        </w:rPr>
        <w:t>error</w:t>
      </w:r>
      <w:r w:rsidR="00E0775A">
        <w:t>.</w:t>
      </w:r>
    </w:p>
    <w:p w14:paraId="7CCA2E11" w14:textId="77777777" w:rsidR="00112F54" w:rsidRDefault="00112F54" w:rsidP="00112F54">
      <w:pPr>
        <w:jc w:val="center"/>
      </w:pPr>
    </w:p>
    <w:p w14:paraId="08D7724F" w14:textId="5BEE5DBF" w:rsidR="00A42D35" w:rsidRDefault="00AA658A" w:rsidP="00A42D35">
      <w:pPr>
        <w:pStyle w:val="SubBabIIIIII"/>
      </w:pPr>
      <w:bookmarkStart w:id="225" w:name="_Toc143523744"/>
      <w:bookmarkStart w:id="226" w:name="_Toc144760054"/>
      <w:r>
        <w:t xml:space="preserve">API </w:t>
      </w:r>
      <w:r w:rsidR="00A42D35">
        <w:t>Ganti Profil</w:t>
      </w:r>
      <w:bookmarkEnd w:id="225"/>
      <w:bookmarkEnd w:id="226"/>
    </w:p>
    <w:p w14:paraId="28C210DD" w14:textId="33888AB0" w:rsidR="00E0775A" w:rsidRDefault="00E0775A" w:rsidP="00E0775A">
      <w:pPr>
        <w:ind w:firstLine="720"/>
      </w:pPr>
      <w:r>
        <w:t xml:space="preserve">API ganti profil digunakan untuk mengganti </w:t>
      </w:r>
      <w:r w:rsidR="006A23F8">
        <w:t>data</w:t>
      </w:r>
      <w:r>
        <w:t xml:space="preserve"> pengguna dan operator seperti nama, </w:t>
      </w:r>
      <w:r w:rsidR="00780C9B" w:rsidRPr="00780C9B">
        <w:rPr>
          <w:i/>
        </w:rPr>
        <w:t>email</w:t>
      </w:r>
      <w:r>
        <w:t xml:space="preserve">, nomor hp dan lain sebagainya melalui aplikasi </w:t>
      </w:r>
      <w:r w:rsidRPr="006A23F8">
        <w:rPr>
          <w:i/>
        </w:rPr>
        <w:t>mobile</w:t>
      </w:r>
      <w:r>
        <w:t>. Diagram dari API ganti pro</w:t>
      </w:r>
      <w:r w:rsidR="00D259BF">
        <w:t>f</w:t>
      </w:r>
      <w:r w:rsidR="00392D30">
        <w:t xml:space="preserve">il dapat dilihat pada </w:t>
      </w:r>
      <w:r w:rsidR="002F3522">
        <w:t>Gambar</w:t>
      </w:r>
      <w:r w:rsidR="00392D30">
        <w:t xml:space="preserve"> 3.10</w:t>
      </w:r>
      <w:r>
        <w:t xml:space="preserve"> </w:t>
      </w:r>
      <w:r w:rsidR="0002563E">
        <w:t>di bawah</w:t>
      </w:r>
      <w:r>
        <w:t>.</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2">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151BA1BD" w:rsidR="000B70BA" w:rsidRDefault="006A23F8" w:rsidP="006A23F8">
      <w:pPr>
        <w:pStyle w:val="LabelGambar"/>
      </w:pPr>
      <w:bookmarkStart w:id="227" w:name="_Toc142072563"/>
      <w:bookmarkStart w:id="228" w:name="_Toc142073180"/>
      <w:bookmarkStart w:id="229" w:name="_Toc143519965"/>
      <w:bookmarkStart w:id="230" w:name="_Toc144760147"/>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DA65AD">
        <w:rPr>
          <w:b/>
          <w:noProof/>
        </w:rPr>
        <w:t>10</w:t>
      </w:r>
      <w:r w:rsidRPr="006A23F8">
        <w:rPr>
          <w:b/>
        </w:rPr>
        <w:fldChar w:fldCharType="end"/>
      </w:r>
      <w:r>
        <w:t xml:space="preserve"> </w:t>
      </w:r>
      <w:r w:rsidRPr="006A23F8">
        <w:rPr>
          <w:i/>
        </w:rPr>
        <w:t>Sequence</w:t>
      </w:r>
      <w:r w:rsidR="00CA0592">
        <w:t xml:space="preserve"> d</w:t>
      </w:r>
      <w:r w:rsidRPr="00042D85">
        <w:t xml:space="preserve">iagram </w:t>
      </w:r>
      <w:r>
        <w:t xml:space="preserve">API </w:t>
      </w:r>
      <w:r w:rsidR="00CA0592">
        <w:t>ganti p</w:t>
      </w:r>
      <w:r w:rsidRPr="00042D85">
        <w:t>rofil</w:t>
      </w:r>
      <w:bookmarkEnd w:id="227"/>
      <w:bookmarkEnd w:id="228"/>
      <w:bookmarkEnd w:id="229"/>
      <w:bookmarkEnd w:id="230"/>
    </w:p>
    <w:p w14:paraId="2FD674B2" w14:textId="77777777" w:rsidR="00D259BF" w:rsidRDefault="00D259BF" w:rsidP="006A23F8">
      <w:pPr>
        <w:pStyle w:val="LabelGambar"/>
      </w:pPr>
    </w:p>
    <w:p w14:paraId="76955DD6" w14:textId="22B2CE4B" w:rsidR="000B70BA" w:rsidRDefault="00982AF0" w:rsidP="000B70BA">
      <w:pPr>
        <w:ind w:firstLine="720"/>
      </w:pPr>
      <w:r>
        <w:t>Dapat dilihat pada G</w:t>
      </w:r>
      <w:r w:rsidR="000B70BA">
        <w:t xml:space="preserve">ambar </w:t>
      </w:r>
      <w:r w:rsidR="00392D30">
        <w:t>3.10</w:t>
      </w:r>
      <w:r w:rsidR="000B70BA">
        <w:t xml:space="preserve"> </w:t>
      </w:r>
      <w:r w:rsidR="0002563E">
        <w:t>di atas</w:t>
      </w:r>
      <w:r w:rsidR="00DE0806">
        <w:t>, un</w:t>
      </w:r>
      <w:r w:rsidR="000B70BA">
        <w:t xml:space="preserve">tuk mengganti profil pertama </w:t>
      </w:r>
      <w:r w:rsidR="002F3522">
        <w:t>pengguna</w:t>
      </w:r>
      <w:r w:rsidR="000B70BA">
        <w:t xml:space="preserve"> atau operator mengirim</w:t>
      </w:r>
      <w:r w:rsidR="00D15221">
        <w:t>kan</w:t>
      </w:r>
      <w:r w:rsidR="00D259BF">
        <w:t xml:space="preserve"> data</w:t>
      </w:r>
      <w:r w:rsidR="00D15221">
        <w:t xml:space="preserve"> profil ke </w:t>
      </w:r>
      <w:r w:rsidR="00B57B9F">
        <w:rPr>
          <w:i/>
        </w:rPr>
        <w:t>endpoint</w:t>
      </w:r>
      <w:r w:rsidR="00D15221">
        <w:t xml:space="preserve"> “/</w:t>
      </w:r>
      <w:r w:rsidR="00D15221" w:rsidRPr="00DE0806">
        <w:rPr>
          <w:i/>
        </w:rPr>
        <w:t>api</w:t>
      </w:r>
      <w:r w:rsidR="00D15221">
        <w:t>/</w:t>
      </w:r>
      <w:r w:rsidR="000B70BA" w:rsidRPr="00DE0806">
        <w:rPr>
          <w:i/>
        </w:rPr>
        <w:t>update</w:t>
      </w:r>
      <w:r w:rsidR="000B70BA">
        <w:t>-</w:t>
      </w:r>
      <w:r w:rsidR="000B70BA" w:rsidRPr="00DE0806">
        <w:rPr>
          <w:i/>
        </w:rPr>
        <w:t>profile</w:t>
      </w:r>
      <w:r w:rsidR="000B70BA">
        <w:t>” kemudian di</w:t>
      </w:r>
      <w:r w:rsidR="00DE0806">
        <w:t xml:space="preserve"> </w:t>
      </w:r>
      <w:r w:rsidR="000B70BA">
        <w:t xml:space="preserve">dalam kontroler data yang telah terima </w:t>
      </w:r>
      <w:r w:rsidR="00D259BF">
        <w:t>a</w:t>
      </w:r>
      <w:r w:rsidR="000B70BA">
        <w:t xml:space="preserve">kan dimasukkan </w:t>
      </w:r>
      <w:r w:rsidR="00622B18">
        <w:t>ke dalam</w:t>
      </w:r>
      <w:r w:rsidR="000B70BA">
        <w:t xml:space="preserve"> tabel </w:t>
      </w:r>
      <w:r w:rsidR="000B70BA" w:rsidRPr="00D259BF">
        <w:rPr>
          <w:i/>
        </w:rPr>
        <w:t>users</w:t>
      </w:r>
      <w:r w:rsidR="000B70BA">
        <w:t xml:space="preserve"> untuk memperbarui profil dan terakhir kontroler mengembalikan respon bahwa profil berhasil </w:t>
      </w:r>
      <w:r w:rsidR="002F3522">
        <w:t>diubah</w:t>
      </w:r>
      <w:r w:rsidR="000B70BA">
        <w:t>.</w:t>
      </w:r>
    </w:p>
    <w:p w14:paraId="73A5AC2B" w14:textId="77777777" w:rsidR="000B70BA" w:rsidRDefault="000B70BA" w:rsidP="000B70BA"/>
    <w:p w14:paraId="285B9689" w14:textId="2075D7A4" w:rsidR="00A42D35" w:rsidRDefault="00AA658A" w:rsidP="00A42D35">
      <w:pPr>
        <w:pStyle w:val="SubBabIIIIII"/>
      </w:pPr>
      <w:bookmarkStart w:id="231" w:name="_Toc143523745"/>
      <w:bookmarkStart w:id="232" w:name="_Toc144760055"/>
      <w:r>
        <w:t>API Lihat</w:t>
      </w:r>
      <w:r w:rsidR="00A42D35">
        <w:t xml:space="preserve"> Avatar</w:t>
      </w:r>
      <w:bookmarkEnd w:id="231"/>
      <w:bookmarkEnd w:id="232"/>
    </w:p>
    <w:p w14:paraId="4604479E" w14:textId="44A803D4" w:rsidR="00CC203E" w:rsidRDefault="000B70BA" w:rsidP="006A23F8">
      <w:pPr>
        <w:ind w:firstLine="720"/>
      </w:pPr>
      <w:r>
        <w:t xml:space="preserve">API lihat avatar digunakan untuk mendapatkan gambar avatar (foto profil) dari pengguna dan operator untuk ditampilkan </w:t>
      </w:r>
      <w:r w:rsidR="00DE0806">
        <w:t>pada</w:t>
      </w:r>
      <w:r>
        <w:t xml:space="preserve"> aplikasi </w:t>
      </w:r>
      <w:r w:rsidRPr="00DE0806">
        <w:rPr>
          <w:i/>
        </w:rPr>
        <w:t>mobile</w:t>
      </w:r>
      <w:r>
        <w:t>.</w:t>
      </w:r>
      <w:r w:rsidR="00CC203E">
        <w:t xml:space="preserve"> Diagram dari API lihat avatar dapat dilihat p</w:t>
      </w:r>
      <w:r w:rsidR="00FB6BA3">
        <w:t>a</w:t>
      </w:r>
      <w:r w:rsidR="00982AF0">
        <w:t>da G</w:t>
      </w:r>
      <w:r w:rsidR="00CC203E">
        <w:t>amb</w:t>
      </w:r>
      <w:r w:rsidR="00392D30">
        <w:t>ar 3.11</w:t>
      </w:r>
      <w:r w:rsidR="00CC203E">
        <w:t xml:space="preserve"> </w:t>
      </w:r>
      <w:r w:rsidR="0002563E">
        <w:t>di bawah</w:t>
      </w:r>
      <w:r w:rsidR="00CC203E">
        <w:t>.</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3">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0FE131B9" w:rsidR="00FB6BA3" w:rsidRDefault="00FB6BA3" w:rsidP="00FB6BA3">
      <w:pPr>
        <w:pStyle w:val="LabelGambar"/>
      </w:pPr>
      <w:bookmarkStart w:id="233" w:name="_Toc142072564"/>
      <w:bookmarkStart w:id="234" w:name="_Toc142073181"/>
      <w:bookmarkStart w:id="235" w:name="_Toc143519966"/>
      <w:bookmarkStart w:id="236" w:name="_Toc144760148"/>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DA65AD">
        <w:rPr>
          <w:b/>
          <w:noProof/>
        </w:rPr>
        <w:t>11</w:t>
      </w:r>
      <w:r w:rsidRPr="00FB6BA3">
        <w:rPr>
          <w:b/>
        </w:rPr>
        <w:fldChar w:fldCharType="end"/>
      </w:r>
      <w:r>
        <w:t xml:space="preserve"> </w:t>
      </w:r>
      <w:r w:rsidRPr="0058001E">
        <w:rPr>
          <w:i/>
        </w:rPr>
        <w:t>Sequence</w:t>
      </w:r>
      <w:r w:rsidR="00C83D2B">
        <w:t xml:space="preserve"> d</w:t>
      </w:r>
      <w:r w:rsidRPr="00437F6C">
        <w:t xml:space="preserve">iagram </w:t>
      </w:r>
      <w:r>
        <w:t xml:space="preserve">API </w:t>
      </w:r>
      <w:r w:rsidR="00C83D2B">
        <w:t>lihat a</w:t>
      </w:r>
      <w:r w:rsidRPr="00437F6C">
        <w:t>vatar</w:t>
      </w:r>
      <w:bookmarkEnd w:id="233"/>
      <w:bookmarkEnd w:id="234"/>
      <w:bookmarkEnd w:id="235"/>
      <w:bookmarkEnd w:id="236"/>
    </w:p>
    <w:p w14:paraId="27E1BF96" w14:textId="77777777" w:rsidR="006937D0" w:rsidRDefault="006937D0" w:rsidP="00FB6BA3">
      <w:pPr>
        <w:pStyle w:val="LabelGambar"/>
      </w:pPr>
    </w:p>
    <w:p w14:paraId="1F8418B7" w14:textId="0CB2A6A3" w:rsidR="00CC203E" w:rsidRDefault="00982AF0" w:rsidP="001A5821">
      <w:pPr>
        <w:ind w:firstLine="720"/>
      </w:pPr>
      <w:r>
        <w:lastRenderedPageBreak/>
        <w:t>Dapat dilihat pada G</w:t>
      </w:r>
      <w:r w:rsidR="00CC203E">
        <w:t xml:space="preserve">ambar </w:t>
      </w:r>
      <w:r w:rsidR="00392D30">
        <w:t>3.11</w:t>
      </w:r>
      <w:r w:rsidR="00CC203E">
        <w:t xml:space="preserve"> </w:t>
      </w:r>
      <w:r w:rsidR="0002563E">
        <w:t>di atas</w:t>
      </w:r>
      <w:r w:rsidR="00CC203E">
        <w:t xml:space="preserve">, untuk mendapatkan gambar avatar pertama pengguna atau operator melakukan </w:t>
      </w:r>
      <w:r w:rsidR="002E4232">
        <w:t>permintaan data</w:t>
      </w:r>
      <w:r w:rsidR="00CC203E">
        <w:t xml:space="preserve"> avatar melalui </w:t>
      </w:r>
      <w:r w:rsidR="00CC203E" w:rsidRPr="00DE0806">
        <w:rPr>
          <w:i/>
        </w:rPr>
        <w:t>endpoint</w:t>
      </w:r>
      <w:r w:rsidR="00CC203E">
        <w:t xml:space="preserve"> “</w:t>
      </w:r>
      <w:r w:rsidR="00D15221">
        <w:t>/</w:t>
      </w:r>
      <w:r w:rsidR="00D15221" w:rsidRPr="00DE0806">
        <w:rPr>
          <w:i/>
        </w:rPr>
        <w:t>api</w:t>
      </w:r>
      <w:r w:rsidR="00CC203E">
        <w:t>/</w:t>
      </w:r>
      <w:r w:rsidR="00CC203E" w:rsidRPr="00DE0806">
        <w:rPr>
          <w:i/>
        </w:rPr>
        <w:t>avatar</w:t>
      </w:r>
      <w:r w:rsidR="00CC203E">
        <w:t>” kemudian kontrole</w:t>
      </w:r>
      <w:r w:rsidR="001A5821">
        <w:t>r akan mengambil gam</w:t>
      </w:r>
      <w:r w:rsidR="00CC203E">
        <w:t>bar avatar di</w:t>
      </w:r>
      <w:r w:rsidR="00DE0806">
        <w:t xml:space="preserve"> </w:t>
      </w:r>
      <w:r w:rsidR="00CC203E">
        <w:t xml:space="preserve">dalam </w:t>
      </w:r>
      <w:r w:rsidR="00DE0806">
        <w:t xml:space="preserve">penyimpanan </w:t>
      </w:r>
      <w:r w:rsidR="005E72E0" w:rsidRPr="005E72E0">
        <w:t>Laravel</w:t>
      </w:r>
      <w:r w:rsidR="002E4232">
        <w:t xml:space="preserve">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w:t>
      </w:r>
      <w:r w:rsidR="005E72E0" w:rsidRPr="005E72E0">
        <w:t>Laravel</w:t>
      </w:r>
      <w:r w:rsidR="001A5821">
        <w:t xml:space="preserve"> untuk melakukan </w:t>
      </w:r>
      <w:r w:rsidR="002F3522">
        <w:t>penyimpanan</w:t>
      </w:r>
      <w:r w:rsidR="001A5821">
        <w:t xml:space="preserve"> file seperti gambar, </w:t>
      </w:r>
      <w:r w:rsidR="001A5821" w:rsidRPr="00DE0806">
        <w:rPr>
          <w:i/>
        </w:rPr>
        <w:t>log</w:t>
      </w:r>
      <w:r w:rsidR="001A5821">
        <w:t xml:space="preserve"> dan berkas lainnya, dengan menggunakan </w:t>
      </w:r>
      <w:r w:rsidR="001A5821" w:rsidRPr="002E4232">
        <w:rPr>
          <w:i/>
        </w:rPr>
        <w:t>storage</w:t>
      </w:r>
      <w:r w:rsidR="001A5821">
        <w:t xml:space="preserve"> kita bisa mengatur si</w:t>
      </w:r>
      <w:r w:rsidR="002E4232">
        <w:t>a</w:t>
      </w:r>
      <w:r w:rsidR="001A5821">
        <w:t xml:space="preserve">pa saja yang boleh mengakses penyimpanan tersebut sehingga lebih aman. Jika file telah ditemukan maka kontroler akan mengembalikan respon file dan jika tidak ditemukan maka kontroler akan mengembalikan nilai </w:t>
      </w:r>
      <w:r w:rsidR="001A5821" w:rsidRPr="00DE0806">
        <w:rPr>
          <w:i/>
        </w:rPr>
        <w:t>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A42D35">
      <w:pPr>
        <w:pStyle w:val="SubBabIIIIII"/>
      </w:pPr>
      <w:bookmarkStart w:id="237" w:name="_Toc143523746"/>
      <w:bookmarkStart w:id="238" w:name="_Toc144760056"/>
      <w:r>
        <w:t>API Ganti Avatar</w:t>
      </w:r>
      <w:bookmarkEnd w:id="237"/>
      <w:bookmarkEnd w:id="238"/>
    </w:p>
    <w:p w14:paraId="266CD2C5" w14:textId="3EF74988" w:rsidR="001A5821" w:rsidRDefault="0014207F" w:rsidP="0014207F">
      <w:pPr>
        <w:ind w:firstLine="720"/>
      </w:pPr>
      <w:r>
        <w:t xml:space="preserve">API ganti avatar digunakan untuk mengganti gambar avatar pengguna atau operator, pengguna dapat mengganti gambar avatar melalui aplikasi </w:t>
      </w:r>
      <w:r w:rsidRPr="00B0478E">
        <w:rPr>
          <w:i/>
        </w:rPr>
        <w:t>mobile</w:t>
      </w:r>
      <w:r w:rsidR="00B0478E">
        <w:t>. Diag</w:t>
      </w:r>
      <w:r>
        <w:t>r</w:t>
      </w:r>
      <w:r w:rsidR="00B0478E">
        <w:t>a</w:t>
      </w:r>
      <w:r>
        <w:t>m dari API ganti avat</w:t>
      </w:r>
      <w:r w:rsidR="00982AF0">
        <w:t>ar dapat dilihat pada G</w:t>
      </w:r>
      <w:r w:rsidR="00392D30">
        <w:t>ambar 3.12</w:t>
      </w:r>
      <w:r>
        <w:t xml:space="preserve"> </w:t>
      </w:r>
      <w:r w:rsidR="0002563E">
        <w:t>di bawah</w:t>
      </w:r>
      <w:r>
        <w:t>.</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4">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25CAE613" w:rsidR="0014207F" w:rsidRDefault="0058001E" w:rsidP="0058001E">
      <w:pPr>
        <w:pStyle w:val="LabelGambar"/>
      </w:pPr>
      <w:bookmarkStart w:id="239" w:name="_Toc142072565"/>
      <w:bookmarkStart w:id="240" w:name="_Toc142073182"/>
      <w:bookmarkStart w:id="241" w:name="_Toc143519967"/>
      <w:bookmarkStart w:id="242" w:name="_Toc144760149"/>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DA65AD">
        <w:rPr>
          <w:b/>
          <w:noProof/>
        </w:rPr>
        <w:t>12</w:t>
      </w:r>
      <w:r w:rsidRPr="0058001E">
        <w:rPr>
          <w:b/>
        </w:rPr>
        <w:fldChar w:fldCharType="end"/>
      </w:r>
      <w:r>
        <w:t xml:space="preserve"> </w:t>
      </w:r>
      <w:r w:rsidRPr="0058001E">
        <w:rPr>
          <w:i/>
        </w:rPr>
        <w:t>Sequence</w:t>
      </w:r>
      <w:r w:rsidR="00C83D2B">
        <w:t xml:space="preserve"> d</w:t>
      </w:r>
      <w:r w:rsidRPr="004A5B6F">
        <w:t xml:space="preserve">iagram </w:t>
      </w:r>
      <w:r>
        <w:t xml:space="preserve">API </w:t>
      </w:r>
      <w:r w:rsidR="00C83D2B">
        <w:t>ganti a</w:t>
      </w:r>
      <w:r w:rsidRPr="004A5B6F">
        <w:t>vatar</w:t>
      </w:r>
      <w:bookmarkEnd w:id="239"/>
      <w:bookmarkEnd w:id="240"/>
      <w:bookmarkEnd w:id="241"/>
      <w:bookmarkEnd w:id="242"/>
    </w:p>
    <w:p w14:paraId="2E71F1C3" w14:textId="77777777" w:rsidR="0058001E" w:rsidRDefault="0058001E" w:rsidP="0058001E">
      <w:pPr>
        <w:pStyle w:val="LabelGambar"/>
      </w:pPr>
    </w:p>
    <w:p w14:paraId="5D1799A0" w14:textId="2D76BF73" w:rsidR="00467788" w:rsidRDefault="00982AF0" w:rsidP="00467788">
      <w:pPr>
        <w:ind w:firstLine="720"/>
      </w:pPr>
      <w:r>
        <w:t>Dapat dilihat pada G</w:t>
      </w:r>
      <w:r w:rsidR="004E783C">
        <w:t>am</w:t>
      </w:r>
      <w:r w:rsidR="0014207F">
        <w:t>b</w:t>
      </w:r>
      <w:r w:rsidR="004E783C">
        <w:t>a</w:t>
      </w:r>
      <w:r w:rsidR="0014207F">
        <w:t xml:space="preserve">r </w:t>
      </w:r>
      <w:r w:rsidR="00392D30">
        <w:t>3.12</w:t>
      </w:r>
      <w:r w:rsidR="0014207F">
        <w:t xml:space="preserve"> </w:t>
      </w:r>
      <w:r w:rsidR="0002563E">
        <w:t>di atas</w:t>
      </w:r>
      <w:r w:rsidR="0014207F">
        <w:t>, untuk mengganti avatar pertama pengguna atau oper</w:t>
      </w:r>
      <w:r w:rsidR="00AB64ED">
        <w:t>ator</w:t>
      </w:r>
      <w:r w:rsidR="0014207F">
        <w:t xml:space="preserve"> akan mengir</w:t>
      </w:r>
      <w:r w:rsidR="00B0478E">
        <w:t>im</w:t>
      </w:r>
      <w:r w:rsidR="00F04888">
        <w:t>kan file avatar yang baru mel</w:t>
      </w:r>
      <w:r w:rsidR="0014207F">
        <w:t xml:space="preserve">alui </w:t>
      </w:r>
      <w:r w:rsidR="0014207F" w:rsidRPr="00AB64ED">
        <w:rPr>
          <w:i/>
        </w:rPr>
        <w:t>endpoint</w:t>
      </w:r>
      <w:r w:rsidR="00F04888">
        <w:t xml:space="preserve"> “</w:t>
      </w:r>
      <w:r w:rsidR="00D15221">
        <w:t>/</w:t>
      </w:r>
      <w:r w:rsidR="00D15221" w:rsidRPr="00B0478E">
        <w:rPr>
          <w:i/>
        </w:rPr>
        <w:t>api</w:t>
      </w:r>
      <w:r w:rsidR="00F04888">
        <w:t>/</w:t>
      </w:r>
      <w:r w:rsidR="00F04888" w:rsidRPr="00B0478E">
        <w:rPr>
          <w:i/>
        </w:rPr>
        <w:t>update</w:t>
      </w:r>
      <w:r w:rsidR="00F04888">
        <w:t>-</w:t>
      </w:r>
      <w:r w:rsidR="00F04888" w:rsidRPr="00B0478E">
        <w:rPr>
          <w:i/>
        </w:rPr>
        <w:t>avatar</w:t>
      </w:r>
      <w:r w:rsidR="00F04888">
        <w:t xml:space="preserve">”,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kemudian file avatar yang baru akan disesuaikan namanya sesuai dengan format</w:t>
      </w:r>
      <w:r w:rsidR="00B0478E">
        <w:t xml:space="preserve"> penamaan</w:t>
      </w:r>
      <w:r w:rsidR="00467788">
        <w:t xml:space="preserve"> </w:t>
      </w:r>
      <w:r w:rsidR="00467788" w:rsidRPr="00AB64ED">
        <w:rPr>
          <w:i/>
        </w:rPr>
        <w:t>server</w:t>
      </w:r>
      <w:r w:rsidR="00467788">
        <w:t>, setelah nama</w:t>
      </w:r>
      <w:r w:rsidR="00AB64ED">
        <w:t>nya diganti</w:t>
      </w:r>
      <w:r w:rsidR="00467788">
        <w:t xml:space="preserve"> kemudian file akan disimpan di</w:t>
      </w:r>
      <w:r w:rsidR="00B0478E">
        <w:t xml:space="preserve"> </w:t>
      </w:r>
      <w:r w:rsidR="00467788">
        <w:t xml:space="preserve">dalam </w:t>
      </w:r>
      <w:r w:rsidR="00467788" w:rsidRPr="00AB64ED">
        <w:rPr>
          <w:i/>
        </w:rPr>
        <w:t>storage</w:t>
      </w:r>
      <w:r w:rsidR="00467788">
        <w:t xml:space="preserve"> dan kontroler juga akan memperbarui nama avatar </w:t>
      </w:r>
      <w:r w:rsidR="00AD21FF">
        <w:t>di dalam</w:t>
      </w:r>
      <w:r w:rsidR="00467788">
        <w:t xml:space="preserve"> tabel </w:t>
      </w:r>
      <w:r w:rsidR="00467788" w:rsidRPr="00AB64ED">
        <w:rPr>
          <w:i/>
        </w:rPr>
        <w:t>users</w:t>
      </w:r>
      <w:r w:rsidR="00B0478E">
        <w:t>, terakhir kontro</w:t>
      </w:r>
      <w:r w:rsidR="00467788">
        <w:t>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bookmarkStart w:id="243" w:name="_Toc143523747"/>
      <w:bookmarkStart w:id="244" w:name="_Toc144760057"/>
      <w:r>
        <w:t>API Verifikasi Akses</w:t>
      </w:r>
      <w:bookmarkEnd w:id="243"/>
      <w:bookmarkEnd w:id="244"/>
    </w:p>
    <w:p w14:paraId="1D09B33F" w14:textId="70E07EC7" w:rsidR="00467788" w:rsidRDefault="00467788" w:rsidP="00467788">
      <w:pPr>
        <w:ind w:firstLine="720"/>
      </w:pPr>
      <w:r>
        <w:t>Verifikasi akses digunakan</w:t>
      </w:r>
      <w:r w:rsidR="00CF4A78">
        <w:t xml:space="preserve"> untuk melakukan verifikasi</w:t>
      </w:r>
      <w:r>
        <w:t xml:space="preserve"> pengguna dan operator</w:t>
      </w:r>
      <w:r w:rsidR="00CF4A78">
        <w:t xml:space="preserve">. Proses verifikasi </w:t>
      </w:r>
      <w:r>
        <w:t xml:space="preserve">untuk mendapatkan akses terhadap suatu pintu dengan cara memindai </w:t>
      </w:r>
      <w:r w:rsidR="00DB084B">
        <w:t xml:space="preserve">kode </w:t>
      </w:r>
      <w:r>
        <w:t xml:space="preserve">QR dengan </w:t>
      </w:r>
      <w:r w:rsidR="00CF4A78">
        <w:t>aplikasi</w:t>
      </w:r>
      <w:r>
        <w:t xml:space="preserve"> </w:t>
      </w:r>
      <w:r w:rsidRPr="00CF4A78">
        <w:rPr>
          <w:i/>
        </w:rPr>
        <w:t>mobile</w:t>
      </w:r>
      <w:r w:rsidR="00DB084B">
        <w:t>. Diagram dari API verifikasi aks</w:t>
      </w:r>
      <w:r w:rsidR="00982AF0">
        <w:t>es dapat dilihat pada G</w:t>
      </w:r>
      <w:r w:rsidR="00392D30">
        <w:t>ambar 3.13</w:t>
      </w:r>
      <w:r w:rsidR="00DB084B">
        <w:t xml:space="preserve"> </w:t>
      </w:r>
      <w:r w:rsidR="0002563E">
        <w:t>di bawah</w:t>
      </w:r>
      <w:r w:rsidR="00DB084B">
        <w:t>.</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5">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4D62EEBD" w:rsidR="00DB084B" w:rsidRDefault="003222A8" w:rsidP="003222A8">
      <w:pPr>
        <w:pStyle w:val="LabelGambar"/>
      </w:pPr>
      <w:bookmarkStart w:id="245" w:name="_Toc142072566"/>
      <w:bookmarkStart w:id="246" w:name="_Toc142073183"/>
      <w:bookmarkStart w:id="247" w:name="_Toc143519968"/>
      <w:bookmarkStart w:id="248" w:name="_Toc144760150"/>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DA65AD">
        <w:rPr>
          <w:b/>
          <w:noProof/>
        </w:rPr>
        <w:t>13</w:t>
      </w:r>
      <w:r w:rsidRPr="003222A8">
        <w:rPr>
          <w:b/>
        </w:rPr>
        <w:fldChar w:fldCharType="end"/>
      </w:r>
      <w:r>
        <w:t xml:space="preserve"> </w:t>
      </w:r>
      <w:r w:rsidRPr="003222A8">
        <w:rPr>
          <w:i/>
        </w:rPr>
        <w:t>Sequence</w:t>
      </w:r>
      <w:r w:rsidRPr="00ED6FA1">
        <w:t xml:space="preserve"> </w:t>
      </w:r>
      <w:r w:rsidR="0063447A">
        <w:t>d</w:t>
      </w:r>
      <w:r w:rsidRPr="00ED6FA1">
        <w:t xml:space="preserve">iagram </w:t>
      </w:r>
      <w:r>
        <w:t xml:space="preserve">API </w:t>
      </w:r>
      <w:r w:rsidR="0063447A">
        <w:t>v</w:t>
      </w:r>
      <w:r w:rsidRPr="00ED6FA1">
        <w:t xml:space="preserve">erifikasi </w:t>
      </w:r>
      <w:r w:rsidR="0063447A">
        <w:t>a</w:t>
      </w:r>
      <w:r w:rsidRPr="00ED6FA1">
        <w:t>kses</w:t>
      </w:r>
      <w:bookmarkEnd w:id="245"/>
      <w:bookmarkEnd w:id="246"/>
      <w:bookmarkEnd w:id="247"/>
      <w:bookmarkEnd w:id="248"/>
    </w:p>
    <w:p w14:paraId="774786AD" w14:textId="77777777" w:rsidR="003222A8" w:rsidRPr="003222A8" w:rsidRDefault="003222A8" w:rsidP="003222A8"/>
    <w:p w14:paraId="762F9C5C" w14:textId="252234C4" w:rsidR="00DB084B" w:rsidRDefault="001038B4" w:rsidP="00DB084B">
      <w:pPr>
        <w:ind w:firstLine="720"/>
      </w:pPr>
      <w:r>
        <w:t>Untuk mendapatkan ak</w:t>
      </w:r>
      <w:r w:rsidR="00DB084B">
        <w:t>ses ke pintu, setelah memindai kode QR pada pintu maka pengguna atau operator akan mendapatkan data informasi terkait pintu tersebut, kemudian data tersebut</w:t>
      </w:r>
      <w:r w:rsidR="0087643C">
        <w:t xml:space="preserve"> akan</w:t>
      </w:r>
      <w:r w:rsidR="00DB084B">
        <w:t xml:space="preserve"> dikirimkan ke </w:t>
      </w:r>
      <w:r w:rsidR="00DB084B" w:rsidRPr="004522B7">
        <w:rPr>
          <w:i/>
        </w:rPr>
        <w:t>serve</w:t>
      </w:r>
      <w:r w:rsidR="003222A8" w:rsidRPr="004522B7">
        <w:rPr>
          <w:i/>
        </w:rPr>
        <w:t>r</w:t>
      </w:r>
      <w:r w:rsidR="00DB084B">
        <w:t xml:space="preserve"> melalui </w:t>
      </w:r>
      <w:r w:rsidR="00DB084B" w:rsidRPr="0087643C">
        <w:rPr>
          <w:i/>
        </w:rPr>
        <w:t>endpoint</w:t>
      </w:r>
      <w:r w:rsidR="00DB084B">
        <w:t xml:space="preserve"> </w:t>
      </w:r>
      <w:r w:rsidR="00DB084B">
        <w:lastRenderedPageBreak/>
        <w:t>“</w:t>
      </w:r>
      <w:r w:rsidR="00D15221">
        <w:t>/</w:t>
      </w:r>
      <w:r w:rsidR="00D15221" w:rsidRPr="0087643C">
        <w:rPr>
          <w:i/>
        </w:rPr>
        <w:t>api</w:t>
      </w:r>
      <w:r w:rsidR="00DB084B">
        <w:t>/</w:t>
      </w:r>
      <w:r w:rsidR="00DB084B" w:rsidRPr="0087643C">
        <w:rPr>
          <w:i/>
        </w:rPr>
        <w:t>verify</w:t>
      </w:r>
      <w:r w:rsidR="00DB084B">
        <w:t>-</w:t>
      </w:r>
      <w:r w:rsidR="00DB084B" w:rsidRPr="0087643C">
        <w:rPr>
          <w:i/>
        </w:rPr>
        <w:t>access</w:t>
      </w:r>
      <w:r w:rsidR="00DB084B">
        <w:t>/{</w:t>
      </w:r>
      <w:r w:rsidR="00DB084B" w:rsidRPr="0087643C">
        <w:rPr>
          <w:i/>
        </w:rPr>
        <w:t>door</w:t>
      </w:r>
      <w:r w:rsidR="00DB084B">
        <w:t>-</w:t>
      </w:r>
      <w:r w:rsidR="00DB084B" w:rsidRPr="0087643C">
        <w:rPr>
          <w:i/>
        </w:rPr>
        <w:t>id</w:t>
      </w:r>
      <w:r w:rsidR="00DB084B">
        <w:t xml:space="preserve">}”, kemudian kontroler akan mengambil data pintu pada tabel </w:t>
      </w:r>
      <w:r w:rsidR="00DB084B" w:rsidRPr="003222A8">
        <w:rPr>
          <w:i/>
        </w:rPr>
        <w:t>doors</w:t>
      </w:r>
      <w:r w:rsidR="003222A8">
        <w:t>, jika permintaan bera</w:t>
      </w:r>
      <w:r w:rsidR="00DB084B">
        <w:t>sal dari operator gedung dimana pintu tersebut b</w:t>
      </w:r>
      <w:r w:rsidR="0087643C">
        <w:t>erada maka kontroler akan mengizinkan dengan menge</w:t>
      </w:r>
      <w:r w:rsidR="00DB084B">
        <w:t>mbalikan respon berupa kode kunci pintu. Jika pengguna</w:t>
      </w:r>
      <w:r w:rsidR="003222A8">
        <w:t xml:space="preserve"> permintaan akses dilakukan oleh pengguna</w:t>
      </w:r>
      <w:r w:rsidR="00DB084B">
        <w:t xml:space="preserve"> biasa maka kontroler akan memeriksa daftar akses</w:t>
      </w:r>
      <w:r w:rsidR="00AD0CE5">
        <w:t xml:space="preserve"> di</w:t>
      </w:r>
      <w:r w:rsidR="0087643C">
        <w:t xml:space="preserve"> </w:t>
      </w:r>
      <w:r w:rsidR="00AD0CE5">
        <w:t xml:space="preserve">dalam tabel </w:t>
      </w:r>
      <w:r w:rsidR="00AD0CE5" w:rsidRPr="003222A8">
        <w:rPr>
          <w:i/>
        </w:rPr>
        <w:t>access</w:t>
      </w:r>
      <w:r w:rsidR="00AD0CE5">
        <w:t xml:space="preserve">, jika pengguna memiliki akses dan masil berlaku maka kontroler akan mengembalikan respon </w:t>
      </w:r>
      <w:r w:rsidR="003222A8">
        <w:t xml:space="preserve">akses </w:t>
      </w:r>
      <w:r w:rsidR="0087643C">
        <w:t>diiz</w:t>
      </w:r>
      <w:r w:rsidR="00AD0CE5">
        <w:t>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A42D35">
      <w:pPr>
        <w:pStyle w:val="SubBabIIIIII"/>
      </w:pPr>
      <w:bookmarkStart w:id="249" w:name="_Toc143523748"/>
      <w:bookmarkStart w:id="250" w:name="_Toc144760058"/>
      <w:r>
        <w:t>API Daftar Akses</w:t>
      </w:r>
      <w:bookmarkEnd w:id="249"/>
      <w:bookmarkEnd w:id="250"/>
    </w:p>
    <w:p w14:paraId="3A2AFE02" w14:textId="18BC6E85" w:rsidR="00AD0CE5" w:rsidRDefault="00AD0CE5" w:rsidP="00AD0CE5">
      <w:pPr>
        <w:ind w:firstLine="720"/>
      </w:pPr>
      <w:r>
        <w:t>API daftar akses digunakan untuk mendapatkan daftar pintu mana saja yang dapat diakses oleh pengg</w:t>
      </w:r>
      <w:r w:rsidR="00AC1E0D">
        <w:t>una, sehingga pengguna dapat men</w:t>
      </w:r>
      <w:r>
        <w:t xml:space="preserve">getahui pintu mana saja yang bisa diakses oleh dirinya. Diagram dari API </w:t>
      </w:r>
      <w:r w:rsidR="002F3522">
        <w:t>daftar</w:t>
      </w:r>
      <w:r>
        <w:t xml:space="preserve"> aks</w:t>
      </w:r>
      <w:r w:rsidR="00982AF0">
        <w:t>es dapat dilihat pada G</w:t>
      </w:r>
      <w:r w:rsidR="00392D30">
        <w:t>ambar 3.14</w:t>
      </w:r>
      <w:r>
        <w:t xml:space="preserve"> </w:t>
      </w:r>
      <w:r w:rsidR="0002563E">
        <w:t>di bawah</w:t>
      </w:r>
      <w:r>
        <w:t>.</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6">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4446A362" w:rsidR="0089306B" w:rsidRDefault="000E48F9" w:rsidP="000E48F9">
      <w:pPr>
        <w:pStyle w:val="LabelGambar"/>
      </w:pPr>
      <w:bookmarkStart w:id="251" w:name="_Toc142072567"/>
      <w:bookmarkStart w:id="252" w:name="_Toc142073184"/>
      <w:bookmarkStart w:id="253" w:name="_Toc143519969"/>
      <w:bookmarkStart w:id="254" w:name="_Toc144760151"/>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DA65AD">
        <w:rPr>
          <w:b/>
          <w:noProof/>
        </w:rPr>
        <w:t>14</w:t>
      </w:r>
      <w:r w:rsidRPr="000E48F9">
        <w:rPr>
          <w:b/>
        </w:rPr>
        <w:fldChar w:fldCharType="end"/>
      </w:r>
      <w:r>
        <w:t xml:space="preserve"> </w:t>
      </w:r>
      <w:r w:rsidRPr="000E48F9">
        <w:rPr>
          <w:i/>
        </w:rPr>
        <w:t>Sequence</w:t>
      </w:r>
      <w:r w:rsidRPr="00654F13">
        <w:t xml:space="preserve"> </w:t>
      </w:r>
      <w:r w:rsidR="0063447A">
        <w:t>d</w:t>
      </w:r>
      <w:r w:rsidRPr="00654F13">
        <w:t>iagram</w:t>
      </w:r>
      <w:r>
        <w:t xml:space="preserve"> API</w:t>
      </w:r>
      <w:r w:rsidR="0063447A">
        <w:t xml:space="preserve"> d</w:t>
      </w:r>
      <w:r w:rsidRPr="00654F13">
        <w:t xml:space="preserve">aftar </w:t>
      </w:r>
      <w:r w:rsidR="0063447A">
        <w:t>a</w:t>
      </w:r>
      <w:r w:rsidRPr="00654F13">
        <w:t>kses</w:t>
      </w:r>
      <w:bookmarkEnd w:id="251"/>
      <w:bookmarkEnd w:id="252"/>
      <w:bookmarkEnd w:id="253"/>
      <w:bookmarkEnd w:id="254"/>
    </w:p>
    <w:p w14:paraId="69414AD8" w14:textId="77777777" w:rsidR="000E48F9" w:rsidRDefault="000E48F9" w:rsidP="000E48F9">
      <w:pPr>
        <w:pStyle w:val="LabelGambar"/>
      </w:pPr>
    </w:p>
    <w:p w14:paraId="6A3ED574" w14:textId="02A43D3E" w:rsidR="0089306B" w:rsidRDefault="00982AF0" w:rsidP="0089306B">
      <w:pPr>
        <w:ind w:firstLine="720"/>
      </w:pPr>
      <w:r>
        <w:t>Dapat dilihat pada G</w:t>
      </w:r>
      <w:r w:rsidR="00392D30">
        <w:t>ambar 3.14</w:t>
      </w:r>
      <w:r w:rsidR="0089306B">
        <w:t xml:space="preserve"> </w:t>
      </w:r>
      <w:r w:rsidR="0002563E">
        <w:t>di atas</w:t>
      </w:r>
      <w:r w:rsidR="0089306B">
        <w:t xml:space="preserve">, untuk mendapatkan daftar akses yang dimiliki pengguna mengirimkan </w:t>
      </w:r>
      <w:r w:rsidR="0089306B" w:rsidRPr="00AC1E0D">
        <w:rPr>
          <w:i/>
        </w:rPr>
        <w:t>request</w:t>
      </w:r>
      <w:r w:rsidR="00AC1E0D">
        <w:t xml:space="preserve"> ke</w:t>
      </w:r>
      <w:r w:rsidR="0089306B">
        <w:t xml:space="preserve"> </w:t>
      </w:r>
      <w:r w:rsidR="0089306B" w:rsidRPr="00AC1E0D">
        <w:rPr>
          <w:i/>
        </w:rPr>
        <w:t>endpoint</w:t>
      </w:r>
      <w:r w:rsidR="0089306B">
        <w:t xml:space="preserve"> “</w:t>
      </w:r>
      <w:r w:rsidR="00D15221">
        <w:t>/</w:t>
      </w:r>
      <w:r w:rsidR="00D15221" w:rsidRPr="00AC1E0D">
        <w:rPr>
          <w:i/>
        </w:rPr>
        <w:t>api</w:t>
      </w:r>
      <w:r w:rsidR="0089306B">
        <w:t>/</w:t>
      </w:r>
      <w:r w:rsidR="0089306B" w:rsidRPr="00AC1E0D">
        <w:rPr>
          <w:i/>
        </w:rPr>
        <w:t>my</w:t>
      </w:r>
      <w:r w:rsidR="0089306B">
        <w:t>-</w:t>
      </w:r>
      <w:r w:rsidR="0089306B" w:rsidRPr="00AC1E0D">
        <w:rPr>
          <w:i/>
        </w:rPr>
        <w:t>access</w:t>
      </w:r>
      <w:r w:rsidR="0089306B">
        <w:t xml:space="preserve">”, kemudian kontroler akan </w:t>
      </w:r>
      <w:r w:rsidR="000E48F9">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490A">
      <w:pPr>
        <w:pStyle w:val="SubBabIIIIII"/>
      </w:pPr>
      <w:bookmarkStart w:id="255" w:name="_Toc143523749"/>
      <w:bookmarkStart w:id="256" w:name="_Toc144760059"/>
      <w:r>
        <w:t xml:space="preserve">API </w:t>
      </w:r>
      <w:r w:rsidR="00BF6B0B">
        <w:t>Riwayat</w:t>
      </w:r>
      <w:r>
        <w:t xml:space="preserve"> Akses</w:t>
      </w:r>
      <w:bookmarkEnd w:id="255"/>
      <w:bookmarkEnd w:id="256"/>
    </w:p>
    <w:p w14:paraId="5C3BDFD9" w14:textId="6346398B"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t>
      </w:r>
      <w:r w:rsidR="00982AF0">
        <w:t>wayat akses dapat dilihat pada G</w:t>
      </w:r>
      <w:r w:rsidR="00D83F0D">
        <w:t xml:space="preserve">ambar </w:t>
      </w:r>
      <w:r w:rsidR="00392D30">
        <w:t>3.15</w:t>
      </w:r>
      <w:r w:rsidR="00D83F0D">
        <w:t xml:space="preserve"> </w:t>
      </w:r>
      <w:r w:rsidR="0002563E">
        <w:t>di bawah</w:t>
      </w:r>
      <w:r w:rsidR="00D83F0D">
        <w:t>.</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7">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506B1C00" w:rsidR="00926D56" w:rsidRDefault="00D243F3" w:rsidP="00D243F3">
      <w:pPr>
        <w:pStyle w:val="LabelGambar"/>
      </w:pPr>
      <w:bookmarkStart w:id="257" w:name="_Toc142072568"/>
      <w:bookmarkStart w:id="258" w:name="_Toc142073185"/>
      <w:bookmarkStart w:id="259" w:name="_Toc143519970"/>
      <w:bookmarkStart w:id="260" w:name="_Toc144760152"/>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DA65AD">
        <w:rPr>
          <w:b/>
          <w:noProof/>
        </w:rPr>
        <w:t>15</w:t>
      </w:r>
      <w:r w:rsidRPr="00D243F3">
        <w:rPr>
          <w:b/>
        </w:rPr>
        <w:fldChar w:fldCharType="end"/>
      </w:r>
      <w:r>
        <w:t xml:space="preserve"> </w:t>
      </w:r>
      <w:r w:rsidRPr="00D243F3">
        <w:rPr>
          <w:i/>
        </w:rPr>
        <w:t>Sequence</w:t>
      </w:r>
      <w:r w:rsidRPr="00805BC3">
        <w:t xml:space="preserve"> </w:t>
      </w:r>
      <w:r w:rsidR="0063447A">
        <w:t>d</w:t>
      </w:r>
      <w:r w:rsidRPr="00805BC3">
        <w:t xml:space="preserve">iagram </w:t>
      </w:r>
      <w:r>
        <w:t xml:space="preserve">API </w:t>
      </w:r>
      <w:r w:rsidR="0063447A">
        <w:t>r</w:t>
      </w:r>
      <w:r w:rsidRPr="00805BC3">
        <w:t xml:space="preserve">iwayat </w:t>
      </w:r>
      <w:r w:rsidR="0063447A">
        <w:t>a</w:t>
      </w:r>
      <w:r w:rsidRPr="00805BC3">
        <w:t>kses</w:t>
      </w:r>
      <w:bookmarkEnd w:id="257"/>
      <w:bookmarkEnd w:id="258"/>
      <w:bookmarkEnd w:id="259"/>
      <w:bookmarkEnd w:id="260"/>
    </w:p>
    <w:p w14:paraId="66C4649A" w14:textId="77777777" w:rsidR="00D243F3" w:rsidRDefault="00D243F3" w:rsidP="00D243F3">
      <w:pPr>
        <w:pStyle w:val="LabelGambar"/>
      </w:pPr>
    </w:p>
    <w:p w14:paraId="753B7C5B" w14:textId="3B802812" w:rsidR="00926D56" w:rsidRDefault="00982AF0" w:rsidP="00457179">
      <w:pPr>
        <w:ind w:firstLine="720"/>
      </w:pPr>
      <w:r>
        <w:t>Dapat dilihat pada G</w:t>
      </w:r>
      <w:r w:rsidR="00926D56">
        <w:t xml:space="preserve">ambar </w:t>
      </w:r>
      <w:r w:rsidR="00392D30">
        <w:t>3.15</w:t>
      </w:r>
      <w:r w:rsidR="00926D56">
        <w:t xml:space="preserve"> untuk mendapatkan data riwayat akses maka pengguna akan melakukan </w:t>
      </w:r>
      <w:r w:rsidR="00483B89">
        <w:t>permintaan</w:t>
      </w:r>
      <w:r w:rsidR="00926D56">
        <w:t xml:space="preserve"> ke </w:t>
      </w:r>
      <w:r w:rsidR="00926D56" w:rsidRPr="00483B89">
        <w:rPr>
          <w:i/>
        </w:rPr>
        <w:t>en</w:t>
      </w:r>
      <w:r w:rsidR="00AC1E0D">
        <w:rPr>
          <w:i/>
        </w:rPr>
        <w:t>d</w:t>
      </w:r>
      <w:r w:rsidR="00926D56" w:rsidRPr="00483B89">
        <w:rPr>
          <w:i/>
        </w:rPr>
        <w:t>point</w:t>
      </w:r>
      <w:r w:rsidR="00926D56">
        <w:t xml:space="preserve"> </w:t>
      </w:r>
      <w:r w:rsidR="00457179">
        <w:t>“</w:t>
      </w:r>
      <w:r w:rsidR="00D15221">
        <w:t>/</w:t>
      </w:r>
      <w:r w:rsidR="00D15221" w:rsidRPr="00AC1E0D">
        <w:rPr>
          <w:i/>
        </w:rPr>
        <w:t>api</w:t>
      </w:r>
      <w:r w:rsidR="00457179">
        <w:t>/</w:t>
      </w:r>
      <w:r w:rsidR="00457179" w:rsidRPr="00AC1E0D">
        <w:rPr>
          <w:i/>
        </w:rPr>
        <w:t>my</w:t>
      </w:r>
      <w:r w:rsidR="00457179">
        <w:t>-</w:t>
      </w:r>
      <w:r w:rsidR="00457179" w:rsidRPr="00AC1E0D">
        <w:rPr>
          <w:i/>
        </w:rPr>
        <w:t>history</w:t>
      </w:r>
      <w:r w:rsidR="00AC1E0D">
        <w:t>”. Kemudian kontrol</w:t>
      </w:r>
      <w:r w:rsidR="00457179">
        <w:t xml:space="preserve">er akan mengambil data riwayat akses pengguna dengan melakukan </w:t>
      </w:r>
      <w:r w:rsidR="00457179" w:rsidRPr="00483B89">
        <w:rPr>
          <w:i/>
        </w:rPr>
        <w:t>query</w:t>
      </w:r>
      <w:r w:rsidR="00457179">
        <w:t xml:space="preserve"> ke </w:t>
      </w:r>
      <w:r w:rsidR="00457179" w:rsidRPr="00AC1E0D">
        <w:rPr>
          <w:i/>
        </w:rPr>
        <w:t>datab</w:t>
      </w:r>
      <w:r w:rsidR="007B26F7" w:rsidRPr="00AC1E0D">
        <w:rPr>
          <w:i/>
        </w:rPr>
        <w:t>a</w:t>
      </w:r>
      <w:r w:rsidR="00457179" w:rsidRPr="00AC1E0D">
        <w:rPr>
          <w:i/>
        </w:rPr>
        <w:t>se</w:t>
      </w:r>
      <w:r w:rsidR="00457179">
        <w:t xml:space="preserve"> dengan menyertakan identitas pengguna sebagai parameter. Selanjutnya data yang sudah diperoleh</w:t>
      </w:r>
      <w:r w:rsidR="00382F79">
        <w:t xml:space="preserve"> seperti nama pintu, mana gedung, waktu </w:t>
      </w:r>
      <w:r w:rsidR="00AD21FF">
        <w:t>aktivitas</w:t>
      </w:r>
      <w:r w:rsidR="00382F79">
        <w:t xml:space="preserve"> dan jenis </w:t>
      </w:r>
      <w:r w:rsidR="00AD21FF">
        <w:t>aktiv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A42D35">
      <w:pPr>
        <w:pStyle w:val="SubBabIIIIII"/>
      </w:pPr>
      <w:bookmarkStart w:id="261" w:name="_Toc143523750"/>
      <w:bookmarkStart w:id="262" w:name="_Toc144760060"/>
      <w:r>
        <w:lastRenderedPageBreak/>
        <w:t>API Daftar Pintu</w:t>
      </w:r>
      <w:bookmarkEnd w:id="261"/>
      <w:bookmarkEnd w:id="262"/>
    </w:p>
    <w:p w14:paraId="139B42DA" w14:textId="53EC44BD"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 Diagram dari API d</w:t>
      </w:r>
      <w:r w:rsidR="00982AF0">
        <w:t>aftar pintu dapat dilihat pada G</w:t>
      </w:r>
      <w:r w:rsidR="0089306B">
        <w:t xml:space="preserve">ambar </w:t>
      </w:r>
      <w:r w:rsidR="00392D30">
        <w:t>3.16</w:t>
      </w:r>
      <w:r w:rsidR="0089306B">
        <w:t xml:space="preserve"> </w:t>
      </w:r>
      <w:r w:rsidR="0002563E">
        <w:t>di bawah</w:t>
      </w:r>
      <w:r w:rsidR="0089306B">
        <w:t>.</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8">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0033ECD3" w:rsidR="0089306B" w:rsidRDefault="006B6A8F" w:rsidP="006B6A8F">
      <w:pPr>
        <w:pStyle w:val="LabelGambar"/>
      </w:pPr>
      <w:bookmarkStart w:id="263" w:name="_Toc142072569"/>
      <w:bookmarkStart w:id="264" w:name="_Toc142073186"/>
      <w:bookmarkStart w:id="265" w:name="_Toc143519971"/>
      <w:bookmarkStart w:id="266" w:name="_Toc144760153"/>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DA65AD">
        <w:rPr>
          <w:b/>
          <w:noProof/>
        </w:rPr>
        <w:t>16</w:t>
      </w:r>
      <w:r w:rsidRPr="006B6A8F">
        <w:rPr>
          <w:b/>
        </w:rPr>
        <w:fldChar w:fldCharType="end"/>
      </w:r>
      <w:r>
        <w:t xml:space="preserve"> </w:t>
      </w:r>
      <w:r w:rsidRPr="006B6A8F">
        <w:rPr>
          <w:i/>
        </w:rPr>
        <w:t>Sequence</w:t>
      </w:r>
      <w:r w:rsidRPr="0050649A">
        <w:t xml:space="preserve"> </w:t>
      </w:r>
      <w:r w:rsidR="0063447A">
        <w:t>d</w:t>
      </w:r>
      <w:r w:rsidRPr="0050649A">
        <w:t>iagram</w:t>
      </w:r>
      <w:r>
        <w:t xml:space="preserve"> API</w:t>
      </w:r>
      <w:r w:rsidRPr="0050649A">
        <w:t xml:space="preserve"> </w:t>
      </w:r>
      <w:r w:rsidR="0063447A">
        <w:t>d</w:t>
      </w:r>
      <w:r w:rsidRPr="0050649A">
        <w:t xml:space="preserve">aftar </w:t>
      </w:r>
      <w:r w:rsidR="0063447A">
        <w:t>p</w:t>
      </w:r>
      <w:r w:rsidRPr="0050649A">
        <w:t>intu</w:t>
      </w:r>
      <w:bookmarkEnd w:id="263"/>
      <w:bookmarkEnd w:id="264"/>
      <w:bookmarkEnd w:id="265"/>
      <w:bookmarkEnd w:id="266"/>
    </w:p>
    <w:p w14:paraId="0ABF699E" w14:textId="77777777" w:rsidR="006B6A8F" w:rsidRDefault="006B6A8F" w:rsidP="006B6A8F">
      <w:pPr>
        <w:pStyle w:val="LabelGambar"/>
      </w:pPr>
    </w:p>
    <w:p w14:paraId="09E494A4" w14:textId="46C5418F" w:rsidR="0089306B" w:rsidRDefault="00982AF0" w:rsidP="0089306B">
      <w:pPr>
        <w:ind w:firstLine="720"/>
      </w:pPr>
      <w:r>
        <w:t>Dapat dilihat pada G</w:t>
      </w:r>
      <w:r w:rsidR="0089306B">
        <w:t>ambar</w:t>
      </w:r>
      <w:r w:rsidR="00926D56">
        <w:t xml:space="preserve"> </w:t>
      </w:r>
      <w:r w:rsidR="00392D30">
        <w:t>3.16</w:t>
      </w:r>
      <w:r w:rsidR="00926D56">
        <w:t xml:space="preserve"> </w:t>
      </w:r>
      <w:r w:rsidR="0002563E">
        <w:t>di atas</w:t>
      </w:r>
      <w:r w:rsidR="00926D56">
        <w:t>, un</w:t>
      </w:r>
      <w:r w:rsidR="0089306B">
        <w:t>t</w:t>
      </w:r>
      <w:r w:rsidR="00926D56">
        <w:t>u</w:t>
      </w:r>
      <w:r w:rsidR="0089306B">
        <w:t>k mendapatkan daftar</w:t>
      </w:r>
      <w:r w:rsidR="00511958">
        <w:t xml:space="preserve"> pintu maka operator akan mela</w:t>
      </w:r>
      <w:r w:rsidR="0089306B">
        <w:t xml:space="preserve">kukan </w:t>
      </w:r>
      <w:r w:rsidR="0089306B" w:rsidRPr="00511958">
        <w:rPr>
          <w:i/>
        </w:rPr>
        <w:t>request</w:t>
      </w:r>
      <w:r w:rsidR="0089306B">
        <w:t xml:space="preserve"> ke </w:t>
      </w:r>
      <w:r w:rsidR="0089306B" w:rsidRPr="00511958">
        <w:rPr>
          <w:i/>
        </w:rPr>
        <w:t>endpoint</w:t>
      </w:r>
      <w:r w:rsidR="0089306B">
        <w:t xml:space="preserve"> “</w:t>
      </w:r>
      <w:r w:rsidR="00D15221">
        <w:t>/</w:t>
      </w:r>
      <w:r w:rsidR="00D15221" w:rsidRPr="00511958">
        <w:rPr>
          <w:i/>
        </w:rPr>
        <w:t>api</w:t>
      </w:r>
      <w:r w:rsidR="0089306B">
        <w:t>/</w:t>
      </w:r>
      <w:r w:rsidR="0089306B" w:rsidRPr="00511958">
        <w:rPr>
          <w:i/>
        </w:rPr>
        <w:t>get</w:t>
      </w:r>
      <w:r w:rsidR="0089306B">
        <w:t>-</w:t>
      </w:r>
      <w:r w:rsidR="0089306B" w:rsidRPr="00511958">
        <w:rPr>
          <w:i/>
        </w:rPr>
        <w:t>door</w:t>
      </w:r>
      <w:r w:rsidR="0089306B">
        <w:t xml:space="preserve">” kemudian kontroler </w:t>
      </w:r>
      <w:r w:rsidR="00EA4E7B">
        <w:t>akan melakukan</w:t>
      </w:r>
      <w:r w:rsidR="0089306B">
        <w:t xml:space="preserve"> pengecekan untuk memastikan permintaan </w:t>
      </w:r>
      <w:r w:rsidR="00EA4E7B">
        <w:t>tersebut</w:t>
      </w:r>
      <w:r w:rsidR="0089306B">
        <w:t xml:space="preserve"> berasal dari operator, jika permintaan berasal dari pengguna biasa maka kontroler akan mengembalikan respon tidak </w:t>
      </w:r>
      <w:r w:rsidR="00AD21FF">
        <w:t>diizinkan</w:t>
      </w:r>
      <w:r w:rsidR="001C5C28">
        <w:t xml:space="preserve">. Selanjutnya kontroler akan mengambil data pintu pada tabel </w:t>
      </w:r>
      <w:r w:rsidR="001C5C28" w:rsidRPr="005210C7">
        <w:rPr>
          <w:i/>
        </w:rPr>
        <w:t>doors</w:t>
      </w:r>
      <w:r w:rsidR="00EA4E7B">
        <w:t xml:space="preserve"> dan mengirimkan s</w:t>
      </w:r>
      <w:r w:rsidR="001C5C28">
        <w:t>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bookmarkStart w:id="267" w:name="_Toc143523751"/>
      <w:bookmarkStart w:id="268" w:name="_Toc144760061"/>
      <w:r>
        <w:t xml:space="preserve">API </w:t>
      </w:r>
      <w:r w:rsidRPr="00CE68A9">
        <w:rPr>
          <w:i/>
        </w:rPr>
        <w:t>Remote</w:t>
      </w:r>
      <w:r>
        <w:t xml:space="preserve"> Pintu</w:t>
      </w:r>
      <w:bookmarkEnd w:id="267"/>
      <w:bookmarkEnd w:id="268"/>
    </w:p>
    <w:p w14:paraId="5DABDC5F" w14:textId="6987133E"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Dengan adanya fitur ini operator dapat mengendalikan pintu mela</w:t>
      </w:r>
      <w:r w:rsidR="00FF3079">
        <w:t>l</w:t>
      </w:r>
      <w:r>
        <w:t xml:space="preserve">ui aplikasi </w:t>
      </w:r>
      <w:r w:rsidRPr="00CE68A9">
        <w:rPr>
          <w:i/>
        </w:rPr>
        <w:t>mobile</w:t>
      </w:r>
      <w:r>
        <w:t xml:space="preserve"> dimana saja </w:t>
      </w:r>
      <w:r w:rsidR="00FF3079">
        <w:t>dan kapan saja tanpa harus berada di ruang</w:t>
      </w:r>
      <w:r>
        <w:t xml:space="preserve"> operasional dengan </w:t>
      </w:r>
      <w:r w:rsidR="002F3522">
        <w:t>menggunakan</w:t>
      </w:r>
      <w:r>
        <w:t xml:space="preserve"> komputer. Diagram dari API </w:t>
      </w:r>
      <w:r w:rsidRPr="00CE68A9">
        <w:rPr>
          <w:i/>
        </w:rPr>
        <w:t>remote</w:t>
      </w:r>
      <w:r w:rsidR="00982AF0">
        <w:t xml:space="preserve"> pintu dapat dilihat pada G</w:t>
      </w:r>
      <w:r>
        <w:t xml:space="preserve">ambar </w:t>
      </w:r>
      <w:r w:rsidR="00392D30">
        <w:t>3.17</w:t>
      </w:r>
      <w:r>
        <w:t xml:space="preserve"> </w:t>
      </w:r>
      <w:r w:rsidR="0002563E">
        <w:t>di bawah</w:t>
      </w:r>
      <w:r>
        <w:t>.</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9">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5F0AF9AF" w:rsidR="00063342" w:rsidRDefault="0048427D" w:rsidP="0048427D">
      <w:pPr>
        <w:pStyle w:val="LabelGambar"/>
      </w:pPr>
      <w:bookmarkStart w:id="269" w:name="_Toc142072570"/>
      <w:bookmarkStart w:id="270" w:name="_Toc142073187"/>
      <w:bookmarkStart w:id="271" w:name="_Toc143519972"/>
      <w:bookmarkStart w:id="272" w:name="_Toc144760154"/>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DA65AD">
        <w:rPr>
          <w:b/>
          <w:noProof/>
        </w:rPr>
        <w:t>17</w:t>
      </w:r>
      <w:r w:rsidRPr="0048427D">
        <w:rPr>
          <w:b/>
        </w:rPr>
        <w:fldChar w:fldCharType="end"/>
      </w:r>
      <w:r>
        <w:t xml:space="preserve"> </w:t>
      </w:r>
      <w:r w:rsidRPr="0048427D">
        <w:rPr>
          <w:i/>
        </w:rPr>
        <w:t>Sequence</w:t>
      </w:r>
      <w:r w:rsidRPr="00C6197C">
        <w:t xml:space="preserve"> </w:t>
      </w:r>
      <w:r w:rsidR="0063447A">
        <w:t>d</w:t>
      </w:r>
      <w:r w:rsidRPr="00C6197C">
        <w:t>iagram</w:t>
      </w:r>
      <w:r>
        <w:t xml:space="preserve"> API</w:t>
      </w:r>
      <w:r w:rsidRPr="00C6197C">
        <w:t xml:space="preserve"> </w:t>
      </w:r>
      <w:r w:rsidR="0063447A" w:rsidRPr="00422F29">
        <w:rPr>
          <w:i/>
        </w:rPr>
        <w:t>r</w:t>
      </w:r>
      <w:r w:rsidRPr="00422F29">
        <w:rPr>
          <w:i/>
        </w:rPr>
        <w:t>emote</w:t>
      </w:r>
      <w:r w:rsidRPr="00C6197C">
        <w:t xml:space="preserve"> </w:t>
      </w:r>
      <w:r w:rsidR="00422F29">
        <w:t>p</w:t>
      </w:r>
      <w:r w:rsidRPr="00C6197C">
        <w:t>intu</w:t>
      </w:r>
      <w:bookmarkEnd w:id="269"/>
      <w:bookmarkEnd w:id="270"/>
      <w:bookmarkEnd w:id="271"/>
      <w:bookmarkEnd w:id="272"/>
    </w:p>
    <w:p w14:paraId="21748B0F" w14:textId="77777777" w:rsidR="0048427D" w:rsidRDefault="0048427D" w:rsidP="0048427D">
      <w:pPr>
        <w:pStyle w:val="LabelGambar"/>
      </w:pPr>
    </w:p>
    <w:p w14:paraId="51D03101" w14:textId="4FD15D6D" w:rsidR="00063342" w:rsidRDefault="00926D56" w:rsidP="008D0239">
      <w:pPr>
        <w:ind w:firstLine="720"/>
      </w:pPr>
      <w:r>
        <w:t xml:space="preserve">Dapat dilihat pada </w:t>
      </w:r>
      <w:r w:rsidR="002F3522">
        <w:t>Gambar</w:t>
      </w:r>
      <w:r>
        <w:t xml:space="preserve"> </w:t>
      </w:r>
      <w:r w:rsidR="00392D30">
        <w:t>3.17</w:t>
      </w:r>
      <w:r w:rsidR="00063342">
        <w:t xml:space="preserve"> </w:t>
      </w:r>
      <w:r w:rsidR="0002563E">
        <w:t>di atas</w:t>
      </w:r>
      <w:r w:rsidR="00063342">
        <w:t xml:space="preserve">,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w:t>
      </w:r>
      <w:r w:rsidR="00D15221" w:rsidRPr="00FF3079">
        <w:rPr>
          <w:i/>
        </w:rPr>
        <w:t>api</w:t>
      </w:r>
      <w:r w:rsidR="008D0239">
        <w:t>/</w:t>
      </w:r>
      <w:r w:rsidR="008D0239" w:rsidRPr="00FF3079">
        <w:rPr>
          <w:i/>
        </w:rPr>
        <w:t>remo</w:t>
      </w:r>
      <w:r w:rsidR="0048427D" w:rsidRPr="00FF3079">
        <w:rPr>
          <w:i/>
        </w:rPr>
        <w:t>te</w:t>
      </w:r>
      <w:r w:rsidR="0048427D">
        <w:t>-</w:t>
      </w:r>
      <w:r w:rsidR="0048427D" w:rsidRPr="00FF3079">
        <w:rPr>
          <w:i/>
        </w:rPr>
        <w:t>access</w:t>
      </w:r>
      <w:r w:rsidR="0048427D">
        <w:t>”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w:t>
      </w:r>
      <w:r w:rsidR="002F3522">
        <w:t>berasal</w:t>
      </w:r>
      <w:r w:rsidR="008D0239">
        <w:t xml:space="preserve"> dari pengguna biasa maka kont</w:t>
      </w:r>
      <w:r w:rsidR="00FF3079">
        <w:t>roler akan meng</w:t>
      </w:r>
      <w:r w:rsidR="008D0239">
        <w:t xml:space="preserve">embalikan respon tidak </w:t>
      </w:r>
      <w:r w:rsidR="00AD21FF">
        <w:t>diizinkan</w:t>
      </w:r>
      <w:r w:rsidR="008D0239">
        <w:t xml:space="preserve">. Selanjutnya </w:t>
      </w:r>
      <w:r w:rsidR="000E7556">
        <w:t>kontroler akan menga</w:t>
      </w:r>
      <w:r w:rsidR="008D0239">
        <w:t>mbil data pintu untuk melengkapi informasi yang dibutuhkan seperti kode kunci, kode gedung, token dan lain sebagainya</w:t>
      </w:r>
      <w:r w:rsidR="000E7556">
        <w:t>, kemudian data</w:t>
      </w:r>
      <w:r w:rsidR="00FF3079">
        <w:t xml:space="preserve"> tersebut</w:t>
      </w:r>
      <w:r w:rsidR="000E7556">
        <w:t xml:space="preserve"> akan disiarkan ke perangkat kunci pintu melalui koneksi </w:t>
      </w:r>
      <w:r w:rsidR="000E7556" w:rsidRPr="00FF3079">
        <w:rPr>
          <w:i/>
        </w:rPr>
        <w:t>websocket</w:t>
      </w:r>
      <w:r w:rsidR="000E7556">
        <w:t xml:space="preserve"> yang sudah terhubung, terakhir kontroler akan mengembalikan respon </w:t>
      </w:r>
      <w:r w:rsidR="000E7556" w:rsidRPr="00FF3079">
        <w:rPr>
          <w:i/>
        </w:rPr>
        <w:t>remote</w:t>
      </w:r>
      <w:r w:rsidR="000E7556">
        <w:t xml:space="preserv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bookmarkStart w:id="273" w:name="_Toc143523752"/>
      <w:bookmarkStart w:id="274" w:name="_Toc144760062"/>
      <w:r>
        <w:t xml:space="preserve">API </w:t>
      </w:r>
      <w:r w:rsidRPr="00383720">
        <w:rPr>
          <w:i/>
        </w:rPr>
        <w:t>Door</w:t>
      </w:r>
      <w:r>
        <w:t xml:space="preserve"> </w:t>
      </w:r>
      <w:r w:rsidRPr="00383720">
        <w:rPr>
          <w:i/>
        </w:rPr>
        <w:t>Login</w:t>
      </w:r>
      <w:bookmarkEnd w:id="273"/>
      <w:bookmarkEnd w:id="274"/>
    </w:p>
    <w:p w14:paraId="5BE51E36" w14:textId="69D3BCC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w:t>
      </w:r>
      <w:r w:rsidR="002F3522">
        <w:t>pengecekan</w:t>
      </w:r>
      <w:r>
        <w:t xml:space="preserve"> verifikasi </w:t>
      </w:r>
      <w:r w:rsidR="00780C9B" w:rsidRPr="00780C9B">
        <w:rPr>
          <w:i/>
        </w:rPr>
        <w:t>email</w:t>
      </w:r>
      <w:r>
        <w:t xml:space="preserve"> dan lainnya hal ini dikarenakan pada perangkat kunci pintu tidak menggunakan </w:t>
      </w:r>
      <w:r w:rsidR="00780C9B" w:rsidRPr="00780C9B">
        <w:rPr>
          <w:i/>
        </w:rPr>
        <w:t>email</w:t>
      </w:r>
      <w:r>
        <w:t xml:space="preserve"> sebagai identitasnya. Diagram dari API </w:t>
      </w:r>
      <w:r w:rsidR="003F5B2C" w:rsidRPr="00065B47">
        <w:rPr>
          <w:i/>
        </w:rPr>
        <w:t>door</w:t>
      </w:r>
      <w:r w:rsidR="003F5B2C">
        <w:t xml:space="preserve"> </w:t>
      </w:r>
      <w:r w:rsidR="003F5B2C" w:rsidRPr="00065B47">
        <w:rPr>
          <w:i/>
        </w:rPr>
        <w:t>login</w:t>
      </w:r>
      <w:r w:rsidR="00982AF0">
        <w:t xml:space="preserve"> dapat dilihat pada G</w:t>
      </w:r>
      <w:r>
        <w:t xml:space="preserve">ambar </w:t>
      </w:r>
      <w:r w:rsidR="00392D30">
        <w:t>3.18</w:t>
      </w:r>
      <w:r>
        <w:t xml:space="preserve"> </w:t>
      </w:r>
      <w:r w:rsidR="0002563E">
        <w:t>di bawah</w:t>
      </w:r>
      <w:r>
        <w:t>.</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50">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711AED18" w:rsidR="00F11985" w:rsidRDefault="00383720" w:rsidP="00383720">
      <w:pPr>
        <w:pStyle w:val="LabelGambar"/>
      </w:pPr>
      <w:bookmarkStart w:id="275" w:name="_Toc142072571"/>
      <w:bookmarkStart w:id="276" w:name="_Toc142073188"/>
      <w:bookmarkStart w:id="277" w:name="_Toc143519973"/>
      <w:bookmarkStart w:id="278" w:name="_Toc144760155"/>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DA65AD">
        <w:rPr>
          <w:b/>
          <w:noProof/>
        </w:rPr>
        <w:t>18</w:t>
      </w:r>
      <w:r w:rsidRPr="00383720">
        <w:rPr>
          <w:b/>
        </w:rPr>
        <w:fldChar w:fldCharType="end"/>
      </w:r>
      <w:r>
        <w:t xml:space="preserve"> </w:t>
      </w:r>
      <w:r w:rsidRPr="00383720">
        <w:rPr>
          <w:i/>
        </w:rPr>
        <w:t>Sequence</w:t>
      </w:r>
      <w:r w:rsidRPr="00F054D2">
        <w:t xml:space="preserve"> </w:t>
      </w:r>
      <w:r w:rsidR="004258B1">
        <w:t>d</w:t>
      </w:r>
      <w:r w:rsidRPr="00F054D2">
        <w:t xml:space="preserve">iagram </w:t>
      </w:r>
      <w:r>
        <w:t xml:space="preserve">API </w:t>
      </w:r>
      <w:r w:rsidR="004258B1">
        <w:rPr>
          <w:i/>
        </w:rPr>
        <w:t>d</w:t>
      </w:r>
      <w:r w:rsidRPr="009E0B84">
        <w:rPr>
          <w:i/>
        </w:rPr>
        <w:t>oor</w:t>
      </w:r>
      <w:r w:rsidRPr="00F054D2">
        <w:t xml:space="preserve"> </w:t>
      </w:r>
      <w:r w:rsidR="004258B1">
        <w:rPr>
          <w:i/>
        </w:rPr>
        <w:t>l</w:t>
      </w:r>
      <w:r w:rsidRPr="009E0B84">
        <w:rPr>
          <w:i/>
        </w:rPr>
        <w:t>ogin</w:t>
      </w:r>
      <w:bookmarkEnd w:id="275"/>
      <w:bookmarkEnd w:id="276"/>
      <w:bookmarkEnd w:id="277"/>
      <w:bookmarkEnd w:id="278"/>
    </w:p>
    <w:p w14:paraId="0F60A27E" w14:textId="77777777" w:rsidR="00CC010A" w:rsidRDefault="00CC010A" w:rsidP="00383720">
      <w:pPr>
        <w:pStyle w:val="LabelGambar"/>
      </w:pPr>
    </w:p>
    <w:p w14:paraId="659DEE6C" w14:textId="2D8A3F26" w:rsidR="00F11985" w:rsidRDefault="00982AF0" w:rsidP="00C4084A">
      <w:pPr>
        <w:ind w:firstLine="720"/>
      </w:pPr>
      <w:r>
        <w:t>Dapat dilihat pada G</w:t>
      </w:r>
      <w:r w:rsidR="00F11985">
        <w:t xml:space="preserve">ambar </w:t>
      </w:r>
      <w:r w:rsidR="00392D30">
        <w:t>3.18</w:t>
      </w:r>
      <w:r w:rsidR="00F11985">
        <w:t xml:space="preserve"> </w:t>
      </w:r>
      <w:r w:rsidR="0002563E">
        <w:t>di atas</w:t>
      </w:r>
      <w:r w:rsidR="00F11985">
        <w:t xml:space="preserve">, perangkat kunci pintu akan mengirimkan data </w:t>
      </w:r>
      <w:r w:rsidR="00F11985" w:rsidRPr="00813B23">
        <w:rPr>
          <w:i/>
        </w:rPr>
        <w:t>username</w:t>
      </w:r>
      <w:r w:rsidR="00F11985">
        <w:t xml:space="preserve"> dan </w:t>
      </w:r>
      <w:r w:rsidR="00F11985" w:rsidRPr="00813B23">
        <w:rPr>
          <w:i/>
        </w:rPr>
        <w:t>password</w:t>
      </w:r>
      <w:r w:rsidR="00F11985">
        <w:t xml:space="preserve"> melalui </w:t>
      </w:r>
      <w:r w:rsidR="00F11985" w:rsidRPr="002174C8">
        <w:rPr>
          <w:i/>
        </w:rPr>
        <w:t>endpoint</w:t>
      </w:r>
      <w:r w:rsidR="00F11985">
        <w:t xml:space="preserve"> “/</w:t>
      </w:r>
      <w:r w:rsidR="00F11985" w:rsidRPr="002174C8">
        <w:rPr>
          <w:i/>
        </w:rPr>
        <w:t>door</w:t>
      </w:r>
      <w:r w:rsidR="00F11985">
        <w:t>/</w:t>
      </w:r>
      <w:r w:rsidR="00F11985" w:rsidRPr="002174C8">
        <w:rPr>
          <w:i/>
        </w:rPr>
        <w:t>login</w:t>
      </w:r>
      <w:r w:rsidR="00F11985">
        <w:t xml:space="preserve">”,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w:t>
      </w:r>
      <w:r w:rsidR="00F11985" w:rsidRPr="002174C8">
        <w:rPr>
          <w:i/>
        </w:rPr>
        <w:t>sanctum</w:t>
      </w:r>
      <w:r w:rsidR="00F11985">
        <w:t xml:space="preserve"> dan mengembalikan respon token yang menandakan </w:t>
      </w:r>
      <w:r w:rsidR="00F11985" w:rsidRPr="00813B23">
        <w:rPr>
          <w:i/>
        </w:rPr>
        <w:t>login</w:t>
      </w:r>
      <w:r w:rsidR="00F11985">
        <w:t xml:space="preserve"> berhasil, jika </w:t>
      </w:r>
      <w:r w:rsidR="00C4084A">
        <w:t xml:space="preserve">data tidak sesuai maka kontroler akan mengembalikan respon </w:t>
      </w:r>
      <w:r w:rsidR="00C4084A" w:rsidRPr="002174C8">
        <w:rPr>
          <w:i/>
        </w:rPr>
        <w:t>error</w:t>
      </w:r>
      <w:r w:rsidR="00C4084A">
        <w:t>.</w:t>
      </w:r>
    </w:p>
    <w:p w14:paraId="6B8B1200" w14:textId="77777777" w:rsidR="00C4084A" w:rsidRDefault="00C4084A" w:rsidP="00C4084A">
      <w:pPr>
        <w:ind w:firstLine="720"/>
      </w:pPr>
    </w:p>
    <w:p w14:paraId="4EF2914A" w14:textId="0D220B4C" w:rsidR="00AA658A" w:rsidRDefault="00AA658A" w:rsidP="00A42D35">
      <w:pPr>
        <w:pStyle w:val="SubBabIIIIII"/>
      </w:pPr>
      <w:bookmarkStart w:id="279" w:name="_Toc143523753"/>
      <w:bookmarkStart w:id="280" w:name="_Toc144760063"/>
      <w:r>
        <w:t xml:space="preserve">API </w:t>
      </w:r>
      <w:r w:rsidRPr="00DE456F">
        <w:rPr>
          <w:i/>
        </w:rPr>
        <w:t>Door Logout</w:t>
      </w:r>
      <w:bookmarkEnd w:id="279"/>
      <w:bookmarkEnd w:id="280"/>
    </w:p>
    <w:p w14:paraId="67D66E0D" w14:textId="0031E9BB"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w:t>
      </w:r>
      <w:r w:rsidR="002174C8">
        <w:t>pus semua token yang dimiliki</w:t>
      </w:r>
      <w:r w:rsidR="00C4084A">
        <w:t xml:space="preserve">. Diagram dari API </w:t>
      </w:r>
      <w:r w:rsidR="00982AF0" w:rsidRPr="002174C8">
        <w:rPr>
          <w:i/>
        </w:rPr>
        <w:t>door</w:t>
      </w:r>
      <w:r w:rsidR="00982AF0">
        <w:t xml:space="preserve"> </w:t>
      </w:r>
      <w:r w:rsidR="00982AF0" w:rsidRPr="002174C8">
        <w:rPr>
          <w:i/>
        </w:rPr>
        <w:t>logout</w:t>
      </w:r>
      <w:r w:rsidR="00982AF0">
        <w:t xml:space="preserve"> dapat dilihat pada G</w:t>
      </w:r>
      <w:r w:rsidR="00C4084A">
        <w:t xml:space="preserve">ambar </w:t>
      </w:r>
      <w:r w:rsidR="00392D30">
        <w:t>3.19</w:t>
      </w:r>
      <w:r w:rsidR="00C4084A">
        <w:t xml:space="preserve"> </w:t>
      </w:r>
      <w:r w:rsidR="0002563E">
        <w:t>di bawah</w:t>
      </w:r>
      <w:r w:rsidR="00C4084A">
        <w:t>.</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51">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379E0ED9" w14:textId="40BAB146" w:rsidR="00DE456F" w:rsidRDefault="00DE456F" w:rsidP="006937D0">
      <w:pPr>
        <w:pStyle w:val="LabelGambar"/>
      </w:pPr>
      <w:bookmarkStart w:id="281" w:name="_Toc142072572"/>
      <w:bookmarkStart w:id="282" w:name="_Toc142073189"/>
      <w:bookmarkStart w:id="283" w:name="_Toc143519974"/>
      <w:bookmarkStart w:id="284" w:name="_Toc144760156"/>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DA65AD">
        <w:rPr>
          <w:b/>
          <w:noProof/>
        </w:rPr>
        <w:t>19</w:t>
      </w:r>
      <w:r w:rsidRPr="00DE456F">
        <w:rPr>
          <w:b/>
        </w:rPr>
        <w:fldChar w:fldCharType="end"/>
      </w:r>
      <w:r>
        <w:t xml:space="preserve"> </w:t>
      </w:r>
      <w:r w:rsidRPr="00DE456F">
        <w:rPr>
          <w:i/>
        </w:rPr>
        <w:t>Sequence</w:t>
      </w:r>
      <w:r w:rsidRPr="00AB035B">
        <w:t xml:space="preserve"> </w:t>
      </w:r>
      <w:r w:rsidR="004258B1">
        <w:t>d</w:t>
      </w:r>
      <w:r w:rsidRPr="00AB035B">
        <w:t xml:space="preserve">iagram </w:t>
      </w:r>
      <w:r w:rsidRPr="009E0B84">
        <w:rPr>
          <w:i/>
        </w:rPr>
        <w:t>API</w:t>
      </w:r>
      <w:r>
        <w:t xml:space="preserve"> </w:t>
      </w:r>
      <w:r w:rsidR="004258B1">
        <w:rPr>
          <w:i/>
        </w:rPr>
        <w:t>l</w:t>
      </w:r>
      <w:r w:rsidRPr="009E0B84">
        <w:rPr>
          <w:i/>
        </w:rPr>
        <w:t>ogout</w:t>
      </w:r>
      <w:bookmarkEnd w:id="281"/>
      <w:bookmarkEnd w:id="282"/>
      <w:bookmarkEnd w:id="283"/>
      <w:bookmarkEnd w:id="284"/>
    </w:p>
    <w:p w14:paraId="5998E4E5" w14:textId="260060F9" w:rsidR="00C4084A" w:rsidRDefault="00982AF0" w:rsidP="00C4084A">
      <w:pPr>
        <w:ind w:firstLine="720"/>
      </w:pPr>
      <w:r>
        <w:lastRenderedPageBreak/>
        <w:t>Pada G</w:t>
      </w:r>
      <w:r w:rsidR="00C4084A">
        <w:t xml:space="preserve">ambar </w:t>
      </w:r>
      <w:r w:rsidR="00392D30">
        <w:t>3.19</w:t>
      </w:r>
      <w:r w:rsidR="00C4084A">
        <w:t xml:space="preserve"> </w:t>
      </w:r>
      <w:r w:rsidR="0002563E">
        <w:t>di atas</w:t>
      </w:r>
      <w:r w:rsidR="00C4084A">
        <w:t xml:space="preserve">, sebuah metode </w:t>
      </w:r>
      <w:r w:rsidR="00C4084A" w:rsidRPr="0047743C">
        <w:rPr>
          <w:i/>
        </w:rPr>
        <w:t>logout</w:t>
      </w:r>
      <w:r w:rsidR="00C4084A">
        <w:t xml:space="preserve"> di</w:t>
      </w:r>
      <w:r w:rsidR="0047743C">
        <w:t xml:space="preserve"> </w:t>
      </w:r>
      <w:r w:rsidR="00C4084A">
        <w:t xml:space="preserve">dalam kontroler akan dipanggil oleh </w:t>
      </w:r>
      <w:r w:rsidR="00C4084A" w:rsidRPr="0047743C">
        <w:rPr>
          <w:i/>
        </w:rPr>
        <w:t>route</w:t>
      </w:r>
      <w:r w:rsidR="00C4084A">
        <w:t xml:space="preserve"> jika ada perangkat kunci pintu yang melakukan </w:t>
      </w:r>
      <w:r w:rsidR="00C4084A" w:rsidRPr="0047743C">
        <w:rPr>
          <w:i/>
        </w:rPr>
        <w:t>request</w:t>
      </w:r>
      <w:r w:rsidR="00C4084A">
        <w:t xml:space="preserve"> ke </w:t>
      </w:r>
      <w:r w:rsidR="00C4084A" w:rsidRPr="0047743C">
        <w:rPr>
          <w:i/>
        </w:rPr>
        <w:t>endpoint</w:t>
      </w:r>
      <w:r w:rsidR="00C4084A">
        <w:t xml:space="preserve"> “/</w:t>
      </w:r>
      <w:r w:rsidR="00C4084A" w:rsidRPr="0047743C">
        <w:rPr>
          <w:i/>
        </w:rPr>
        <w:t>door</w:t>
      </w:r>
      <w:r w:rsidR="00C4084A">
        <w:t>/</w:t>
      </w:r>
      <w:r w:rsidR="00C4084A" w:rsidRPr="0047743C">
        <w:rPr>
          <w:i/>
        </w:rPr>
        <w:t>logout</w:t>
      </w:r>
      <w:r w:rsidR="00C4084A">
        <w:t>”. Kemudian kontroler akan menghapus token dari perangkat kunci pintu sesuai dengan token yang dilampirkan di</w:t>
      </w:r>
      <w:r w:rsidR="0047743C">
        <w:t xml:space="preserve"> </w:t>
      </w:r>
      <w:r w:rsidR="00C4084A">
        <w:t xml:space="preserve">dalam </w:t>
      </w:r>
      <w:r w:rsidR="00C4084A" w:rsidRPr="0047743C">
        <w:rPr>
          <w:i/>
        </w:rPr>
        <w:t>header</w:t>
      </w:r>
      <w:r w:rsidR="00C4084A">
        <w:t xml:space="preserve"> pada saat </w:t>
      </w:r>
      <w:r w:rsidR="00C4084A" w:rsidRPr="0047743C">
        <w:rPr>
          <w:i/>
        </w:rPr>
        <w:t>request</w:t>
      </w:r>
      <w:r w:rsidR="00C4084A">
        <w:t xml:space="preserve"> diterima. Terakhir kontroler akan mengembalikan respon </w:t>
      </w:r>
      <w:r w:rsidR="00C4084A" w:rsidRPr="0047743C">
        <w:rPr>
          <w:i/>
        </w:rPr>
        <w:t>logout</w:t>
      </w:r>
      <w:r w:rsidR="00C4084A">
        <w:t>.</w:t>
      </w:r>
    </w:p>
    <w:p w14:paraId="4FEF09B8" w14:textId="77777777" w:rsidR="00C4084A" w:rsidRDefault="00C4084A" w:rsidP="00C4084A">
      <w:pPr>
        <w:ind w:firstLine="720"/>
      </w:pPr>
    </w:p>
    <w:p w14:paraId="27756A0A" w14:textId="5991FCB5" w:rsidR="00AA658A" w:rsidRDefault="00AA658A" w:rsidP="00C4084A">
      <w:pPr>
        <w:pStyle w:val="SubBabIIIIII"/>
      </w:pPr>
      <w:bookmarkStart w:id="285" w:name="_Toc143523754"/>
      <w:bookmarkStart w:id="286" w:name="_Toc144760064"/>
      <w:r>
        <w:t xml:space="preserve">API </w:t>
      </w:r>
      <w:r w:rsidRPr="00D15684">
        <w:rPr>
          <w:i/>
        </w:rPr>
        <w:t>Door</w:t>
      </w:r>
      <w:r>
        <w:t xml:space="preserve"> </w:t>
      </w:r>
      <w:r w:rsidRPr="00D15684">
        <w:rPr>
          <w:i/>
        </w:rPr>
        <w:t>Register</w:t>
      </w:r>
      <w:bookmarkEnd w:id="285"/>
      <w:bookmarkEnd w:id="286"/>
    </w:p>
    <w:p w14:paraId="10B36E44" w14:textId="6A4BCA63"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w:t>
      </w:r>
      <w:r w:rsidR="0047743C">
        <w:t>kunci pintu</w:t>
      </w:r>
      <w:r>
        <w:t xml:space="preserve"> yang baru ke</w:t>
      </w:r>
      <w:r w:rsidR="0047743C">
        <w:t xml:space="preserve"> </w:t>
      </w:r>
      <w:r>
        <w:t>dalam pintu. Pada saat operator menambah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xml:space="preserve">. Diagram dari API </w:t>
      </w:r>
      <w:r w:rsidRPr="002E3BCC">
        <w:rPr>
          <w:i/>
        </w:rPr>
        <w:t>do</w:t>
      </w:r>
      <w:r w:rsidR="00982AF0" w:rsidRPr="002E3BCC">
        <w:rPr>
          <w:i/>
        </w:rPr>
        <w:t>or</w:t>
      </w:r>
      <w:r w:rsidR="00982AF0">
        <w:t xml:space="preserve"> </w:t>
      </w:r>
      <w:r w:rsidR="00982AF0" w:rsidRPr="002E3BCC">
        <w:rPr>
          <w:i/>
        </w:rPr>
        <w:t>register</w:t>
      </w:r>
      <w:r w:rsidR="00982AF0">
        <w:t xml:space="preserve"> dapat dilihat pada G</w:t>
      </w:r>
      <w:r>
        <w:t xml:space="preserve">ambar </w:t>
      </w:r>
      <w:r w:rsidR="00392D30">
        <w:t>3.20</w:t>
      </w:r>
      <w:r>
        <w:t xml:space="preserve"> </w:t>
      </w:r>
      <w:r w:rsidR="0002563E">
        <w:t>di bawah</w:t>
      </w:r>
      <w:r>
        <w:t>.</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2">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2A7DB744" w:rsidR="00D5555E" w:rsidRDefault="00D15684" w:rsidP="00D15684">
      <w:pPr>
        <w:pStyle w:val="LabelGambar"/>
        <w:rPr>
          <w:i/>
        </w:rPr>
      </w:pPr>
      <w:bookmarkStart w:id="287" w:name="_Toc142072573"/>
      <w:bookmarkStart w:id="288" w:name="_Toc142073190"/>
      <w:bookmarkStart w:id="289" w:name="_Toc143519975"/>
      <w:bookmarkStart w:id="290" w:name="_Toc144760157"/>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DA65AD">
        <w:rPr>
          <w:b/>
          <w:noProof/>
        </w:rPr>
        <w:t>20</w:t>
      </w:r>
      <w:r w:rsidRPr="00D15684">
        <w:rPr>
          <w:b/>
        </w:rPr>
        <w:fldChar w:fldCharType="end"/>
      </w:r>
      <w:r>
        <w:t xml:space="preserve"> </w:t>
      </w:r>
      <w:r w:rsidRPr="00D15684">
        <w:rPr>
          <w:i/>
        </w:rPr>
        <w:t>Sequence</w:t>
      </w:r>
      <w:r w:rsidRPr="00A36585">
        <w:t xml:space="preserve"> </w:t>
      </w:r>
      <w:r w:rsidR="004258B1">
        <w:t>d</w:t>
      </w:r>
      <w:r w:rsidRPr="00A36585">
        <w:t>iagram</w:t>
      </w:r>
      <w:r>
        <w:t xml:space="preserve"> API</w:t>
      </w:r>
      <w:r w:rsidRPr="00A36585">
        <w:t xml:space="preserve"> </w:t>
      </w:r>
      <w:r w:rsidR="004258B1">
        <w:rPr>
          <w:i/>
        </w:rPr>
        <w:t>d</w:t>
      </w:r>
      <w:r w:rsidRPr="009E0B84">
        <w:rPr>
          <w:i/>
        </w:rPr>
        <w:t>oor</w:t>
      </w:r>
      <w:r w:rsidRPr="00A36585">
        <w:t xml:space="preserve"> </w:t>
      </w:r>
      <w:r w:rsidR="004258B1">
        <w:rPr>
          <w:i/>
        </w:rPr>
        <w:t>r</w:t>
      </w:r>
      <w:r w:rsidRPr="009E0B84">
        <w:rPr>
          <w:i/>
        </w:rPr>
        <w:t>egister</w:t>
      </w:r>
      <w:bookmarkEnd w:id="287"/>
      <w:bookmarkEnd w:id="288"/>
      <w:bookmarkEnd w:id="289"/>
      <w:bookmarkEnd w:id="290"/>
    </w:p>
    <w:p w14:paraId="33EC81B9" w14:textId="77777777" w:rsidR="004258B1" w:rsidRDefault="004258B1" w:rsidP="00D15684">
      <w:pPr>
        <w:pStyle w:val="LabelGambar"/>
      </w:pPr>
    </w:p>
    <w:p w14:paraId="22EB167B" w14:textId="564CADD0" w:rsidR="00D5555E" w:rsidRDefault="00982AF0" w:rsidP="00454AF7">
      <w:pPr>
        <w:ind w:firstLine="720"/>
      </w:pPr>
      <w:r>
        <w:lastRenderedPageBreak/>
        <w:t>Dapat dilihat pada G</w:t>
      </w:r>
      <w:r w:rsidR="00D5555E">
        <w:t xml:space="preserve">ambar </w:t>
      </w:r>
      <w:r w:rsidR="00392D30">
        <w:t>3.20</w:t>
      </w:r>
      <w:r w:rsidR="00D5555E">
        <w:t xml:space="preserve"> </w:t>
      </w:r>
      <w:r w:rsidR="0002563E">
        <w:t>di atas</w:t>
      </w:r>
      <w:r w:rsidR="00D5555E">
        <w:t xml:space="preserve">, </w:t>
      </w:r>
      <w:r w:rsidR="00454AF7">
        <w:t>unt</w:t>
      </w:r>
      <w:r w:rsidR="005C7F01">
        <w:t>uk menambah</w:t>
      </w:r>
      <w:r w:rsidR="00454AF7">
        <w:t xml:space="preserve">kan perangkat </w:t>
      </w:r>
      <w:r w:rsidR="00C95746">
        <w:t>kunci pintu</w:t>
      </w:r>
      <w:r w:rsidR="00454AF7">
        <w:t xml:space="preserve"> baru maka perangkat kunci pintu akan mengirimkan data nama perangkat yang akan didaftarkan dan kode pintu yang akan ditempati melalui </w:t>
      </w:r>
      <w:r w:rsidR="00454AF7" w:rsidRPr="00C95746">
        <w:rPr>
          <w:i/>
        </w:rPr>
        <w:t>endpoint</w:t>
      </w:r>
      <w:r w:rsidR="00454AF7">
        <w:t xml:space="preserve"> “/</w:t>
      </w:r>
      <w:r w:rsidR="00454AF7" w:rsidRPr="00C95746">
        <w:rPr>
          <w:i/>
        </w:rPr>
        <w:t>door</w:t>
      </w:r>
      <w:r w:rsidR="00454AF7">
        <w:t>/</w:t>
      </w:r>
      <w:r w:rsidR="00454AF7" w:rsidRPr="00C95746">
        <w:rPr>
          <w:i/>
        </w:rPr>
        <w:t>register</w:t>
      </w:r>
      <w:r w:rsidR="00454AF7">
        <w:t xml:space="preserve">” kemudian kontroler akan mengambil data pada tabel </w:t>
      </w:r>
      <w:r w:rsidR="00454AF7" w:rsidRPr="0059156D">
        <w:rPr>
          <w:i/>
        </w:rPr>
        <w:t>doors</w:t>
      </w:r>
      <w:r w:rsidR="00454AF7">
        <w:t xml:space="preserve"> untuk </w:t>
      </w:r>
      <w:r w:rsidR="002F3522">
        <w:t>memastikan</w:t>
      </w:r>
      <w:r w:rsidR="00454AF7">
        <w:t xml:space="preserve">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w:t>
      </w:r>
      <w:r w:rsidR="002F3522">
        <w:t>keamanan</w:t>
      </w:r>
      <w:r w:rsidR="00454AF7">
        <w:t xml:space="preserve"> karena </w:t>
      </w:r>
      <w:r w:rsidR="00454AF7" w:rsidRPr="0059156D">
        <w:rPr>
          <w:i/>
        </w:rPr>
        <w:t>password</w:t>
      </w:r>
      <w:r w:rsidR="00C95746">
        <w:t xml:space="preserve"> bersifat</w:t>
      </w:r>
      <w:r w:rsidR="00454AF7">
        <w:t xml:space="preserve"> acak dan hanya diketahui oleh perangkat kunci pintu dan </w:t>
      </w:r>
      <w:r w:rsidR="00454AF7" w:rsidRPr="004522B7">
        <w:rPr>
          <w:i/>
        </w:rPr>
        <w:t>server</w:t>
      </w:r>
      <w:r w:rsidR="00454AF7">
        <w:t xml:space="preserve">. Terakhir kontroler akan mengembalikan respon berhasil </w:t>
      </w:r>
      <w:r w:rsidR="00C95746">
        <w:t>disertai</w:t>
      </w:r>
      <w:r w:rsidR="00454AF7">
        <w:t xml:space="preserve"> dengan </w:t>
      </w:r>
      <w:r w:rsidR="00454AF7" w:rsidRPr="00412987">
        <w:rPr>
          <w:i/>
        </w:rPr>
        <w:t>password</w:t>
      </w:r>
      <w:r w:rsidR="00454AF7">
        <w:t xml:space="preserve">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bookmarkStart w:id="291" w:name="_Toc143523755"/>
      <w:bookmarkStart w:id="292" w:name="_Toc144760065"/>
      <w:r>
        <w:t xml:space="preserve">API </w:t>
      </w:r>
      <w:r w:rsidRPr="00B61AE6">
        <w:rPr>
          <w:i/>
        </w:rPr>
        <w:t>Door</w:t>
      </w:r>
      <w:r>
        <w:t xml:space="preserve"> </w:t>
      </w:r>
      <w:r w:rsidRPr="00B61AE6">
        <w:rPr>
          <w:i/>
        </w:rPr>
        <w:t>Signature</w:t>
      </w:r>
      <w:bookmarkEnd w:id="291"/>
      <w:bookmarkEnd w:id="292"/>
    </w:p>
    <w:p w14:paraId="55C2D56D" w14:textId="131EE74B"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00B57B9F">
        <w:rPr>
          <w:i/>
        </w:rPr>
        <w:t>subscribe</w:t>
      </w:r>
      <w:r w:rsidR="00B61AE6">
        <w:t xml:space="preserve"> ke </w:t>
      </w:r>
      <w:r w:rsidR="00B61AE6" w:rsidRPr="00B61AE6">
        <w:rPr>
          <w:i/>
        </w:rPr>
        <w:t>channel</w:t>
      </w:r>
      <w:r>
        <w:t xml:space="preserve"> </w:t>
      </w:r>
      <w:r w:rsidR="005E72E0" w:rsidRPr="005E72E0">
        <w:t>Pusher</w:t>
      </w:r>
      <w:r>
        <w:t xml:space="preserve">. </w:t>
      </w:r>
      <w:r w:rsidRPr="0082636A">
        <w:rPr>
          <w:i/>
        </w:rPr>
        <w:t>Pusher</w:t>
      </w:r>
      <w:r>
        <w:t xml:space="preserve"> merupakan sebuah protokol komunikasi notifikasi yang dibangun menggunakan </w:t>
      </w:r>
      <w:r w:rsidRPr="0082636A">
        <w:rPr>
          <w:i/>
        </w:rPr>
        <w:t>websocket</w:t>
      </w:r>
      <w:r w:rsidR="00457C7A">
        <w:t xml:space="preserve">, </w:t>
      </w:r>
      <w:r w:rsidR="00AD21FF">
        <w:t>di dalam</w:t>
      </w:r>
      <w:r w:rsidR="00EC18AC">
        <w:t xml:space="preserve"> </w:t>
      </w:r>
      <w:r w:rsidR="005E72E0" w:rsidRPr="005E72E0">
        <w:t>Pusher</w:t>
      </w:r>
      <w:r w:rsidR="00EC18AC">
        <w:t xml:space="preserve">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w:t>
      </w:r>
      <w:r w:rsidR="0082636A">
        <w:rPr>
          <w:i/>
        </w:rPr>
        <w:t>s</w:t>
      </w:r>
      <w:r w:rsidR="00EC18AC" w:rsidRPr="00B61AE6">
        <w:rPr>
          <w:i/>
        </w:rPr>
        <w:t>cribe</w:t>
      </w:r>
      <w:r w:rsidR="00EC18AC">
        <w:t xml:space="preserve"> </w:t>
      </w:r>
      <w:r w:rsidR="00B61AE6">
        <w:t>yang</w:t>
      </w:r>
      <w:r w:rsidR="00EC18AC">
        <w:t xml:space="preserve"> nantinya </w:t>
      </w:r>
      <w:r w:rsidR="00EC18AC" w:rsidRPr="0082636A">
        <w:rPr>
          <w:i/>
        </w:rPr>
        <w:t>client</w:t>
      </w:r>
      <w:r w:rsidR="0082636A">
        <w:t xml:space="preserve"> dapat menunggu</w:t>
      </w:r>
      <w:r w:rsidR="00EC18AC">
        <w:t xml:space="preserve"> </w:t>
      </w:r>
      <w:r w:rsidR="00EC18AC" w:rsidRPr="00B61AE6">
        <w:rPr>
          <w:i/>
        </w:rPr>
        <w:t>event</w:t>
      </w:r>
      <w:r w:rsidR="00EC18AC">
        <w:t xml:space="preserve"> yang disiarkan </w:t>
      </w:r>
      <w:r w:rsidR="00457C7A">
        <w:t xml:space="preserve">pada setiap </w:t>
      </w:r>
      <w:r w:rsidR="00457C7A" w:rsidRPr="00B61AE6">
        <w:rPr>
          <w:i/>
        </w:rPr>
        <w:t>channel</w:t>
      </w:r>
      <w:r w:rsidR="00EC18AC">
        <w:t>.</w:t>
      </w:r>
      <w:r w:rsidR="00457C7A">
        <w:t xml:space="preserve"> Diagram dari API </w:t>
      </w:r>
      <w:r w:rsidR="00457C7A" w:rsidRPr="0082636A">
        <w:rPr>
          <w:i/>
        </w:rPr>
        <w:t>door</w:t>
      </w:r>
      <w:r w:rsidR="00457C7A">
        <w:t xml:space="preserve"> </w:t>
      </w:r>
      <w:r w:rsidR="00457C7A" w:rsidRPr="0082636A">
        <w:rPr>
          <w:i/>
        </w:rPr>
        <w:t>signature</w:t>
      </w:r>
      <w:r w:rsidR="00457C7A">
        <w:t xml:space="preserve"> dapat diliha</w:t>
      </w:r>
      <w:r w:rsidR="00982AF0">
        <w:t>t pada G</w:t>
      </w:r>
      <w:r w:rsidR="00392D30">
        <w:t>ambar 3.21</w:t>
      </w:r>
      <w:r w:rsidR="00457C7A">
        <w:t xml:space="preserve"> </w:t>
      </w:r>
      <w:r w:rsidR="0002563E">
        <w:t>di bawah</w:t>
      </w:r>
      <w:r w:rsidR="00457C7A">
        <w:t>.</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3">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2B55554D" w:rsidR="00197C7D" w:rsidRDefault="000401CE" w:rsidP="000401CE">
      <w:pPr>
        <w:pStyle w:val="LabelGambar"/>
        <w:rPr>
          <w:i/>
        </w:rPr>
      </w:pPr>
      <w:bookmarkStart w:id="293" w:name="_Toc142072574"/>
      <w:bookmarkStart w:id="294" w:name="_Toc142073191"/>
      <w:bookmarkStart w:id="295" w:name="_Toc143519976"/>
      <w:bookmarkStart w:id="296" w:name="_Toc144760158"/>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DA65AD">
        <w:rPr>
          <w:b/>
          <w:noProof/>
        </w:rPr>
        <w:t>21</w:t>
      </w:r>
      <w:r w:rsidRPr="000401CE">
        <w:rPr>
          <w:b/>
        </w:rPr>
        <w:fldChar w:fldCharType="end"/>
      </w:r>
      <w:r>
        <w:t xml:space="preserve"> </w:t>
      </w:r>
      <w:r w:rsidRPr="000401CE">
        <w:rPr>
          <w:i/>
        </w:rPr>
        <w:t>Sequence</w:t>
      </w:r>
      <w:r w:rsidR="004258B1">
        <w:t xml:space="preserve"> d</w:t>
      </w:r>
      <w:r w:rsidRPr="008361BB">
        <w:t xml:space="preserve">iagram </w:t>
      </w:r>
      <w:r>
        <w:t xml:space="preserve">API </w:t>
      </w:r>
      <w:r w:rsidR="004258B1">
        <w:rPr>
          <w:i/>
        </w:rPr>
        <w:t>d</w:t>
      </w:r>
      <w:r w:rsidRPr="000401CE">
        <w:rPr>
          <w:i/>
        </w:rPr>
        <w:t>oor</w:t>
      </w:r>
      <w:r w:rsidRPr="008361BB">
        <w:t xml:space="preserve"> </w:t>
      </w:r>
      <w:r w:rsidR="004258B1">
        <w:rPr>
          <w:i/>
        </w:rPr>
        <w:t>s</w:t>
      </w:r>
      <w:r w:rsidRPr="000401CE">
        <w:rPr>
          <w:i/>
        </w:rPr>
        <w:t>ignature</w:t>
      </w:r>
      <w:bookmarkEnd w:id="293"/>
      <w:bookmarkEnd w:id="294"/>
      <w:bookmarkEnd w:id="295"/>
      <w:bookmarkEnd w:id="296"/>
    </w:p>
    <w:p w14:paraId="70456AA1" w14:textId="77777777" w:rsidR="00892039" w:rsidRDefault="00892039" w:rsidP="000401CE">
      <w:pPr>
        <w:pStyle w:val="LabelGambar"/>
      </w:pPr>
    </w:p>
    <w:p w14:paraId="2F623128" w14:textId="161406E6" w:rsidR="0066412D" w:rsidRDefault="0082636A" w:rsidP="004C2AF5">
      <w:pPr>
        <w:ind w:firstLine="720"/>
      </w:pPr>
      <w:r>
        <w:t>Dapat dilihat pada gamba</w:t>
      </w:r>
      <w:r w:rsidR="00392D30">
        <w:t>r 3.21</w:t>
      </w:r>
      <w:r w:rsidR="00F839ED">
        <w:t xml:space="preserve"> </w:t>
      </w:r>
      <w:r w:rsidR="0002563E">
        <w:t>di atas</w:t>
      </w:r>
      <w:r w:rsidR="00F839ED">
        <w:t xml:space="preserve">, untuk mendapatkan kode </w:t>
      </w:r>
      <w:r w:rsidR="00F839ED" w:rsidRPr="005B471F">
        <w:rPr>
          <w:i/>
        </w:rPr>
        <w:t>signature</w:t>
      </w:r>
      <w:r w:rsidR="00F839ED">
        <w:t xml:space="preserve"> </w:t>
      </w:r>
      <w:r w:rsidR="005E72E0" w:rsidRPr="005E72E0">
        <w:t>Pusher</w:t>
      </w:r>
      <w:r w:rsidR="00F839ED">
        <w:t xml:space="preserve"> pertama perangkat kunci pintu melakukan </w:t>
      </w:r>
      <w:r w:rsidR="005B471F">
        <w:t>permintaan</w:t>
      </w:r>
      <w:r w:rsidR="00F839ED">
        <w:t xml:space="preserve"> ke </w:t>
      </w:r>
      <w:r w:rsidR="00F839ED" w:rsidRPr="0082636A">
        <w:rPr>
          <w:i/>
        </w:rPr>
        <w:t>endpoint</w:t>
      </w:r>
      <w:r w:rsidR="00F839ED">
        <w:t xml:space="preserve"> “/</w:t>
      </w:r>
      <w:r w:rsidR="00F839ED" w:rsidRPr="0082636A">
        <w:rPr>
          <w:i/>
        </w:rPr>
        <w:t>door</w:t>
      </w:r>
      <w:r w:rsidR="00F839ED">
        <w:t>/</w:t>
      </w:r>
      <w:r w:rsidR="00F839ED" w:rsidRPr="0082636A">
        <w:rPr>
          <w:i/>
        </w:rPr>
        <w:t>get</w:t>
      </w:r>
      <w:r w:rsidR="00F839ED">
        <w:t>-</w:t>
      </w:r>
      <w:r w:rsidR="00F839ED" w:rsidRPr="0082636A">
        <w:rPr>
          <w:i/>
        </w:rPr>
        <w:t>signature</w:t>
      </w:r>
      <w:r w:rsidR="00F839ED">
        <w:t xml:space="preserve">” dengan mengirimkan data-data seperti </w:t>
      </w:r>
      <w:r w:rsidR="00F839ED" w:rsidRPr="005B471F">
        <w:rPr>
          <w:i/>
        </w:rPr>
        <w:t>socket</w:t>
      </w:r>
      <w:r w:rsidR="00F839ED">
        <w:t>-</w:t>
      </w:r>
      <w:r w:rsidR="00F839ED" w:rsidRPr="0040740A">
        <w:rPr>
          <w:i/>
        </w:rPr>
        <w:t>id</w:t>
      </w:r>
      <w:r w:rsidR="00F839ED">
        <w:t xml:space="preserve">, </w:t>
      </w:r>
      <w:r w:rsidR="00F839ED" w:rsidRPr="005B471F">
        <w:rPr>
          <w:i/>
        </w:rPr>
        <w:t>office</w:t>
      </w:r>
      <w:r w:rsidR="00F839ED">
        <w:t>-</w:t>
      </w:r>
      <w:r w:rsidR="00F839ED" w:rsidRPr="0040740A">
        <w:rPr>
          <w:i/>
        </w:rPr>
        <w:t>id</w:t>
      </w:r>
      <w:r w:rsidR="00F839ED">
        <w:t xml:space="preserve"> </w:t>
      </w:r>
      <w:r w:rsidR="00F839ED">
        <w:lastRenderedPageBreak/>
        <w:t xml:space="preserve">dan </w:t>
      </w:r>
      <w:r w:rsidR="00F839ED" w:rsidRPr="005B471F">
        <w:rPr>
          <w:i/>
        </w:rPr>
        <w:t>channel</w:t>
      </w:r>
      <w:r w:rsidR="00F839ED">
        <w:t>-</w:t>
      </w:r>
      <w:r w:rsidR="00F839ED" w:rsidRPr="0040740A">
        <w:rPr>
          <w:i/>
        </w:rPr>
        <w:t>data</w:t>
      </w:r>
      <w:r w:rsidR="00F839ED">
        <w:t xml:space="preserve">, dari data tersebut kemudian kontroler akan membuat kode </w:t>
      </w:r>
      <w:r w:rsidR="00F839ED" w:rsidRPr="005B471F">
        <w:rPr>
          <w:i/>
        </w:rPr>
        <w:t>signature</w:t>
      </w:r>
      <w:r w:rsidR="00F839ED">
        <w:t xml:space="preserve"> menggunakan metode yang ada pada protokol </w:t>
      </w:r>
      <w:r w:rsidR="005E72E0" w:rsidRPr="005E72E0">
        <w:t>Pusher</w:t>
      </w:r>
      <w:r w:rsidR="004C2AF5">
        <w:t>.</w:t>
      </w:r>
      <w:r w:rsidR="00853540">
        <w:t xml:space="preserve"> S</w:t>
      </w:r>
      <w:r w:rsidR="0066412D">
        <w:t xml:space="preserve">etelah mendapatkan nilai </w:t>
      </w:r>
      <w:r w:rsidR="0066412D" w:rsidRPr="0040740A">
        <w:rPr>
          <w:i/>
        </w:rPr>
        <w:t>signature</w:t>
      </w:r>
      <w:r w:rsidR="0066412D">
        <w:t xml:space="preserve"> kemudian kontroler akan me</w:t>
      </w:r>
      <w:r w:rsidR="0040740A">
        <w:t>n</w:t>
      </w:r>
      <w:r w:rsidR="0066412D">
        <w:t xml:space="preserv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bookmarkStart w:id="297" w:name="_Toc143523756"/>
      <w:bookmarkStart w:id="298" w:name="_Toc144760066"/>
      <w:r>
        <w:t xml:space="preserve">API </w:t>
      </w:r>
      <w:r w:rsidRPr="008B0387">
        <w:rPr>
          <w:i/>
        </w:rPr>
        <w:t>Door</w:t>
      </w:r>
      <w:r>
        <w:t xml:space="preserve"> </w:t>
      </w:r>
      <w:r w:rsidRPr="008B0387">
        <w:rPr>
          <w:i/>
        </w:rPr>
        <w:t>Update</w:t>
      </w:r>
      <w:r>
        <w:t xml:space="preserve"> </w:t>
      </w:r>
      <w:r w:rsidRPr="0040740A">
        <w:t>Status</w:t>
      </w:r>
      <w:bookmarkEnd w:id="297"/>
      <w:bookmarkEnd w:id="298"/>
    </w:p>
    <w:p w14:paraId="5FB149C3" w14:textId="3438EA27" w:rsidR="0003339E" w:rsidRDefault="0003339E" w:rsidP="00100243">
      <w:pPr>
        <w:ind w:firstLine="720"/>
      </w:pPr>
      <w:r>
        <w:t xml:space="preserve">API </w:t>
      </w:r>
      <w:r w:rsidRPr="008B0387">
        <w:rPr>
          <w:i/>
        </w:rPr>
        <w:t>door</w:t>
      </w:r>
      <w:r>
        <w:t xml:space="preserve"> </w:t>
      </w:r>
      <w:r w:rsidRPr="008B0387">
        <w:rPr>
          <w:i/>
        </w:rPr>
        <w:t>update</w:t>
      </w:r>
      <w:r>
        <w:t xml:space="preserve"> </w:t>
      </w:r>
      <w:r w:rsidRPr="0040740A">
        <w:t>status</w:t>
      </w:r>
      <w:r>
        <w:t xml:space="preserve"> digunak</w:t>
      </w:r>
      <w:r w:rsidR="008B0387">
        <w:t>a</w:t>
      </w:r>
      <w:r>
        <w:t xml:space="preserve">n oleh perangkat kunci pintu untuk memperbarui status pintu seperti pintu terbuka, pintu terkunci atau pintu terkoneksi. </w:t>
      </w:r>
      <w:r w:rsidR="0040740A">
        <w:t xml:space="preserve">Pada setiap proses </w:t>
      </w:r>
      <w:r w:rsidR="0040740A" w:rsidRPr="0040740A">
        <w:rPr>
          <w:i/>
        </w:rPr>
        <w:t>update</w:t>
      </w:r>
      <w:r w:rsidR="00100243">
        <w:t xml:space="preserve"> ini</w:t>
      </w:r>
      <w:r w:rsidR="0040740A">
        <w:t xml:space="preserve"> kode</w:t>
      </w:r>
      <w:r w:rsidR="00100243">
        <w:t xml:space="preserve"> kunci pintu</w:t>
      </w:r>
      <w:r w:rsidR="008B0387">
        <w:t xml:space="preserve"> juga</w:t>
      </w:r>
      <w:r w:rsidR="00100243">
        <w:t xml:space="preserve"> akan diperbarui sehingga meningkatkan keamanan karena kode kunci selalu berubah</w:t>
      </w:r>
      <w:r w:rsidR="008B0387">
        <w:t xml:space="preserve"> secara dinamis</w:t>
      </w:r>
      <w:r w:rsidR="00100243">
        <w:t xml:space="preserve">. Diagram dari API </w:t>
      </w:r>
      <w:r w:rsidR="00100243" w:rsidRPr="0040740A">
        <w:rPr>
          <w:i/>
        </w:rPr>
        <w:t>door</w:t>
      </w:r>
      <w:r w:rsidR="00100243">
        <w:t xml:space="preserve"> </w:t>
      </w:r>
      <w:r w:rsidR="00100243" w:rsidRPr="0040740A">
        <w:rPr>
          <w:i/>
        </w:rPr>
        <w:t>update</w:t>
      </w:r>
      <w:r w:rsidR="00100243">
        <w:t xml:space="preserve"> </w:t>
      </w:r>
      <w:r w:rsidR="00100243" w:rsidRPr="0040740A">
        <w:t>stat</w:t>
      </w:r>
      <w:r w:rsidR="00982AF0" w:rsidRPr="0040740A">
        <w:t>us</w:t>
      </w:r>
      <w:r w:rsidR="00982AF0">
        <w:t xml:space="preserve"> dapat dilihat pada G</w:t>
      </w:r>
      <w:r w:rsidR="00392D30">
        <w:t>ambar 3.22</w:t>
      </w:r>
      <w:r w:rsidR="00100243">
        <w:t xml:space="preserve"> </w:t>
      </w:r>
      <w:r w:rsidR="0002563E">
        <w:t>di bawah</w:t>
      </w:r>
      <w:r w:rsidR="00100243">
        <w:t>.</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4">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67A928F4" w:rsidR="00191D7D" w:rsidRDefault="00316F6C" w:rsidP="00316F6C">
      <w:pPr>
        <w:pStyle w:val="LabelGambar"/>
        <w:rPr>
          <w:i/>
        </w:rPr>
      </w:pPr>
      <w:bookmarkStart w:id="299" w:name="_Toc142072575"/>
      <w:bookmarkStart w:id="300" w:name="_Toc142073192"/>
      <w:bookmarkStart w:id="301" w:name="_Toc143519977"/>
      <w:bookmarkStart w:id="302" w:name="_Toc144760159"/>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DA65AD">
        <w:rPr>
          <w:b/>
          <w:noProof/>
        </w:rPr>
        <w:t>22</w:t>
      </w:r>
      <w:r w:rsidRPr="00316F6C">
        <w:rPr>
          <w:b/>
        </w:rPr>
        <w:fldChar w:fldCharType="end"/>
      </w:r>
      <w:r>
        <w:t xml:space="preserve"> </w:t>
      </w:r>
      <w:r w:rsidRPr="00316F6C">
        <w:rPr>
          <w:i/>
        </w:rPr>
        <w:t>Sequence</w:t>
      </w:r>
      <w:r w:rsidR="00426018">
        <w:t xml:space="preserve"> d</w:t>
      </w:r>
      <w:r w:rsidRPr="00C536C4">
        <w:t xml:space="preserve">iagram </w:t>
      </w:r>
      <w:r>
        <w:t xml:space="preserve">API </w:t>
      </w:r>
      <w:r w:rsidR="00426018">
        <w:rPr>
          <w:i/>
        </w:rPr>
        <w:t>d</w:t>
      </w:r>
      <w:r w:rsidRPr="00316F6C">
        <w:rPr>
          <w:i/>
        </w:rPr>
        <w:t>oor</w:t>
      </w:r>
      <w:r w:rsidRPr="00C536C4">
        <w:t xml:space="preserve"> </w:t>
      </w:r>
      <w:r w:rsidR="00426018">
        <w:rPr>
          <w:i/>
        </w:rPr>
        <w:t>u</w:t>
      </w:r>
      <w:r w:rsidRPr="00316F6C">
        <w:rPr>
          <w:i/>
        </w:rPr>
        <w:t>pdate</w:t>
      </w:r>
      <w:r w:rsidRPr="00C536C4">
        <w:t xml:space="preserve"> </w:t>
      </w:r>
      <w:r w:rsidR="00426018">
        <w:rPr>
          <w:i/>
        </w:rPr>
        <w:t>s</w:t>
      </w:r>
      <w:r w:rsidRPr="00316F6C">
        <w:rPr>
          <w:i/>
        </w:rPr>
        <w:t>tatus</w:t>
      </w:r>
      <w:bookmarkEnd w:id="299"/>
      <w:bookmarkEnd w:id="300"/>
      <w:bookmarkEnd w:id="301"/>
      <w:bookmarkEnd w:id="302"/>
    </w:p>
    <w:p w14:paraId="46795210" w14:textId="77777777" w:rsidR="00426018" w:rsidRDefault="00426018" w:rsidP="00316F6C">
      <w:pPr>
        <w:pStyle w:val="LabelGambar"/>
      </w:pPr>
    </w:p>
    <w:p w14:paraId="78420411" w14:textId="28A782EB" w:rsidR="002221D2" w:rsidRDefault="00982AF0" w:rsidP="006937D0">
      <w:pPr>
        <w:ind w:firstLine="720"/>
      </w:pPr>
      <w:r>
        <w:t>Terlihat pada G</w:t>
      </w:r>
      <w:r w:rsidR="00191D7D">
        <w:t xml:space="preserve">ambar </w:t>
      </w:r>
      <w:r w:rsidR="00392D30">
        <w:t>3.22</w:t>
      </w:r>
      <w:r w:rsidR="00191D7D">
        <w:t xml:space="preserve"> </w:t>
      </w:r>
      <w:r w:rsidR="0002563E">
        <w:t>di atas</w:t>
      </w:r>
      <w:r w:rsidR="00191D7D">
        <w:t xml:space="preserve">, untuk melakukan </w:t>
      </w:r>
      <w:r w:rsidR="00191D7D" w:rsidRPr="0040740A">
        <w:rPr>
          <w:i/>
        </w:rPr>
        <w:t>update</w:t>
      </w:r>
      <w:r w:rsidR="00191D7D">
        <w:t xml:space="preserve"> status pertama perangkat kunci pintu akan mengirimkan data-data seperti status penguncian dan </w:t>
      </w:r>
      <w:r w:rsidR="00191D7D" w:rsidRPr="0040740A">
        <w:rPr>
          <w:i/>
        </w:rPr>
        <w:t>id</w:t>
      </w:r>
      <w:r w:rsidR="0040740A">
        <w:t>-</w:t>
      </w:r>
      <w:r w:rsidR="00191D7D" w:rsidRPr="00286E6C">
        <w:rPr>
          <w:i/>
        </w:rPr>
        <w:t>socket</w:t>
      </w:r>
      <w:r w:rsidR="00191D7D">
        <w:t xml:space="preserve"> melalui </w:t>
      </w:r>
      <w:r w:rsidR="00191D7D" w:rsidRPr="00286E6C">
        <w:rPr>
          <w:i/>
        </w:rPr>
        <w:t>endpoint</w:t>
      </w:r>
      <w:r w:rsidR="00191D7D">
        <w:t xml:space="preserve"> “/</w:t>
      </w:r>
      <w:r w:rsidR="00191D7D" w:rsidRPr="000B1868">
        <w:rPr>
          <w:i/>
        </w:rPr>
        <w:t>door</w:t>
      </w:r>
      <w:r w:rsidR="00191D7D">
        <w:t>/</w:t>
      </w:r>
      <w:r w:rsidR="00191D7D" w:rsidRPr="000B1868">
        <w:rPr>
          <w:i/>
        </w:rPr>
        <w:t>update</w:t>
      </w:r>
      <w:r w:rsidR="00191D7D">
        <w:t>-</w:t>
      </w:r>
      <w:r w:rsidR="00191D7D" w:rsidRPr="000B1868">
        <w:rPr>
          <w:i/>
        </w:rPr>
        <w:t>status</w:t>
      </w:r>
      <w:r w:rsidR="00191D7D">
        <w:t>”</w:t>
      </w:r>
      <w:r w:rsidR="002221D2">
        <w:t>, kemudian kontroler akan mengambil data pintu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w:t>
      </w:r>
      <w:r w:rsidR="002221D2">
        <w:lastRenderedPageBreak/>
        <w:t xml:space="preserve">dapat tersampaikan secara langsung, terakhir kontroler akan mengembalikan respon </w:t>
      </w:r>
      <w:r w:rsidR="002221D2" w:rsidRPr="000B1868">
        <w:rPr>
          <w:i/>
        </w:rPr>
        <w:t>update</w:t>
      </w:r>
      <w:r w:rsidR="002221D2">
        <w:t xml:space="preserve"> status telah dilaksanakan.</w:t>
      </w:r>
    </w:p>
    <w:p w14:paraId="111903C2" w14:textId="77777777" w:rsidR="000B1868" w:rsidRDefault="000B1868" w:rsidP="006937D0">
      <w:pPr>
        <w:ind w:firstLine="720"/>
      </w:pPr>
    </w:p>
    <w:p w14:paraId="2B65AE75" w14:textId="3A77F817" w:rsidR="00AA658A" w:rsidRDefault="00AA658A" w:rsidP="00A42D35">
      <w:pPr>
        <w:pStyle w:val="SubBabIIIIII"/>
      </w:pPr>
      <w:bookmarkStart w:id="303" w:name="_Toc143523757"/>
      <w:bookmarkStart w:id="304" w:name="_Toc144760067"/>
      <w:r>
        <w:t xml:space="preserve">API </w:t>
      </w:r>
      <w:r w:rsidRPr="0023341D">
        <w:rPr>
          <w:i/>
        </w:rPr>
        <w:t>Door Alert</w:t>
      </w:r>
      <w:bookmarkEnd w:id="303"/>
      <w:bookmarkEnd w:id="304"/>
    </w:p>
    <w:p w14:paraId="6A22FDCF" w14:textId="12CB73A5"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982AF0">
        <w:t xml:space="preserve"> dapat dilihat pada G</w:t>
      </w:r>
      <w:r w:rsidR="00392D30">
        <w:t>ambar 3.23</w:t>
      </w:r>
      <w:r>
        <w:t xml:space="preserve"> </w:t>
      </w:r>
      <w:r w:rsidR="0002563E">
        <w:t>di bawah</w:t>
      </w:r>
      <w:r>
        <w:t>.</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5">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4D341069" w:rsidR="009E7205" w:rsidRDefault="00A36D2A" w:rsidP="00A36D2A">
      <w:pPr>
        <w:pStyle w:val="LabelGambar"/>
        <w:rPr>
          <w:i/>
        </w:rPr>
      </w:pPr>
      <w:bookmarkStart w:id="305" w:name="_Toc142072576"/>
      <w:bookmarkStart w:id="306" w:name="_Toc142073193"/>
      <w:bookmarkStart w:id="307" w:name="_Toc143519978"/>
      <w:bookmarkStart w:id="308" w:name="_Toc144760160"/>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DA65AD">
        <w:rPr>
          <w:b/>
          <w:noProof/>
        </w:rPr>
        <w:t>23</w:t>
      </w:r>
      <w:r w:rsidRPr="00A36D2A">
        <w:rPr>
          <w:b/>
        </w:rPr>
        <w:fldChar w:fldCharType="end"/>
      </w:r>
      <w:r>
        <w:t xml:space="preserve"> </w:t>
      </w:r>
      <w:r w:rsidRPr="00A36D2A">
        <w:rPr>
          <w:i/>
        </w:rPr>
        <w:t>Sequence</w:t>
      </w:r>
      <w:r w:rsidR="00426018">
        <w:t xml:space="preserve"> d</w:t>
      </w:r>
      <w:r w:rsidRPr="00912FF4">
        <w:t>iagram</w:t>
      </w:r>
      <w:r>
        <w:t xml:space="preserve"> API</w:t>
      </w:r>
      <w:r w:rsidRPr="00912FF4">
        <w:t xml:space="preserve"> </w:t>
      </w:r>
      <w:r w:rsidR="00426018">
        <w:rPr>
          <w:i/>
        </w:rPr>
        <w:t>d</w:t>
      </w:r>
      <w:r w:rsidRPr="00A36D2A">
        <w:rPr>
          <w:i/>
        </w:rPr>
        <w:t>oor</w:t>
      </w:r>
      <w:r w:rsidRPr="00912FF4">
        <w:t xml:space="preserve"> </w:t>
      </w:r>
      <w:r w:rsidR="00426018">
        <w:rPr>
          <w:i/>
        </w:rPr>
        <w:t>a</w:t>
      </w:r>
      <w:r w:rsidRPr="00A36D2A">
        <w:rPr>
          <w:i/>
        </w:rPr>
        <w:t>lert</w:t>
      </w:r>
      <w:bookmarkEnd w:id="305"/>
      <w:bookmarkEnd w:id="306"/>
      <w:bookmarkEnd w:id="307"/>
      <w:bookmarkEnd w:id="308"/>
    </w:p>
    <w:p w14:paraId="19674FCB" w14:textId="77777777" w:rsidR="00A36D2A" w:rsidRDefault="00A36D2A" w:rsidP="00A36D2A">
      <w:pPr>
        <w:pStyle w:val="LabelGambar"/>
      </w:pPr>
    </w:p>
    <w:p w14:paraId="7EBC4568" w14:textId="05AEE346" w:rsidR="00E469BE" w:rsidRDefault="00A36D2A" w:rsidP="002B2B1A">
      <w:pPr>
        <w:ind w:firstLine="720"/>
      </w:pPr>
      <w:r>
        <w:t xml:space="preserve">Dapat dilihat </w:t>
      </w:r>
      <w:r w:rsidR="00982AF0">
        <w:t>pada G</w:t>
      </w:r>
      <w:r w:rsidR="00392D30">
        <w:t>ambar 3.23</w:t>
      </w:r>
      <w:r w:rsidR="009E7205">
        <w:t xml:space="preserve"> </w:t>
      </w:r>
      <w:r w:rsidR="0002563E">
        <w:t>di atas</w:t>
      </w:r>
      <w:r w:rsidR="009E7205">
        <w:t>, untuk memberikan peringatan pertama pera</w:t>
      </w:r>
      <w:r w:rsidR="007B2D25">
        <w:t>ngkat kunci pintu akan mengirim</w:t>
      </w:r>
      <w:r w:rsidR="009E7205">
        <w:t xml:space="preserve">kan data-data seperti </w:t>
      </w:r>
      <w:r w:rsidR="009E7205" w:rsidRPr="007B2D25">
        <w:rPr>
          <w:i/>
        </w:rPr>
        <w:t>id</w:t>
      </w:r>
      <w:r w:rsidR="009E7205">
        <w:t xml:space="preserve">-pintu, </w:t>
      </w:r>
      <w:r w:rsidR="009E7205" w:rsidRPr="007B2D25">
        <w:rPr>
          <w:i/>
        </w:rPr>
        <w:t>id</w:t>
      </w:r>
      <w:r w:rsidR="009E7205">
        <w:t>-</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w:t>
      </w:r>
      <w:r w:rsidR="009C2FFB" w:rsidRPr="007B2D25">
        <w:rPr>
          <w:i/>
        </w:rPr>
        <w:t>door</w:t>
      </w:r>
      <w:r w:rsidR="009C2FFB">
        <w:t>/</w:t>
      </w:r>
      <w:r w:rsidR="009C2FFB" w:rsidRPr="007B2D25">
        <w:rPr>
          <w:i/>
        </w:rPr>
        <w:t>alert</w:t>
      </w:r>
      <w:r w:rsidR="009C2FFB">
        <w:t xml:space="preserve">” kemudian kontroler akan memeriksa pada tabel pintu untuk </w:t>
      </w:r>
      <w:r w:rsidR="002F3522">
        <w:t>memastikan</w:t>
      </w:r>
      <w:r w:rsidR="009C2FFB">
        <w:t xml:space="preserve"> bahwa pintu </w:t>
      </w:r>
      <w:r w:rsidR="007B2D25">
        <w:t>tersebut sesuai, jika pintu tidak ditemu</w:t>
      </w:r>
      <w:r w:rsidR="009C2FFB">
        <w:t xml:space="preserve">kan maka kontroler akan mengembalikan respon </w:t>
      </w:r>
      <w:r w:rsidR="009C2FFB" w:rsidRPr="007B2D25">
        <w:rPr>
          <w:i/>
        </w:rPr>
        <w:t>error</w:t>
      </w:r>
      <w:r w:rsidR="009C2FFB">
        <w:t xml:space="preserve">. Selanjutnya kontroler akan menyiarkan peringatan melalui </w:t>
      </w:r>
      <w:r w:rsidR="009C2FFB" w:rsidRPr="007B2D25">
        <w:rPr>
          <w:i/>
        </w:rPr>
        <w:t>websocket</w:t>
      </w:r>
      <w:r w:rsidR="009C2FFB">
        <w: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309" w:name="_Toc143523758"/>
      <w:bookmarkStart w:id="310" w:name="_Toc144760068"/>
      <w:r>
        <w:t>Perancangan Penjadwalan</w:t>
      </w:r>
      <w:bookmarkEnd w:id="309"/>
      <w:bookmarkEnd w:id="310"/>
    </w:p>
    <w:p w14:paraId="5C27DD10" w14:textId="17219F12" w:rsidR="006F1CCE" w:rsidRDefault="00F51043" w:rsidP="00457179">
      <w:pPr>
        <w:ind w:firstLine="720"/>
      </w:pPr>
      <w:r>
        <w:t>Penjadwalan digunakan untuk m</w:t>
      </w:r>
      <w:r w:rsidR="000969DE">
        <w:t>emeriksa data jadwal yang ada p</w:t>
      </w:r>
      <w:r>
        <w:t xml:space="preserve">ada tabel </w:t>
      </w:r>
      <w:r w:rsidRPr="00BF3743">
        <w:rPr>
          <w:i/>
        </w:rPr>
        <w:t>schedules</w:t>
      </w:r>
      <w:r w:rsidR="00EF1A82">
        <w:t xml:space="preserve">. Penjadwalan bekerja dengan menggunakan </w:t>
      </w:r>
      <w:r w:rsidR="00EF1A82" w:rsidRPr="00E02BCE">
        <w:rPr>
          <w:i/>
        </w:rPr>
        <w:t>kernel</w:t>
      </w:r>
      <w:r w:rsidR="00EF1A82">
        <w:t xml:space="preserve"> yang disediakan </w:t>
      </w:r>
      <w:r w:rsidR="00EF1A82">
        <w:lastRenderedPageBreak/>
        <w:t xml:space="preserve">oleh </w:t>
      </w:r>
      <w:r w:rsidR="005E72E0" w:rsidRPr="005E72E0">
        <w:t>Laravel</w:t>
      </w:r>
      <w:r w:rsidR="00EF1A82">
        <w:t xml:space="preserve">, </w:t>
      </w:r>
      <w:r w:rsidR="00EF1A82" w:rsidRPr="00BF3743">
        <w:rPr>
          <w:i/>
        </w:rPr>
        <w:t>kernel</w:t>
      </w:r>
      <w:r w:rsidR="00EF1A82">
        <w:t xml:space="preserve"> ini nantinya akan dijalankan oleh </w:t>
      </w:r>
      <w:r w:rsidR="005E72E0" w:rsidRPr="005E72E0">
        <w:t>Laravel</w:t>
      </w:r>
      <w:r w:rsidR="00EF1A82">
        <w:t xml:space="preserve"> dengan menggunakan </w:t>
      </w:r>
      <w:r w:rsidR="00BF3743" w:rsidRPr="00BF3743">
        <w:rPr>
          <w:i/>
        </w:rPr>
        <w:t>cron</w:t>
      </w:r>
      <w:r w:rsidR="00865F97">
        <w:rPr>
          <w:i/>
        </w:rPr>
        <w:t>tab</w:t>
      </w:r>
      <w:r w:rsidR="00EF1A82">
        <w:t xml:space="preserve"> yang diatur pada sistem operasi </w:t>
      </w:r>
      <w:r w:rsidR="00EF1A82" w:rsidRPr="004522B7">
        <w:rPr>
          <w:i/>
        </w:rPr>
        <w:t>server</w:t>
      </w:r>
      <w:r w:rsidR="00EF1A82">
        <w:t xml:space="preserve">. </w:t>
      </w:r>
      <w:r w:rsidR="00BF3743" w:rsidRPr="00BF3743">
        <w:rPr>
          <w:i/>
        </w:rPr>
        <w:t>Cron</w:t>
      </w:r>
      <w:r w:rsidR="00865F97">
        <w:rPr>
          <w:i/>
        </w:rPr>
        <w:t>tab</w:t>
      </w:r>
      <w:r w:rsidR="00EF1A82">
        <w:t xml:space="preserve">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w:t>
      </w:r>
      <w:r w:rsidR="004A1521" w:rsidRPr="00BF3743">
        <w:rPr>
          <w:i/>
        </w:rPr>
        <w:t>kernel</w:t>
      </w:r>
      <w:r w:rsidR="00865F97">
        <w:rPr>
          <w:i/>
        </w:rPr>
        <w:t xml:space="preserve"> </w:t>
      </w:r>
      <w:r w:rsidR="005E72E0" w:rsidRPr="005E72E0">
        <w:t>Laravel</w:t>
      </w:r>
      <w:r w:rsidR="004A1521">
        <w:t>.</w:t>
      </w:r>
    </w:p>
    <w:p w14:paraId="7AA8BCA1" w14:textId="37A798A2" w:rsidR="004A1521" w:rsidRDefault="004A1521" w:rsidP="004A1521"/>
    <w:p w14:paraId="3397425E" w14:textId="4FFDEC6B" w:rsidR="004A1521" w:rsidRDefault="004A1521" w:rsidP="000969DE">
      <w:pPr>
        <w:pStyle w:val="SubBabIIIIV"/>
      </w:pPr>
      <w:bookmarkStart w:id="311" w:name="_Toc143523759"/>
      <w:bookmarkStart w:id="312" w:name="_Toc144760069"/>
      <w:r>
        <w:t>Pengecekan Jadwal</w:t>
      </w:r>
      <w:bookmarkEnd w:id="311"/>
      <w:bookmarkEnd w:id="312"/>
    </w:p>
    <w:p w14:paraId="7DD15B0D" w14:textId="46EC8D8D"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t>
      </w:r>
      <w:r w:rsidR="00205CE2" w:rsidRPr="00865F97">
        <w:rPr>
          <w:i/>
        </w:rPr>
        <w:t>websocket</w:t>
      </w:r>
      <w:r w:rsidR="00205CE2">
        <w:t>. Diagram dari pengec</w:t>
      </w:r>
      <w:r w:rsidR="00982AF0">
        <w:t>ekan jadwal dapat dilihat pada G</w:t>
      </w:r>
      <w:r w:rsidR="00205CE2">
        <w:t xml:space="preserve">ambar </w:t>
      </w:r>
      <w:r w:rsidR="00392D30">
        <w:t>3.24</w:t>
      </w:r>
      <w:r w:rsidR="00205CE2">
        <w:t xml:space="preserve"> </w:t>
      </w:r>
      <w:r w:rsidR="0002563E">
        <w:t>di bawah</w:t>
      </w:r>
      <w:r w:rsidR="00205CE2">
        <w:t>.</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6">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6EC00930" w:rsidR="00041382" w:rsidRDefault="005F53EE" w:rsidP="005F53EE">
      <w:pPr>
        <w:pStyle w:val="LabelGambar"/>
      </w:pPr>
      <w:bookmarkStart w:id="313" w:name="_Toc142072577"/>
      <w:bookmarkStart w:id="314" w:name="_Toc142073194"/>
      <w:bookmarkStart w:id="315" w:name="_Toc143519979"/>
      <w:bookmarkStart w:id="316" w:name="_Toc144760161"/>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DA65AD">
        <w:rPr>
          <w:b/>
          <w:noProof/>
        </w:rPr>
        <w:t>24</w:t>
      </w:r>
      <w:r w:rsidRPr="005F53EE">
        <w:rPr>
          <w:b/>
        </w:rPr>
        <w:fldChar w:fldCharType="end"/>
      </w:r>
      <w:r>
        <w:t xml:space="preserve"> </w:t>
      </w:r>
      <w:r w:rsidRPr="005F53EE">
        <w:rPr>
          <w:i/>
        </w:rPr>
        <w:t>Sequence</w:t>
      </w:r>
      <w:r>
        <w:t xml:space="preserve"> </w:t>
      </w:r>
      <w:r w:rsidR="00A46CA8">
        <w:t>diagram pengecekan j</w:t>
      </w:r>
      <w:r w:rsidRPr="00743D33">
        <w:t>adwal</w:t>
      </w:r>
      <w:bookmarkEnd w:id="313"/>
      <w:bookmarkEnd w:id="314"/>
      <w:bookmarkEnd w:id="315"/>
      <w:bookmarkEnd w:id="316"/>
    </w:p>
    <w:p w14:paraId="03031144" w14:textId="77777777" w:rsidR="004C2AF5" w:rsidRDefault="004C2AF5" w:rsidP="005F53EE">
      <w:pPr>
        <w:pStyle w:val="LabelGambar"/>
      </w:pPr>
    </w:p>
    <w:p w14:paraId="7C52C440" w14:textId="76377305" w:rsidR="00041382" w:rsidRDefault="00982AF0" w:rsidP="00041382">
      <w:pPr>
        <w:ind w:firstLine="720"/>
      </w:pPr>
      <w:r>
        <w:t>Terlihat pada G</w:t>
      </w:r>
      <w:r w:rsidR="00392D30">
        <w:t>ambar 3.24</w:t>
      </w:r>
      <w:r w:rsidR="00041382">
        <w:t xml:space="preserve"> </w:t>
      </w:r>
      <w:r w:rsidR="0002563E">
        <w:t>di atas</w:t>
      </w:r>
      <w:r w:rsidR="00041382">
        <w:t xml:space="preserve">,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w:t>
      </w:r>
      <w:r w:rsidR="00041382">
        <w:lastRenderedPageBreak/>
        <w:t xml:space="preserve">status jadwal, setelah data didapatkan kemudian </w:t>
      </w:r>
      <w:r w:rsidR="00041382" w:rsidRPr="00865F97">
        <w:rPr>
          <w:i/>
        </w:rPr>
        <w:t>job</w:t>
      </w:r>
      <w:r w:rsidR="00041382">
        <w:t xml:space="preserve"> akan mengirimkan </w:t>
      </w:r>
      <w:r w:rsidR="00041382" w:rsidRPr="00865F97">
        <w:rPr>
          <w:i/>
        </w:rPr>
        <w:t>event</w:t>
      </w:r>
      <w:r w:rsidR="00041382">
        <w:t xml:space="preserve"> ke setiap perangkat kunci pintu yang ada pada data jadwal tersebut, setelah semua </w:t>
      </w:r>
      <w:r w:rsidR="00041382" w:rsidRPr="00865F97">
        <w:rPr>
          <w:i/>
        </w:rPr>
        <w:t>event</w:t>
      </w:r>
      <w:r w:rsidR="00041382">
        <w:t xml:space="preserve">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205CE2">
      <w:pPr>
        <w:pStyle w:val="SubBabIIIIV"/>
      </w:pPr>
      <w:bookmarkStart w:id="317" w:name="_Toc143523760"/>
      <w:bookmarkStart w:id="318" w:name="_Toc144760070"/>
      <w:r>
        <w:t>Atur Ulang</w:t>
      </w:r>
      <w:r w:rsidR="004A1521">
        <w:t xml:space="preserve"> Jadwal</w:t>
      </w:r>
      <w:bookmarkEnd w:id="317"/>
      <w:bookmarkEnd w:id="318"/>
    </w:p>
    <w:p w14:paraId="14047025" w14:textId="56C8C228"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w:t>
      </w:r>
      <w:r w:rsidR="005E72E0" w:rsidRPr="005E72E0">
        <w:t>Laravel</w:t>
      </w:r>
      <w:r>
        <w:t xml:space="preserve">. Diagram dari </w:t>
      </w:r>
      <w:r w:rsidRPr="00A51208">
        <w:rPr>
          <w:i/>
        </w:rPr>
        <w:t>job</w:t>
      </w:r>
      <w:r>
        <w:t xml:space="preserve"> atur u</w:t>
      </w:r>
      <w:r w:rsidR="00982AF0">
        <w:t>lang jadwal dapat dilihat pada G</w:t>
      </w:r>
      <w:r>
        <w:t xml:space="preserve">ambar </w:t>
      </w:r>
      <w:r w:rsidR="00392D30">
        <w:t>3.25</w:t>
      </w:r>
      <w:r>
        <w:t xml:space="preserve"> </w:t>
      </w:r>
      <w:r w:rsidR="0002563E">
        <w:t>di bawah</w:t>
      </w:r>
      <w:r>
        <w:t>.</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57">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31AB80E9" w:rsidR="00F72D85" w:rsidRDefault="00A51208" w:rsidP="00A51208">
      <w:pPr>
        <w:pStyle w:val="LabelGambar"/>
      </w:pPr>
      <w:bookmarkStart w:id="319" w:name="_Toc142072578"/>
      <w:bookmarkStart w:id="320" w:name="_Toc142073195"/>
      <w:bookmarkStart w:id="321" w:name="_Toc143519980"/>
      <w:bookmarkStart w:id="322" w:name="_Toc144760162"/>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DA65AD">
        <w:rPr>
          <w:b/>
          <w:noProof/>
        </w:rPr>
        <w:t>25</w:t>
      </w:r>
      <w:r w:rsidRPr="00A51208">
        <w:rPr>
          <w:b/>
        </w:rPr>
        <w:fldChar w:fldCharType="end"/>
      </w:r>
      <w:r>
        <w:t xml:space="preserve"> </w:t>
      </w:r>
      <w:r w:rsidRPr="00A51208">
        <w:rPr>
          <w:i/>
        </w:rPr>
        <w:t>Sequence</w:t>
      </w:r>
      <w:r w:rsidR="00A46CA8">
        <w:t xml:space="preserve"> d</w:t>
      </w:r>
      <w:r>
        <w:t xml:space="preserve">iagram </w:t>
      </w:r>
      <w:r w:rsidR="00A46CA8">
        <w:t>atur ulang j</w:t>
      </w:r>
      <w:r w:rsidRPr="00F91662">
        <w:t>adwal</w:t>
      </w:r>
      <w:bookmarkEnd w:id="319"/>
      <w:bookmarkEnd w:id="320"/>
      <w:bookmarkEnd w:id="321"/>
      <w:bookmarkEnd w:id="322"/>
    </w:p>
    <w:p w14:paraId="27BA0724" w14:textId="77777777" w:rsidR="004C2AF5" w:rsidRDefault="004C2AF5" w:rsidP="00A51208">
      <w:pPr>
        <w:pStyle w:val="LabelGambar"/>
      </w:pPr>
    </w:p>
    <w:p w14:paraId="6C4D7173" w14:textId="7B4B79F6" w:rsidR="00F72D85" w:rsidRDefault="00982AF0" w:rsidP="00005397">
      <w:pPr>
        <w:ind w:firstLine="720"/>
      </w:pPr>
      <w:r>
        <w:t>Dapat dilihat pada G</w:t>
      </w:r>
      <w:r w:rsidR="00005397">
        <w:t xml:space="preserve">ambar </w:t>
      </w:r>
      <w:r w:rsidR="00392D30">
        <w:t>3.25</w:t>
      </w:r>
      <w:r w:rsidR="00005397">
        <w:t xml:space="preserve"> </w:t>
      </w:r>
      <w:r w:rsidR="0002563E">
        <w:t>di atas</w:t>
      </w:r>
      <w:r w:rsidR="00005397">
        <w:t xml:space="preserve">, </w:t>
      </w:r>
      <w:r w:rsidR="00005397" w:rsidRPr="00687688">
        <w:rPr>
          <w:i/>
        </w:rPr>
        <w:t>crontab</w:t>
      </w:r>
      <w:r w:rsidR="00005397">
        <w:t xml:space="preserve"> akan mengirimkan perintah ke </w:t>
      </w:r>
      <w:r w:rsidR="00005397" w:rsidRPr="00687688">
        <w:rPr>
          <w:i/>
        </w:rPr>
        <w:t>kernel</w:t>
      </w:r>
      <w:r w:rsidR="00005397">
        <w:t xml:space="preserve"> untuk menjalankan job atur ulang jadwal.  Di</w:t>
      </w:r>
      <w:r w:rsidR="00FF3031">
        <w:t xml:space="preserve"> </w:t>
      </w:r>
      <w:r w:rsidR="00005397">
        <w:t xml:space="preserve">dalam </w:t>
      </w:r>
      <w:r w:rsidR="00005397" w:rsidRPr="00687688">
        <w:rPr>
          <w:i/>
        </w:rPr>
        <w:t>job</w:t>
      </w:r>
      <w:r w:rsidR="00005397">
        <w:t xml:space="preserve"> tersebut pertama </w:t>
      </w:r>
      <w:r w:rsidR="00005397" w:rsidRPr="00687688">
        <w:rPr>
          <w:i/>
        </w:rPr>
        <w:t>job</w:t>
      </w:r>
      <w:r w:rsidR="00005397">
        <w:t xml:space="preserve"> akan menghapus data jadwal yang sudah kadaluarsa pada tabel </w:t>
      </w:r>
      <w:r w:rsidR="00005397" w:rsidRPr="00687688">
        <w:rPr>
          <w:i/>
        </w:rPr>
        <w:t>schedules</w:t>
      </w:r>
      <w:r w:rsidR="00005397">
        <w:t xml:space="preserve"> yaitu jadwal yang sudah dilaksanakan dan tidak berulang, </w:t>
      </w:r>
      <w:r w:rsidR="00005397">
        <w:lastRenderedPageBreak/>
        <w:t xml:space="preserve">kemudian pada </w:t>
      </w:r>
      <w:r w:rsidR="00005397" w:rsidRPr="00FF3031">
        <w:rPr>
          <w:i/>
        </w:rPr>
        <w:t>job</w:t>
      </w:r>
      <w:r w:rsidR="00005397">
        <w:t xml:space="preserve"> ini juga akan menghapus kartu akses pengguna yang sudah kadaluarsa, 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01F2C054" w:rsidR="004B7EBA" w:rsidRDefault="004B7EBA" w:rsidP="009338D0">
      <w:pPr>
        <w:pStyle w:val="SubBabIII"/>
        <w:ind w:hanging="720"/>
      </w:pPr>
      <w:bookmarkStart w:id="323" w:name="_Toc143523761"/>
      <w:bookmarkStart w:id="324" w:name="_Toc144760071"/>
      <w:r>
        <w:t xml:space="preserve">Perancangan Komunikasi </w:t>
      </w:r>
      <w:r w:rsidR="005E72E0" w:rsidRPr="005E72E0">
        <w:rPr>
          <w:b w:val="0"/>
        </w:rPr>
        <w:t>Websocket</w:t>
      </w:r>
      <w:bookmarkEnd w:id="323"/>
      <w:bookmarkEnd w:id="324"/>
    </w:p>
    <w:p w14:paraId="2B6938FE" w14:textId="351B0C3A" w:rsidR="00E469BE" w:rsidRDefault="005E72E0" w:rsidP="0008490A">
      <w:pPr>
        <w:ind w:firstLine="720"/>
      </w:pPr>
      <w:r w:rsidRPr="005E72E0">
        <w:t>Websocket</w:t>
      </w:r>
      <w:r w:rsidR="00E469BE">
        <w:t xml:space="preserve"> digunakan sebagai jalur komunikasi yang menghubungkan antara </w:t>
      </w:r>
      <w:r w:rsidR="0008490A" w:rsidRPr="00C9016A">
        <w:rPr>
          <w:i/>
        </w:rPr>
        <w:t>server</w:t>
      </w:r>
      <w:r w:rsidR="0008490A">
        <w:t xml:space="preserve"> dengan </w:t>
      </w:r>
      <w:r w:rsidR="009B6D1B">
        <w:t>perangkat</w:t>
      </w:r>
      <w:r w:rsidR="00E469BE">
        <w:t xml:space="preserve"> kunci pintu, dengan adanya komunikasi </w:t>
      </w:r>
      <w:r w:rsidR="00E469BE" w:rsidRPr="009B6D1B">
        <w:rPr>
          <w:i/>
        </w:rPr>
        <w:t>websocket</w:t>
      </w:r>
      <w:r w:rsidR="00E469BE">
        <w:t xml:space="preserve"> </w:t>
      </w:r>
      <w:r w:rsidR="0008490A">
        <w:t>maka perangkat kunci pintu</w:t>
      </w:r>
      <w:r w:rsidR="00E469BE">
        <w:t xml:space="preserve"> dan </w:t>
      </w:r>
      <w:r w:rsidR="00E469BE" w:rsidRPr="00C9016A">
        <w:rPr>
          <w:i/>
        </w:rPr>
        <w:t>server</w:t>
      </w:r>
      <w:r w:rsidR="00E469BE">
        <w:t xml:space="preserve"> akan selalu terhubung</w:t>
      </w:r>
      <w:r w:rsidR="0008490A">
        <w:t xml:space="preserve"> sehingga dapat berkomunikasi secara langsung.</w:t>
      </w:r>
    </w:p>
    <w:p w14:paraId="3A46D07D" w14:textId="14D02D09"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w:t>
      </w:r>
      <w:r w:rsidR="005E72E0" w:rsidRPr="005E72E0">
        <w:t>Pusher</w:t>
      </w:r>
      <w:r w:rsidR="001C0DEF">
        <w:t xml:space="preserve"> sebagai protokol komunikasi </w:t>
      </w:r>
      <w:r w:rsidR="001C0DEF" w:rsidRPr="009B6D1B">
        <w:rPr>
          <w:i/>
        </w:rPr>
        <w:t>websocket</w:t>
      </w:r>
      <w:r w:rsidR="001C0DEF">
        <w:t xml:space="preserve"> yang menghubungkan antara perangkat kunci pintu dengan </w:t>
      </w:r>
      <w:r w:rsidR="001C0DEF" w:rsidRPr="00C9016A">
        <w:rPr>
          <w:i/>
        </w:rPr>
        <w:t>server</w:t>
      </w:r>
      <w:r w:rsidR="001C0DEF">
        <w:t xml:space="preserve"> dengan konfigur</w:t>
      </w:r>
      <w:r w:rsidR="00982AF0">
        <w:t>asi seperti yang terlihat pada G</w:t>
      </w:r>
      <w:r w:rsidR="001C0DEF">
        <w:t xml:space="preserve">ambar </w:t>
      </w:r>
      <w:r w:rsidR="00392D30">
        <w:t>3.26</w:t>
      </w:r>
      <w:r w:rsidR="001C0DEF">
        <w:t xml:space="preserve"> </w:t>
      </w:r>
      <w:r w:rsidR="0002563E">
        <w:t>di bawah</w:t>
      </w:r>
      <w:r w:rsidR="001C0DEF">
        <w:t>.</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8">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2E5B6E8B" w:rsidR="00C24898" w:rsidRDefault="00C9016A" w:rsidP="00C9016A">
      <w:pPr>
        <w:pStyle w:val="LabelGambar"/>
      </w:pPr>
      <w:bookmarkStart w:id="325" w:name="_Toc142072579"/>
      <w:bookmarkStart w:id="326" w:name="_Toc142073196"/>
      <w:bookmarkStart w:id="327" w:name="_Toc143519981"/>
      <w:bookmarkStart w:id="328" w:name="_Toc144760163"/>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DA65AD">
        <w:rPr>
          <w:b/>
          <w:noProof/>
        </w:rPr>
        <w:t>26</w:t>
      </w:r>
      <w:r w:rsidRPr="00C9016A">
        <w:rPr>
          <w:b/>
        </w:rPr>
        <w:fldChar w:fldCharType="end"/>
      </w:r>
      <w:r>
        <w:t xml:space="preserve"> </w:t>
      </w:r>
      <w:r w:rsidR="00A46CA8">
        <w:t>Konfigurasi w</w:t>
      </w:r>
      <w:r w:rsidRPr="00640618">
        <w:t>ebsocket</w:t>
      </w:r>
      <w:bookmarkEnd w:id="325"/>
      <w:bookmarkEnd w:id="326"/>
      <w:bookmarkEnd w:id="327"/>
      <w:bookmarkEnd w:id="328"/>
    </w:p>
    <w:p w14:paraId="32C3830D" w14:textId="77777777" w:rsidR="00C9016A" w:rsidRDefault="00C9016A" w:rsidP="00C9016A">
      <w:pPr>
        <w:pStyle w:val="LabelGambar"/>
      </w:pPr>
    </w:p>
    <w:p w14:paraId="79810DE3" w14:textId="23FC9C6D" w:rsidR="00C24898" w:rsidRDefault="00982AF0" w:rsidP="00366C4B">
      <w:pPr>
        <w:ind w:firstLine="720"/>
      </w:pPr>
      <w:r>
        <w:t>Dapat dilihat pada G</w:t>
      </w:r>
      <w:r w:rsidR="00C24898">
        <w:t xml:space="preserve">ambar </w:t>
      </w:r>
      <w:r w:rsidR="00392D30">
        <w:t>3.26</w:t>
      </w:r>
      <w:r w:rsidR="00C24898">
        <w:t xml:space="preserve"> </w:t>
      </w:r>
      <w:r w:rsidR="0002563E">
        <w:t>di atas</w:t>
      </w:r>
      <w:r w:rsidR="00C24898">
        <w:t xml:space="preserve">, setiap pintu akan dikelompokkan berdasarkan dengan gedung </w:t>
      </w:r>
      <w:r w:rsidR="009B6D1B">
        <w:t xml:space="preserve">yang diatur oleh </w:t>
      </w:r>
      <w:r w:rsidR="00C24898">
        <w:t xml:space="preserve">satu orang operator, setiap gedung akan memiliki satu </w:t>
      </w:r>
      <w:r w:rsidR="00C24898" w:rsidRPr="00F17D1C">
        <w:rPr>
          <w:i/>
        </w:rPr>
        <w:t>channel</w:t>
      </w:r>
      <w:r w:rsidR="00C24898">
        <w:t xml:space="preserve"> </w:t>
      </w:r>
      <w:r w:rsidR="005E72E0" w:rsidRPr="005E72E0">
        <w:t>Pusher</w:t>
      </w:r>
      <w:r w:rsidR="00C24898">
        <w:t xml:space="preserve"> yang dapat di</w:t>
      </w:r>
      <w:r w:rsidR="00F17D1C">
        <w:t>-</w:t>
      </w:r>
      <w:r w:rsidR="00C24898" w:rsidRPr="00F17D1C">
        <w:rPr>
          <w:i/>
        </w:rPr>
        <w:t>subscribe</w:t>
      </w:r>
      <w:r w:rsidR="00C24898">
        <w:t xml:space="preserve"> oleh perangkat penguncian di</w:t>
      </w:r>
      <w:r w:rsidR="009B6D1B">
        <w:t xml:space="preserve"> </w:t>
      </w:r>
      <w:r w:rsidR="00C24898">
        <w:t>dalam gedung ter</w:t>
      </w:r>
      <w:r w:rsidR="00366C4B">
        <w:t xml:space="preserve">sebut, untuk mengawasi semua </w:t>
      </w:r>
      <w:r w:rsidR="00AD21FF">
        <w:t>aktivitas</w:t>
      </w:r>
      <w:r w:rsidR="00366C4B">
        <w:t xml:space="preserve">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w:t>
      </w:r>
      <w:r w:rsidR="00AD21FF">
        <w:t>aktivitas</w:t>
      </w:r>
      <w:r w:rsidR="00366C4B">
        <w:t xml:space="preserve"> semua perangkat 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6CA49B55" w:rsidR="002E34E5" w:rsidRDefault="005E72E0" w:rsidP="00366C4B">
      <w:pPr>
        <w:ind w:firstLine="720"/>
      </w:pPr>
      <w:r w:rsidRPr="005E72E0">
        <w:t>Laravel</w:t>
      </w:r>
      <w:r w:rsidR="002E34E5">
        <w:t xml:space="preserve"> mengirimkan data atau perintah ke perangkat kunci pintu melalui </w:t>
      </w:r>
      <w:r w:rsidRPr="005E72E0">
        <w:t>Pusher</w:t>
      </w:r>
      <w:r w:rsidR="002E34E5">
        <w:t xml:space="preserve"> menggunakan sebuah </w:t>
      </w:r>
      <w:r w:rsidR="002E34E5" w:rsidRPr="00F17D1C">
        <w:rPr>
          <w:i/>
        </w:rPr>
        <w:t>event</w:t>
      </w:r>
      <w:r w:rsidR="002E34E5">
        <w:t xml:space="preserve">, setiap </w:t>
      </w:r>
      <w:r w:rsidR="002E34E5" w:rsidRPr="00F17D1C">
        <w:rPr>
          <w:i/>
        </w:rPr>
        <w:t>event</w:t>
      </w:r>
      <w:r w:rsidR="002E34E5">
        <w:t xml:space="preserve"> seperti kunci atau buka pintu </w:t>
      </w:r>
      <w:r w:rsidR="009B6D1B">
        <w:lastRenderedPageBreak/>
        <w:t xml:space="preserve">yang </w:t>
      </w:r>
      <w:r w:rsidR="002E34E5">
        <w:t xml:space="preserve">dipanggil baik melalui </w:t>
      </w:r>
      <w:r w:rsidR="002E34E5" w:rsidRPr="009B6D1B">
        <w:rPr>
          <w:i/>
        </w:rPr>
        <w:t>website</w:t>
      </w:r>
      <w:r w:rsidR="002E34E5">
        <w:t xml:space="preserve"> maupun API maka </w:t>
      </w:r>
      <w:r w:rsidR="002E34E5" w:rsidRPr="00F17D1C">
        <w:rPr>
          <w:i/>
        </w:rPr>
        <w:t>event</w:t>
      </w:r>
      <w:r w:rsidR="002E34E5">
        <w:t xml:space="preserve"> tersebut akan disiarkan ke </w:t>
      </w:r>
      <w:r w:rsidR="002E34E5" w:rsidRPr="00F17D1C">
        <w:rPr>
          <w:i/>
        </w:rPr>
        <w:t>channel</w:t>
      </w:r>
      <w:r w:rsidR="002E34E5">
        <w:t xml:space="preserve"> sesuai dengan kode perintah dan </w:t>
      </w:r>
      <w:r w:rsidR="002E34E5" w:rsidRPr="00F17D1C">
        <w:rPr>
          <w:i/>
        </w:rPr>
        <w:t>channel</w:t>
      </w:r>
      <w:r w:rsidR="002E34E5">
        <w:t xml:space="preserve"> yang dituju.</w:t>
      </w:r>
    </w:p>
    <w:p w14:paraId="375B880A" w14:textId="3DAE789B" w:rsidR="00366C4B" w:rsidRDefault="00240814" w:rsidP="00C24898">
      <w:r>
        <w:tab/>
      </w:r>
      <w:r w:rsidR="00622B18">
        <w:t>Di dalam</w:t>
      </w:r>
      <w:r>
        <w:t xml:space="preserve"> </w:t>
      </w:r>
      <w:r w:rsidR="005E72E0" w:rsidRPr="005E72E0">
        <w:t>Pusher</w:t>
      </w:r>
      <w:r>
        <w:t xml:space="preserve">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w:t>
      </w:r>
      <w:r w:rsidRPr="009B6D1B">
        <w:rPr>
          <w:i/>
        </w:rPr>
        <w:t>channel</w:t>
      </w:r>
      <w:r>
        <w:t xml:space="preserve"> yang ada serta mengelola semua </w:t>
      </w:r>
      <w:r w:rsidRPr="00F17D1C">
        <w:rPr>
          <w:i/>
        </w:rPr>
        <w:t>subsc</w:t>
      </w:r>
      <w:r w:rsidR="009B6D1B">
        <w:rPr>
          <w:i/>
        </w:rPr>
        <w:t>r</w:t>
      </w:r>
      <w:r w:rsidRPr="00F17D1C">
        <w:rPr>
          <w:i/>
        </w:rPr>
        <w:t>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t>
      </w:r>
      <w:r w:rsidRPr="009B6D1B">
        <w:rPr>
          <w:i/>
        </w:rPr>
        <w:t>websocket</w:t>
      </w:r>
      <w:r>
        <w:t>.</w:t>
      </w:r>
    </w:p>
    <w:p w14:paraId="55B21649" w14:textId="77777777" w:rsidR="00240814" w:rsidRDefault="00240814" w:rsidP="00C24898"/>
    <w:p w14:paraId="6B83F708" w14:textId="7BA98128" w:rsidR="004B7EBA" w:rsidRDefault="00240814" w:rsidP="009338D0">
      <w:pPr>
        <w:pStyle w:val="SubBabIII"/>
        <w:ind w:hanging="720"/>
      </w:pPr>
      <w:bookmarkStart w:id="329" w:name="_Toc143523762"/>
      <w:bookmarkStart w:id="330" w:name="_Toc144760072"/>
      <w:r>
        <w:t>Perancangan</w:t>
      </w:r>
      <w:r w:rsidR="001C0DEF">
        <w:t xml:space="preserve"> </w:t>
      </w:r>
      <w:r w:rsidR="005B7488" w:rsidRPr="004522B7">
        <w:rPr>
          <w:i/>
        </w:rPr>
        <w:t>Server</w:t>
      </w:r>
      <w:bookmarkEnd w:id="329"/>
      <w:bookmarkEnd w:id="330"/>
    </w:p>
    <w:p w14:paraId="45E57B1E" w14:textId="4DDD179A" w:rsidR="007415FF" w:rsidRPr="008E70DE" w:rsidRDefault="0095203F" w:rsidP="008E70DE">
      <w:pPr>
        <w:ind w:firstLine="720"/>
      </w:pPr>
      <w:r>
        <w:t xml:space="preserve">Dengan menggunakan </w:t>
      </w:r>
      <w:r w:rsidR="005E72E0" w:rsidRPr="005E72E0">
        <w:t>Laravel</w:t>
      </w:r>
      <w:r w:rsidR="00240814" w:rsidRPr="008A6397">
        <w:t xml:space="preserve"> sebagai </w:t>
      </w:r>
      <w:r w:rsidR="00240814" w:rsidRPr="00824AF9">
        <w:rPr>
          <w:i/>
        </w:rPr>
        <w:t>backend</w:t>
      </w:r>
      <w:r w:rsidR="00240814" w:rsidRPr="008A6397">
        <w:t xml:space="preserve">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982AF0">
        <w:t>pat dilihat pada G</w:t>
      </w:r>
      <w:r w:rsidR="00392D30">
        <w:t>ambar 3.27</w:t>
      </w:r>
      <w:r w:rsidR="008A6397">
        <w:t xml:space="preserve"> </w:t>
      </w:r>
      <w:r w:rsidR="0002563E">
        <w:t>di bawah</w:t>
      </w:r>
      <w:r w:rsidR="008A6397">
        <w:t>.</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6DE72BE3" w:rsidR="008A6397" w:rsidRDefault="00D00996" w:rsidP="00D00996">
      <w:pPr>
        <w:pStyle w:val="LabelGambar"/>
      </w:pPr>
      <w:bookmarkStart w:id="331" w:name="_Toc142072580"/>
      <w:bookmarkStart w:id="332" w:name="_Toc142073197"/>
      <w:bookmarkStart w:id="333" w:name="_Toc143519982"/>
      <w:bookmarkStart w:id="334" w:name="_Toc144760164"/>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DA65AD">
        <w:rPr>
          <w:b/>
          <w:noProof/>
        </w:rPr>
        <w:t>27</w:t>
      </w:r>
      <w:r w:rsidRPr="00D00996">
        <w:rPr>
          <w:b/>
        </w:rPr>
        <w:fldChar w:fldCharType="end"/>
      </w:r>
      <w:r>
        <w:t xml:space="preserve"> </w:t>
      </w:r>
      <w:r w:rsidRPr="00634E22">
        <w:t xml:space="preserve">Konfigurasi </w:t>
      </w:r>
      <w:r w:rsidR="00A46CA8">
        <w:rPr>
          <w:i/>
        </w:rPr>
        <w:t>s</w:t>
      </w:r>
      <w:r w:rsidRPr="004522B7">
        <w:rPr>
          <w:i/>
        </w:rPr>
        <w:t>erver</w:t>
      </w:r>
      <w:bookmarkEnd w:id="331"/>
      <w:bookmarkEnd w:id="332"/>
      <w:bookmarkEnd w:id="333"/>
      <w:bookmarkEnd w:id="334"/>
    </w:p>
    <w:p w14:paraId="02F19C88" w14:textId="77777777" w:rsidR="00D00996" w:rsidRDefault="00D00996" w:rsidP="00D00996">
      <w:pPr>
        <w:pStyle w:val="LabelGambar"/>
        <w:rPr>
          <w:rFonts w:eastAsia="Calibri" w:cs="Times New Roman"/>
          <w:szCs w:val="24"/>
          <w:lang w:val="en-US"/>
        </w:rPr>
      </w:pPr>
    </w:p>
    <w:p w14:paraId="3D213A2F" w14:textId="3D62F63D" w:rsidR="007B0619" w:rsidRDefault="00982AF0" w:rsidP="008E70DE">
      <w:pPr>
        <w:ind w:firstLine="720"/>
      </w:pPr>
      <w:r>
        <w:rPr>
          <w:lang w:val="en-US"/>
        </w:rPr>
        <w:t>Dapat dilihat pada G</w:t>
      </w:r>
      <w:r w:rsidR="00032DF8">
        <w:rPr>
          <w:lang w:val="en-US"/>
        </w:rPr>
        <w:t xml:space="preserve">ambar </w:t>
      </w:r>
      <w:r w:rsidR="00392D30">
        <w:rPr>
          <w:lang w:val="en-US"/>
        </w:rPr>
        <w:t>3.27</w:t>
      </w:r>
      <w:r w:rsidR="00032DF8">
        <w:rPr>
          <w:lang w:val="en-US"/>
        </w:rPr>
        <w:t xml:space="preserve"> </w:t>
      </w:r>
      <w:r w:rsidR="0002563E">
        <w:rPr>
          <w:lang w:val="en-US"/>
        </w:rPr>
        <w:t>di atas</w:t>
      </w:r>
      <w:r w:rsidR="00032DF8">
        <w:rPr>
          <w:lang w:val="en-US"/>
        </w:rPr>
        <w:t xml:space="preserve">, </w:t>
      </w:r>
      <w:r w:rsidR="00032DF8" w:rsidRPr="001011BB">
        <w:rPr>
          <w:i/>
          <w:lang w:val="en-US"/>
        </w:rPr>
        <w:t>server</w:t>
      </w:r>
      <w:r w:rsidR="00032DF8">
        <w:rPr>
          <w:lang w:val="en-US"/>
        </w:rPr>
        <w:t xml:space="preserve"> dibangun menggunakan sistem operasi </w:t>
      </w:r>
      <w:r w:rsidR="005E72E0" w:rsidRPr="005E72E0">
        <w:rPr>
          <w:lang w:val="en-US"/>
        </w:rPr>
        <w:t>Ubuntu</w:t>
      </w:r>
      <w:r w:rsidR="00032DF8">
        <w:rPr>
          <w:lang w:val="en-US"/>
        </w:rPr>
        <w:t xml:space="preserve"> 20.</w:t>
      </w:r>
      <w:r w:rsidR="008E70DE">
        <w:rPr>
          <w:lang w:val="en-US"/>
        </w:rPr>
        <w:t>0</w:t>
      </w:r>
      <w:r w:rsidR="00032DF8">
        <w:rPr>
          <w:lang w:val="en-US"/>
        </w:rPr>
        <w:t xml:space="preserve">4, </w:t>
      </w:r>
      <w:r w:rsidR="005E72E0" w:rsidRPr="005E72E0">
        <w:rPr>
          <w:lang w:val="en-US"/>
        </w:rPr>
        <w:t>Ubuntu</w:t>
      </w:r>
      <w:r w:rsidR="00032DF8">
        <w:rPr>
          <w:lang w:val="en-US"/>
        </w:rPr>
        <w:t xml:space="preserve"> merupakan bagian dari sistem operasi </w:t>
      </w:r>
      <w:r w:rsidR="00032DF8" w:rsidRPr="00824AF9">
        <w:rPr>
          <w:i/>
          <w:lang w:val="en-US"/>
        </w:rPr>
        <w:t>linux</w:t>
      </w:r>
      <w:r w:rsidR="00032DF8">
        <w:rPr>
          <w:lang w:val="en-US"/>
        </w:rPr>
        <w:t xml:space="preserve"> yang biasa digunakan baik untuk perangkat </w:t>
      </w:r>
      <w:r w:rsidR="00622B18">
        <w:rPr>
          <w:lang w:val="en-US"/>
        </w:rPr>
        <w:t>desktop</w:t>
      </w:r>
      <w:r w:rsidR="00032DF8">
        <w:rPr>
          <w:lang w:val="en-US"/>
        </w:rPr>
        <w:t xml:space="preserve">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t>source</w:t>
      </w:r>
      <w:r w:rsidR="00032DF8">
        <w:rPr>
          <w:lang w:val="en-US"/>
        </w:rPr>
        <w:t xml:space="preserve"> dan ringan.</w:t>
      </w:r>
      <w:r w:rsidR="002F6FCD">
        <w:rPr>
          <w:lang w:val="en-US"/>
        </w:rPr>
        <w:t xml:space="preserve"> </w:t>
      </w:r>
      <w:r w:rsidR="002F6FCD">
        <w:t xml:space="preserve">Dengan menggunakan </w:t>
      </w:r>
      <w:r w:rsidR="005E72E0" w:rsidRPr="005E72E0">
        <w:t>Ubuntu</w:t>
      </w:r>
      <w:r w:rsidR="002F6FCD" w:rsidRPr="002F6FCD">
        <w:t xml:space="preserve"> 20.04 sebagai sistem operasi </w:t>
      </w:r>
      <w:r w:rsidR="002F6FCD" w:rsidRPr="004522B7">
        <w:rPr>
          <w:i/>
        </w:rPr>
        <w:lastRenderedPageBreak/>
        <w:t>server</w:t>
      </w:r>
      <w:r w:rsidR="002F6FCD" w:rsidRPr="002F6FCD">
        <w:t xml:space="preserve">, </w:t>
      </w:r>
      <w:r w:rsidR="002F6FCD">
        <w:t xml:space="preserve">kita dapat </w:t>
      </w:r>
      <w:r w:rsidR="002F6FCD" w:rsidRPr="002F6FCD">
        <w:t xml:space="preserve">memanfaatkan kestabilan, keamanan, dan dukungan jangka panjang </w:t>
      </w:r>
      <w:r w:rsidR="000C74EC">
        <w:t xml:space="preserve">untuk menjalankan aplikasi </w:t>
      </w:r>
      <w:r w:rsidR="005E72E0" w:rsidRPr="005E72E0">
        <w:t>Laravel</w:t>
      </w:r>
      <w:r w:rsidR="002F6FCD" w:rsidRPr="002F6FCD">
        <w:t xml:space="preserve"> dengan aman dan efisien.</w:t>
      </w:r>
    </w:p>
    <w:p w14:paraId="021AA2DB" w14:textId="479E6B9D" w:rsidR="008E70DE" w:rsidRDefault="00622B18" w:rsidP="008E70DE">
      <w:pPr>
        <w:ind w:firstLine="720"/>
      </w:pPr>
      <w:r>
        <w:t>Di dalam</w:t>
      </w:r>
      <w:r w:rsidR="008E70DE">
        <w:t xml:space="preserve"> sistem operasi </w:t>
      </w:r>
      <w:r w:rsidR="005E72E0" w:rsidRPr="005E72E0">
        <w:t>Ubuntu</w:t>
      </w:r>
      <w:r w:rsidR="008E70DE">
        <w:t xml:space="preserve"> 20.04 dipasang </w:t>
      </w:r>
      <w:r w:rsidR="005E72E0" w:rsidRPr="005E72E0">
        <w:t>Nginx</w:t>
      </w:r>
      <w:r w:rsidR="008E70DE">
        <w:t xml:space="preserve"> yang digunakan sebagai </w:t>
      </w:r>
      <w:r w:rsidR="00A62399">
        <w:t>HTTP</w:t>
      </w:r>
      <w:r w:rsidR="008E70DE">
        <w:t xml:space="preserve"> </w:t>
      </w:r>
      <w:r w:rsidR="008E70DE" w:rsidRPr="000C74EC">
        <w:rPr>
          <w:i/>
        </w:rPr>
        <w:t>server</w:t>
      </w:r>
      <w:r w:rsidR="008E70DE">
        <w:t xml:space="preserve"> untuk menjalankan aplikasi </w:t>
      </w:r>
      <w:r w:rsidR="005E72E0" w:rsidRPr="005E72E0">
        <w:t>Laravel</w:t>
      </w:r>
      <w:r w:rsidR="008E70DE">
        <w:t xml:space="preserve">.  Dengan menggunakan </w:t>
      </w:r>
      <w:r w:rsidR="005E72E0" w:rsidRPr="005E72E0">
        <w:t>Nginx</w:t>
      </w:r>
      <w:r w:rsidR="008E70DE">
        <w:t xml:space="preserve"> maka aplikasi </w:t>
      </w:r>
      <w:r w:rsidR="005E72E0" w:rsidRPr="005E72E0">
        <w:t>Laravel</w:t>
      </w:r>
      <w:r w:rsidR="008E70DE">
        <w:t xml:space="preserve"> dapat dijalankan dengan efisien dikarenakan </w:t>
      </w:r>
      <w:r w:rsidR="005E72E0" w:rsidRPr="005E72E0">
        <w:t>Nginx</w:t>
      </w:r>
      <w:r w:rsidR="008E70DE">
        <w:t xml:space="preserve"> memiliki karakteristik ringan dan cepat</w:t>
      </w:r>
      <w:r w:rsidR="00742696">
        <w:t xml:space="preserve">. Dengan menggunakan </w:t>
      </w:r>
      <w:r w:rsidR="005E72E0" w:rsidRPr="005E72E0">
        <w:t>Nginx</w:t>
      </w:r>
      <w:r w:rsidR="00742696">
        <w:t xml:space="preserve"> kita juga bisa membagi </w:t>
      </w:r>
      <w:r w:rsidR="00742696" w:rsidRPr="004522B7">
        <w:rPr>
          <w:i/>
        </w:rPr>
        <w:t>server</w:t>
      </w:r>
      <w:r w:rsidR="00742696">
        <w:t xml:space="preserve"> menjadi beberapa blok yang dapat digunakan untuk menjalankan API dan </w:t>
      </w:r>
      <w:r w:rsidR="00742696" w:rsidRPr="00A62399">
        <w:rPr>
          <w:i/>
        </w:rPr>
        <w:t>websocket</w:t>
      </w:r>
      <w:r w:rsidR="00742696">
        <w:t xml:space="preserve"> secara bersamaan. Pada </w:t>
      </w:r>
      <w:r w:rsidR="005E72E0" w:rsidRPr="005E72E0">
        <w:t>Nginx</w:t>
      </w:r>
      <w:r w:rsidR="00742696">
        <w:t xml:space="preserve"> juga dipasang sertifikat SSL yang digunakan untuk mengenkripsi semua komunikasi dengan menggunakan</w:t>
      </w:r>
      <w:r w:rsidR="00A62399">
        <w:t xml:space="preserve"> protokol</w:t>
      </w:r>
      <w:r w:rsidR="00742696">
        <w:t xml:space="preserve"> HTTPS sehingga </w:t>
      </w:r>
      <w:r>
        <w:t>keamanan</w:t>
      </w:r>
      <w:r w:rsidR="00742696">
        <w:t xml:space="preserve"> data akan terjamin dengan adanya jalur komunikasi yang terenkripsi.</w:t>
      </w:r>
      <w:r w:rsidR="00233C6A">
        <w:t xml:space="preserve"> </w:t>
      </w:r>
      <w:r w:rsidR="008E713F">
        <w:t xml:space="preserve">Sertifikat tersebut disediakan oleh pihak ke-3 yaitu menggunakan </w:t>
      </w:r>
      <w:r w:rsidR="008E713F" w:rsidRPr="00A62399">
        <w:rPr>
          <w:i/>
        </w:rPr>
        <w:t>letsencrypt</w:t>
      </w:r>
      <w:r w:rsidR="008E713F">
        <w:t xml:space="preserve"> sebagai penyedia sertifikat HTTPS gratis.</w:t>
      </w:r>
    </w:p>
    <w:p w14:paraId="3CAABE28" w14:textId="41D2FEF9" w:rsidR="00FB5651" w:rsidRDefault="00622B18" w:rsidP="008E70DE">
      <w:pPr>
        <w:ind w:firstLine="720"/>
      </w:pPr>
      <w:r>
        <w:t>Di dalam</w:t>
      </w:r>
      <w:r w:rsidR="00FB5651">
        <w:t xml:space="preserve"> </w:t>
      </w:r>
      <w:r w:rsidR="005E72E0" w:rsidRPr="005E72E0">
        <w:t>Ubuntu</w:t>
      </w:r>
      <w:r w:rsidR="00FB5651">
        <w:t xml:space="preserve"> juga dipasang MySQL sebagai pusat penyimpanan data yang terhubung ke </w:t>
      </w:r>
      <w:r w:rsidR="005E72E0" w:rsidRPr="005E72E0">
        <w:t>Laravel</w:t>
      </w:r>
      <w:r w:rsidR="00BB5E2D">
        <w:t xml:space="preserve">, dengan menggunakan </w:t>
      </w:r>
      <w:r w:rsidR="00BB5E2D" w:rsidRPr="009258B0">
        <w:rPr>
          <w:i/>
        </w:rPr>
        <w:t>database</w:t>
      </w:r>
      <w:r w:rsidR="00BB5E2D">
        <w:t xml:space="preserve"> yang berjalan pada </w:t>
      </w:r>
      <w:r w:rsidR="00BB5E2D" w:rsidRPr="004522B7">
        <w:rPr>
          <w:i/>
        </w:rPr>
        <w:t>server</w:t>
      </w:r>
      <w:r w:rsidR="00BB5E2D">
        <w:t xml:space="preserve"> yang sama maka kecepatan transfer data akan sangat cepat dengan menghilangkan latensi jaringan hal ini sesuai dengan karakteristik sistem yang dibangun yaitu sistem cepat dan efisien.</w:t>
      </w:r>
    </w:p>
    <w:p w14:paraId="7EF5976B" w14:textId="4608BD89" w:rsidR="00BB5E2D" w:rsidRDefault="00BB5E2D" w:rsidP="008E70DE">
      <w:pPr>
        <w:ind w:firstLine="720"/>
      </w:pPr>
      <w:r>
        <w:t xml:space="preserve">Dengan adanya </w:t>
      </w:r>
      <w:r w:rsidR="00A62399">
        <w:t xml:space="preserve">fitur penjadwalan otomatis </w:t>
      </w:r>
      <w:r w:rsidR="00AD21FF">
        <w:t>di dalam</w:t>
      </w:r>
      <w:r>
        <w:t xml:space="preserve"> sistem kunci pintu maka kita juga harus memasang </w:t>
      </w:r>
      <w:r w:rsidRPr="00A62399">
        <w:rPr>
          <w:i/>
        </w:rPr>
        <w:t>crontab</w:t>
      </w:r>
      <w:r>
        <w:t xml:space="preserve"> untuk menjalankan penjadwalan yang ada pada </w:t>
      </w:r>
      <w:r w:rsidR="005E72E0" w:rsidRPr="005E72E0">
        <w:t>Laravel</w:t>
      </w:r>
      <w:r>
        <w:t>, penjadwalan akan dipanggil setiap 1 menit sekali untuk memeriksa apakah ada jadwal yang harus dilaksanakan atau tidak.</w:t>
      </w:r>
    </w:p>
    <w:p w14:paraId="04B0DFFC" w14:textId="05D792AE" w:rsidR="00BB5E2D" w:rsidRDefault="00BB5E2D" w:rsidP="008E70DE">
      <w:pPr>
        <w:ind w:firstLine="720"/>
      </w:pPr>
      <w:r>
        <w:t xml:space="preserve">Pada </w:t>
      </w:r>
      <w:r w:rsidR="005E72E0" w:rsidRPr="005E72E0">
        <w:t>Laravel</w:t>
      </w:r>
      <w:r>
        <w:t xml:space="preserve"> juga mengimplementasikan fitur antrian yang bertujua</w:t>
      </w:r>
      <w:r w:rsidR="00A62399">
        <w:t>n untuk meningkatkan kinerja dar</w:t>
      </w:r>
      <w:r>
        <w:t xml:space="preserve">i sistem sehingga fungsi antrian harus dijaga agar selalu berada dalam kondisi berjalan, oleh karena itu pada </w:t>
      </w:r>
      <w:r w:rsidRPr="004522B7">
        <w:rPr>
          <w:i/>
        </w:rPr>
        <w:t>server</w:t>
      </w:r>
      <w:r w:rsidR="00A62399">
        <w:t xml:space="preserve"> juga</w:t>
      </w:r>
      <w:r>
        <w:t xml:space="preserve"> dipasang </w:t>
      </w:r>
      <w:r w:rsidRPr="00A62399">
        <w:rPr>
          <w:i/>
        </w:rPr>
        <w:t>supervisor</w:t>
      </w:r>
      <w:r>
        <w:t xml:space="preserve"> yang digunakan untuk memantau </w:t>
      </w:r>
      <w:r w:rsidR="00724605">
        <w:t xml:space="preserve">kinerja dari antrian. </w:t>
      </w:r>
      <w:r w:rsidR="00724605" w:rsidRPr="00A62399">
        <w:rPr>
          <w:i/>
        </w:rPr>
        <w:t>Supervisor</w:t>
      </w:r>
      <w:r w:rsidR="00724605">
        <w:t xml:space="preserve">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w:t>
      </w:r>
      <w:r w:rsidR="00AD21FF">
        <w:t>di dalam</w:t>
      </w:r>
      <w:r w:rsidR="00724605" w:rsidRPr="00724605">
        <w:t xml:space="preserve"> sistem operasi</w:t>
      </w:r>
      <w:r w:rsidR="00724605">
        <w:t xml:space="preserve">. </w:t>
      </w:r>
      <w:r w:rsidR="00724605" w:rsidRPr="00A62399">
        <w:rPr>
          <w:i/>
        </w:rPr>
        <w:t>Supervisor</w:t>
      </w:r>
      <w:r w:rsidR="00724605" w:rsidRPr="00724605">
        <w:t xml:space="preserve"> akan memastikan bahwa prose</w:t>
      </w:r>
      <w:r w:rsidR="00724605">
        <w:t xml:space="preserve">s antrian pada </w:t>
      </w:r>
      <w:r w:rsidR="005E72E0" w:rsidRPr="005E72E0">
        <w:t>Laravel</w:t>
      </w:r>
      <w:r w:rsidR="00724605" w:rsidRPr="00724605">
        <w:t xml:space="preserve"> teta</w:t>
      </w:r>
      <w:r w:rsidR="00724605">
        <w:t>p 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64330C4D" w14:textId="2E6C8637" w:rsidR="00975A13" w:rsidRDefault="001B7DBF" w:rsidP="008E713F">
      <w:pPr>
        <w:ind w:firstLine="720"/>
      </w:pPr>
      <w:r>
        <w:lastRenderedPageBreak/>
        <w:t>Supervisor juga digunak</w:t>
      </w:r>
      <w:r w:rsidR="000C74EC">
        <w:t>a</w:t>
      </w:r>
      <w:r>
        <w:t xml:space="preserve">n untuk menjaga </w:t>
      </w:r>
      <w:r w:rsidRPr="00A62399">
        <w:rPr>
          <w:i/>
        </w:rPr>
        <w:t>websocket</w:t>
      </w:r>
      <w:r>
        <w:t xml:space="preserve"> berjalan secara terus menerus, </w:t>
      </w:r>
      <w:r w:rsidRPr="00A62399">
        <w:rPr>
          <w:i/>
        </w:rPr>
        <w:t>websocket</w:t>
      </w:r>
      <w:r>
        <w:t xml:space="preserve"> memegang peranan penting </w:t>
      </w:r>
      <w:r w:rsidR="00AD21FF">
        <w:t>di dalam</w:t>
      </w:r>
      <w:r>
        <w:t xml:space="preserve"> </w:t>
      </w:r>
      <w:r w:rsidR="000C74EC">
        <w:t>sistem</w:t>
      </w:r>
      <w:r>
        <w:t xml:space="preserve"> ini karena </w:t>
      </w:r>
      <w:r w:rsidRPr="00A62399">
        <w:rPr>
          <w:i/>
        </w:rPr>
        <w:t>websocket</w:t>
      </w:r>
      <w:r>
        <w:t xml:space="preserve"> menjadi jalur komunikasi yang menghubungkan perangkat kunci pintu dengan </w:t>
      </w:r>
      <w:r w:rsidRPr="000C74EC">
        <w:rPr>
          <w:i/>
        </w:rPr>
        <w:t>server</w:t>
      </w:r>
      <w:r>
        <w:t xml:space="preserve"> pusat, sehingga jika terjadi gangguan pada kinerja </w:t>
      </w:r>
      <w:r w:rsidRPr="00A62399">
        <w:rPr>
          <w:i/>
        </w:rPr>
        <w:t>websocket</w:t>
      </w:r>
      <w:r>
        <w:t xml:space="preserve"> maka seluruh kinerja dari perangkat kunci pintu akan terganggu, oleh karena itu diperlukan pengawasan menggunakan </w:t>
      </w:r>
      <w:r w:rsidRPr="00A62399">
        <w:rPr>
          <w:i/>
        </w:rPr>
        <w:t>supervisor</w:t>
      </w:r>
      <w:r>
        <w:t xml:space="preserve"> untuk menjaga </w:t>
      </w:r>
      <w:r w:rsidR="00F67222">
        <w:t>kinerja dari</w:t>
      </w:r>
      <w:r>
        <w:t xml:space="preserve"> websocket.</w:t>
      </w:r>
      <w:r w:rsidR="00233C6A">
        <w:t xml:space="preserve"> </w:t>
      </w:r>
    </w:p>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42143AA4" w14:textId="77777777" w:rsidR="00BA50A3" w:rsidRDefault="00BA50A3" w:rsidP="00AE0134">
      <w:pPr>
        <w:pStyle w:val="HeadingI"/>
        <w:sectPr w:rsidR="00BA50A3" w:rsidSect="00BC266A">
          <w:footerReference w:type="default" r:id="rId60"/>
          <w:footerReference w:type="first" r:id="rId61"/>
          <w:pgSz w:w="11906" w:h="16838" w:code="9"/>
          <w:pgMar w:top="1701" w:right="1701" w:bottom="1701" w:left="1701" w:header="709" w:footer="709" w:gutter="567"/>
          <w:pgNumType w:start="17"/>
          <w:cols w:space="708"/>
          <w:titlePg/>
          <w:docGrid w:linePitch="360"/>
        </w:sectPr>
      </w:pPr>
      <w:bookmarkStart w:id="335" w:name="_Toc106612753"/>
      <w:bookmarkStart w:id="336" w:name="_Toc133873644"/>
      <w:bookmarkStart w:id="337" w:name="_Toc143523763"/>
    </w:p>
    <w:p w14:paraId="6E5796A6" w14:textId="03146FDE" w:rsidR="00610909" w:rsidRPr="00610909" w:rsidRDefault="00610909" w:rsidP="00AE0134">
      <w:pPr>
        <w:pStyle w:val="HeadingI"/>
      </w:pPr>
      <w:bookmarkStart w:id="338" w:name="_Toc144760073"/>
      <w:r w:rsidRPr="00610909">
        <w:lastRenderedPageBreak/>
        <w:t>BAB IV</w:t>
      </w:r>
      <w:bookmarkEnd w:id="335"/>
      <w:bookmarkEnd w:id="336"/>
      <w:bookmarkEnd w:id="337"/>
      <w:bookmarkEnd w:id="338"/>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339" w:name="_Toc143523764"/>
      <w:bookmarkStart w:id="340" w:name="_Toc144760074"/>
      <w:r>
        <w:t xml:space="preserve">Kajian Hasil </w:t>
      </w:r>
      <w:r w:rsidR="000C1E3E">
        <w:t>Perancangan</w:t>
      </w:r>
      <w:bookmarkEnd w:id="339"/>
      <w:bookmarkEnd w:id="340"/>
    </w:p>
    <w:p w14:paraId="0A415A2F" w14:textId="16827C4B" w:rsidR="00897C66" w:rsidRDefault="00897C66" w:rsidP="00897C66">
      <w:pPr>
        <w:ind w:firstLine="709"/>
      </w:pPr>
      <w:r>
        <w:t xml:space="preserve">Untuk melihat hasil dari perancangan API aplikasi </w:t>
      </w:r>
      <w:r w:rsidRPr="00DD79A8">
        <w:rPr>
          <w:i/>
        </w:rPr>
        <w:t>mobile</w:t>
      </w:r>
      <w:r>
        <w:t xml:space="preserve"> dan perangkat kunci pintu maka dilakukan uji coba menggunakan </w:t>
      </w:r>
      <w:r w:rsidRPr="00DD79A8">
        <w:rPr>
          <w:i/>
        </w:rPr>
        <w:t>postman</w:t>
      </w:r>
      <w:r>
        <w:t xml:space="preserve">. </w:t>
      </w:r>
      <w:r w:rsidRPr="00DD79A8">
        <w:rPr>
          <w:i/>
        </w:rPr>
        <w:t>Postman</w:t>
      </w:r>
      <w:r>
        <w:t xml:space="preserve"> merupakan sebuah </w:t>
      </w:r>
      <w:r w:rsidRPr="00DD79A8">
        <w:rPr>
          <w:i/>
        </w:rPr>
        <w:t>software</w:t>
      </w:r>
      <w:r>
        <w:t xml:space="preserve"> yang digunakan untuk melakukan </w:t>
      </w:r>
      <w:r w:rsidRPr="00DD79A8">
        <w:rPr>
          <w:i/>
        </w:rPr>
        <w:t>request</w:t>
      </w:r>
      <w:r>
        <w:t xml:space="preserve"> </w:t>
      </w:r>
      <w:r w:rsidR="00D15221">
        <w:t>ke</w:t>
      </w:r>
      <w:r>
        <w:t xml:space="preserve"> API, dengan menggunakan </w:t>
      </w:r>
      <w:r w:rsidRPr="00DD79A8">
        <w:rPr>
          <w:i/>
        </w:rPr>
        <w:t>postman</w:t>
      </w:r>
      <w:r>
        <w:t xml:space="preserve"> maka akan terlihat hasil respon yang dikirimkan oleh </w:t>
      </w:r>
      <w:r w:rsidRPr="004522B7">
        <w:rPr>
          <w:i/>
        </w:rPr>
        <w:t>server</w:t>
      </w:r>
      <w:r>
        <w:t xml:space="preserve">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341" w:name="_Toc143523765"/>
      <w:bookmarkStart w:id="342" w:name="_Toc144760075"/>
      <w:r>
        <w:t xml:space="preserve">API </w:t>
      </w:r>
      <w:r w:rsidR="000D2119" w:rsidRPr="00CC4BE1">
        <w:rPr>
          <w:i/>
        </w:rPr>
        <w:t>Login</w:t>
      </w:r>
      <w:bookmarkEnd w:id="341"/>
      <w:bookmarkEnd w:id="342"/>
    </w:p>
    <w:p w14:paraId="10011230" w14:textId="52F8A85E" w:rsidR="00DD4DD2" w:rsidRDefault="00BA3F60" w:rsidP="00DD4DD2">
      <w:pPr>
        <w:ind w:firstLine="709"/>
      </w:pPr>
      <w:r>
        <w:t xml:space="preserve">API </w:t>
      </w:r>
      <w:r w:rsidRPr="005D7ACB">
        <w:rPr>
          <w:i/>
        </w:rPr>
        <w:t>login</w:t>
      </w:r>
      <w:r>
        <w:t xml:space="preserve"> akan menerima alamat </w:t>
      </w:r>
      <w:r w:rsidR="00780C9B" w:rsidRPr="00780C9B">
        <w:rPr>
          <w:i/>
        </w:rPr>
        <w:t>email</w:t>
      </w:r>
      <w:r>
        <w:t xml:space="preserve">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w:t>
      </w:r>
      <w:r w:rsidR="0002563E">
        <w:t>di bawah</w:t>
      </w:r>
      <w:r w:rsidR="00897C66">
        <w:t>.</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30B2F7D8" w14:textId="36FCCDC5" w:rsidR="00DD4DD2" w:rsidRDefault="00CC4BE1" w:rsidP="00CC4BE1">
      <w:pPr>
        <w:pStyle w:val="LabelGambar"/>
        <w:rPr>
          <w:i/>
        </w:rPr>
      </w:pPr>
      <w:bookmarkStart w:id="343" w:name="_Toc142072581"/>
      <w:bookmarkStart w:id="344" w:name="_Toc142073198"/>
      <w:bookmarkStart w:id="345" w:name="_Toc143519983"/>
      <w:bookmarkStart w:id="346" w:name="_Toc144760165"/>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FB1F23">
        <w:rPr>
          <w:b/>
          <w:noProof/>
        </w:rPr>
        <w:t>1</w:t>
      </w:r>
      <w:r w:rsidRPr="00CC4BE1">
        <w:rPr>
          <w:b/>
        </w:rPr>
        <w:fldChar w:fldCharType="end"/>
      </w:r>
      <w:r>
        <w:t xml:space="preserve"> </w:t>
      </w:r>
      <w:r w:rsidRPr="00E71D19">
        <w:t xml:space="preserve">Hasil API </w:t>
      </w:r>
      <w:r w:rsidR="00856DED">
        <w:rPr>
          <w:i/>
        </w:rPr>
        <w:t>l</w:t>
      </w:r>
      <w:r w:rsidRPr="00CC4BE1">
        <w:rPr>
          <w:i/>
        </w:rPr>
        <w:t>ogin</w:t>
      </w:r>
      <w:bookmarkEnd w:id="343"/>
      <w:bookmarkEnd w:id="344"/>
      <w:bookmarkEnd w:id="345"/>
      <w:bookmarkEnd w:id="346"/>
    </w:p>
    <w:p w14:paraId="0BA4B906" w14:textId="77777777" w:rsidR="00CC4BE1" w:rsidRDefault="00CC4BE1" w:rsidP="00CC4BE1">
      <w:pPr>
        <w:pStyle w:val="LabelGambar"/>
      </w:pPr>
    </w:p>
    <w:p w14:paraId="2A1E4530" w14:textId="2201EB47"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B57B9F">
        <w:rPr>
          <w:i/>
        </w:rPr>
        <w:t>endpoint</w:t>
      </w:r>
      <w:r w:rsidR="00DD4DD2">
        <w:t xml:space="preserve"> “/</w:t>
      </w:r>
      <w:r w:rsidR="00DD4DD2" w:rsidRPr="00DD79A8">
        <w:rPr>
          <w:i/>
        </w:rPr>
        <w:t>api</w:t>
      </w:r>
      <w:r w:rsidR="00DD4DD2">
        <w:t>/</w:t>
      </w:r>
      <w:r w:rsidR="00DD4DD2" w:rsidRPr="00DD79A8">
        <w:rPr>
          <w:i/>
        </w:rPr>
        <w:t>login</w:t>
      </w:r>
      <w:r w:rsidR="00DD4DD2">
        <w:t xml:space="preserve">”.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50820269" w14:textId="7CA0640B" w:rsidR="00C911F8" w:rsidRDefault="00CC4BE1" w:rsidP="00CC4BE1">
      <w:pPr>
        <w:pStyle w:val="LabelGambar"/>
      </w:pPr>
      <w:bookmarkStart w:id="347" w:name="_Toc142072582"/>
      <w:bookmarkStart w:id="348" w:name="_Toc142073199"/>
      <w:bookmarkStart w:id="349" w:name="_Toc143519984"/>
      <w:bookmarkStart w:id="350" w:name="_Toc144760166"/>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FB1F23">
        <w:rPr>
          <w:b/>
          <w:noProof/>
        </w:rPr>
        <w:t>2</w:t>
      </w:r>
      <w:r w:rsidRPr="00CC4BE1">
        <w:rPr>
          <w:b/>
        </w:rPr>
        <w:fldChar w:fldCharType="end"/>
      </w:r>
      <w:r>
        <w:t xml:space="preserve"> </w:t>
      </w:r>
      <w:r w:rsidRPr="00241B4D">
        <w:t xml:space="preserve">Hasil API </w:t>
      </w:r>
      <w:r w:rsidR="00856DED">
        <w:rPr>
          <w:i/>
        </w:rPr>
        <w:t>l</w:t>
      </w:r>
      <w:r w:rsidRPr="00CC4BE1">
        <w:rPr>
          <w:i/>
        </w:rPr>
        <w:t>ogin</w:t>
      </w:r>
      <w:r w:rsidR="00856DED">
        <w:t xml:space="preserve"> </w:t>
      </w:r>
      <w:r w:rsidR="00856DED" w:rsidRPr="00856DED">
        <w:rPr>
          <w:i/>
        </w:rPr>
        <w:t>email</w:t>
      </w:r>
      <w:r w:rsidR="00856DED">
        <w:t xml:space="preserve"> belum t</w:t>
      </w:r>
      <w:r>
        <w:t>erverifikasi</w:t>
      </w:r>
      <w:bookmarkEnd w:id="347"/>
      <w:bookmarkEnd w:id="348"/>
      <w:bookmarkEnd w:id="349"/>
      <w:bookmarkEnd w:id="350"/>
    </w:p>
    <w:p w14:paraId="19D04909" w14:textId="77777777" w:rsidR="00CC4BE1" w:rsidRDefault="00CC4BE1" w:rsidP="00CC4BE1">
      <w:pPr>
        <w:pStyle w:val="LabelGambar"/>
      </w:pPr>
    </w:p>
    <w:p w14:paraId="597CFAD0" w14:textId="0466138F" w:rsidR="00BF0ACB" w:rsidRDefault="00C911F8" w:rsidP="00BF0ACB">
      <w:pPr>
        <w:ind w:firstLine="709"/>
      </w:pPr>
      <w:r>
        <w:t xml:space="preserve">Pada API </w:t>
      </w:r>
      <w:r w:rsidRPr="005D7ACB">
        <w:rPr>
          <w:i/>
        </w:rPr>
        <w:t>login</w:t>
      </w:r>
      <w:r>
        <w:t xml:space="preserve"> juga dilakukan pengecekan </w:t>
      </w:r>
      <w:r w:rsidR="00780C9B" w:rsidRPr="00780C9B">
        <w:rPr>
          <w:i/>
        </w:rPr>
        <w:t>email</w:t>
      </w:r>
      <w:r>
        <w:t xml:space="preserve"> pengguna, seper</w:t>
      </w:r>
      <w:r w:rsidR="00C429BD">
        <w:t xml:space="preserve">ti yang terlihat </w:t>
      </w:r>
      <w:r w:rsidR="00982AF0">
        <w:t>pada G</w:t>
      </w:r>
      <w:r w:rsidR="00C429BD">
        <w:t>ambar 4.2,</w:t>
      </w:r>
      <w:r>
        <w:t xml:space="preserve"> pengguna yang belum melakukan verifikasi </w:t>
      </w:r>
      <w:r w:rsidR="00780C9B" w:rsidRPr="00780C9B">
        <w:rPr>
          <w:i/>
        </w:rPr>
        <w:t>email</w:t>
      </w:r>
      <w:r>
        <w:t xml:space="preserve"> akan menerima respon status </w:t>
      </w:r>
      <w:r w:rsidR="00780C9B" w:rsidRPr="00780C9B">
        <w:rPr>
          <w:i/>
        </w:rPr>
        <w:t>email</w:t>
      </w:r>
      <w:r>
        <w:t xml:space="preserve"> belum terverifikasi</w:t>
      </w:r>
      <w:r w:rsidR="00BF0ACB">
        <w:t xml:space="preserve"> dan pengguna akan menerima kode OTP yang dikirimkan ke </w:t>
      </w:r>
      <w:r w:rsidR="00780C9B" w:rsidRPr="00780C9B">
        <w:rPr>
          <w:i/>
        </w:rPr>
        <w:t>email</w:t>
      </w:r>
      <w:r w:rsidR="00BF0ACB">
        <w:t xml:space="preserve"> pengguna seper</w:t>
      </w:r>
      <w:r w:rsidR="00982AF0">
        <w:t>ti yang terlihat pada G</w:t>
      </w:r>
      <w:r w:rsidR="00C429BD">
        <w:t>ambar 4.3</w:t>
      </w:r>
      <w:r>
        <w:t>.</w:t>
      </w:r>
      <w:r w:rsidR="00096DEC">
        <w:t xml:space="preserve"> Pada kondisi ini API juga memberikan token yang akan digunakan oleh pengguna untuk melakukan verifikasi </w:t>
      </w:r>
      <w:r w:rsidR="00780C9B" w:rsidRPr="00780C9B">
        <w:rPr>
          <w:i/>
        </w:rPr>
        <w:t>email</w:t>
      </w:r>
      <w:r w:rsidR="00096DEC">
        <w:t xml:space="preserve"> karena API untuk melakukan verifikasi </w:t>
      </w:r>
      <w:r w:rsidR="00780C9B" w:rsidRPr="00780C9B">
        <w:rPr>
          <w:i/>
        </w:rPr>
        <w:t>email</w:t>
      </w:r>
      <w:r w:rsidR="00096DEC">
        <w:t xml:space="preserve">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51D98E60" w14:textId="355628C7" w:rsidR="00C429BD" w:rsidRDefault="00C429BD" w:rsidP="00C429BD">
      <w:pPr>
        <w:pStyle w:val="LabelGambar"/>
      </w:pPr>
      <w:bookmarkStart w:id="351" w:name="_Toc142072583"/>
      <w:bookmarkStart w:id="352" w:name="_Toc142073200"/>
      <w:bookmarkStart w:id="353" w:name="_Toc143519985"/>
      <w:bookmarkStart w:id="354" w:name="_Toc144760167"/>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FB1F23">
        <w:rPr>
          <w:b/>
          <w:noProof/>
        </w:rPr>
        <w:t>3</w:t>
      </w:r>
      <w:r w:rsidRPr="00C429BD">
        <w:rPr>
          <w:b/>
        </w:rPr>
        <w:fldChar w:fldCharType="end"/>
      </w:r>
      <w:r>
        <w:t xml:space="preserve"> </w:t>
      </w:r>
      <w:r w:rsidR="00856DED">
        <w:t>Email k</w:t>
      </w:r>
      <w:r w:rsidRPr="00375298">
        <w:t>ode OTP</w:t>
      </w:r>
      <w:bookmarkEnd w:id="351"/>
      <w:bookmarkEnd w:id="352"/>
      <w:bookmarkEnd w:id="353"/>
      <w:bookmarkEnd w:id="354"/>
    </w:p>
    <w:p w14:paraId="484E638A" w14:textId="12DFD23C" w:rsidR="000D2119" w:rsidRDefault="003D142C" w:rsidP="000D2119">
      <w:pPr>
        <w:pStyle w:val="SubBabIVI"/>
        <w:ind w:left="709" w:hanging="709"/>
      </w:pPr>
      <w:bookmarkStart w:id="355" w:name="_Toc143523766"/>
      <w:bookmarkStart w:id="356" w:name="_Toc144760076"/>
      <w:r>
        <w:lastRenderedPageBreak/>
        <w:t xml:space="preserve">API </w:t>
      </w:r>
      <w:r w:rsidR="002A242B" w:rsidRPr="005D7ACB">
        <w:rPr>
          <w:i/>
        </w:rPr>
        <w:t>Logout</w:t>
      </w:r>
      <w:bookmarkEnd w:id="355"/>
      <w:bookmarkEnd w:id="356"/>
      <w:r w:rsidR="002A242B">
        <w:t xml:space="preserve"> </w:t>
      </w:r>
    </w:p>
    <w:p w14:paraId="054DD507" w14:textId="287D4731"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982AF0">
        <w:t xml:space="preserve"> dapat dilihat pada G</w:t>
      </w:r>
      <w:r w:rsidR="00012C1F">
        <w:t>ambar 4.4</w:t>
      </w:r>
      <w:r w:rsidR="003F2A90">
        <w:t xml:space="preserve"> </w:t>
      </w:r>
      <w:r w:rsidR="0002563E">
        <w:t>di bawah</w:t>
      </w:r>
      <w:r w:rsidR="003F2A90">
        <w:t>.</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13D6CF83" w14:textId="20343176" w:rsidR="003F2A90" w:rsidRDefault="005D7ACB" w:rsidP="005D7ACB">
      <w:pPr>
        <w:pStyle w:val="LabelGambar"/>
        <w:rPr>
          <w:i/>
        </w:rPr>
      </w:pPr>
      <w:bookmarkStart w:id="357" w:name="_Toc142072584"/>
      <w:bookmarkStart w:id="358" w:name="_Toc142073201"/>
      <w:bookmarkStart w:id="359" w:name="_Toc143519986"/>
      <w:bookmarkStart w:id="360" w:name="_Toc144760168"/>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FB1F23">
        <w:rPr>
          <w:b/>
          <w:noProof/>
        </w:rPr>
        <w:t>4</w:t>
      </w:r>
      <w:r w:rsidRPr="005D7ACB">
        <w:rPr>
          <w:b/>
        </w:rPr>
        <w:fldChar w:fldCharType="end"/>
      </w:r>
      <w:r>
        <w:t xml:space="preserve"> </w:t>
      </w:r>
      <w:r w:rsidRPr="00E751E1">
        <w:t xml:space="preserve">Hasil API </w:t>
      </w:r>
      <w:r w:rsidR="00856DED">
        <w:rPr>
          <w:i/>
        </w:rPr>
        <w:t>l</w:t>
      </w:r>
      <w:r w:rsidRPr="005D7ACB">
        <w:rPr>
          <w:i/>
        </w:rPr>
        <w:t>ogout</w:t>
      </w:r>
      <w:bookmarkEnd w:id="357"/>
      <w:bookmarkEnd w:id="358"/>
      <w:bookmarkEnd w:id="359"/>
      <w:bookmarkEnd w:id="360"/>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w:t>
      </w:r>
      <w:r w:rsidR="003F2A90" w:rsidRPr="00C8254C">
        <w:rPr>
          <w:i/>
        </w:rPr>
        <w:t>api</w:t>
      </w:r>
      <w:r w:rsidR="003F2A90">
        <w:t>/</w:t>
      </w:r>
      <w:r w:rsidR="003F2A90" w:rsidRPr="00C8254C">
        <w:rPr>
          <w:i/>
        </w:rPr>
        <w:t>logout</w:t>
      </w:r>
      <w:r w:rsidR="003F2A90">
        <w:t xml:space="preserve">”. API </w:t>
      </w:r>
      <w:r w:rsidR="003F2A90" w:rsidRPr="00C8254C">
        <w:rPr>
          <w:i/>
        </w:rPr>
        <w:t>logout</w:t>
      </w:r>
      <w:r w:rsidR="003F2A90">
        <w:t xml:space="preserve">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361" w:name="_Toc143523767"/>
      <w:bookmarkStart w:id="362" w:name="_Toc144760077"/>
      <w:r>
        <w:t xml:space="preserve">API </w:t>
      </w:r>
      <w:r w:rsidR="002A242B">
        <w:t>Verifikasi Email</w:t>
      </w:r>
      <w:bookmarkEnd w:id="361"/>
      <w:bookmarkEnd w:id="362"/>
    </w:p>
    <w:p w14:paraId="517259CE" w14:textId="2B9065B0" w:rsidR="00096DEC" w:rsidRDefault="00C85C85" w:rsidP="00BF0ACB">
      <w:pPr>
        <w:ind w:firstLine="709"/>
      </w:pPr>
      <w:r>
        <w:t xml:space="preserve">Pada saat pengguna melakukan </w:t>
      </w:r>
      <w:r w:rsidRPr="00065B47">
        <w:rPr>
          <w:i/>
        </w:rPr>
        <w:t>login</w:t>
      </w:r>
      <w:r>
        <w:t xml:space="preserve"> dan mendapatkan respon </w:t>
      </w:r>
      <w:r w:rsidR="00780C9B" w:rsidRPr="00780C9B">
        <w:rPr>
          <w:i/>
        </w:rPr>
        <w:t>email</w:t>
      </w:r>
      <w:r>
        <w:t xml:space="preserve"> belum terverifikas</w:t>
      </w:r>
      <w:r w:rsidR="007F1E09">
        <w:t>i maka pengguna</w:t>
      </w:r>
      <w:r>
        <w:t xml:space="preserve"> akan mendapatkan sebuah kode OTP yang dikirimkan ke </w:t>
      </w:r>
      <w:r w:rsidR="00780C9B" w:rsidRPr="00780C9B">
        <w:rPr>
          <w:i/>
        </w:rPr>
        <w:t>email</w:t>
      </w:r>
      <w:r>
        <w:t xml:space="preserve"> pengguna</w:t>
      </w:r>
      <w:r w:rsidR="00BF0ACB">
        <w:t xml:space="preserve">. </w:t>
      </w:r>
      <w:r>
        <w:t xml:space="preserve">API verifikasi </w:t>
      </w:r>
      <w:r w:rsidR="00780C9B" w:rsidRPr="00780C9B">
        <w:rPr>
          <w:i/>
        </w:rPr>
        <w:t>email</w:t>
      </w:r>
      <w:r>
        <w:t xml:space="preserve"> akan menerima </w:t>
      </w:r>
      <w:r w:rsidR="007F1E09">
        <w:t xml:space="preserve">kode </w:t>
      </w:r>
      <w:r>
        <w:t>OTP yang telah diterima</w:t>
      </w:r>
      <w:r w:rsidR="007F1E09">
        <w:t xml:space="preserve"> oleh pengguna</w:t>
      </w:r>
      <w:r>
        <w:t xml:space="preserve"> untuk melakukan verifikasi </w:t>
      </w:r>
      <w:r w:rsidR="00780C9B" w:rsidRPr="00780C9B">
        <w:rPr>
          <w:i/>
        </w:rPr>
        <w:t>email</w:t>
      </w:r>
      <w:r>
        <w:t xml:space="preserve">. </w:t>
      </w:r>
      <w:r w:rsidR="007F1E09">
        <w:t xml:space="preserve">Dengan menggunakan langkah verifikasi ini maka hanya pengguna atau operator dengan </w:t>
      </w:r>
      <w:r w:rsidR="00780C9B" w:rsidRPr="00780C9B">
        <w:rPr>
          <w:i/>
        </w:rPr>
        <w:t>email</w:t>
      </w:r>
      <w:r w:rsidR="007F1E09">
        <w:t xml:space="preserve"> yang </w:t>
      </w:r>
      <w:r w:rsidR="00C8254C">
        <w:t>benar</w:t>
      </w:r>
      <w:r w:rsidR="007F1E09">
        <w:t xml:space="preserve"> dan aktif yang dapat mengakses API sehingga akan meningkatkan keamanan dari API tersebut. </w:t>
      </w:r>
      <w:r>
        <w:t xml:space="preserve">Hasil dari API verifikasi </w:t>
      </w:r>
      <w:r w:rsidR="00780C9B" w:rsidRPr="00780C9B">
        <w:rPr>
          <w:i/>
        </w:rPr>
        <w:t>email</w:t>
      </w:r>
      <w:r w:rsidR="00982AF0">
        <w:t xml:space="preserve"> dapat dilihat pada G</w:t>
      </w:r>
      <w:r w:rsidR="007F1E09">
        <w:t>ambar 4.5</w:t>
      </w:r>
      <w:r>
        <w:t xml:space="preserve"> </w:t>
      </w:r>
      <w:r w:rsidR="0002563E">
        <w:t>di bawah</w:t>
      </w:r>
      <w:r>
        <w:t>.</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01714F59" w14:textId="10B6DD58" w:rsidR="00546308" w:rsidRDefault="007F1E09" w:rsidP="007F1E09">
      <w:pPr>
        <w:pStyle w:val="LabelGambar"/>
      </w:pPr>
      <w:bookmarkStart w:id="363" w:name="_Toc142072585"/>
      <w:bookmarkStart w:id="364" w:name="_Toc142073202"/>
      <w:bookmarkStart w:id="365" w:name="_Toc143519987"/>
      <w:bookmarkStart w:id="366" w:name="_Toc144760169"/>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FB1F23">
        <w:rPr>
          <w:b/>
          <w:noProof/>
        </w:rPr>
        <w:t>5</w:t>
      </w:r>
      <w:r w:rsidRPr="007F1E09">
        <w:rPr>
          <w:b/>
        </w:rPr>
        <w:fldChar w:fldCharType="end"/>
      </w:r>
      <w:r>
        <w:t xml:space="preserve"> </w:t>
      </w:r>
      <w:r w:rsidR="00856DED">
        <w:t>Hasil API verifikasi e</w:t>
      </w:r>
      <w:r w:rsidRPr="00406DBD">
        <w:t>mail</w:t>
      </w:r>
      <w:bookmarkEnd w:id="363"/>
      <w:bookmarkEnd w:id="364"/>
      <w:bookmarkEnd w:id="365"/>
      <w:bookmarkEnd w:id="366"/>
    </w:p>
    <w:p w14:paraId="08E970C6" w14:textId="77777777" w:rsidR="007F1E09" w:rsidRDefault="007F1E09" w:rsidP="007F1E09">
      <w:pPr>
        <w:pStyle w:val="LabelGambar"/>
      </w:pPr>
    </w:p>
    <w:p w14:paraId="72FDC439" w14:textId="5D99D2F3" w:rsidR="00546308" w:rsidRDefault="007F1E09" w:rsidP="001E5B5F">
      <w:pPr>
        <w:ind w:firstLine="709"/>
      </w:pPr>
      <w:r>
        <w:t>Gambar 4.5</w:t>
      </w:r>
      <w:r w:rsidR="00546308">
        <w:t xml:space="preserve"> menampilkan hasil dari API verifikasi </w:t>
      </w:r>
      <w:r w:rsidR="00780C9B" w:rsidRPr="00780C9B">
        <w:rPr>
          <w:i/>
        </w:rPr>
        <w:t>email</w:t>
      </w:r>
      <w:r w:rsidR="00546308">
        <w:t xml:space="preserve"> yang dikirimkan melalui </w:t>
      </w:r>
      <w:r>
        <w:rPr>
          <w:i/>
        </w:rPr>
        <w:t>end</w:t>
      </w:r>
      <w:r w:rsidR="00546308" w:rsidRPr="007F1E09">
        <w:rPr>
          <w:i/>
        </w:rPr>
        <w:t>point</w:t>
      </w:r>
      <w:r w:rsidR="00546308">
        <w:t xml:space="preserve"> “</w:t>
      </w:r>
      <w:r w:rsidR="00C8254C">
        <w:t>/</w:t>
      </w:r>
      <w:r w:rsidR="00546308" w:rsidRPr="00C8254C">
        <w:rPr>
          <w:i/>
        </w:rPr>
        <w:t>api</w:t>
      </w:r>
      <w:r w:rsidR="00546308">
        <w:t>/</w:t>
      </w:r>
      <w:r w:rsidR="00546308" w:rsidRPr="00C8254C">
        <w:rPr>
          <w:i/>
        </w:rPr>
        <w:t>verify</w:t>
      </w:r>
      <w:r w:rsidR="00546308">
        <w:t>-</w:t>
      </w:r>
      <w:r w:rsidR="00780C9B" w:rsidRPr="00780C9B">
        <w:rPr>
          <w:i/>
        </w:rPr>
        <w:t>email</w:t>
      </w:r>
      <w:r w:rsidR="00546308">
        <w:t>”.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xml:space="preserve">. API verifikasi </w:t>
      </w:r>
      <w:r w:rsidR="00780C9B" w:rsidRPr="00780C9B">
        <w:rPr>
          <w:i/>
        </w:rPr>
        <w:t>email</w:t>
      </w:r>
      <w:r w:rsidR="001E5B5F">
        <w:t xml:space="preserve"> juga akan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w:t>
      </w:r>
      <w:r w:rsidR="0002563E">
        <w:t>di bawah</w:t>
      </w:r>
      <w:r w:rsidR="001E5B5F">
        <w:t>.</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0A6F1EB6" w14:textId="1AFAFF4E" w:rsidR="007F1E09" w:rsidRDefault="007F1E09" w:rsidP="007F1E09">
      <w:pPr>
        <w:pStyle w:val="LabelGambar"/>
      </w:pPr>
      <w:bookmarkStart w:id="367" w:name="_Toc142072586"/>
      <w:bookmarkStart w:id="368" w:name="_Toc142073203"/>
      <w:bookmarkStart w:id="369" w:name="_Toc143519988"/>
      <w:bookmarkStart w:id="370" w:name="_Toc144760170"/>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FB1F23">
        <w:rPr>
          <w:b/>
          <w:noProof/>
        </w:rPr>
        <w:t>6</w:t>
      </w:r>
      <w:r w:rsidRPr="007F1E09">
        <w:rPr>
          <w:b/>
        </w:rPr>
        <w:fldChar w:fldCharType="end"/>
      </w:r>
      <w:r>
        <w:t xml:space="preserve"> </w:t>
      </w:r>
      <w:r w:rsidR="00856DED">
        <w:t>Kode OTP k</w:t>
      </w:r>
      <w:r w:rsidRPr="00F9049B">
        <w:t>adaluarsa</w:t>
      </w:r>
      <w:bookmarkEnd w:id="367"/>
      <w:bookmarkEnd w:id="368"/>
      <w:bookmarkEnd w:id="369"/>
      <w:bookmarkEnd w:id="370"/>
    </w:p>
    <w:p w14:paraId="386118B9" w14:textId="682F9C29" w:rsidR="002A242B" w:rsidRDefault="003D142C" w:rsidP="000D2119">
      <w:pPr>
        <w:pStyle w:val="SubBabIVI"/>
        <w:ind w:left="709" w:hanging="709"/>
      </w:pPr>
      <w:bookmarkStart w:id="371" w:name="_Toc143523768"/>
      <w:bookmarkStart w:id="372" w:name="_Toc144760078"/>
      <w:r>
        <w:lastRenderedPageBreak/>
        <w:t xml:space="preserve">API </w:t>
      </w:r>
      <w:r w:rsidR="002A242B" w:rsidRPr="00C146E0">
        <w:rPr>
          <w:i/>
        </w:rPr>
        <w:t>Reset</w:t>
      </w:r>
      <w:r w:rsidR="002A242B">
        <w:t xml:space="preserve"> </w:t>
      </w:r>
      <w:r w:rsidR="002A242B" w:rsidRPr="00C146E0">
        <w:rPr>
          <w:i/>
        </w:rPr>
        <w:t>Password</w:t>
      </w:r>
      <w:bookmarkEnd w:id="371"/>
      <w:bookmarkEnd w:id="372"/>
    </w:p>
    <w:p w14:paraId="741E2B08" w14:textId="3085E0D2" w:rsidR="000A508A" w:rsidRDefault="00846743" w:rsidP="00846743">
      <w:pPr>
        <w:ind w:firstLine="709"/>
      </w:pPr>
      <w:r>
        <w:t xml:space="preserve">API </w:t>
      </w:r>
      <w:r w:rsidRPr="00C146E0">
        <w:rPr>
          <w:i/>
        </w:rPr>
        <w:t>reset</w:t>
      </w:r>
      <w:r>
        <w:t xml:space="preserve"> </w:t>
      </w:r>
      <w:r w:rsidRPr="00C146E0">
        <w:rPr>
          <w:i/>
        </w:rPr>
        <w:t>password</w:t>
      </w:r>
      <w:r>
        <w:t xml:space="preserve"> akan menerima </w:t>
      </w:r>
      <w:r w:rsidR="00780C9B" w:rsidRPr="00780C9B">
        <w:rPr>
          <w:i/>
        </w:rPr>
        <w:t>email</w:t>
      </w:r>
      <w:r>
        <w:t xml:space="preserve"> dari pengguna dan mengirimkan </w:t>
      </w:r>
      <w:r w:rsidR="00C8254C">
        <w:rPr>
          <w:i/>
        </w:rPr>
        <w:t>link</w:t>
      </w:r>
      <w:r>
        <w:t xml:space="preserve"> yang dapat digunakan untuk membuat </w:t>
      </w:r>
      <w:r w:rsidRPr="00C146E0">
        <w:rPr>
          <w:i/>
        </w:rPr>
        <w:t>password</w:t>
      </w:r>
      <w:r>
        <w:t xml:space="preserve"> baru ke </w:t>
      </w:r>
      <w:r w:rsidR="00780C9B" w:rsidRPr="00780C9B">
        <w:rPr>
          <w:i/>
        </w:rPr>
        <w:t>email</w:t>
      </w:r>
      <w:r>
        <w:t xml:space="preserve">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w:t>
      </w:r>
      <w:r w:rsidR="0002563E">
        <w:t>di bawah</w:t>
      </w:r>
      <w:r>
        <w:t>.</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073BA09D" w14:textId="68C60A8C" w:rsidR="00DE7BD9" w:rsidRDefault="00C146E0" w:rsidP="00C146E0">
      <w:pPr>
        <w:pStyle w:val="LabelGambar"/>
        <w:rPr>
          <w:i/>
        </w:rPr>
      </w:pPr>
      <w:bookmarkStart w:id="373" w:name="_Toc142072587"/>
      <w:bookmarkStart w:id="374" w:name="_Toc142073204"/>
      <w:bookmarkStart w:id="375" w:name="_Toc143519989"/>
      <w:bookmarkStart w:id="376" w:name="_Toc144760171"/>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FB1F23">
        <w:rPr>
          <w:b/>
          <w:noProof/>
        </w:rPr>
        <w:t>7</w:t>
      </w:r>
      <w:r w:rsidRPr="00C146E0">
        <w:rPr>
          <w:b/>
        </w:rPr>
        <w:fldChar w:fldCharType="end"/>
      </w:r>
      <w:r>
        <w:t xml:space="preserve"> </w:t>
      </w:r>
      <w:r w:rsidR="00856DED">
        <w:t>Hasil API r</w:t>
      </w:r>
      <w:r w:rsidRPr="00C146E0">
        <w:rPr>
          <w:i/>
        </w:rPr>
        <w:t>eset</w:t>
      </w:r>
      <w:r w:rsidRPr="004D2361">
        <w:t xml:space="preserve"> </w:t>
      </w:r>
      <w:r w:rsidR="00856DED">
        <w:rPr>
          <w:i/>
        </w:rPr>
        <w:t>p</w:t>
      </w:r>
      <w:r w:rsidRPr="00C146E0">
        <w:rPr>
          <w:i/>
        </w:rPr>
        <w:t>assword</w:t>
      </w:r>
      <w:bookmarkEnd w:id="373"/>
      <w:bookmarkEnd w:id="374"/>
      <w:bookmarkEnd w:id="375"/>
      <w:bookmarkEnd w:id="376"/>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1EF43022" w14:textId="0806BCC5" w:rsidR="00C146E0" w:rsidRDefault="00C146E0" w:rsidP="00C146E0">
      <w:pPr>
        <w:pStyle w:val="LabelGambar"/>
      </w:pPr>
      <w:bookmarkStart w:id="377" w:name="_Toc142072588"/>
      <w:bookmarkStart w:id="378" w:name="_Toc142073205"/>
      <w:bookmarkStart w:id="379" w:name="_Toc143519990"/>
      <w:bookmarkStart w:id="380" w:name="_Toc144760172"/>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FB1F23">
        <w:rPr>
          <w:b/>
          <w:noProof/>
        </w:rPr>
        <w:t>8</w:t>
      </w:r>
      <w:r w:rsidRPr="00C146E0">
        <w:rPr>
          <w:b/>
        </w:rPr>
        <w:fldChar w:fldCharType="end"/>
      </w:r>
      <w:r>
        <w:t xml:space="preserve"> </w:t>
      </w:r>
      <w:r w:rsidRPr="0001160C">
        <w:t xml:space="preserve">Email </w:t>
      </w:r>
      <w:r w:rsidR="00856DED">
        <w:rPr>
          <w:i/>
        </w:rPr>
        <w:t>r</w:t>
      </w:r>
      <w:r w:rsidRPr="00412987">
        <w:rPr>
          <w:i/>
        </w:rPr>
        <w:t>eset</w:t>
      </w:r>
      <w:r w:rsidRPr="0001160C">
        <w:t xml:space="preserve"> </w:t>
      </w:r>
      <w:r w:rsidR="00856DED">
        <w:rPr>
          <w:i/>
        </w:rPr>
        <w:t>p</w:t>
      </w:r>
      <w:r w:rsidRPr="00412987">
        <w:rPr>
          <w:i/>
        </w:rPr>
        <w:t>assword</w:t>
      </w:r>
      <w:bookmarkEnd w:id="377"/>
      <w:bookmarkEnd w:id="378"/>
      <w:bookmarkEnd w:id="379"/>
      <w:bookmarkEnd w:id="380"/>
    </w:p>
    <w:p w14:paraId="39C4C435" w14:textId="77777777" w:rsidR="00C146E0" w:rsidRDefault="00C146E0" w:rsidP="00C146E0">
      <w:pPr>
        <w:pStyle w:val="LabelGambar"/>
      </w:pPr>
    </w:p>
    <w:p w14:paraId="50BA36F4" w14:textId="2BBAEFBA"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w:t>
      </w:r>
      <w:r w:rsidR="00846743" w:rsidRPr="00C8254C">
        <w:rPr>
          <w:i/>
        </w:rPr>
        <w:t>api</w:t>
      </w:r>
      <w:r w:rsidR="00846743">
        <w:t>/</w:t>
      </w:r>
      <w:r w:rsidR="00DE7BD9" w:rsidRPr="00C8254C">
        <w:rPr>
          <w:i/>
        </w:rPr>
        <w:t>reset</w:t>
      </w:r>
      <w:r w:rsidR="00DE7BD9">
        <w:t>-</w:t>
      </w:r>
      <w:r w:rsidR="00DE7BD9" w:rsidRPr="00C8254C">
        <w:rPr>
          <w:i/>
        </w:rPr>
        <w:t>password</w:t>
      </w:r>
      <w:r w:rsidR="00DE7BD9">
        <w:t xml:space="preserve">”. Pengguna akan mengirimkan alamat </w:t>
      </w:r>
      <w:r w:rsidR="00780C9B" w:rsidRPr="00780C9B">
        <w:rPr>
          <w:i/>
        </w:rPr>
        <w:t>email</w:t>
      </w:r>
      <w:r w:rsidR="00DE7BD9">
        <w:t xml:space="preserve"> pada </w:t>
      </w:r>
      <w:r w:rsidR="00DE7BD9" w:rsidRPr="00C146E0">
        <w:rPr>
          <w:i/>
        </w:rPr>
        <w:t>body</w:t>
      </w:r>
      <w:r w:rsidR="00DE7BD9">
        <w:t xml:space="preserve"> </w:t>
      </w:r>
      <w:r w:rsidR="00DE7BD9" w:rsidRPr="00C146E0">
        <w:rPr>
          <w:i/>
        </w:rPr>
        <w:t>request</w:t>
      </w:r>
      <w:r w:rsidR="00DE7BD9">
        <w:t xml:space="preserve"> dan API akan memberikan respon status beserta data alamat </w:t>
      </w:r>
      <w:r w:rsidR="00780C9B" w:rsidRPr="00780C9B">
        <w:rPr>
          <w:i/>
        </w:rPr>
        <w:t>email</w:t>
      </w:r>
      <w:r w:rsidR="00DE7BD9">
        <w:t xml:space="preserve">. </w:t>
      </w:r>
      <w:r w:rsidR="00DE7BD9">
        <w:lastRenderedPageBreak/>
        <w:t xml:space="preserve">Pada proses ini API juga akan mengirimkan </w:t>
      </w:r>
      <w:r w:rsidR="00C8254C">
        <w:rPr>
          <w:i/>
        </w:rPr>
        <w:t>link</w:t>
      </w:r>
      <w:r w:rsidR="00DE7BD9">
        <w:t xml:space="preserve"> </w:t>
      </w:r>
      <w:r w:rsidR="00DE7BD9" w:rsidRPr="00C146E0">
        <w:rPr>
          <w:i/>
        </w:rPr>
        <w:t>reset</w:t>
      </w:r>
      <w:r w:rsidR="00DE7BD9">
        <w:t xml:space="preserve"> </w:t>
      </w:r>
      <w:r w:rsidR="00DE7BD9" w:rsidRPr="00C146E0">
        <w:rPr>
          <w:i/>
        </w:rPr>
        <w:t>password</w:t>
      </w:r>
      <w:r w:rsidR="00DE7BD9">
        <w:t xml:space="preserve"> ke </w:t>
      </w:r>
      <w:r w:rsidR="00780C9B" w:rsidRPr="00780C9B">
        <w:rPr>
          <w:i/>
        </w:rPr>
        <w:t>email</w:t>
      </w:r>
      <w:r w:rsidR="00DE7BD9">
        <w:t xml:space="preserve"> pengguna seper</w:t>
      </w:r>
      <w:r w:rsidR="00982AF0">
        <w:t>ti yang terlihat pada G</w:t>
      </w:r>
      <w:r w:rsidR="001569AE">
        <w:t>ambar 4.8</w:t>
      </w:r>
      <w:r w:rsidR="00DE7BD9">
        <w:t xml:space="preserve">, pengguna dapat menggunakan </w:t>
      </w:r>
      <w:r w:rsidR="00C8254C">
        <w:rPr>
          <w:i/>
        </w:rPr>
        <w:t>link</w:t>
      </w:r>
      <w:r w:rsidR="00DE7BD9">
        <w:t xml:space="preserve">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381" w:name="_Toc143523769"/>
      <w:bookmarkStart w:id="382" w:name="_Toc144760079"/>
      <w:r>
        <w:t xml:space="preserve">API </w:t>
      </w:r>
      <w:r w:rsidR="002A242B">
        <w:t xml:space="preserve">Ganti </w:t>
      </w:r>
      <w:r w:rsidR="002A242B" w:rsidRPr="00E5324F">
        <w:rPr>
          <w:i/>
        </w:rPr>
        <w:t>Password</w:t>
      </w:r>
      <w:bookmarkEnd w:id="381"/>
      <w:bookmarkEnd w:id="382"/>
    </w:p>
    <w:p w14:paraId="6D21574B" w14:textId="1AD50566" w:rsidR="00DE7BD9" w:rsidRDefault="00B81E1A" w:rsidP="00B81E1A">
      <w:pPr>
        <w:ind w:firstLine="709"/>
      </w:pPr>
      <w:r>
        <w:t xml:space="preserve">API ganti </w:t>
      </w:r>
      <w:r w:rsidRPr="00412987">
        <w:rPr>
          <w:i/>
        </w:rPr>
        <w:t>password</w:t>
      </w:r>
      <w:r>
        <w:t xml:space="preserve">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982AF0">
        <w:t xml:space="preserve"> dapat dilihat pada G</w:t>
      </w:r>
      <w:r w:rsidR="007068A8">
        <w:t>ambar 4.9</w:t>
      </w:r>
      <w:r>
        <w:t xml:space="preserve"> </w:t>
      </w:r>
      <w:r w:rsidR="0002563E">
        <w:t>di bawah</w:t>
      </w:r>
      <w:r>
        <w:t>.</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304B52E8" w14:textId="3AD07E91" w:rsidR="00E5324F" w:rsidRDefault="00E5324F" w:rsidP="00E5324F">
      <w:pPr>
        <w:pStyle w:val="LabelGambar"/>
      </w:pPr>
      <w:bookmarkStart w:id="383" w:name="_Toc142072589"/>
      <w:bookmarkStart w:id="384" w:name="_Toc142073206"/>
      <w:bookmarkStart w:id="385" w:name="_Toc143519991"/>
      <w:bookmarkStart w:id="386" w:name="_Toc144760173"/>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FB1F23">
        <w:rPr>
          <w:b/>
          <w:noProof/>
        </w:rPr>
        <w:t>9</w:t>
      </w:r>
      <w:r w:rsidRPr="00E5324F">
        <w:rPr>
          <w:b/>
        </w:rPr>
        <w:fldChar w:fldCharType="end"/>
      </w:r>
      <w:r>
        <w:t xml:space="preserve"> </w:t>
      </w:r>
      <w:r w:rsidR="00856DED">
        <w:t>Hasil API g</w:t>
      </w:r>
      <w:r w:rsidRPr="00FD3DB7">
        <w:t xml:space="preserve">anti </w:t>
      </w:r>
      <w:r w:rsidR="00856DED">
        <w:rPr>
          <w:i/>
        </w:rPr>
        <w:t>p</w:t>
      </w:r>
      <w:r w:rsidRPr="00E5324F">
        <w:rPr>
          <w:i/>
        </w:rPr>
        <w:t>assword</w:t>
      </w:r>
      <w:bookmarkEnd w:id="383"/>
      <w:bookmarkEnd w:id="384"/>
      <w:bookmarkEnd w:id="385"/>
      <w:bookmarkEnd w:id="386"/>
    </w:p>
    <w:p w14:paraId="6CE418C5" w14:textId="77777777" w:rsidR="00E5324F" w:rsidRDefault="00E5324F" w:rsidP="00E5324F">
      <w:pPr>
        <w:pStyle w:val="LabelGambar"/>
      </w:pPr>
    </w:p>
    <w:p w14:paraId="224959CB" w14:textId="69AF7510"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B57B9F">
        <w:rPr>
          <w:i/>
        </w:rPr>
        <w:t>endpoint</w:t>
      </w:r>
      <w:r w:rsidR="009C475D">
        <w:t xml:space="preserve"> “/</w:t>
      </w:r>
      <w:r w:rsidR="009C475D" w:rsidRPr="00C8254C">
        <w:rPr>
          <w:i/>
        </w:rPr>
        <w:t>api</w:t>
      </w:r>
      <w:r w:rsidR="009C475D">
        <w:t>/</w:t>
      </w:r>
      <w:r w:rsidR="009C475D" w:rsidRPr="00C8254C">
        <w:rPr>
          <w:i/>
        </w:rPr>
        <w:t>change</w:t>
      </w:r>
      <w:r w:rsidR="009C475D">
        <w:t>-</w:t>
      </w:r>
      <w:r w:rsidR="009C475D" w:rsidRPr="00C8254C">
        <w:rPr>
          <w:i/>
        </w:rPr>
        <w:t>password</w:t>
      </w:r>
      <w:r w:rsidR="009C475D">
        <w:t xml:space="preserve">”.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rsidR="000C2956">
        <w:t>, pengguna</w:t>
      </w:r>
      <w:r>
        <w:t xml:space="preserve"> juga meme</w:t>
      </w:r>
      <w:r w:rsidR="009C475D">
        <w:t xml:space="preserve">rlukan token </w:t>
      </w:r>
      <w:r w:rsidR="009C475D" w:rsidRPr="00E5324F">
        <w:rPr>
          <w:i/>
        </w:rPr>
        <w:t>login</w:t>
      </w:r>
      <w:r w:rsidR="009C475D">
        <w:t xml:space="preserve"> untuk mengakses </w:t>
      </w:r>
      <w:r w:rsidR="00B57B9F">
        <w:rPr>
          <w:i/>
        </w:rPr>
        <w:t>end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w:t>
      </w:r>
      <w:r w:rsidR="007F0CE3" w:rsidRPr="00412987">
        <w:rPr>
          <w:i/>
        </w:rPr>
        <w:t>password</w:t>
      </w:r>
      <w:r w:rsidR="007F0CE3">
        <w:t xml:space="preserve"> maka pengguna dan operator dapat mengganti </w:t>
      </w:r>
      <w:r w:rsidR="007F0CE3" w:rsidRPr="00412987">
        <w:rPr>
          <w:i/>
        </w:rPr>
        <w:t>password</w:t>
      </w:r>
      <w:r w:rsidR="007F0CE3">
        <w:t xml:space="preserve"> secara berkala sesuai dengan kehendak masing-masing untuk meningkatkan </w:t>
      </w:r>
      <w:r w:rsidR="00622B18">
        <w:t>keamanan</w:t>
      </w:r>
      <w:r w:rsidR="007F0CE3">
        <w:t xml:space="preserve"> akun.</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387" w:name="_Toc143523770"/>
      <w:bookmarkStart w:id="388" w:name="_Toc144760080"/>
      <w:r>
        <w:lastRenderedPageBreak/>
        <w:t xml:space="preserve">API </w:t>
      </w:r>
      <w:r w:rsidR="002A242B">
        <w:t>Ganti Profil</w:t>
      </w:r>
      <w:bookmarkEnd w:id="387"/>
      <w:bookmarkEnd w:id="388"/>
    </w:p>
    <w:p w14:paraId="378C73F5" w14:textId="722C2DF3" w:rsidR="008F4278" w:rsidRDefault="009C475D" w:rsidP="009C475D">
      <w:pPr>
        <w:ind w:firstLine="709"/>
      </w:pPr>
      <w:r>
        <w:t xml:space="preserve">API ganti profil akan menerima data pengguna yang akan diganti seperti nama, </w:t>
      </w:r>
      <w:r w:rsidR="00780C9B" w:rsidRPr="00780C9B">
        <w:rPr>
          <w:i/>
        </w:rPr>
        <w:t>email</w:t>
      </w:r>
      <w:r>
        <w:t>,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982AF0">
        <w:t>lihat pada G</w:t>
      </w:r>
      <w:r w:rsidR="003F1C17">
        <w:t>ambar 4.10</w:t>
      </w:r>
      <w:r w:rsidR="0034254A">
        <w:t xml:space="preserve"> </w:t>
      </w:r>
      <w:r w:rsidR="0002563E">
        <w:t>di bawah</w:t>
      </w:r>
      <w:r w:rsidR="0034254A">
        <w:t>.</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6A49498D" w14:textId="2D0E76D9" w:rsidR="0034254A" w:rsidRDefault="003F1C17" w:rsidP="003F1C17">
      <w:pPr>
        <w:pStyle w:val="LabelGambar"/>
      </w:pPr>
      <w:bookmarkStart w:id="389" w:name="_Toc142072590"/>
      <w:bookmarkStart w:id="390" w:name="_Toc142073207"/>
      <w:bookmarkStart w:id="391" w:name="_Toc143519992"/>
      <w:bookmarkStart w:id="392" w:name="_Toc144760174"/>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FB1F23">
        <w:rPr>
          <w:b/>
          <w:noProof/>
        </w:rPr>
        <w:t>10</w:t>
      </w:r>
      <w:r w:rsidRPr="003F1C17">
        <w:rPr>
          <w:b/>
        </w:rPr>
        <w:fldChar w:fldCharType="end"/>
      </w:r>
      <w:r>
        <w:t xml:space="preserve"> </w:t>
      </w:r>
      <w:r w:rsidR="00856DED">
        <w:t>API ganti p</w:t>
      </w:r>
      <w:r w:rsidRPr="00FD24BB">
        <w:t>rofil</w:t>
      </w:r>
      <w:bookmarkEnd w:id="389"/>
      <w:bookmarkEnd w:id="390"/>
      <w:bookmarkEnd w:id="391"/>
      <w:bookmarkEnd w:id="392"/>
    </w:p>
    <w:p w14:paraId="649587BF" w14:textId="77777777" w:rsidR="003F1C17" w:rsidRDefault="003F1C17" w:rsidP="003F1C17">
      <w:pPr>
        <w:pStyle w:val="LabelGambar"/>
      </w:pPr>
    </w:p>
    <w:p w14:paraId="0C59FAF7" w14:textId="0B642D30"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rsidRPr="000C2956">
        <w:rPr>
          <w:i/>
        </w:rPr>
        <w:t>api</w:t>
      </w:r>
      <w:r>
        <w:t>/</w:t>
      </w:r>
      <w:r w:rsidRPr="000C2956">
        <w:rPr>
          <w:i/>
        </w:rPr>
        <w:t>update</w:t>
      </w:r>
      <w:r>
        <w:t>-</w:t>
      </w:r>
      <w:r w:rsidRPr="000C2956">
        <w:rPr>
          <w:i/>
        </w:rPr>
        <w:t>profile</w:t>
      </w:r>
      <w:r>
        <w:t>”. Pengguna</w:t>
      </w:r>
      <w:r w:rsidR="0034254A">
        <w:t xml:space="preserve"> akan mengirimkan data yang akan diganti seperti nama, </w:t>
      </w:r>
      <w:r w:rsidR="00780C9B" w:rsidRPr="00780C9B">
        <w:rPr>
          <w:i/>
        </w:rPr>
        <w:t>email</w:t>
      </w:r>
      <w:r w:rsidR="0034254A">
        <w:t xml:space="preserve">,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w:t>
      </w:r>
      <w:r w:rsidR="002F3522">
        <w:t>diubah</w:t>
      </w:r>
      <w:r w:rsidR="0034254A">
        <w:t xml:space="preserve"> seper</w:t>
      </w:r>
      <w:r w:rsidR="00982AF0">
        <w:t>ti yang terlihat pada G</w:t>
      </w:r>
      <w:r>
        <w:t>ambar 4.10</w:t>
      </w:r>
      <w:r w:rsidR="0034254A">
        <w:t xml:space="preserve"> </w:t>
      </w:r>
      <w:r w:rsidR="0002563E">
        <w:t>di atas</w:t>
      </w:r>
      <w:r w:rsidR="0034254A">
        <w:t>.</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393" w:name="_Toc143523771"/>
      <w:bookmarkStart w:id="394" w:name="_Toc144760081"/>
      <w:r>
        <w:t xml:space="preserve">API </w:t>
      </w:r>
      <w:r w:rsidR="002A242B">
        <w:t>Lihat Avatar</w:t>
      </w:r>
      <w:bookmarkEnd w:id="393"/>
      <w:bookmarkEnd w:id="394"/>
    </w:p>
    <w:p w14:paraId="3C9FEAF6" w14:textId="717149BB"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w:t>
      </w:r>
      <w:r w:rsidR="00622B18">
        <w:t>akan</w:t>
      </w:r>
      <w:r w:rsidR="00DC58BC">
        <w:t xml:space="preserve"> memberikan respon berupa gambar avatar dari setiap pengguna atau operator untuk ditampilkan pada </w:t>
      </w:r>
      <w:r w:rsidR="009D6751">
        <w:t xml:space="preserve">masing-masing </w:t>
      </w:r>
      <w:r w:rsidR="00DC58BC">
        <w:t xml:space="preserve">aplikasi </w:t>
      </w:r>
      <w:r w:rsidR="00DC58BC" w:rsidRPr="009D6751">
        <w:rPr>
          <w:i/>
        </w:rPr>
        <w:t>mobile</w:t>
      </w:r>
      <w:r w:rsidR="00DC58BC">
        <w:t xml:space="preserve">. </w:t>
      </w:r>
      <w:r>
        <w:t>Hasil dari API l</w:t>
      </w:r>
      <w:r w:rsidR="00982AF0">
        <w:t>ihat avatar dapat dilihat pada G</w:t>
      </w:r>
      <w:r>
        <w:t xml:space="preserve">ambar </w:t>
      </w:r>
      <w:r w:rsidR="00DC58BC">
        <w:t xml:space="preserve">4.11 </w:t>
      </w:r>
      <w:r>
        <w:t xml:space="preserve"> </w:t>
      </w:r>
      <w:r w:rsidR="0002563E">
        <w:t>di bawah</w:t>
      </w:r>
      <w:r>
        <w:t>.</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2C8ED874" w14:textId="4E432A3A" w:rsidR="00985BC4" w:rsidRDefault="00DC58BC" w:rsidP="00DC58BC">
      <w:pPr>
        <w:pStyle w:val="LabelGambar"/>
      </w:pPr>
      <w:bookmarkStart w:id="395" w:name="_Toc142072591"/>
      <w:bookmarkStart w:id="396" w:name="_Toc142073208"/>
      <w:bookmarkStart w:id="397" w:name="_Toc143519993"/>
      <w:bookmarkStart w:id="398" w:name="_Toc144760175"/>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FB1F23">
        <w:rPr>
          <w:b/>
          <w:noProof/>
        </w:rPr>
        <w:t>11</w:t>
      </w:r>
      <w:r w:rsidRPr="00DC58BC">
        <w:rPr>
          <w:b/>
        </w:rPr>
        <w:fldChar w:fldCharType="end"/>
      </w:r>
      <w:r>
        <w:t xml:space="preserve"> </w:t>
      </w:r>
      <w:r w:rsidR="00856DED">
        <w:t>Hasil API lihat a</w:t>
      </w:r>
      <w:r w:rsidRPr="00140A26">
        <w:t>vatar</w:t>
      </w:r>
      <w:bookmarkEnd w:id="395"/>
      <w:bookmarkEnd w:id="396"/>
      <w:bookmarkEnd w:id="397"/>
      <w:bookmarkEnd w:id="398"/>
    </w:p>
    <w:p w14:paraId="57BCEFD9" w14:textId="77777777" w:rsidR="00DC58BC" w:rsidRDefault="00DC58BC" w:rsidP="00DC58BC">
      <w:pPr>
        <w:pStyle w:val="LabelGambar"/>
      </w:pPr>
    </w:p>
    <w:p w14:paraId="7F12A7EA" w14:textId="5EC06656" w:rsidR="00985BC4" w:rsidRDefault="00DC58BC" w:rsidP="00985BC4">
      <w:pPr>
        <w:ind w:firstLine="709"/>
      </w:pPr>
      <w:r>
        <w:t>Gambar 4.11</w:t>
      </w:r>
      <w:r w:rsidR="009D6751">
        <w:t xml:space="preserve"> merupakan hasil dari API lih</w:t>
      </w:r>
      <w:r w:rsidR="00985BC4">
        <w:t xml:space="preserve">at avatar yang dikirimkan melalui </w:t>
      </w:r>
      <w:r w:rsidR="00985BC4" w:rsidRPr="00DC58BC">
        <w:rPr>
          <w:i/>
        </w:rPr>
        <w:t>endpoint</w:t>
      </w:r>
      <w:r w:rsidR="00985BC4">
        <w:t xml:space="preserve"> “</w:t>
      </w:r>
      <w:r w:rsidR="00B06C7E">
        <w:t>/</w:t>
      </w:r>
      <w:r w:rsidR="00985BC4" w:rsidRPr="009D6751">
        <w:rPr>
          <w:i/>
        </w:rPr>
        <w:t>api</w:t>
      </w:r>
      <w:r w:rsidR="00985BC4">
        <w:t>/</w:t>
      </w:r>
      <w:r w:rsidR="00985BC4" w:rsidRPr="009D6751">
        <w:rPr>
          <w:i/>
        </w:rPr>
        <w:t>avatar</w:t>
      </w:r>
      <w:r w:rsidR="00985BC4">
        <w:t xml:space="preserve">”,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rsidR="009D6751">
        <w:t xml:space="preserve"> untuk avatar yang telah</w:t>
      </w:r>
      <w:r>
        <w:t xml:space="preserve"> disediakan oleh </w:t>
      </w:r>
      <w:r w:rsidRPr="004522B7">
        <w:rPr>
          <w:i/>
        </w:rPr>
        <w:t>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399" w:name="_Toc143523772"/>
      <w:bookmarkStart w:id="400" w:name="_Toc144760082"/>
      <w:r>
        <w:t xml:space="preserve">API </w:t>
      </w:r>
      <w:r w:rsidR="002A242B">
        <w:t>Ganti Avatar</w:t>
      </w:r>
      <w:bookmarkEnd w:id="399"/>
      <w:bookmarkEnd w:id="400"/>
    </w:p>
    <w:p w14:paraId="13DF7A1E" w14:textId="60B19085" w:rsidR="00735008" w:rsidRDefault="005C1E34" w:rsidP="00AA103B">
      <w:pPr>
        <w:ind w:firstLine="709"/>
      </w:pPr>
      <w:r>
        <w:t xml:space="preserve">Pengguna dan operator dapat memperbarui gambar avatar melalui aplikasi </w:t>
      </w:r>
      <w:r w:rsidRPr="00C036CE">
        <w:rPr>
          <w:i/>
        </w:rPr>
        <w:t>mobile</w:t>
      </w:r>
      <w:r>
        <w:t xml:space="preserve">. </w:t>
      </w:r>
      <w:r w:rsidR="00735008">
        <w:t xml:space="preserve">Untuk mengganti avatar melalui aplikasi </w:t>
      </w:r>
      <w:r w:rsidR="00735008" w:rsidRPr="00C036CE">
        <w:rPr>
          <w:i/>
        </w:rPr>
        <w:t>mobile</w:t>
      </w:r>
      <w:r w:rsidR="00735008">
        <w:t xml:space="preserv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w:t>
      </w:r>
      <w:r w:rsidR="00AD21FF">
        <w:t>diizinkan</w:t>
      </w:r>
      <w:r>
        <w:t xml:space="preserve">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982AF0">
        <w:t>ar dapat dilihat pada G</w:t>
      </w:r>
      <w:r w:rsidR="00356D33">
        <w:t>ambar 4.12</w:t>
      </w:r>
      <w:r w:rsidR="00735008">
        <w:t xml:space="preserve"> </w:t>
      </w:r>
      <w:r w:rsidR="0002563E">
        <w:t>di bawah</w:t>
      </w:r>
      <w:r w:rsidR="00735008">
        <w:t xml:space="preserve">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13B3352A" w14:textId="3E5B2AF1" w:rsidR="00B06C7E" w:rsidRDefault="007619C6" w:rsidP="007619C6">
      <w:pPr>
        <w:pStyle w:val="LabelGambar"/>
      </w:pPr>
      <w:bookmarkStart w:id="401" w:name="_Toc142072592"/>
      <w:bookmarkStart w:id="402" w:name="_Toc142073209"/>
      <w:bookmarkStart w:id="403" w:name="_Toc143519994"/>
      <w:bookmarkStart w:id="404" w:name="_Toc144760176"/>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FB1F23">
        <w:rPr>
          <w:b/>
          <w:noProof/>
        </w:rPr>
        <w:t>12</w:t>
      </w:r>
      <w:r w:rsidRPr="007619C6">
        <w:rPr>
          <w:b/>
        </w:rPr>
        <w:fldChar w:fldCharType="end"/>
      </w:r>
      <w:r>
        <w:t xml:space="preserve"> </w:t>
      </w:r>
      <w:r w:rsidR="00856DED">
        <w:t>Hasil API ganti a</w:t>
      </w:r>
      <w:r w:rsidRPr="00CD1EF1">
        <w:t>vatar</w:t>
      </w:r>
      <w:bookmarkEnd w:id="401"/>
      <w:bookmarkEnd w:id="402"/>
      <w:bookmarkEnd w:id="403"/>
      <w:bookmarkEnd w:id="404"/>
    </w:p>
    <w:p w14:paraId="3AD21D31" w14:textId="77777777" w:rsidR="007619C6" w:rsidRDefault="007619C6" w:rsidP="007619C6">
      <w:pPr>
        <w:pStyle w:val="LabelGambar"/>
      </w:pPr>
    </w:p>
    <w:p w14:paraId="5D0B505E" w14:textId="3F734A35"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w:t>
      </w:r>
      <w:r w:rsidR="00B06C7E" w:rsidRPr="00C036CE">
        <w:rPr>
          <w:i/>
        </w:rPr>
        <w:t>api</w:t>
      </w:r>
      <w:r w:rsidR="00B06C7E">
        <w:t>/</w:t>
      </w:r>
      <w:r w:rsidR="00B06C7E" w:rsidRPr="00C036CE">
        <w:rPr>
          <w:i/>
        </w:rPr>
        <w:t>update</w:t>
      </w:r>
      <w:r w:rsidR="00B06C7E">
        <w:t>-</w:t>
      </w:r>
      <w:r w:rsidR="00B06C7E" w:rsidRPr="00C036CE">
        <w:rPr>
          <w:i/>
        </w:rPr>
        <w:t>avatar</w:t>
      </w:r>
      <w:r w:rsidR="00B06C7E">
        <w:t xml:space="preserve">”. Pengguna akan mengirimkan file gambar avatar ke API disertai dengan token </w:t>
      </w:r>
      <w:r w:rsidR="00B06C7E" w:rsidRPr="007619C6">
        <w:rPr>
          <w:i/>
        </w:rPr>
        <w:t>login</w:t>
      </w:r>
      <w:r w:rsidR="00B06C7E">
        <w:t xml:space="preserve"> yang dimiliki, API akan memberikan respon status dan nama file avatar yang berhasil tersimpan di</w:t>
      </w:r>
      <w:r w:rsidR="00C036CE">
        <w:t xml:space="preserve"> </w:t>
      </w:r>
      <w:r w:rsidR="00B06C7E">
        <w:t xml:space="preserve">dalam </w:t>
      </w:r>
      <w:r w:rsidR="00B06C7E" w:rsidRPr="004522B7">
        <w:rPr>
          <w:i/>
        </w:rPr>
        <w:t>server</w:t>
      </w:r>
      <w:r w:rsidR="00B06C7E">
        <w:t>.</w:t>
      </w:r>
    </w:p>
    <w:p w14:paraId="140700E3" w14:textId="77777777" w:rsidR="00B06C7E" w:rsidRDefault="00B06C7E" w:rsidP="00B06C7E"/>
    <w:p w14:paraId="47FDF627" w14:textId="26B9B466" w:rsidR="002A242B" w:rsidRDefault="003D142C" w:rsidP="000D2119">
      <w:pPr>
        <w:pStyle w:val="SubBabIVI"/>
        <w:ind w:left="709" w:hanging="709"/>
      </w:pPr>
      <w:bookmarkStart w:id="405" w:name="_Toc143523773"/>
      <w:bookmarkStart w:id="406" w:name="_Toc144760083"/>
      <w:r>
        <w:t xml:space="preserve">API </w:t>
      </w:r>
      <w:r w:rsidR="002A242B">
        <w:t>Verifikasi Akses</w:t>
      </w:r>
      <w:bookmarkEnd w:id="405"/>
      <w:bookmarkEnd w:id="406"/>
    </w:p>
    <w:p w14:paraId="4E2E9198" w14:textId="22143B3F"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w:t>
      </w:r>
      <w:r w:rsidR="00B06C7E" w:rsidRPr="00C036CE">
        <w:rPr>
          <w:i/>
        </w:rPr>
        <w:t>request</w:t>
      </w:r>
      <w:r w:rsidR="00B06C7E">
        <w:t xml:space="preserve">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982AF0">
        <w:t>es dapat dilihat pada G</w:t>
      </w:r>
      <w:r w:rsidR="008E2D19">
        <w:t xml:space="preserve">ambar 4.13 </w:t>
      </w:r>
      <w:r w:rsidR="0002563E">
        <w:t>di bawah</w:t>
      </w:r>
      <w:r w:rsidR="00B06C7E">
        <w:t>.</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5FDE7E26" w14:textId="3DE3291C" w:rsidR="00AE1303" w:rsidRDefault="004423E9" w:rsidP="004423E9">
      <w:pPr>
        <w:pStyle w:val="LabelGambar"/>
      </w:pPr>
      <w:bookmarkStart w:id="407" w:name="_Toc142072593"/>
      <w:bookmarkStart w:id="408" w:name="_Toc142073210"/>
      <w:bookmarkStart w:id="409" w:name="_Toc143519995"/>
      <w:bookmarkStart w:id="410" w:name="_Toc144760177"/>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FB1F23">
        <w:rPr>
          <w:b/>
          <w:noProof/>
        </w:rPr>
        <w:t>13</w:t>
      </w:r>
      <w:r w:rsidRPr="004423E9">
        <w:rPr>
          <w:b/>
        </w:rPr>
        <w:fldChar w:fldCharType="end"/>
      </w:r>
      <w:r>
        <w:t xml:space="preserve"> </w:t>
      </w:r>
      <w:r w:rsidR="00856DED">
        <w:t>Hasil API verifikasi a</w:t>
      </w:r>
      <w:r w:rsidRPr="00AB3124">
        <w:t>kses</w:t>
      </w:r>
      <w:bookmarkEnd w:id="407"/>
      <w:bookmarkEnd w:id="408"/>
      <w:bookmarkEnd w:id="409"/>
      <w:bookmarkEnd w:id="410"/>
    </w:p>
    <w:p w14:paraId="26BB2705" w14:textId="77777777" w:rsidR="004423E9" w:rsidRDefault="004423E9" w:rsidP="004423E9">
      <w:pPr>
        <w:pStyle w:val="LabelGambar"/>
      </w:pPr>
    </w:p>
    <w:p w14:paraId="41094143" w14:textId="4AC0D606"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w:t>
      </w:r>
      <w:r w:rsidR="00AE1303" w:rsidRPr="00C036CE">
        <w:rPr>
          <w:i/>
        </w:rPr>
        <w:t>api</w:t>
      </w:r>
      <w:r w:rsidR="00AE1303">
        <w:t>/</w:t>
      </w:r>
      <w:r w:rsidR="00AE1303" w:rsidRPr="00C036CE">
        <w:rPr>
          <w:i/>
        </w:rPr>
        <w:t>verify</w:t>
      </w:r>
      <w:r w:rsidR="00AE1303">
        <w:t>-</w:t>
      </w:r>
      <w:r w:rsidR="00AE1303" w:rsidRPr="00C036CE">
        <w:rPr>
          <w:i/>
        </w:rPr>
        <w:t>access</w:t>
      </w:r>
      <w:r w:rsidR="00AE1303">
        <w:t>/{</w:t>
      </w:r>
      <w:r w:rsidR="00AE1303" w:rsidRPr="00C036CE">
        <w:rPr>
          <w:i/>
        </w:rPr>
        <w:t>id</w:t>
      </w:r>
      <w:r w:rsidR="00AE1303">
        <w:t xml:space="preserve">}” dimana </w:t>
      </w:r>
      <w:r w:rsidR="00AE1303" w:rsidRPr="00C036CE">
        <w:rPr>
          <w:i/>
        </w:rPr>
        <w:t>id</w:t>
      </w:r>
      <w:r w:rsidR="00AE1303">
        <w:t xml:space="preserve">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C036CE">
        <w:t>diiz</w:t>
      </w:r>
      <w:r w:rsidR="008E2D19">
        <w:t xml:space="preserve">inkan </w:t>
      </w:r>
      <w:r w:rsidR="00AE1303">
        <w:t>dan</w:t>
      </w:r>
      <w:r w:rsidR="008E2D19">
        <w:t xml:space="preserve"> API akan memberikan respon</w:t>
      </w:r>
      <w:r w:rsidR="00AE1303">
        <w:t xml:space="preserve"> data </w:t>
      </w:r>
      <w:r w:rsidR="008E2D19">
        <w:t xml:space="preserve">yang digunakan </w:t>
      </w:r>
      <w:r w:rsidR="00AE1303">
        <w:t xml:space="preserve">untuk membuka pintu seperti nama pintu, kunci pintu dan nama </w:t>
      </w:r>
      <w:r w:rsidR="00AE1303" w:rsidRPr="00C036CE">
        <w:rPr>
          <w:i/>
        </w:rPr>
        <w:t>bluetooth</w:t>
      </w:r>
      <w:r w:rsidR="00AE1303">
        <w:t xml:space="preserve"> untuk berkomunikasi dengan perangkat kunci pintu.</w:t>
      </w:r>
      <w:r w:rsidR="00303334">
        <w:t xml:space="preserve"> Namun jika akses pengguna tidak ditemukan atau akses pengguna sedang diblokir maka Api verifikasi akses akan memberikan respon gagal atau tidak </w:t>
      </w:r>
      <w:r w:rsidR="00AD21FF">
        <w:t>diizinkan</w:t>
      </w:r>
      <w:r w:rsidR="00303334">
        <w:t xml:space="preserve"> dan tidak akan me</w:t>
      </w:r>
      <w:r w:rsidR="00C036CE">
        <w:t>m</w:t>
      </w:r>
      <w:r w:rsidR="00303334">
        <w:t>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411" w:name="_Toc143523774"/>
      <w:bookmarkStart w:id="412" w:name="_Toc144760084"/>
      <w:r>
        <w:t>API Daftar Akses</w:t>
      </w:r>
      <w:bookmarkEnd w:id="411"/>
      <w:bookmarkEnd w:id="412"/>
    </w:p>
    <w:p w14:paraId="7B161E73" w14:textId="562467D0" w:rsidR="00BA4F89" w:rsidRDefault="00BA4F89" w:rsidP="00BA4F89">
      <w:pPr>
        <w:ind w:firstLine="709"/>
      </w:pPr>
      <w:r>
        <w:t>API daftar akses akan memberikan informasi pintu mana saja yang dapat diak</w:t>
      </w:r>
      <w:r w:rsidR="001B6F1D">
        <w:t>ses oleh pengguna. Setiap pengg</w:t>
      </w:r>
      <w:r>
        <w:t>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982AF0">
        <w:t>es dapat dilihat pada G</w:t>
      </w:r>
      <w:r w:rsidR="00510AB9">
        <w:t>ambar 4.14</w:t>
      </w:r>
      <w:r>
        <w:t xml:space="preserve"> </w:t>
      </w:r>
      <w:r w:rsidR="0002563E">
        <w:t>di bawah</w:t>
      </w:r>
      <w:r>
        <w:t>.</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71B65166" w14:textId="6370087D" w:rsidR="00BA4F89" w:rsidRDefault="00D46CD0" w:rsidP="00D46CD0">
      <w:pPr>
        <w:pStyle w:val="LabelGambar"/>
      </w:pPr>
      <w:bookmarkStart w:id="413" w:name="_Toc142072594"/>
      <w:bookmarkStart w:id="414" w:name="_Toc142073211"/>
      <w:bookmarkStart w:id="415" w:name="_Toc143519996"/>
      <w:bookmarkStart w:id="416" w:name="_Toc144760178"/>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FB1F23">
        <w:rPr>
          <w:b/>
          <w:noProof/>
        </w:rPr>
        <w:t>14</w:t>
      </w:r>
      <w:r w:rsidRPr="00D46CD0">
        <w:rPr>
          <w:b/>
        </w:rPr>
        <w:fldChar w:fldCharType="end"/>
      </w:r>
      <w:r>
        <w:t xml:space="preserve"> </w:t>
      </w:r>
      <w:r w:rsidR="00856DED">
        <w:t>Hasil API daftar a</w:t>
      </w:r>
      <w:r w:rsidRPr="00DE2D65">
        <w:t>kses</w:t>
      </w:r>
      <w:bookmarkEnd w:id="413"/>
      <w:bookmarkEnd w:id="414"/>
      <w:bookmarkEnd w:id="415"/>
      <w:bookmarkEnd w:id="416"/>
    </w:p>
    <w:p w14:paraId="2F2BDF19" w14:textId="77777777" w:rsidR="00D46CD0" w:rsidRDefault="00D46CD0" w:rsidP="00D46CD0">
      <w:pPr>
        <w:pStyle w:val="LabelGambar"/>
      </w:pPr>
    </w:p>
    <w:p w14:paraId="7A5DB92D" w14:textId="3A52FF4B" w:rsidR="00BA4F89" w:rsidRDefault="00894F7E" w:rsidP="00354E04">
      <w:pPr>
        <w:ind w:firstLine="709"/>
      </w:pPr>
      <w:r>
        <w:t>Gamb</w:t>
      </w:r>
      <w:r w:rsidR="001A131F">
        <w:t>ar 4.14</w:t>
      </w:r>
      <w:r w:rsidR="00354E04">
        <w:t xml:space="preserve"> merupakan hasil dari API daftar akses yang dikirimkan oleh pengguna melalui </w:t>
      </w:r>
      <w:r w:rsidR="00B57B9F">
        <w:rPr>
          <w:i/>
        </w:rPr>
        <w:t>endpoint</w:t>
      </w:r>
      <w:r w:rsidR="00354E04">
        <w:t xml:space="preserve"> “/</w:t>
      </w:r>
      <w:r w:rsidR="00354E04" w:rsidRPr="001B6F1D">
        <w:rPr>
          <w:i/>
        </w:rPr>
        <w:t>api</w:t>
      </w:r>
      <w:r w:rsidR="00354E04">
        <w:t>/</w:t>
      </w:r>
      <w:r w:rsidR="00354E04" w:rsidRPr="001B6F1D">
        <w:rPr>
          <w:i/>
        </w:rPr>
        <w:t>my</w:t>
      </w:r>
      <w:r w:rsidR="00354E04">
        <w:t>-</w:t>
      </w:r>
      <w:r w:rsidR="00354E04" w:rsidRPr="001B6F1D">
        <w:rPr>
          <w:i/>
        </w:rPr>
        <w:t>access</w:t>
      </w:r>
      <w:r w:rsidR="00354E04">
        <w:t xml:space="preserve">”. API daftar akses akan memberikan respon berupa daftar informasi pintu yang dapat diakses oleh </w:t>
      </w:r>
      <w:r w:rsidR="00622B18">
        <w:t>penggun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w:t>
      </w:r>
      <w:r w:rsidR="001B6F1D">
        <w:t>na dapat mengelola akses mereka</w:t>
      </w:r>
      <w:r w:rsidR="00C07997">
        <w:t xml:space="preserve">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417" w:name="_Toc143523775"/>
      <w:bookmarkStart w:id="418" w:name="_Toc144760085"/>
      <w:r>
        <w:t>API Riwayat Akses</w:t>
      </w:r>
      <w:bookmarkEnd w:id="417"/>
      <w:bookmarkEnd w:id="418"/>
    </w:p>
    <w:p w14:paraId="71083278" w14:textId="59CFC258" w:rsidR="00F05E46" w:rsidRDefault="00F05E46" w:rsidP="00F05E46">
      <w:pPr>
        <w:ind w:firstLine="709"/>
      </w:pPr>
      <w:r>
        <w:t xml:space="preserve">API riwayat akses akan memberikan informasi kepada pengguna terkait dengan catatan </w:t>
      </w:r>
      <w:r w:rsidR="00AD21FF">
        <w:t>aktivitas</w:t>
      </w:r>
      <w:r>
        <w:t xml:space="preserve"> pengguna di</w:t>
      </w:r>
      <w:r w:rsidR="001B6F1D">
        <w:t xml:space="preserve"> </w:t>
      </w:r>
      <w:r>
        <w:t xml:space="preserve">dalam sistem penguncian gedung ini dengan menampilkan data riwayat </w:t>
      </w:r>
      <w:r w:rsidR="00AD21FF">
        <w:t>aktivitas</w:t>
      </w:r>
      <w:r>
        <w:t xml:space="preserve"> pada aplikasi pengguna. API ini dapat diakses oleh pengguna maupun operator untuk melihat </w:t>
      </w:r>
      <w:r w:rsidR="00AD21FF">
        <w:t>aktivitas</w:t>
      </w:r>
      <w:r>
        <w:t xml:space="preserve"> mereka</w:t>
      </w:r>
      <w:r w:rsidR="00685E8C">
        <w:t xml:space="preserve"> di</w:t>
      </w:r>
      <w:r w:rsidR="001B6F1D">
        <w:t xml:space="preserve"> </w:t>
      </w:r>
      <w:r w:rsidR="00685E8C">
        <w:t>dalam sistem penguncian pintu gedung ini</w:t>
      </w:r>
      <w:r>
        <w:t xml:space="preserve">. </w:t>
      </w:r>
      <w:r w:rsidR="00C07997">
        <w:t xml:space="preserve">Pencatatan </w:t>
      </w:r>
      <w:r w:rsidR="00AD21FF">
        <w:t>aktivitas</w:t>
      </w:r>
      <w:r w:rsidR="00C07997">
        <w:t xml:space="preserve"> dilakukan berdasarkan kegiatan pengguna dan operator seperti memindai kode QR, membuka kunci pintu </w:t>
      </w:r>
      <w:r w:rsidR="00622B18">
        <w:t>melalui</w:t>
      </w:r>
      <w:r w:rsidR="00C07997">
        <w:t xml:space="preserve"> akses </w:t>
      </w:r>
      <w:r w:rsidR="00C07997" w:rsidRPr="00C07997">
        <w:rPr>
          <w:i/>
        </w:rPr>
        <w:t>remote</w:t>
      </w:r>
      <w:r w:rsidR="00C07997">
        <w:t xml:space="preserve">, membuat jadwal pintu otomatis dan lain sebagainya. </w:t>
      </w:r>
      <w:r>
        <w:t>Hasil dari A</w:t>
      </w:r>
      <w:r w:rsidR="00982AF0">
        <w:t>PI dapat dilihat pada G</w:t>
      </w:r>
      <w:r w:rsidR="00C07997">
        <w:t>ambar 4.15</w:t>
      </w:r>
      <w:r>
        <w:t xml:space="preserve"> </w:t>
      </w:r>
      <w:r w:rsidR="0002563E">
        <w:t>di bawah</w:t>
      </w:r>
      <w:r>
        <w:t>.</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54812FAD" w14:textId="129722C3" w:rsidR="00F05E46" w:rsidRDefault="00357723" w:rsidP="00357723">
      <w:pPr>
        <w:pStyle w:val="LabelGambar"/>
      </w:pPr>
      <w:bookmarkStart w:id="419" w:name="_Toc142072595"/>
      <w:bookmarkStart w:id="420" w:name="_Toc142073212"/>
      <w:bookmarkStart w:id="421" w:name="_Toc143519997"/>
      <w:bookmarkStart w:id="422" w:name="_Toc144760179"/>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FB1F23">
        <w:rPr>
          <w:b/>
          <w:noProof/>
        </w:rPr>
        <w:t>15</w:t>
      </w:r>
      <w:r w:rsidRPr="00357723">
        <w:rPr>
          <w:b/>
        </w:rPr>
        <w:fldChar w:fldCharType="end"/>
      </w:r>
      <w:r>
        <w:t xml:space="preserve"> </w:t>
      </w:r>
      <w:r w:rsidR="00856DED">
        <w:t>API riwayat a</w:t>
      </w:r>
      <w:r w:rsidRPr="00A94AB7">
        <w:t>kses</w:t>
      </w:r>
      <w:bookmarkEnd w:id="419"/>
      <w:bookmarkEnd w:id="420"/>
      <w:bookmarkEnd w:id="421"/>
      <w:bookmarkEnd w:id="422"/>
    </w:p>
    <w:p w14:paraId="30329266" w14:textId="77777777" w:rsidR="00357723" w:rsidRDefault="00357723" w:rsidP="00357723">
      <w:pPr>
        <w:pStyle w:val="LabelGambar"/>
      </w:pPr>
    </w:p>
    <w:p w14:paraId="2605C77E" w14:textId="748F8662" w:rsidR="00DF00FC" w:rsidRDefault="00357723" w:rsidP="00D04AB0">
      <w:pPr>
        <w:ind w:firstLine="709"/>
      </w:pPr>
      <w:r>
        <w:t>Gambar 4.15</w:t>
      </w:r>
      <w:r w:rsidR="00DF00FC">
        <w:t xml:space="preserve"> merupakan hasil dari API riwayat akses. API riwayat akses akan memberikan data pencatatan </w:t>
      </w:r>
      <w:r w:rsidR="00AD21FF">
        <w:t>aktivitas</w:t>
      </w:r>
      <w:r w:rsidR="00DF00FC">
        <w:t xml:space="preserve"> pengguna seperti melakukan pindai kode QR dan membuka pintu disertai dengan waktu dan tanggal </w:t>
      </w:r>
      <w:r w:rsidR="00AD21FF">
        <w:t>aktivitas</w:t>
      </w:r>
      <w:r w:rsidR="00DF00FC">
        <w:t xml:space="preserve"> tersebut.</w:t>
      </w:r>
      <w:r w:rsidR="00D04AB0">
        <w:t xml:space="preserve"> Setiap </w:t>
      </w:r>
      <w:r w:rsidR="00AD21FF">
        <w:t>aktivitas</w:t>
      </w:r>
      <w:r w:rsidR="00D04AB0">
        <w:t xml:space="preserve"> penguncian akan tersimpan di</w:t>
      </w:r>
      <w:r w:rsidR="001B6F1D">
        <w:t xml:space="preserve"> </w:t>
      </w:r>
      <w:r w:rsidR="00D04AB0">
        <w:t xml:space="preserve">dalam </w:t>
      </w:r>
      <w:r w:rsidR="00D04AB0" w:rsidRPr="00357723">
        <w:rPr>
          <w:i/>
        </w:rPr>
        <w:t>database</w:t>
      </w:r>
      <w:r w:rsidR="00D04AB0">
        <w:t xml:space="preserve"> sebagai riwayat </w:t>
      </w:r>
      <w:r w:rsidR="00AD21FF">
        <w:t>aktivitas</w:t>
      </w:r>
      <w:r w:rsidR="00D04AB0">
        <w:t>, se</w:t>
      </w:r>
      <w:r>
        <w:t>o</w:t>
      </w:r>
      <w:r w:rsidR="00D04AB0">
        <w:t xml:space="preserve">rang operator dapat melihat semua </w:t>
      </w:r>
      <w:r w:rsidR="00AD21FF">
        <w:t>aktivitas</w:t>
      </w:r>
      <w:r w:rsidR="00D04AB0">
        <w:t xml:space="preserve"> yang terjadi di</w:t>
      </w:r>
      <w:r w:rsidR="001B6F1D">
        <w:t xml:space="preserve"> </w:t>
      </w:r>
      <w:r w:rsidR="00D04AB0">
        <w:t xml:space="preserve">dalam sistem penguncian tetapi pengguna hanya dapat melihat </w:t>
      </w:r>
      <w:r w:rsidR="00AD21FF">
        <w:t>aktivitas</w:t>
      </w:r>
      <w:r w:rsidR="00D04AB0">
        <w:t xml:space="preserve"> </w:t>
      </w:r>
      <w:r w:rsidR="00982AF0">
        <w:t>dirinya sendiri. Pada G</w:t>
      </w:r>
      <w:r>
        <w:t>ambar 4.15</w:t>
      </w:r>
      <w:r w:rsidR="00D04AB0">
        <w:t xml:space="preserve"> terlihat </w:t>
      </w:r>
      <w:r>
        <w:t xml:space="preserve">bahwa </w:t>
      </w:r>
      <w:r w:rsidR="00D04AB0">
        <w:t xml:space="preserve">data riwayat </w:t>
      </w:r>
      <w:r w:rsidR="00AD21FF">
        <w:t>aktivitas</w:t>
      </w:r>
      <w:r w:rsidR="00D04AB0">
        <w:t xml:space="preserve"> berupa nama pintu, waktu, dan jenis </w:t>
      </w:r>
      <w:r w:rsidR="00AD21FF">
        <w:t>aktivitas</w:t>
      </w:r>
      <w:r w:rsidR="00D04AB0">
        <w:t xml:space="preserve"> yang dilakukan. Data riwayat akses hanya tersedia dalam kurun waktu 1 bulan dan setiap awal bulan maka data riwayat akses akan </w:t>
      </w:r>
      <w:r w:rsidR="00622B18">
        <w:t>dipindahkan</w:t>
      </w:r>
      <w:r w:rsidR="00D04AB0">
        <w:t xml:space="preserve"> </w:t>
      </w:r>
      <w:r w:rsidR="00622B18">
        <w:t>ke dalam</w:t>
      </w:r>
      <w:r w:rsidR="00D04AB0">
        <w:t xml:space="preserve"> penyimpanan </w:t>
      </w:r>
      <w:r w:rsidR="00D04AB0" w:rsidRPr="004522B7">
        <w:rPr>
          <w:i/>
        </w:rPr>
        <w:t>server</w:t>
      </w:r>
      <w:r w:rsidR="00D04AB0">
        <w:t xml:space="preserve">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423" w:name="_Toc143523776"/>
      <w:bookmarkStart w:id="424" w:name="_Toc144760086"/>
      <w:r>
        <w:t xml:space="preserve">API </w:t>
      </w:r>
      <w:r w:rsidR="002A242B">
        <w:t>Daftar Pintu</w:t>
      </w:r>
      <w:bookmarkEnd w:id="423"/>
      <w:bookmarkEnd w:id="424"/>
    </w:p>
    <w:p w14:paraId="6F20B6F6" w14:textId="48242070" w:rsidR="00A30E86" w:rsidRDefault="00A17CC6" w:rsidP="00A17CC6">
      <w:pPr>
        <w:ind w:firstLine="709"/>
      </w:pPr>
      <w:r>
        <w:t xml:space="preserve">API daftar pintu digunakan untuk mendapatkan daftar pintu yang ada pada sebuah gedung, data tersebut kemudian ditampilkan pada aplikasi </w:t>
      </w:r>
      <w:r w:rsidRPr="0099055D">
        <w:rPr>
          <w:i/>
        </w:rPr>
        <w:t>mobile</w:t>
      </w:r>
      <w:r>
        <w:t xml:space="preserv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982AF0">
        <w:t>dapat dilihat pada G</w:t>
      </w:r>
      <w:r w:rsidR="0038165A">
        <w:t>ambar 4.16</w:t>
      </w:r>
      <w:r>
        <w:t xml:space="preserve"> </w:t>
      </w:r>
      <w:r w:rsidR="0002563E">
        <w:t>di bawah</w:t>
      </w:r>
      <w:r>
        <w:t>.</w:t>
      </w:r>
    </w:p>
    <w:p w14:paraId="1B51D4F6" w14:textId="77777777" w:rsidR="00D04AB0" w:rsidRDefault="00D04AB0" w:rsidP="00A17CC6">
      <w:pPr>
        <w:ind w:firstLine="709"/>
      </w:pPr>
    </w:p>
    <w:p w14:paraId="1D1DDCF5" w14:textId="5DFE5224" w:rsidR="00A17CC6" w:rsidRDefault="00DE3952" w:rsidP="00EA5266">
      <w:pPr>
        <w:jc w:val="center"/>
      </w:pPr>
      <w:r>
        <w:rPr>
          <w:noProof/>
          <w:lang w:val="en-US"/>
        </w:rPr>
        <w:drawing>
          <wp:inline distT="0" distB="0" distL="0" distR="0" wp14:anchorId="00A21BBA" wp14:editId="4B4E4D2A">
            <wp:extent cx="4943475" cy="2779120"/>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4951263" cy="2783499"/>
                    </a:xfrm>
                    <a:prstGeom prst="rect">
                      <a:avLst/>
                    </a:prstGeom>
                  </pic:spPr>
                </pic:pic>
              </a:graphicData>
            </a:graphic>
          </wp:inline>
        </w:drawing>
      </w:r>
    </w:p>
    <w:p w14:paraId="0F39D4DA" w14:textId="6AB0A3DB" w:rsidR="00560282" w:rsidRDefault="00253124" w:rsidP="00253124">
      <w:pPr>
        <w:pStyle w:val="LabelGambar"/>
      </w:pPr>
      <w:bookmarkStart w:id="425" w:name="_Toc142072596"/>
      <w:bookmarkStart w:id="426" w:name="_Toc142073213"/>
      <w:bookmarkStart w:id="427" w:name="_Toc143519998"/>
      <w:bookmarkStart w:id="428" w:name="_Toc144760180"/>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FB1F23">
        <w:rPr>
          <w:b/>
          <w:noProof/>
        </w:rPr>
        <w:t>16</w:t>
      </w:r>
      <w:r w:rsidRPr="00253124">
        <w:rPr>
          <w:b/>
        </w:rPr>
        <w:fldChar w:fldCharType="end"/>
      </w:r>
      <w:r>
        <w:t xml:space="preserve"> </w:t>
      </w:r>
      <w:r w:rsidRPr="00C535ED">
        <w:t>Hasil AP</w:t>
      </w:r>
      <w:r w:rsidR="00856DED">
        <w:t>I daftar p</w:t>
      </w:r>
      <w:r w:rsidRPr="00C535ED">
        <w:t>intu</w:t>
      </w:r>
      <w:bookmarkEnd w:id="425"/>
      <w:bookmarkEnd w:id="426"/>
      <w:bookmarkEnd w:id="427"/>
      <w:bookmarkEnd w:id="428"/>
    </w:p>
    <w:p w14:paraId="01A32840" w14:textId="77777777" w:rsidR="00253124" w:rsidRDefault="00253124" w:rsidP="00253124">
      <w:pPr>
        <w:pStyle w:val="LabelGambar"/>
      </w:pPr>
    </w:p>
    <w:p w14:paraId="0AD15785" w14:textId="400129E6"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w:t>
      </w:r>
      <w:r w:rsidR="00560282" w:rsidRPr="0099055D">
        <w:rPr>
          <w:i/>
        </w:rPr>
        <w:t>api</w:t>
      </w:r>
      <w:r w:rsidR="00560282">
        <w:t>/</w:t>
      </w:r>
      <w:r w:rsidR="00560282" w:rsidRPr="0099055D">
        <w:rPr>
          <w:i/>
        </w:rPr>
        <w:t>get</w:t>
      </w:r>
      <w:r w:rsidR="00560282">
        <w:t>-</w:t>
      </w:r>
      <w:r w:rsidR="00560282" w:rsidRPr="0099055D">
        <w:rPr>
          <w:i/>
        </w:rPr>
        <w:t>door</w:t>
      </w:r>
      <w:r w:rsidR="00560282">
        <w:t xml:space="preserve">”. Pengguna akan mengirimkan token </w:t>
      </w:r>
      <w:r w:rsidR="00560282" w:rsidRPr="00065B47">
        <w:rPr>
          <w:i/>
        </w:rPr>
        <w:t>login</w:t>
      </w:r>
      <w:r w:rsidR="00560282">
        <w:t xml:space="preserve">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w:t>
      </w:r>
      <w:r w:rsidR="00622B18">
        <w:t>tidak</w:t>
      </w:r>
      <w:r>
        <w:t xml:space="preserve"> </w:t>
      </w:r>
      <w:r w:rsidR="00AD21FF">
        <w:t>diizinkan</w:t>
      </w:r>
      <w:r>
        <w:t xml:space="preserve">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429" w:name="_Toc143523777"/>
      <w:bookmarkStart w:id="430" w:name="_Toc144760087"/>
      <w:r>
        <w:t xml:space="preserve">API </w:t>
      </w:r>
      <w:r w:rsidR="002A242B" w:rsidRPr="00985CC1">
        <w:rPr>
          <w:i/>
        </w:rPr>
        <w:t>Remote</w:t>
      </w:r>
      <w:r w:rsidR="002A242B">
        <w:t xml:space="preserve"> Pintu</w:t>
      </w:r>
      <w:bookmarkEnd w:id="429"/>
      <w:bookmarkEnd w:id="430"/>
    </w:p>
    <w:p w14:paraId="79CEEA4B" w14:textId="3327A1E2"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 xml:space="preserve">Untuk membuka atau mengunci pintu </w:t>
      </w:r>
      <w:r w:rsidR="00622B18">
        <w:t>secara</w:t>
      </w:r>
      <w:r w:rsidR="00F91132">
        <w:t xml:space="preserve">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w:t>
      </w:r>
      <w:r w:rsidR="00322846" w:rsidRPr="004522B7">
        <w:rPr>
          <w:i/>
        </w:rPr>
        <w:t>server</w:t>
      </w:r>
      <w:r w:rsidR="00322846">
        <w:t xml:space="preserve"> akan mengirimkan perintah ke perangkat kunci pintu melalui koneksi </w:t>
      </w:r>
      <w:r w:rsidR="00322846" w:rsidRPr="0099055D">
        <w:rPr>
          <w:i/>
        </w:rPr>
        <w:t>websocket</w:t>
      </w:r>
      <w:r w:rsidR="00322846">
        <w:t xml:space="preserve"> yang sudah terhubung.</w:t>
      </w:r>
      <w:r w:rsidR="00F91132">
        <w:t xml:space="preserve"> Namun jika terjadi permasalahan maka API akan memberikan respon </w:t>
      </w:r>
      <w:r w:rsidR="00F91132" w:rsidRPr="0099055D">
        <w:rPr>
          <w:i/>
        </w:rPr>
        <w:t>error</w:t>
      </w:r>
      <w:r w:rsidR="00F91132">
        <w:t>.</w:t>
      </w:r>
      <w:r w:rsidR="00322846">
        <w:t xml:space="preserve"> Hasil dari API </w:t>
      </w:r>
      <w:r w:rsidR="00322846" w:rsidRPr="0099055D">
        <w:rPr>
          <w:i/>
        </w:rPr>
        <w:t>remote</w:t>
      </w:r>
      <w:r w:rsidR="00322846">
        <w:t xml:space="preserve"> pin</w:t>
      </w:r>
      <w:r>
        <w:t>tu dapat dilihat pada</w:t>
      </w:r>
      <w:r w:rsidR="00982AF0">
        <w:t xml:space="preserve"> G</w:t>
      </w:r>
      <w:r>
        <w:t>ambar 4.17</w:t>
      </w:r>
      <w:r w:rsidR="00322846">
        <w:t xml:space="preserve"> </w:t>
      </w:r>
      <w:r w:rsidR="0002563E">
        <w:t>di bawah</w:t>
      </w:r>
      <w:r w:rsidR="00322846">
        <w:t>.</w:t>
      </w:r>
    </w:p>
    <w:p w14:paraId="7D67AF5B" w14:textId="4FBA7A43" w:rsidR="00372C97" w:rsidRDefault="00DE3952" w:rsidP="00EA5266">
      <w:pPr>
        <w:jc w:val="center"/>
      </w:pPr>
      <w:r>
        <w:rPr>
          <w:noProof/>
          <w:lang w:val="en-US"/>
        </w:rPr>
        <w:lastRenderedPageBreak/>
        <w:drawing>
          <wp:inline distT="0" distB="0" distL="0" distR="0" wp14:anchorId="3FF134C1" wp14:editId="14947500">
            <wp:extent cx="4914900" cy="276305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4922643" cy="2767409"/>
                    </a:xfrm>
                    <a:prstGeom prst="rect">
                      <a:avLst/>
                    </a:prstGeom>
                  </pic:spPr>
                </pic:pic>
              </a:graphicData>
            </a:graphic>
          </wp:inline>
        </w:drawing>
      </w:r>
    </w:p>
    <w:p w14:paraId="0E16A253" w14:textId="555A64DD" w:rsidR="00CC0CF9" w:rsidRDefault="00F91132" w:rsidP="00F91132">
      <w:pPr>
        <w:pStyle w:val="LabelGambar"/>
      </w:pPr>
      <w:bookmarkStart w:id="431" w:name="_Toc142072597"/>
      <w:bookmarkStart w:id="432" w:name="_Toc142073214"/>
      <w:bookmarkStart w:id="433" w:name="_Toc143519999"/>
      <w:bookmarkStart w:id="434" w:name="_Toc144760181"/>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FB1F23">
        <w:rPr>
          <w:b/>
          <w:noProof/>
        </w:rPr>
        <w:t>17</w:t>
      </w:r>
      <w:r w:rsidRPr="00F91132">
        <w:rPr>
          <w:b/>
        </w:rPr>
        <w:fldChar w:fldCharType="end"/>
      </w:r>
      <w:r>
        <w:t xml:space="preserve"> </w:t>
      </w:r>
      <w:r w:rsidRPr="003437CC">
        <w:t xml:space="preserve">Hasil API </w:t>
      </w:r>
      <w:r w:rsidR="00856DED">
        <w:rPr>
          <w:i/>
        </w:rPr>
        <w:t>r</w:t>
      </w:r>
      <w:r w:rsidRPr="00F91132">
        <w:rPr>
          <w:i/>
        </w:rPr>
        <w:t>emote</w:t>
      </w:r>
      <w:r w:rsidR="00856DED">
        <w:t xml:space="preserve"> p</w:t>
      </w:r>
      <w:r w:rsidRPr="003437CC">
        <w:t>intu</w:t>
      </w:r>
      <w:bookmarkEnd w:id="431"/>
      <w:bookmarkEnd w:id="432"/>
      <w:bookmarkEnd w:id="433"/>
      <w:bookmarkEnd w:id="434"/>
    </w:p>
    <w:p w14:paraId="5749284D" w14:textId="77777777" w:rsidR="00F91132" w:rsidRDefault="00F91132" w:rsidP="00F91132">
      <w:pPr>
        <w:pStyle w:val="LabelGambar"/>
      </w:pPr>
    </w:p>
    <w:p w14:paraId="155E08A5" w14:textId="749B9B3D"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w:t>
      </w:r>
      <w:r w:rsidR="00CC0CF9" w:rsidRPr="0099055D">
        <w:rPr>
          <w:i/>
        </w:rPr>
        <w:t>api</w:t>
      </w:r>
      <w:r w:rsidR="00CC0CF9">
        <w:t>/</w:t>
      </w:r>
      <w:r w:rsidR="00CC0CF9" w:rsidRPr="0099055D">
        <w:rPr>
          <w:i/>
        </w:rPr>
        <w:t>remote</w:t>
      </w:r>
      <w:r w:rsidR="00CC0CF9">
        <w:t>-</w:t>
      </w:r>
      <w:r w:rsidR="00CC0CF9" w:rsidRPr="0099055D">
        <w:rPr>
          <w:i/>
        </w:rPr>
        <w:t>access</w:t>
      </w:r>
      <w:r w:rsidR="00CC0CF9">
        <w:t xml:space="preserve">”. Untuk membuka atau mengunci pintu </w:t>
      </w:r>
      <w:r w:rsidR="00622B18">
        <w:t>secara</w:t>
      </w:r>
      <w:r w:rsidR="00CC0CF9">
        <w:t xml:space="preserve"> jarak jauh melalui koneksi internet operator akan mengirimkan identitas pintu yang dituju serta </w:t>
      </w:r>
      <w:r w:rsidR="00AD21FF">
        <w:t>aktivitas</w:t>
      </w:r>
      <w:r w:rsidR="00CC0CF9">
        <w:t xml:space="preserve"> yang dilakukan seperti </w:t>
      </w:r>
      <w:r w:rsidR="00CC0CF9" w:rsidRPr="00B77DD3">
        <w:rPr>
          <w:i/>
        </w:rPr>
        <w:t>lock</w:t>
      </w:r>
      <w:r w:rsidR="00CC0CF9">
        <w:t xml:space="preserve"> atau </w:t>
      </w:r>
      <w:r w:rsidR="00CC0CF9" w:rsidRPr="00B77DD3">
        <w:rPr>
          <w:i/>
        </w:rPr>
        <w:t>open</w:t>
      </w:r>
      <w:r w:rsidR="00CC0CF9">
        <w:t xml:space="preserve"> yang menjelaskan </w:t>
      </w:r>
      <w:r w:rsidR="00AD21FF">
        <w:t>aktivitas</w:t>
      </w:r>
      <w:r w:rsidR="0009753A">
        <w:t xml:space="preserve"> membuka dan mengun</w:t>
      </w:r>
      <w:r w:rsidR="00B77DD3">
        <w:t xml:space="preserve">ci pintu, kemudian </w:t>
      </w:r>
      <w:r w:rsidR="00B77DD3" w:rsidRPr="004522B7">
        <w:rPr>
          <w:i/>
        </w:rPr>
        <w:t>server</w:t>
      </w:r>
      <w:r w:rsidR="00B77DD3">
        <w:t xml:space="preserve"> akan </w:t>
      </w:r>
      <w:r w:rsidR="0009753A">
        <w:t xml:space="preserve">memeriksa permintaan dan mengirimkan perintah ke perangkat kunci pintu melalui koneksi </w:t>
      </w:r>
      <w:r w:rsidR="0009753A" w:rsidRPr="0099055D">
        <w:rPr>
          <w:i/>
        </w:rPr>
        <w:t>websocket</w:t>
      </w:r>
      <w:r w:rsidR="0009753A">
        <w:t xml:space="preserve"> seper</w:t>
      </w:r>
      <w:r w:rsidR="00982AF0">
        <w:t>ti yang terlihat pada G</w:t>
      </w:r>
      <w:r w:rsidR="00690F6D">
        <w:t>ambar 4.18</w:t>
      </w:r>
      <w:r w:rsidR="0009753A">
        <w:t xml:space="preserve"> </w:t>
      </w:r>
      <w:r w:rsidR="0002563E">
        <w:t>di bawah</w:t>
      </w:r>
      <w:r w:rsidR="0009753A">
        <w:t>.</w:t>
      </w:r>
    </w:p>
    <w:p w14:paraId="61068E80" w14:textId="25DF0788" w:rsidR="0009753A" w:rsidRDefault="00ED60F7" w:rsidP="00EA5266">
      <w:pPr>
        <w:jc w:val="center"/>
      </w:pPr>
      <w:r>
        <w:rPr>
          <w:noProof/>
          <w:lang w:val="en-US"/>
        </w:rPr>
        <w:drawing>
          <wp:inline distT="0" distB="0" distL="0" distR="0" wp14:anchorId="7830C09F" wp14:editId="479D5D1E">
            <wp:extent cx="4976038" cy="279742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4976198" cy="2797517"/>
                    </a:xfrm>
                    <a:prstGeom prst="rect">
                      <a:avLst/>
                    </a:prstGeom>
                  </pic:spPr>
                </pic:pic>
              </a:graphicData>
            </a:graphic>
          </wp:inline>
        </w:drawing>
      </w:r>
    </w:p>
    <w:p w14:paraId="2736A24C" w14:textId="6B55070D" w:rsidR="00B77DD3" w:rsidRDefault="00B77DD3" w:rsidP="00B77DD3">
      <w:pPr>
        <w:pStyle w:val="LabelGambar"/>
        <w:rPr>
          <w:i/>
        </w:rPr>
      </w:pPr>
      <w:bookmarkStart w:id="435" w:name="_Toc142072598"/>
      <w:bookmarkStart w:id="436" w:name="_Toc142073215"/>
      <w:bookmarkStart w:id="437" w:name="_Toc143520000"/>
      <w:bookmarkStart w:id="438" w:name="_Toc144760182"/>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FB1F23">
        <w:rPr>
          <w:b/>
          <w:noProof/>
        </w:rPr>
        <w:t>18</w:t>
      </w:r>
      <w:r w:rsidRPr="00B77DD3">
        <w:rPr>
          <w:b/>
        </w:rPr>
        <w:fldChar w:fldCharType="end"/>
      </w:r>
      <w:r>
        <w:t xml:space="preserve"> </w:t>
      </w:r>
      <w:r w:rsidR="00AC5CF6">
        <w:t>Aktivitas</w:t>
      </w:r>
      <w:r w:rsidRPr="00FC04A5">
        <w:t xml:space="preserve"> </w:t>
      </w:r>
      <w:r w:rsidR="00856DED">
        <w:rPr>
          <w:i/>
        </w:rPr>
        <w:t>d</w:t>
      </w:r>
      <w:r w:rsidRPr="00B77DD3">
        <w:rPr>
          <w:i/>
        </w:rPr>
        <w:t>oor</w:t>
      </w:r>
      <w:r w:rsidRPr="00FC04A5">
        <w:t xml:space="preserve"> </w:t>
      </w:r>
      <w:r w:rsidR="00856DED">
        <w:rPr>
          <w:i/>
        </w:rPr>
        <w:t>r</w:t>
      </w:r>
      <w:r w:rsidRPr="00B77DD3">
        <w:rPr>
          <w:i/>
        </w:rPr>
        <w:t>emote</w:t>
      </w:r>
      <w:bookmarkEnd w:id="435"/>
      <w:bookmarkEnd w:id="436"/>
      <w:bookmarkEnd w:id="437"/>
      <w:bookmarkEnd w:id="438"/>
    </w:p>
    <w:p w14:paraId="7AA9415E" w14:textId="77777777" w:rsidR="00856DED" w:rsidRDefault="00856DED" w:rsidP="00B77DD3">
      <w:pPr>
        <w:pStyle w:val="LabelGambar"/>
      </w:pPr>
    </w:p>
    <w:p w14:paraId="65BB8796" w14:textId="491E90FE" w:rsidR="00FF574D" w:rsidRDefault="004F033F" w:rsidP="00FF574D">
      <w:pPr>
        <w:ind w:firstLine="709"/>
      </w:pPr>
      <w:r>
        <w:lastRenderedPageBreak/>
        <w:t>Gambar 4.18</w:t>
      </w:r>
      <w:r w:rsidR="00FF574D">
        <w:t xml:space="preserve"> </w:t>
      </w:r>
      <w:r w:rsidR="0002563E">
        <w:t>di atas</w:t>
      </w:r>
      <w:r w:rsidR="00FF574D">
        <w:t xml:space="preserve"> memperlihatkan </w:t>
      </w:r>
      <w:r w:rsidR="00AD21FF">
        <w:t>aktivitas</w:t>
      </w:r>
      <w:r w:rsidR="00FF574D">
        <w:t xml:space="preserve"> </w:t>
      </w:r>
      <w:r w:rsidR="00622B18">
        <w:rPr>
          <w:i/>
        </w:rPr>
        <w:t>websocket</w:t>
      </w:r>
      <w:r w:rsidR="00FF574D">
        <w:t xml:space="preserve"> pada </w:t>
      </w:r>
      <w:r w:rsidR="00FF574D" w:rsidRPr="004213A3">
        <w:rPr>
          <w:i/>
        </w:rPr>
        <w:t>server</w:t>
      </w:r>
      <w:r w:rsidR="00FF574D">
        <w:t xml:space="preserve">, pada saat API </w:t>
      </w:r>
      <w:r w:rsidR="00FF574D" w:rsidRPr="0099055D">
        <w:rPr>
          <w:i/>
        </w:rPr>
        <w:t>remote</w:t>
      </w:r>
      <w:r w:rsidR="00FF574D">
        <w:t xml:space="preserv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t>
      </w:r>
      <w:r w:rsidR="005E72E0" w:rsidRPr="005E72E0">
        <w:t>Websocket</w:t>
      </w:r>
      <w:r w:rsidR="00FF574D">
        <w:t xml:space="preserve"> akan mengirimkan data identitas dari pintu, </w:t>
      </w:r>
      <w:r w:rsidR="00AD21FF">
        <w:t>aktivitas</w:t>
      </w:r>
      <w:r w:rsidR="00FF574D">
        <w:t xml:space="preserve"> yang harus dilakukan serta kode kunci dari pintu tersebut. Sebagai </w:t>
      </w:r>
      <w:r w:rsidR="00622B18">
        <w:t>tambahan</w:t>
      </w:r>
      <w:r w:rsidR="00FF574D">
        <w:t xml:space="preserve"> untuk pencatatan riwayat </w:t>
      </w:r>
      <w:r w:rsidR="00AD21FF">
        <w:t>aktivitas</w:t>
      </w:r>
      <w:r w:rsidR="00FF574D">
        <w:t xml:space="preserve"> maka ditambahkan identitas aktor yang melakukan </w:t>
      </w:r>
      <w:r w:rsidR="00FF574D" w:rsidRPr="0099055D">
        <w:rPr>
          <w:i/>
        </w:rPr>
        <w:t>request</w:t>
      </w:r>
      <w:r w:rsidR="00FF574D">
        <w:t xml:space="preserve">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439" w:name="_Toc143523778"/>
      <w:bookmarkStart w:id="440" w:name="_Toc144760088"/>
      <w:r>
        <w:t xml:space="preserve">API </w:t>
      </w:r>
      <w:r w:rsidR="002A242B" w:rsidRPr="00ED60F7">
        <w:rPr>
          <w:i/>
        </w:rPr>
        <w:t>Door Login</w:t>
      </w:r>
      <w:bookmarkEnd w:id="439"/>
      <w:bookmarkEnd w:id="440"/>
    </w:p>
    <w:p w14:paraId="5D69C191" w14:textId="1EA8B5EB"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w:t>
      </w:r>
      <w:r w:rsidR="0002563E">
        <w:t>di bawah</w:t>
      </w:r>
      <w:r w:rsidR="001E49E2">
        <w:t>.</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4DFBC085" w14:textId="0D6A6FC3" w:rsidR="000339CB" w:rsidRDefault="0066103A" w:rsidP="0066103A">
      <w:pPr>
        <w:pStyle w:val="LabelGambar"/>
        <w:rPr>
          <w:i/>
        </w:rPr>
      </w:pPr>
      <w:bookmarkStart w:id="441" w:name="_Toc142072599"/>
      <w:bookmarkStart w:id="442" w:name="_Toc142073216"/>
      <w:bookmarkStart w:id="443" w:name="_Toc143520001"/>
      <w:bookmarkStart w:id="444" w:name="_Toc144760183"/>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FB1F23">
        <w:rPr>
          <w:b/>
          <w:noProof/>
        </w:rPr>
        <w:t>19</w:t>
      </w:r>
      <w:r w:rsidRPr="0066103A">
        <w:rPr>
          <w:b/>
        </w:rPr>
        <w:fldChar w:fldCharType="end"/>
      </w:r>
      <w:r>
        <w:t xml:space="preserve"> </w:t>
      </w:r>
      <w:r w:rsidRPr="00EA539B">
        <w:t xml:space="preserve">Hasil API </w:t>
      </w:r>
      <w:r w:rsidR="00856DED">
        <w:rPr>
          <w:i/>
        </w:rPr>
        <w:t>d</w:t>
      </w:r>
      <w:r w:rsidRPr="0066103A">
        <w:rPr>
          <w:i/>
        </w:rPr>
        <w:t>oor</w:t>
      </w:r>
      <w:r w:rsidRPr="00EA539B">
        <w:t xml:space="preserve"> </w:t>
      </w:r>
      <w:r w:rsidR="00856DED">
        <w:rPr>
          <w:i/>
        </w:rPr>
        <w:t>l</w:t>
      </w:r>
      <w:r w:rsidRPr="0066103A">
        <w:rPr>
          <w:i/>
        </w:rPr>
        <w:t>ogin</w:t>
      </w:r>
      <w:bookmarkEnd w:id="441"/>
      <w:bookmarkEnd w:id="442"/>
      <w:bookmarkEnd w:id="443"/>
      <w:bookmarkEnd w:id="444"/>
    </w:p>
    <w:p w14:paraId="574D660F" w14:textId="77777777" w:rsidR="0066103A" w:rsidRDefault="0066103A" w:rsidP="0066103A">
      <w:pPr>
        <w:pStyle w:val="LabelGambar"/>
      </w:pPr>
    </w:p>
    <w:p w14:paraId="2AFB595E" w14:textId="0724EB5A" w:rsidR="000339CB" w:rsidRDefault="0066103A" w:rsidP="000339CB">
      <w:pPr>
        <w:ind w:firstLine="709"/>
      </w:pPr>
      <w:r>
        <w:t>Gambar 4.19</w:t>
      </w:r>
      <w:r w:rsidR="000339CB">
        <w:t xml:space="preserve"> </w:t>
      </w:r>
      <w:r w:rsidR="0002563E">
        <w:t>di atas</w:t>
      </w:r>
      <w:r w:rsidR="000339CB">
        <w:t xml:space="preserve">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w:t>
      </w:r>
      <w:r w:rsidR="000339CB" w:rsidRPr="00612B6C">
        <w:rPr>
          <w:i/>
        </w:rPr>
        <w:t>door</w:t>
      </w:r>
      <w:r w:rsidR="000339CB">
        <w:t>/</w:t>
      </w:r>
      <w:r w:rsidR="000339CB" w:rsidRPr="00612B6C">
        <w:rPr>
          <w:i/>
        </w:rPr>
        <w:t>login</w:t>
      </w:r>
      <w:r w:rsidR="000339CB">
        <w:t xml:space="preserve">”.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445" w:name="_Toc143523779"/>
      <w:bookmarkStart w:id="446" w:name="_Toc144760089"/>
      <w:r>
        <w:lastRenderedPageBreak/>
        <w:t xml:space="preserve">API </w:t>
      </w:r>
      <w:r w:rsidR="002A242B" w:rsidRPr="00991C79">
        <w:rPr>
          <w:i/>
        </w:rPr>
        <w:t>Door</w:t>
      </w:r>
      <w:r w:rsidR="002A242B">
        <w:t xml:space="preserve"> </w:t>
      </w:r>
      <w:r w:rsidR="002A242B" w:rsidRPr="00991C79">
        <w:rPr>
          <w:i/>
        </w:rPr>
        <w:t>Logout</w:t>
      </w:r>
      <w:bookmarkEnd w:id="445"/>
      <w:bookmarkEnd w:id="446"/>
    </w:p>
    <w:p w14:paraId="75243D3A" w14:textId="17ABC959"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w:t>
      </w:r>
      <w:r w:rsidR="00612B6C">
        <w:t xml:space="preserve"> </w:t>
      </w:r>
      <w:r w:rsidR="009B397C">
        <w:t xml:space="preserve">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w:t>
      </w:r>
      <w:r w:rsidR="0002563E">
        <w:t>di bawah</w:t>
      </w:r>
      <w:r w:rsidR="009B397C">
        <w:t>.</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39995" cy="2833382"/>
                    </a:xfrm>
                    <a:prstGeom prst="rect">
                      <a:avLst/>
                    </a:prstGeom>
                  </pic:spPr>
                </pic:pic>
              </a:graphicData>
            </a:graphic>
          </wp:inline>
        </w:drawing>
      </w:r>
    </w:p>
    <w:p w14:paraId="4426E205" w14:textId="3863F11D" w:rsidR="009B397C" w:rsidRDefault="0059221B" w:rsidP="0059221B">
      <w:pPr>
        <w:pStyle w:val="LabelGambar"/>
        <w:rPr>
          <w:i/>
        </w:rPr>
      </w:pPr>
      <w:bookmarkStart w:id="447" w:name="_Toc142072600"/>
      <w:bookmarkStart w:id="448" w:name="_Toc142073217"/>
      <w:bookmarkStart w:id="449" w:name="_Toc143520002"/>
      <w:bookmarkStart w:id="450" w:name="_Toc144760184"/>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FB1F23">
        <w:rPr>
          <w:b/>
          <w:noProof/>
        </w:rPr>
        <w:t>20</w:t>
      </w:r>
      <w:r w:rsidRPr="0059221B">
        <w:rPr>
          <w:b/>
        </w:rPr>
        <w:fldChar w:fldCharType="end"/>
      </w:r>
      <w:r>
        <w:t xml:space="preserve"> </w:t>
      </w:r>
      <w:r w:rsidRPr="00D32C43">
        <w:t xml:space="preserve">Hasil API </w:t>
      </w:r>
      <w:r w:rsidR="00856DED">
        <w:rPr>
          <w:i/>
        </w:rPr>
        <w:t>d</w:t>
      </w:r>
      <w:r w:rsidRPr="0059221B">
        <w:rPr>
          <w:i/>
        </w:rPr>
        <w:t>oor</w:t>
      </w:r>
      <w:r w:rsidRPr="00D32C43">
        <w:t xml:space="preserve"> </w:t>
      </w:r>
      <w:r w:rsidR="00856DED">
        <w:rPr>
          <w:i/>
        </w:rPr>
        <w:t>l</w:t>
      </w:r>
      <w:r w:rsidRPr="0059221B">
        <w:rPr>
          <w:i/>
        </w:rPr>
        <w:t>ogout</w:t>
      </w:r>
      <w:bookmarkEnd w:id="447"/>
      <w:bookmarkEnd w:id="448"/>
      <w:bookmarkEnd w:id="449"/>
      <w:bookmarkEnd w:id="450"/>
    </w:p>
    <w:p w14:paraId="5CB25A2B" w14:textId="77777777" w:rsidR="0059221B" w:rsidRDefault="0059221B" w:rsidP="0059221B">
      <w:pPr>
        <w:pStyle w:val="LabelGambar"/>
      </w:pPr>
    </w:p>
    <w:p w14:paraId="22B9C378" w14:textId="6343417A" w:rsidR="009B397C" w:rsidRDefault="00612B6C" w:rsidP="009B397C">
      <w:pPr>
        <w:ind w:firstLine="709"/>
      </w:pPr>
      <w:r>
        <w:t>Gam</w:t>
      </w:r>
      <w:r w:rsidR="009B397C">
        <w:t>b</w:t>
      </w:r>
      <w:r>
        <w:t>a</w:t>
      </w:r>
      <w:r w:rsidR="009B397C">
        <w:t xml:space="preserve">r </w:t>
      </w:r>
      <w:r w:rsidR="00EF5D8D">
        <w:t xml:space="preserve">4.20 </w:t>
      </w:r>
      <w:r w:rsidR="0002563E">
        <w:t>di atas</w:t>
      </w:r>
      <w:r w:rsidR="009B397C">
        <w:t xml:space="preserve"> merupakan hasil dari API </w:t>
      </w:r>
      <w:r w:rsidR="009B397C" w:rsidRPr="00254345">
        <w:rPr>
          <w:i/>
        </w:rPr>
        <w:t>door</w:t>
      </w:r>
      <w:r w:rsidR="009B397C">
        <w:t xml:space="preserve"> </w:t>
      </w:r>
      <w:r w:rsidR="009B397C" w:rsidRPr="00254345">
        <w:rPr>
          <w:i/>
        </w:rPr>
        <w:t>logout</w:t>
      </w:r>
      <w:r w:rsidR="009B397C">
        <w:t xml:space="preserve"> yang dikirimkan melalui </w:t>
      </w:r>
      <w:r w:rsidR="009B397C" w:rsidRPr="00254345">
        <w:rPr>
          <w:i/>
        </w:rPr>
        <w:t>endp</w:t>
      </w:r>
      <w:r w:rsidR="00254345">
        <w:rPr>
          <w:i/>
        </w:rPr>
        <w:t>o</w:t>
      </w:r>
      <w:r w:rsidR="009B397C" w:rsidRPr="00254345">
        <w:rPr>
          <w:i/>
        </w:rPr>
        <w:t>int</w:t>
      </w:r>
      <w:r w:rsidR="009B397C">
        <w:t xml:space="preserve"> “/</w:t>
      </w:r>
      <w:r w:rsidR="009B397C" w:rsidRPr="00612B6C">
        <w:rPr>
          <w:i/>
        </w:rPr>
        <w:t>door</w:t>
      </w:r>
      <w:r w:rsidR="009B397C">
        <w:t>/</w:t>
      </w:r>
      <w:r w:rsidR="009B397C" w:rsidRPr="00612B6C">
        <w:rPr>
          <w:i/>
        </w:rPr>
        <w:t>logout</w:t>
      </w:r>
      <w:r w:rsidR="009B397C">
        <w: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451" w:name="_Toc143523780"/>
      <w:bookmarkStart w:id="452" w:name="_Toc144760090"/>
      <w:r>
        <w:t xml:space="preserve">API </w:t>
      </w:r>
      <w:r w:rsidR="002A242B" w:rsidRPr="00463A90">
        <w:rPr>
          <w:i/>
        </w:rPr>
        <w:t>Door</w:t>
      </w:r>
      <w:r w:rsidR="002A242B">
        <w:t xml:space="preserve"> </w:t>
      </w:r>
      <w:r w:rsidR="002A242B" w:rsidRPr="00463A90">
        <w:rPr>
          <w:i/>
        </w:rPr>
        <w:t>Register</w:t>
      </w:r>
      <w:bookmarkEnd w:id="451"/>
      <w:bookmarkEnd w:id="452"/>
    </w:p>
    <w:p w14:paraId="53B48A5B" w14:textId="73456CA0"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w:t>
      </w:r>
      <w:r w:rsidR="00413D56" w:rsidRPr="00065B47">
        <w:rPr>
          <w:i/>
        </w:rPr>
        <w:t>login</w:t>
      </w:r>
      <w:r w:rsidR="00413D56">
        <w:t xml:space="preserve">.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1E4B80">
        <w:t>ambar 4.21</w:t>
      </w:r>
      <w:r w:rsidR="001725A7">
        <w:t xml:space="preserve"> </w:t>
      </w:r>
      <w:r w:rsidR="0002563E">
        <w:t>di bawah</w:t>
      </w:r>
      <w:r w:rsidR="001725A7">
        <w:t>.</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42556887" w14:textId="452612D1" w:rsidR="001725A7" w:rsidRDefault="00581379" w:rsidP="00581379">
      <w:pPr>
        <w:pStyle w:val="LabelGambar"/>
      </w:pPr>
      <w:bookmarkStart w:id="453" w:name="_Toc142072601"/>
      <w:bookmarkStart w:id="454" w:name="_Toc142073218"/>
      <w:bookmarkStart w:id="455" w:name="_Toc143520003"/>
      <w:bookmarkStart w:id="456" w:name="_Toc144760185"/>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FB1F23">
        <w:rPr>
          <w:b/>
          <w:noProof/>
        </w:rPr>
        <w:t>21</w:t>
      </w:r>
      <w:r w:rsidRPr="00581379">
        <w:rPr>
          <w:b/>
        </w:rPr>
        <w:fldChar w:fldCharType="end"/>
      </w:r>
      <w:r>
        <w:t xml:space="preserve"> </w:t>
      </w:r>
      <w:r w:rsidRPr="00C16A58">
        <w:t xml:space="preserve">Hasil API </w:t>
      </w:r>
      <w:r w:rsidR="00EA5266">
        <w:rPr>
          <w:i/>
        </w:rPr>
        <w:t>d</w:t>
      </w:r>
      <w:r w:rsidRPr="00581379">
        <w:rPr>
          <w:i/>
        </w:rPr>
        <w:t>oor</w:t>
      </w:r>
      <w:r w:rsidRPr="00C16A58">
        <w:t xml:space="preserve"> </w:t>
      </w:r>
      <w:r w:rsidR="00EA5266">
        <w:rPr>
          <w:i/>
        </w:rPr>
        <w:t>r</w:t>
      </w:r>
      <w:r w:rsidRPr="00581379">
        <w:rPr>
          <w:i/>
        </w:rPr>
        <w:t>egister</w:t>
      </w:r>
      <w:bookmarkEnd w:id="453"/>
      <w:bookmarkEnd w:id="454"/>
      <w:bookmarkEnd w:id="455"/>
      <w:bookmarkEnd w:id="456"/>
    </w:p>
    <w:p w14:paraId="2F48C89C" w14:textId="77777777" w:rsidR="00581379" w:rsidRDefault="00581379" w:rsidP="00581379">
      <w:pPr>
        <w:pStyle w:val="LabelGambar"/>
      </w:pPr>
    </w:p>
    <w:p w14:paraId="6197CF3E" w14:textId="141DBE27" w:rsidR="001725A7" w:rsidRDefault="00581379" w:rsidP="002E1BB9">
      <w:pPr>
        <w:ind w:firstLine="709"/>
      </w:pPr>
      <w:r>
        <w:t>Gambar 4.21</w:t>
      </w:r>
      <w:r w:rsidR="002E1BB9">
        <w:t xml:space="preserve"> </w:t>
      </w:r>
      <w:r w:rsidR="0002563E">
        <w:t>di atas</w:t>
      </w:r>
      <w:r w:rsidR="002E1BB9">
        <w:t xml:space="preserve">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w:t>
      </w:r>
      <w:r w:rsidR="002E1BB9" w:rsidRPr="00612B6C">
        <w:rPr>
          <w:i/>
        </w:rPr>
        <w:t>door</w:t>
      </w:r>
      <w:r w:rsidR="002E1BB9">
        <w:t>/</w:t>
      </w:r>
      <w:r w:rsidR="002E1BB9" w:rsidRPr="00612B6C">
        <w:rPr>
          <w:i/>
        </w:rPr>
        <w:t>register</w:t>
      </w:r>
      <w:r w:rsidR="002E1BB9">
        <w:t>”. Perangkat kunci pintu akan mengirimkan identitas unik yang nantinya akan digunakan sebagai nama perangkat yang di</w:t>
      </w:r>
      <w:r>
        <w:t xml:space="preserve">kenali oleh </w:t>
      </w:r>
      <w:r w:rsidRPr="004522B7">
        <w:rPr>
          <w:i/>
        </w:rPr>
        <w:t>server</w:t>
      </w:r>
      <w:r>
        <w:t>.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w:t>
      </w:r>
      <w:r w:rsidR="002E1BB9" w:rsidRPr="00065B47">
        <w:rPr>
          <w:i/>
        </w:rPr>
        <w:t>login</w:t>
      </w:r>
      <w:r w:rsidR="002E1BB9">
        <w:t>.</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457" w:name="_Toc143523781"/>
      <w:bookmarkStart w:id="458" w:name="_Toc144760091"/>
      <w:r>
        <w:t xml:space="preserve">API </w:t>
      </w:r>
      <w:r w:rsidRPr="00890B5F">
        <w:rPr>
          <w:i/>
        </w:rPr>
        <w:t>Door</w:t>
      </w:r>
      <w:r>
        <w:t xml:space="preserve"> </w:t>
      </w:r>
      <w:r w:rsidRPr="00890B5F">
        <w:rPr>
          <w:i/>
        </w:rPr>
        <w:t>Signature</w:t>
      </w:r>
      <w:bookmarkEnd w:id="457"/>
      <w:bookmarkEnd w:id="458"/>
    </w:p>
    <w:p w14:paraId="26CA6E86" w14:textId="6849BECD"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t>
      </w:r>
      <w:r w:rsidR="00EE3A34" w:rsidRPr="00612B6C">
        <w:rPr>
          <w:i/>
        </w:rPr>
        <w:t>websocket</w:t>
      </w:r>
      <w:r w:rsidR="00EE3A34">
        <w:t xml:space="preserve">. Komunikasi antara </w:t>
      </w:r>
      <w:r w:rsidR="00EE3A34" w:rsidRPr="00890B5F">
        <w:rPr>
          <w:i/>
        </w:rPr>
        <w:t>server</w:t>
      </w:r>
      <w:r w:rsidR="00EE3A34">
        <w:t xml:space="preserve"> ke perangkat kunci pintu dilakukan menggunakan </w:t>
      </w:r>
      <w:r w:rsidR="00EE3A34" w:rsidRPr="00612B6C">
        <w:rPr>
          <w:i/>
        </w:rPr>
        <w:t>websocket</w:t>
      </w:r>
      <w:r w:rsidR="00EE3A34">
        <w:t xml:space="preserve">, dengan menggunakan </w:t>
      </w:r>
      <w:r w:rsidR="00EE3A34" w:rsidRPr="00612B6C">
        <w:rPr>
          <w:i/>
        </w:rPr>
        <w:t>websocket</w:t>
      </w:r>
      <w:r w:rsidR="00EE3A34">
        <w:t xml:space="preserve">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w:t>
      </w:r>
      <w:r w:rsidR="00622B18">
        <w:t>kunci</w:t>
      </w:r>
      <w:r w:rsidR="00EE3A34">
        <w:t xml:space="preserve">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w:t>
      </w:r>
      <w:r w:rsidR="00EE3A34" w:rsidRPr="00612B6C">
        <w:rPr>
          <w:i/>
        </w:rPr>
        <w:t>door</w:t>
      </w:r>
      <w:r w:rsidR="00EE3A34">
        <w:t xml:space="preserve"> </w:t>
      </w:r>
      <w:r w:rsidR="00EE3A34" w:rsidRPr="00612B6C">
        <w:rPr>
          <w:i/>
        </w:rPr>
        <w:t>signatu</w:t>
      </w:r>
      <w:r w:rsidR="00A637C1" w:rsidRPr="00612B6C">
        <w:rPr>
          <w:i/>
        </w:rPr>
        <w:t>r</w:t>
      </w:r>
      <w:r w:rsidR="00982AF0" w:rsidRPr="00612B6C">
        <w:rPr>
          <w:i/>
        </w:rPr>
        <w:t>e</w:t>
      </w:r>
      <w:r w:rsidR="00982AF0">
        <w:t xml:space="preserve"> dapat dilihat pada G</w:t>
      </w:r>
      <w:r w:rsidR="005E4108">
        <w:t>ambar 4.22</w:t>
      </w:r>
      <w:r w:rsidR="00EE3A34">
        <w:t xml:space="preserve"> </w:t>
      </w:r>
      <w:r w:rsidR="0002563E">
        <w:t>di bawah</w:t>
      </w:r>
      <w:r w:rsidR="00EE3A34">
        <w:t>.</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0869C2E4" w14:textId="6B509C4C" w:rsidR="007E07B2" w:rsidRDefault="00BA32C9" w:rsidP="00BA32C9">
      <w:pPr>
        <w:pStyle w:val="LabelGambar"/>
        <w:rPr>
          <w:i/>
        </w:rPr>
      </w:pPr>
      <w:bookmarkStart w:id="459" w:name="_Toc142072602"/>
      <w:bookmarkStart w:id="460" w:name="_Toc142073219"/>
      <w:bookmarkStart w:id="461" w:name="_Toc143520004"/>
      <w:bookmarkStart w:id="462" w:name="_Toc144760186"/>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FB1F23">
        <w:rPr>
          <w:b/>
          <w:noProof/>
        </w:rPr>
        <w:t>22</w:t>
      </w:r>
      <w:r w:rsidRPr="00BA32C9">
        <w:rPr>
          <w:b/>
        </w:rPr>
        <w:fldChar w:fldCharType="end"/>
      </w:r>
      <w:r>
        <w:t xml:space="preserve"> </w:t>
      </w:r>
      <w:r w:rsidRPr="00740BDD">
        <w:t xml:space="preserve">Hasil API </w:t>
      </w:r>
      <w:r w:rsidR="00EA5266">
        <w:rPr>
          <w:i/>
        </w:rPr>
        <w:t>d</w:t>
      </w:r>
      <w:r w:rsidRPr="00BA32C9">
        <w:rPr>
          <w:i/>
        </w:rPr>
        <w:t>oor</w:t>
      </w:r>
      <w:r w:rsidRPr="00740BDD">
        <w:t xml:space="preserve"> </w:t>
      </w:r>
      <w:r w:rsidR="00EA5266">
        <w:rPr>
          <w:i/>
        </w:rPr>
        <w:t>s</w:t>
      </w:r>
      <w:r w:rsidRPr="00BA32C9">
        <w:rPr>
          <w:i/>
        </w:rPr>
        <w:t>ignature</w:t>
      </w:r>
      <w:bookmarkEnd w:id="459"/>
      <w:bookmarkEnd w:id="460"/>
      <w:bookmarkEnd w:id="461"/>
      <w:bookmarkEnd w:id="462"/>
    </w:p>
    <w:p w14:paraId="6FA182FB" w14:textId="77777777" w:rsidR="00BA32C9" w:rsidRDefault="00BA32C9" w:rsidP="00BA32C9">
      <w:pPr>
        <w:pStyle w:val="LabelGambar"/>
      </w:pPr>
    </w:p>
    <w:p w14:paraId="5B766F9B" w14:textId="4BA8B955" w:rsidR="007E07B2" w:rsidRDefault="00BA32C9" w:rsidP="000B7C70">
      <w:pPr>
        <w:ind w:firstLine="709"/>
      </w:pPr>
      <w:r>
        <w:t>Gambar 4.22</w:t>
      </w:r>
      <w:r w:rsidR="007E07B2">
        <w:t xml:space="preserve"> </w:t>
      </w:r>
      <w:r w:rsidR="0002563E">
        <w:t>di atas</w:t>
      </w:r>
      <w:r w:rsidR="007E07B2">
        <w:t xml:space="preserve">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w:t>
      </w:r>
      <w:r w:rsidR="007E07B2" w:rsidRPr="00612B6C">
        <w:rPr>
          <w:i/>
        </w:rPr>
        <w:t>api</w:t>
      </w:r>
      <w:r w:rsidR="007E07B2">
        <w:t>/</w:t>
      </w:r>
      <w:r w:rsidR="007E07B2" w:rsidRPr="00612B6C">
        <w:rPr>
          <w:i/>
        </w:rPr>
        <w:t>signature</w:t>
      </w:r>
      <w:r w:rsidR="007E07B2">
        <w:t xml:space="preserve">”. </w:t>
      </w:r>
      <w:r w:rsidR="00612B6C">
        <w:t>Pe</w:t>
      </w:r>
      <w:r w:rsidR="000B7C70">
        <w:t xml:space="preserve">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w:t>
      </w:r>
      <w:r w:rsidR="000B7C70" w:rsidRPr="00612B6C">
        <w:rPr>
          <w:i/>
        </w:rPr>
        <w:t>signature</w:t>
      </w:r>
      <w:r w:rsidR="000B7C70">
        <w:t xml:space="preserv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t>
      </w:r>
      <w:r w:rsidR="00482F9F" w:rsidRPr="00612B6C">
        <w:rPr>
          <w:i/>
        </w:rPr>
        <w:t>websocket</w:t>
      </w:r>
      <w:r w:rsidR="00482F9F">
        <w: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463" w:name="_Toc143523782"/>
      <w:bookmarkStart w:id="464" w:name="_Toc144760092"/>
      <w:r>
        <w:t xml:space="preserve">API </w:t>
      </w:r>
      <w:r w:rsidR="002A242B" w:rsidRPr="004F1064">
        <w:rPr>
          <w:i/>
        </w:rPr>
        <w:t>Door</w:t>
      </w:r>
      <w:r w:rsidR="002A242B">
        <w:t xml:space="preserve"> </w:t>
      </w:r>
      <w:r w:rsidR="002A242B" w:rsidRPr="004F1064">
        <w:rPr>
          <w:i/>
        </w:rPr>
        <w:t>Update</w:t>
      </w:r>
      <w:r w:rsidR="002A242B">
        <w:t xml:space="preserve"> Status</w:t>
      </w:r>
      <w:bookmarkEnd w:id="463"/>
      <w:bookmarkEnd w:id="464"/>
    </w:p>
    <w:p w14:paraId="77622C46" w14:textId="3E114CA3"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w:t>
      </w:r>
      <w:r w:rsidR="00612B6C">
        <w:t>kan respon jika perubahan benar-</w:t>
      </w:r>
      <w:r>
        <w:t xml:space="preserve">benar terjadi </w:t>
      </w:r>
      <w:r w:rsidR="00F75BF2">
        <w:t xml:space="preserve">dan memastikan bahwa perintah sudah benar-benar dikerjakan. Hasil dari API </w:t>
      </w:r>
      <w:r w:rsidR="00F75BF2" w:rsidRPr="00612B6C">
        <w:rPr>
          <w:i/>
        </w:rPr>
        <w:t>update</w:t>
      </w:r>
      <w:r w:rsidR="00F75BF2">
        <w:t xml:space="preserve"> stat</w:t>
      </w:r>
      <w:r w:rsidR="00982AF0">
        <w:t>us dapat dilihat pada G</w:t>
      </w:r>
      <w:r w:rsidR="004F1064">
        <w:t>ambar 4.23</w:t>
      </w:r>
      <w:r w:rsidR="00F75BF2">
        <w:t xml:space="preserve"> </w:t>
      </w:r>
      <w:r w:rsidR="0002563E">
        <w:t>di bawah</w:t>
      </w:r>
      <w:r w:rsidR="00F75BF2">
        <w:t>.</w:t>
      </w:r>
    </w:p>
    <w:p w14:paraId="63291DB1" w14:textId="2725C35C" w:rsidR="00F75BF2" w:rsidRDefault="002B77B3" w:rsidP="00F75BF2">
      <w:r>
        <w:rPr>
          <w:noProof/>
          <w:lang w:val="en-US"/>
        </w:rPr>
        <w:lastRenderedPageBreak/>
        <w:drawing>
          <wp:inline distT="0" distB="0" distL="0" distR="0" wp14:anchorId="6EC465EA" wp14:editId="5C7F3BF0">
            <wp:extent cx="4986670" cy="2803404"/>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4986830" cy="2803494"/>
                    </a:xfrm>
                    <a:prstGeom prst="rect">
                      <a:avLst/>
                    </a:prstGeom>
                  </pic:spPr>
                </pic:pic>
              </a:graphicData>
            </a:graphic>
          </wp:inline>
        </w:drawing>
      </w:r>
    </w:p>
    <w:p w14:paraId="7FC783D2" w14:textId="467139BC" w:rsidR="00F75BF2" w:rsidRDefault="00D92D29" w:rsidP="00D92D29">
      <w:pPr>
        <w:pStyle w:val="LabelGambar"/>
      </w:pPr>
      <w:bookmarkStart w:id="465" w:name="_Toc142072603"/>
      <w:bookmarkStart w:id="466" w:name="_Toc142073220"/>
      <w:bookmarkStart w:id="467" w:name="_Toc143520005"/>
      <w:bookmarkStart w:id="468" w:name="_Toc144760187"/>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FB1F23">
        <w:rPr>
          <w:b/>
          <w:noProof/>
        </w:rPr>
        <w:t>23</w:t>
      </w:r>
      <w:r w:rsidRPr="00D92D29">
        <w:rPr>
          <w:b/>
        </w:rPr>
        <w:fldChar w:fldCharType="end"/>
      </w:r>
      <w:r>
        <w:t xml:space="preserve"> </w:t>
      </w:r>
      <w:r w:rsidRPr="008C1EB9">
        <w:t>Hasil API</w:t>
      </w:r>
      <w:r>
        <w:t xml:space="preserve"> </w:t>
      </w:r>
      <w:r w:rsidR="00EA5266">
        <w:rPr>
          <w:i/>
        </w:rPr>
        <w:t>d</w:t>
      </w:r>
      <w:r w:rsidRPr="00D92D29">
        <w:rPr>
          <w:i/>
        </w:rPr>
        <w:t>oor</w:t>
      </w:r>
      <w:r>
        <w:t xml:space="preserve"> </w:t>
      </w:r>
      <w:r w:rsidR="00EA5266">
        <w:rPr>
          <w:i/>
        </w:rPr>
        <w:t>u</w:t>
      </w:r>
      <w:r w:rsidRPr="00D92D29">
        <w:rPr>
          <w:i/>
        </w:rPr>
        <w:t>pdate</w:t>
      </w:r>
      <w:r w:rsidR="00EA5266">
        <w:t xml:space="preserve"> s</w:t>
      </w:r>
      <w:r w:rsidRPr="008C1EB9">
        <w:t>tatus</w:t>
      </w:r>
      <w:bookmarkEnd w:id="465"/>
      <w:bookmarkEnd w:id="466"/>
      <w:bookmarkEnd w:id="467"/>
      <w:bookmarkEnd w:id="468"/>
    </w:p>
    <w:p w14:paraId="113B44A5" w14:textId="77777777" w:rsidR="00D92D29" w:rsidRDefault="00D92D29" w:rsidP="00D92D29">
      <w:pPr>
        <w:pStyle w:val="LabelGambar"/>
      </w:pPr>
    </w:p>
    <w:p w14:paraId="24191590" w14:textId="29BC8B85" w:rsidR="00F75BF2" w:rsidRDefault="00A84A29" w:rsidP="00F75BF2">
      <w:pPr>
        <w:ind w:firstLine="709"/>
      </w:pPr>
      <w:r>
        <w:t>Gambar 4.23</w:t>
      </w:r>
      <w:r w:rsidR="00F75BF2">
        <w:t xml:space="preserve"> </w:t>
      </w:r>
      <w:r w:rsidR="0002563E">
        <w:t>di atas</w:t>
      </w:r>
      <w:r w:rsidR="00F75BF2">
        <w:t xml:space="preserve"> merupak</w:t>
      </w:r>
      <w:r w:rsidR="00612B6C">
        <w:t>an</w:t>
      </w:r>
      <w:r w:rsidR="00F75BF2">
        <w:t xml:space="preserve">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w:t>
      </w:r>
      <w:r w:rsidR="00F75BF2" w:rsidRPr="00612B6C">
        <w:rPr>
          <w:i/>
        </w:rPr>
        <w:t>door</w:t>
      </w:r>
      <w:r w:rsidR="00F75BF2">
        <w:t>/</w:t>
      </w:r>
      <w:r w:rsidR="00F75BF2" w:rsidRPr="00612B6C">
        <w:rPr>
          <w:i/>
        </w:rPr>
        <w:t>update</w:t>
      </w:r>
      <w:r w:rsidR="00F75BF2">
        <w:t>-</w:t>
      </w:r>
      <w:r w:rsidR="00F75BF2" w:rsidRPr="00612B6C">
        <w:rPr>
          <w:i/>
        </w:rPr>
        <w:t>status</w:t>
      </w:r>
      <w:r w:rsidR="00F75BF2">
        <w:t>”. Pera</w:t>
      </w:r>
      <w:r w:rsidR="004F13AD">
        <w:t>ngkat kunci pintu akan mengirim</w:t>
      </w:r>
      <w:r w:rsidR="00F75BF2">
        <w:t xml:space="preserve">kan data pendukung seperti identitas pintu, identitas gedung, identitas </w:t>
      </w:r>
      <w:r w:rsidR="00F75BF2" w:rsidRPr="00612B6C">
        <w:rPr>
          <w:i/>
        </w:rPr>
        <w:t>socket</w:t>
      </w:r>
      <w:r w:rsidR="00F75BF2">
        <w:t xml:space="preserve">, status penguncian dan identitas aktor yang melakukan kegiatan tersebut. </w:t>
      </w:r>
      <w:r w:rsidR="00C83D03">
        <w:t>Jika data yang dikir</w:t>
      </w:r>
      <w:r w:rsidR="004F13AD">
        <w:t>i</w:t>
      </w:r>
      <w:r w:rsidR="00C83D03">
        <w:t xml:space="preserve">mkan sesuai maka </w:t>
      </w:r>
      <w:r w:rsidR="00C83D03" w:rsidRPr="004522B7">
        <w:rPr>
          <w:i/>
        </w:rPr>
        <w:t>server</w:t>
      </w:r>
      <w:r w:rsidR="00C83D03">
        <w:t xml:space="preserve"> akan mengembalikan respon status sukses yang mengirimkan kunci pintu baru. Setiap melakukan </w:t>
      </w:r>
      <w:r w:rsidR="00C83D03" w:rsidRPr="00612B6C">
        <w:rPr>
          <w:i/>
        </w:rPr>
        <w:t>update</w:t>
      </w:r>
      <w:r w:rsidR="00C83D03">
        <w:t xml:space="preserve"> status maka </w:t>
      </w:r>
      <w:r w:rsidR="00C83D03" w:rsidRPr="004F13AD">
        <w:rPr>
          <w:i/>
        </w:rPr>
        <w:t>server</w:t>
      </w:r>
      <w:r w:rsidR="00C83D03">
        <w:t xml:space="preserve"> akan memberikan kunci pintu baru sehingga kunci pada setiap pintu bersifat dinamis, hal ini dimaksudkan untuk memperkuat keamana</w:t>
      </w:r>
      <w:r w:rsidR="00612B6C">
        <w:t>n</w:t>
      </w:r>
      <w:r w:rsidR="00C83D03">
        <w:t xml:space="preserve"> sistem penguncian dengan menggunaka</w:t>
      </w:r>
      <w:r w:rsidR="00612B6C">
        <w:t>n kode kunci pintu yang berubah-</w:t>
      </w:r>
      <w:r w:rsidR="00C83D03">
        <w:t>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469" w:name="_Toc143523783"/>
      <w:bookmarkStart w:id="470" w:name="_Toc144760093"/>
      <w:r>
        <w:t xml:space="preserve">API </w:t>
      </w:r>
      <w:r w:rsidR="002A242B" w:rsidRPr="006B35EA">
        <w:rPr>
          <w:i/>
        </w:rPr>
        <w:t>Door</w:t>
      </w:r>
      <w:r w:rsidR="002A242B">
        <w:t xml:space="preserve"> </w:t>
      </w:r>
      <w:r w:rsidR="002A242B" w:rsidRPr="006B35EA">
        <w:rPr>
          <w:i/>
        </w:rPr>
        <w:t>Alert</w:t>
      </w:r>
      <w:bookmarkEnd w:id="469"/>
      <w:bookmarkEnd w:id="470"/>
    </w:p>
    <w:p w14:paraId="618DE2CA" w14:textId="074940CA"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xml:space="preserve">, peringatan yang </w:t>
      </w:r>
      <w:r w:rsidR="00622B18">
        <w:t>dikirimkan</w:t>
      </w:r>
      <w:r>
        <w:t xml:space="preserve">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w:t>
      </w:r>
      <w:r w:rsidR="0002563E">
        <w:t>di bawah</w:t>
      </w:r>
      <w:r>
        <w:t>.</w:t>
      </w:r>
      <w:r w:rsidR="00AE6A98">
        <w:t xml:space="preserve"> Dengan adanya sistem peringatan ini maka sistem dapat dengan cepat kondisi yang tidak normal yang terjadi pada pintu-pintu yang sudah terpasa</w:t>
      </w:r>
      <w:r w:rsidR="00612B6C">
        <w:t xml:space="preserve">ng sehingga informasi tersebut </w:t>
      </w:r>
      <w:r w:rsidR="00AE6A98">
        <w:t>dapat ter</w:t>
      </w:r>
      <w:r w:rsidR="00612B6C">
        <w:t>sampaikan dengan cepat untuk seg</w:t>
      </w:r>
      <w:r w:rsidR="00AE6A98">
        <w:t>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01850C5D" w14:textId="4AB03D02" w:rsidR="00960690" w:rsidRDefault="00607DDC" w:rsidP="00607DDC">
      <w:pPr>
        <w:pStyle w:val="LabelGambar"/>
      </w:pPr>
      <w:bookmarkStart w:id="471" w:name="_Toc142072604"/>
      <w:bookmarkStart w:id="472" w:name="_Toc142073221"/>
      <w:bookmarkStart w:id="473" w:name="_Toc143520006"/>
      <w:bookmarkStart w:id="474" w:name="_Toc144760188"/>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FB1F23">
        <w:rPr>
          <w:b/>
          <w:noProof/>
        </w:rPr>
        <w:t>24</w:t>
      </w:r>
      <w:r w:rsidRPr="00607DDC">
        <w:rPr>
          <w:b/>
        </w:rPr>
        <w:fldChar w:fldCharType="end"/>
      </w:r>
      <w:r>
        <w:t xml:space="preserve"> </w:t>
      </w:r>
      <w:r w:rsidR="00EA5266">
        <w:t>Hasil API d</w:t>
      </w:r>
      <w:r w:rsidRPr="00607DDC">
        <w:rPr>
          <w:i/>
        </w:rPr>
        <w:t>oor</w:t>
      </w:r>
      <w:r w:rsidRPr="00F659E2">
        <w:t xml:space="preserve"> </w:t>
      </w:r>
      <w:r w:rsidR="00EA5266">
        <w:rPr>
          <w:i/>
        </w:rPr>
        <w:t>a</w:t>
      </w:r>
      <w:r w:rsidRPr="00607DDC">
        <w:rPr>
          <w:i/>
        </w:rPr>
        <w:t>lert</w:t>
      </w:r>
      <w:bookmarkEnd w:id="471"/>
      <w:bookmarkEnd w:id="472"/>
      <w:bookmarkEnd w:id="473"/>
      <w:bookmarkEnd w:id="474"/>
    </w:p>
    <w:p w14:paraId="77CE9AEE" w14:textId="77777777" w:rsidR="00607DDC" w:rsidRDefault="00607DDC" w:rsidP="00607DDC">
      <w:pPr>
        <w:pStyle w:val="LabelGambar"/>
      </w:pPr>
    </w:p>
    <w:p w14:paraId="4CB3A296" w14:textId="2A8E488A"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w:t>
      </w:r>
      <w:r w:rsidR="0030762D" w:rsidRPr="00612B6C">
        <w:rPr>
          <w:i/>
        </w:rPr>
        <w:t>door</w:t>
      </w:r>
      <w:r w:rsidR="0030762D">
        <w:t>/</w:t>
      </w:r>
      <w:r w:rsidR="0030762D" w:rsidRPr="00612B6C">
        <w:rPr>
          <w:i/>
        </w:rPr>
        <w:t>alert</w:t>
      </w:r>
      <w:r w:rsidR="0030762D">
        <w:t xml:space="preserve">”. Perangkat kunci pintu akan mengirimkan identitas pintu, identitas gedung dan pesan peringatan. Jika data yang dikirimkan sesuai maka </w:t>
      </w:r>
      <w:r w:rsidR="0030762D" w:rsidRPr="00065B47">
        <w:rPr>
          <w:i/>
        </w:rPr>
        <w:t>server</w:t>
      </w:r>
      <w:r w:rsidR="0030762D">
        <w:t xml:space="preserve"> akan memberikan respon status sukses dan mengirimkan peringatan ke operator melalui koneksi </w:t>
      </w:r>
      <w:r w:rsidR="0030762D" w:rsidRPr="00612B6C">
        <w:rPr>
          <w:i/>
        </w:rPr>
        <w:t>websocket</w:t>
      </w:r>
      <w:r w:rsidR="0030762D">
        <w:t xml:space="preserve"> seperti yang te</w:t>
      </w:r>
      <w:r w:rsidR="00982AF0">
        <w:t>rlihat pada G</w:t>
      </w:r>
      <w:r w:rsidR="003D3BE6">
        <w:t xml:space="preserve">ambar 4.25 </w:t>
      </w:r>
      <w:r w:rsidR="00A359A7">
        <w:t xml:space="preserve"> </w:t>
      </w:r>
      <w:r w:rsidR="0002563E">
        <w:t>di bawah</w:t>
      </w:r>
      <w:r w:rsidR="00A359A7">
        <w:t>.</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6EC409FE" w14:textId="69D71D1B" w:rsidR="00E9196F" w:rsidRDefault="004A1EC3" w:rsidP="004A1EC3">
      <w:pPr>
        <w:pStyle w:val="LabelGambar"/>
      </w:pPr>
      <w:bookmarkStart w:id="475" w:name="_Toc142072605"/>
      <w:bookmarkStart w:id="476" w:name="_Toc142073222"/>
      <w:bookmarkStart w:id="477" w:name="_Toc143520007"/>
      <w:bookmarkStart w:id="478" w:name="_Toc144760189"/>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FB1F23">
        <w:rPr>
          <w:b/>
          <w:noProof/>
        </w:rPr>
        <w:t>25</w:t>
      </w:r>
      <w:r w:rsidRPr="004A1EC3">
        <w:rPr>
          <w:b/>
        </w:rPr>
        <w:fldChar w:fldCharType="end"/>
      </w:r>
      <w:r>
        <w:t xml:space="preserve"> </w:t>
      </w:r>
      <w:r w:rsidR="00AC5CF6">
        <w:t>Aktivitas</w:t>
      </w:r>
      <w:r w:rsidRPr="00D13291">
        <w:t xml:space="preserve"> </w:t>
      </w:r>
      <w:r w:rsidR="00EA5266">
        <w:rPr>
          <w:i/>
        </w:rPr>
        <w:t>d</w:t>
      </w:r>
      <w:r w:rsidRPr="004A1EC3">
        <w:rPr>
          <w:i/>
        </w:rPr>
        <w:t>oor</w:t>
      </w:r>
      <w:r w:rsidRPr="00D13291">
        <w:t xml:space="preserve"> </w:t>
      </w:r>
      <w:r w:rsidR="00EA5266">
        <w:rPr>
          <w:i/>
        </w:rPr>
        <w:t>a</w:t>
      </w:r>
      <w:r w:rsidRPr="004A1EC3">
        <w:rPr>
          <w:i/>
        </w:rPr>
        <w:t>lert</w:t>
      </w:r>
      <w:bookmarkEnd w:id="475"/>
      <w:bookmarkEnd w:id="476"/>
      <w:bookmarkEnd w:id="477"/>
      <w:bookmarkEnd w:id="478"/>
    </w:p>
    <w:p w14:paraId="7C8781EE" w14:textId="77777777" w:rsidR="004A1EC3" w:rsidRDefault="004A1EC3" w:rsidP="004A1EC3">
      <w:pPr>
        <w:pStyle w:val="LabelGambar"/>
      </w:pPr>
    </w:p>
    <w:p w14:paraId="71C042F7" w14:textId="61AF4E53" w:rsidR="00E9196F" w:rsidRDefault="00F95AF1" w:rsidP="00E9196F">
      <w:pPr>
        <w:ind w:firstLine="709"/>
      </w:pPr>
      <w:r>
        <w:lastRenderedPageBreak/>
        <w:t>Gam</w:t>
      </w:r>
      <w:r w:rsidR="001260D4">
        <w:t>bar 4.25</w:t>
      </w:r>
      <w:r w:rsidR="00E9196F">
        <w:t xml:space="preserve"> </w:t>
      </w:r>
      <w:r w:rsidR="0002563E">
        <w:t>di atas</w:t>
      </w:r>
      <w:r w:rsidR="00E9196F">
        <w:t xml:space="preserve"> merupakan </w:t>
      </w:r>
      <w:r w:rsidR="00AD21FF">
        <w:t>aktivitas</w:t>
      </w:r>
      <w:r w:rsidR="00E9196F">
        <w:t xml:space="preserve"> dari peringatan pintu pada koneksi </w:t>
      </w:r>
      <w:r w:rsidR="00E9196F" w:rsidRPr="002133F1">
        <w:rPr>
          <w:i/>
        </w:rPr>
        <w:t>websocket</w:t>
      </w:r>
      <w:r w:rsidR="00E9196F">
        <w:t>. Setiap ada peringatan yang dikir</w:t>
      </w:r>
      <w:r w:rsidR="002133F1">
        <w:t>i</w:t>
      </w:r>
      <w:r w:rsidR="00E9196F">
        <w:t xml:space="preserve">mkan oleh perangkat kunci pintu maka </w:t>
      </w:r>
      <w:r w:rsidR="00E9196F" w:rsidRPr="00065B47">
        <w:rPr>
          <w:i/>
        </w:rPr>
        <w:t>server</w:t>
      </w:r>
      <w:r w:rsidR="00E9196F">
        <w:t xml:space="preserve"> akan mengirimkan</w:t>
      </w:r>
      <w:r w:rsidR="001260D4">
        <w:t xml:space="preserve"> peringatan</w:t>
      </w:r>
      <w:r w:rsidR="00E9196F">
        <w:t xml:space="preserve"> ke operator baik </w:t>
      </w:r>
      <w:r w:rsidR="002133F1">
        <w:t xml:space="preserve">pada </w:t>
      </w:r>
      <w:r w:rsidR="00E9196F" w:rsidRPr="002133F1">
        <w:rPr>
          <w:i/>
        </w:rPr>
        <w:t>website</w:t>
      </w:r>
      <w:r w:rsidR="00E9196F">
        <w:t xml:space="preserve"> maupun aplikasi </w:t>
      </w:r>
      <w:r w:rsidR="00E9196F" w:rsidRPr="002133F1">
        <w:rPr>
          <w:i/>
        </w:rPr>
        <w:t>mobile</w:t>
      </w:r>
      <w:r w:rsidR="00E9196F">
        <w:t xml:space="preserve"> mel</w:t>
      </w:r>
      <w:r w:rsidR="001260D4">
        <w:t xml:space="preserve">alui koneksi </w:t>
      </w:r>
      <w:r w:rsidR="001260D4" w:rsidRPr="002133F1">
        <w:rPr>
          <w:i/>
        </w:rPr>
        <w:t>websocket</w:t>
      </w:r>
      <w:r w:rsidR="001260D4">
        <w:t xml:space="preserve"> sehingga </w:t>
      </w:r>
      <w:r w:rsidR="00E9196F">
        <w:t>per</w:t>
      </w:r>
      <w:r w:rsidR="002133F1">
        <w:t>i</w:t>
      </w:r>
      <w:r w:rsidR="00E9196F">
        <w:t>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479" w:name="_Toc143523784"/>
      <w:bookmarkStart w:id="480" w:name="_Toc144760094"/>
      <w:r>
        <w:t>Pengecekan Jadwal</w:t>
      </w:r>
      <w:bookmarkEnd w:id="479"/>
      <w:bookmarkEnd w:id="480"/>
    </w:p>
    <w:p w14:paraId="6CA19C0D" w14:textId="67A21E7D"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xml:space="preserve">, jika temukan jadwal yang harus dilaksanakan maka </w:t>
      </w:r>
      <w:r w:rsidRPr="00065B47">
        <w:rPr>
          <w:i/>
        </w:rPr>
        <w:t>server</w:t>
      </w:r>
      <w:r>
        <w:t xml:space="preserve"> akan mengirimkan perintah melalui koneksi </w:t>
      </w:r>
      <w:r w:rsidR="00622B18">
        <w:rPr>
          <w:i/>
        </w:rPr>
        <w:t>websocket</w:t>
      </w:r>
      <w:r w:rsidR="00982AF0">
        <w:t xml:space="preserve"> seperti yang terlihat pada G</w:t>
      </w:r>
      <w:r>
        <w:t xml:space="preserve">ambar 4.26 </w:t>
      </w:r>
      <w:r w:rsidR="0002563E">
        <w:t>di bawah</w:t>
      </w:r>
      <w:r>
        <w:t>.</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39995" cy="2833382"/>
                    </a:xfrm>
                    <a:prstGeom prst="rect">
                      <a:avLst/>
                    </a:prstGeom>
                  </pic:spPr>
                </pic:pic>
              </a:graphicData>
            </a:graphic>
          </wp:inline>
        </w:drawing>
      </w:r>
    </w:p>
    <w:p w14:paraId="42BD6C09" w14:textId="361BB08F" w:rsidR="00AE1428" w:rsidRDefault="00AE1428" w:rsidP="00AE1428">
      <w:pPr>
        <w:pStyle w:val="LabelGambar"/>
      </w:pPr>
      <w:bookmarkStart w:id="481" w:name="_Toc142072606"/>
      <w:bookmarkStart w:id="482" w:name="_Toc142073223"/>
      <w:bookmarkStart w:id="483" w:name="_Toc143520008"/>
      <w:bookmarkStart w:id="484" w:name="_Toc144760190"/>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FB1F23">
        <w:rPr>
          <w:b/>
          <w:noProof/>
        </w:rPr>
        <w:t>26</w:t>
      </w:r>
      <w:r w:rsidRPr="00AE1428">
        <w:rPr>
          <w:b/>
        </w:rPr>
        <w:fldChar w:fldCharType="end"/>
      </w:r>
      <w:r w:rsidR="00EA5266">
        <w:t xml:space="preserve"> Pengecekan j</w:t>
      </w:r>
      <w:r>
        <w:t>adwal</w:t>
      </w:r>
      <w:bookmarkEnd w:id="481"/>
      <w:bookmarkEnd w:id="482"/>
      <w:bookmarkEnd w:id="483"/>
      <w:bookmarkEnd w:id="484"/>
    </w:p>
    <w:p w14:paraId="2E94EE99" w14:textId="77777777" w:rsidR="005A3E74" w:rsidRDefault="005A3E74" w:rsidP="008F3641"/>
    <w:p w14:paraId="1086F340" w14:textId="50E3AD36"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w:t>
      </w:r>
      <w:r w:rsidR="005E72E0" w:rsidRPr="005E72E0">
        <w:t>Laravel</w:t>
      </w:r>
      <w:r w:rsidR="008F3641">
        <w:t xml:space="preserve"> yaitu </w:t>
      </w:r>
      <w:r w:rsidR="008F3641" w:rsidRPr="00F46797">
        <w:rPr>
          <w:i/>
        </w:rPr>
        <w:t>DoorSceduleJob</w:t>
      </w:r>
      <w:r w:rsidR="008F3641">
        <w:t xml:space="preserve"> yang akan memeriksa</w:t>
      </w:r>
      <w:r w:rsidR="007835E6">
        <w:t xml:space="preserve"> jadwal pada </w:t>
      </w:r>
      <w:r w:rsidR="007835E6" w:rsidRPr="009258B0">
        <w:rPr>
          <w:i/>
        </w:rPr>
        <w:t>database</w:t>
      </w:r>
      <w:r w:rsidR="007835E6">
        <w:t xml:space="preserve"> setiap 1 menit. </w:t>
      </w:r>
      <w:r w:rsidR="00426C9A">
        <w:t xml:space="preserve">Terlihat </w:t>
      </w:r>
      <w:r w:rsidR="00EA68D6">
        <w:t>pada baris 231</w:t>
      </w:r>
      <w:r w:rsidR="004C690B">
        <w:t xml:space="preserve"> (G</w:t>
      </w:r>
      <w:r w:rsidR="00BC74FB">
        <w:t>ambar 4.26) pada pukul 13:38:04</w:t>
      </w:r>
      <w:r w:rsidR="00426C9A">
        <w:t xml:space="preserve"> </w:t>
      </w:r>
      <w:r w:rsidR="00BC74FB" w:rsidRPr="00065B47">
        <w:rPr>
          <w:i/>
        </w:rPr>
        <w:t>server</w:t>
      </w:r>
      <w:r w:rsidR="00BC74FB">
        <w:t xml:space="preserve"> melakukan </w:t>
      </w:r>
      <w:r w:rsidR="00426C9A">
        <w:t xml:space="preserve">pengecekan jadwal dan proses pengecekan selanjutkan </w:t>
      </w:r>
      <w:r w:rsidR="00BC74FB">
        <w:t>dilakukan pada pukul 13:39:02</w:t>
      </w:r>
      <w:r w:rsidR="00426C9A">
        <w:t xml:space="preserve"> dan terus berulang hal ini menunjukkan bahwa pengece</w:t>
      </w:r>
      <w:r w:rsidR="002133F1">
        <w:t>kan jadwal benar-</w:t>
      </w:r>
      <w:r w:rsidR="00426C9A">
        <w:t>benar dilakukan setiap 1 menit.</w:t>
      </w:r>
      <w:r w:rsidR="00715F06">
        <w:t xml:space="preserve"> </w:t>
      </w:r>
    </w:p>
    <w:p w14:paraId="2EF0AC0C" w14:textId="1878BCC4" w:rsidR="00715F06" w:rsidRDefault="006755D9" w:rsidP="00F46797">
      <w:pPr>
        <w:ind w:firstLine="709"/>
      </w:pPr>
      <w:r>
        <w:lastRenderedPageBreak/>
        <w:t>Pada G</w:t>
      </w:r>
      <w:r w:rsidR="00715F06">
        <w:t xml:space="preserve">ambar 4.26 juga memperlihatkan bahwa saat proses pengecekan jadwal </w:t>
      </w:r>
      <w:r w:rsidR="00715F06" w:rsidRPr="00065B47">
        <w:rPr>
          <w:i/>
        </w:rPr>
        <w:t>server</w:t>
      </w:r>
      <w:r w:rsidR="00715F06">
        <w:t xml:space="preserve"> menemukan jadwal yang harus dilaksanakan maka </w:t>
      </w:r>
      <w:r w:rsidR="00715F06" w:rsidRPr="00065B47">
        <w:rPr>
          <w:i/>
        </w:rPr>
        <w:t>server</w:t>
      </w:r>
      <w:r w:rsidR="00715F06">
        <w:t xml:space="preserve"> akan mengirimkan perintah ke perangkat kunci pintu. Seperti yang terlihat pada baris 235 setelah ditemukan jadwal yang harus </w:t>
      </w:r>
      <w:r w:rsidR="00622B18">
        <w:t>dilaksanakan</w:t>
      </w:r>
      <w:r w:rsidR="00715F06">
        <w:t xml:space="preserve"> maka </w:t>
      </w:r>
      <w:r w:rsidR="00715F06" w:rsidRPr="00065B47">
        <w:rPr>
          <w:i/>
        </w:rPr>
        <w:t>server</w:t>
      </w:r>
      <w:r w:rsidR="00715F06">
        <w:t xml:space="preserve"> akan mengirimkan perintah ke perangkat kunci pintu dengan menggunakan sebuah </w:t>
      </w:r>
      <w:r w:rsidR="00715F06" w:rsidRPr="002133F1">
        <w:rPr>
          <w:i/>
        </w:rPr>
        <w:t>event</w:t>
      </w:r>
      <w:r w:rsidR="00715F06">
        <w:t xml:space="preserve"> yaitu </w:t>
      </w:r>
      <w:r w:rsidR="00715F06" w:rsidRPr="00715F06">
        <w:rPr>
          <w:i/>
        </w:rPr>
        <w:t>DoorCommandEvent</w:t>
      </w:r>
      <w:r w:rsidR="00715F06">
        <w:t xml:space="preserve"> yang akan disiarkan melalui </w:t>
      </w:r>
      <w:r w:rsidR="00715F06" w:rsidRPr="00715F06">
        <w:rPr>
          <w:i/>
        </w:rPr>
        <w:t>channel</w:t>
      </w:r>
      <w:r w:rsidR="00715F06">
        <w:t xml:space="preserve"> </w:t>
      </w:r>
      <w:r w:rsidR="00622B18">
        <w:rPr>
          <w:i/>
        </w:rPr>
        <w:t>websocket</w:t>
      </w:r>
      <w:r w:rsidR="00715F06">
        <w: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485" w:name="_Toc143523785"/>
      <w:bookmarkStart w:id="486" w:name="_Toc144760095"/>
      <w:r>
        <w:t>Atur Ulang Jadwal</w:t>
      </w:r>
      <w:bookmarkEnd w:id="485"/>
      <w:bookmarkEnd w:id="486"/>
    </w:p>
    <w:p w14:paraId="2012BECA" w14:textId="77616FDC" w:rsidR="002D3287" w:rsidRDefault="002D3287" w:rsidP="002D3287">
      <w:pPr>
        <w:ind w:firstLine="709"/>
      </w:pPr>
      <w:r>
        <w:t xml:space="preserve">Setiap jadwal yang sudah dilaksanakan akan dihapus dari </w:t>
      </w:r>
      <w:r w:rsidRPr="009258B0">
        <w:rPr>
          <w:i/>
        </w:rPr>
        <w:t>database</w:t>
      </w:r>
      <w:r>
        <w:t xml:space="preserve">, namun jika jadwal tersebut berulang maka akan diatur ulang sehingga dapat </w:t>
      </w:r>
      <w:r w:rsidR="00F64BC8">
        <w:t>dijalankan kembali. Proses penga</w:t>
      </w:r>
      <w:r>
        <w:t>turan jadwal dilaksanakan setiap 24 jam s</w:t>
      </w:r>
      <w:r w:rsidR="006755D9">
        <w:t>ekali sep</w:t>
      </w:r>
      <w:r w:rsidR="00F64BC8">
        <w:t>e</w:t>
      </w:r>
      <w:r w:rsidR="006755D9">
        <w:t>rti ya</w:t>
      </w:r>
      <w:r w:rsidR="00F64BC8">
        <w:t>n</w:t>
      </w:r>
      <w:r w:rsidR="006755D9">
        <w:t>g terlihat pada G</w:t>
      </w:r>
      <w:r>
        <w:t xml:space="preserve">ambar 4.27 </w:t>
      </w:r>
      <w:r w:rsidR="0002563E">
        <w:t>di bawah</w:t>
      </w:r>
      <w:r>
        <w:t>.</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25E898BC" w14:textId="5307E48A" w:rsidR="007941E5" w:rsidRDefault="007941E5" w:rsidP="007941E5">
      <w:pPr>
        <w:pStyle w:val="LabelGambar"/>
      </w:pPr>
      <w:bookmarkStart w:id="487" w:name="_Toc142072607"/>
      <w:bookmarkStart w:id="488" w:name="_Toc142073224"/>
      <w:bookmarkStart w:id="489" w:name="_Toc143520009"/>
      <w:bookmarkStart w:id="490" w:name="_Toc144760191"/>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FB1F23">
        <w:rPr>
          <w:b/>
          <w:noProof/>
        </w:rPr>
        <w:t>27</w:t>
      </w:r>
      <w:r w:rsidRPr="007941E5">
        <w:rPr>
          <w:b/>
        </w:rPr>
        <w:fldChar w:fldCharType="end"/>
      </w:r>
      <w:r w:rsidR="00EA5266">
        <w:t xml:space="preserve"> Atur u</w:t>
      </w:r>
      <w:r>
        <w:t>la</w:t>
      </w:r>
      <w:r w:rsidR="00EA5266">
        <w:t>ng j</w:t>
      </w:r>
      <w:r>
        <w:t>adwal</w:t>
      </w:r>
      <w:bookmarkEnd w:id="487"/>
      <w:bookmarkEnd w:id="488"/>
      <w:bookmarkEnd w:id="489"/>
      <w:bookmarkEnd w:id="490"/>
    </w:p>
    <w:p w14:paraId="6A38B09E" w14:textId="77777777" w:rsidR="00587A6D" w:rsidRDefault="00587A6D" w:rsidP="007941E5">
      <w:pPr>
        <w:pStyle w:val="LabelGambar"/>
      </w:pPr>
    </w:p>
    <w:p w14:paraId="1BDC9702" w14:textId="3A6BD722" w:rsidR="00587A6D" w:rsidRPr="00587A6D" w:rsidRDefault="006755D9" w:rsidP="00587A6D">
      <w:pPr>
        <w:ind w:firstLine="709"/>
      </w:pPr>
      <w:r>
        <w:t>Pada G</w:t>
      </w:r>
      <w:r w:rsidR="00587A6D">
        <w:t xml:space="preserve">ambar 4.27 terlihat bahwa pengaturan jadwal dilakukan menggunakan sebuah job </w:t>
      </w:r>
      <w:r w:rsidR="005E72E0" w:rsidRPr="005E72E0">
        <w:t>Laravel</w:t>
      </w:r>
      <w:r w:rsidR="00587A6D">
        <w:t xml:space="preserve"> yaitu </w:t>
      </w:r>
      <w:r w:rsidR="00587A6D" w:rsidRPr="00F64BC8">
        <w:rPr>
          <w:i/>
        </w:rPr>
        <w:t>DailyJob</w:t>
      </w:r>
      <w:r w:rsidR="00587A6D">
        <w:t xml:space="preserve">. </w:t>
      </w:r>
      <w:r w:rsidR="00587A6D" w:rsidRPr="00F64BC8">
        <w:rPr>
          <w:i/>
        </w:rPr>
        <w:t>Job</w:t>
      </w:r>
      <w:r w:rsidR="00587A6D">
        <w:t xml:space="preserve"> ini digunakan untuk menghapus jadwal yang sudah dilaksanakan atau mengatur ulang jadwal untuk kembali dilaksa</w:t>
      </w:r>
      <w:r w:rsidR="00F64BC8">
        <w:t>nakan</w:t>
      </w:r>
      <w:r>
        <w:t>. Pada G</w:t>
      </w:r>
      <w:r w:rsidR="00587A6D">
        <w:t>ambar 4.27 juga terlihat pada baris 1599 dan baris 4614 memperlihatkan prose</w:t>
      </w:r>
      <w:r w:rsidR="00855850">
        <w:t xml:space="preserve">s </w:t>
      </w:r>
      <w:r w:rsidR="00F64BC8">
        <w:t>penga</w:t>
      </w:r>
      <w:r w:rsidR="00587A6D">
        <w:t xml:space="preserve">turan jadwal dilaksanakan setiap 24 jam </w:t>
      </w:r>
      <w:r w:rsidR="00855850">
        <w:t>dimulai pada tanggal 18 Juli 2023 dan prose</w:t>
      </w:r>
      <w:r w:rsidR="00F64BC8">
        <w:t>s</w:t>
      </w:r>
      <w:r w:rsidR="00855850">
        <w:t xml:space="preserve"> pengaturan selanjutnya dilaksanakan pada tanggal 19 Juli 2023.</w:t>
      </w:r>
    </w:p>
    <w:p w14:paraId="387E1EB0" w14:textId="7239D79F" w:rsidR="002A242B" w:rsidRDefault="002A242B" w:rsidP="000D2119">
      <w:pPr>
        <w:pStyle w:val="SubBabIVI"/>
        <w:ind w:left="709" w:hanging="709"/>
      </w:pPr>
      <w:bookmarkStart w:id="491" w:name="_Toc143523786"/>
      <w:bookmarkStart w:id="492" w:name="_Toc144760096"/>
      <w:r>
        <w:lastRenderedPageBreak/>
        <w:t xml:space="preserve">Komunikasi </w:t>
      </w:r>
      <w:r w:rsidR="005E72E0" w:rsidRPr="005E72E0">
        <w:rPr>
          <w:b w:val="0"/>
        </w:rPr>
        <w:t>Websocket</w:t>
      </w:r>
      <w:bookmarkEnd w:id="491"/>
      <w:bookmarkEnd w:id="492"/>
    </w:p>
    <w:p w14:paraId="032171BF" w14:textId="49B029CF" w:rsidR="00511E1D" w:rsidRDefault="00511E1D" w:rsidP="00511E1D">
      <w:pPr>
        <w:ind w:firstLine="709"/>
      </w:pPr>
      <w:r>
        <w:t xml:space="preserve">Komunikasi </w:t>
      </w:r>
      <w:r w:rsidR="00622B18">
        <w:rPr>
          <w:i/>
        </w:rPr>
        <w:t>websocket</w:t>
      </w:r>
      <w:r>
        <w:t xml:space="preserve"> dilakukan dengan melakukan permintaan koneksi ke </w:t>
      </w:r>
      <w:r w:rsidRPr="00F64BC8">
        <w:rPr>
          <w:i/>
        </w:rPr>
        <w:t>en</w:t>
      </w:r>
      <w:r w:rsidR="00F64BC8" w:rsidRPr="00F64BC8">
        <w:rPr>
          <w:i/>
        </w:rPr>
        <w:t>d</w:t>
      </w:r>
      <w:r w:rsidRPr="00F64BC8">
        <w:rPr>
          <w:i/>
        </w:rPr>
        <w:t>point</w:t>
      </w:r>
      <w:r>
        <w:t xml:space="preserve"> </w:t>
      </w:r>
      <w:r w:rsidR="00622B18">
        <w:rPr>
          <w:i/>
        </w:rPr>
        <w:t>websocket</w:t>
      </w:r>
      <w:r w:rsidR="00F64BC8">
        <w:t xml:space="preserve"> yang telah</w:t>
      </w:r>
      <w:r>
        <w:t xml:space="preserve"> disediakan oleh </w:t>
      </w:r>
      <w:r w:rsidRPr="00065B47">
        <w:rPr>
          <w:i/>
        </w:rPr>
        <w:t>ser</w:t>
      </w:r>
      <w:r w:rsidR="006755D9" w:rsidRPr="00065B47">
        <w:rPr>
          <w:i/>
        </w:rPr>
        <w:t>ver</w:t>
      </w:r>
      <w:r w:rsidR="006755D9">
        <w:t xml:space="preserve"> seperti yang terlihat pada G</w:t>
      </w:r>
      <w:r>
        <w:t>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833382"/>
                    </a:xfrm>
                    <a:prstGeom prst="rect">
                      <a:avLst/>
                    </a:prstGeom>
                  </pic:spPr>
                </pic:pic>
              </a:graphicData>
            </a:graphic>
          </wp:inline>
        </w:drawing>
      </w:r>
    </w:p>
    <w:p w14:paraId="2BFCCF59" w14:textId="047D14E5" w:rsidR="00D023E1" w:rsidRPr="00EA5266" w:rsidRDefault="00D023E1" w:rsidP="00D023E1">
      <w:pPr>
        <w:pStyle w:val="LabelGambar"/>
      </w:pPr>
      <w:bookmarkStart w:id="493" w:name="_Toc142072608"/>
      <w:bookmarkStart w:id="494" w:name="_Toc142073225"/>
      <w:bookmarkStart w:id="495" w:name="_Toc143520010"/>
      <w:bookmarkStart w:id="496" w:name="_Toc144760192"/>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FB1F23">
        <w:rPr>
          <w:b/>
          <w:noProof/>
        </w:rPr>
        <w:t>28</w:t>
      </w:r>
      <w:r w:rsidRPr="00FD05C5">
        <w:rPr>
          <w:b/>
        </w:rPr>
        <w:fldChar w:fldCharType="end"/>
      </w:r>
      <w:r w:rsidR="00EA5266">
        <w:t xml:space="preserve"> Koneksi </w:t>
      </w:r>
      <w:r w:rsidR="00EA5266" w:rsidRPr="00F64BC8">
        <w:rPr>
          <w:i/>
        </w:rPr>
        <w:t>websocket</w:t>
      </w:r>
      <w:r w:rsidR="00EA5266">
        <w:t xml:space="preserve"> m</w:t>
      </w:r>
      <w:r>
        <w:t xml:space="preserve">elalui </w:t>
      </w:r>
      <w:r w:rsidR="00EA5266">
        <w:rPr>
          <w:i/>
        </w:rPr>
        <w:t>e</w:t>
      </w:r>
      <w:r w:rsidRPr="001D79EB">
        <w:rPr>
          <w:i/>
        </w:rPr>
        <w:t>ndpoint</w:t>
      </w:r>
      <w:bookmarkEnd w:id="493"/>
      <w:bookmarkEnd w:id="494"/>
      <w:bookmarkEnd w:id="495"/>
      <w:r w:rsidR="00EA5266">
        <w:rPr>
          <w:i/>
        </w:rPr>
        <w:t xml:space="preserve"> </w:t>
      </w:r>
      <w:r w:rsidR="00EA5266">
        <w:t>API</w:t>
      </w:r>
      <w:bookmarkEnd w:id="496"/>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39995" cy="2833382"/>
                    </a:xfrm>
                    <a:prstGeom prst="rect">
                      <a:avLst/>
                    </a:prstGeom>
                  </pic:spPr>
                </pic:pic>
              </a:graphicData>
            </a:graphic>
          </wp:inline>
        </w:drawing>
      </w:r>
    </w:p>
    <w:p w14:paraId="10B69046" w14:textId="20143951" w:rsidR="005B429C" w:rsidRDefault="005B429C" w:rsidP="005B429C">
      <w:pPr>
        <w:pStyle w:val="LabelGambar"/>
      </w:pPr>
      <w:bookmarkStart w:id="497" w:name="_Toc142072609"/>
      <w:bookmarkStart w:id="498" w:name="_Toc142073226"/>
      <w:bookmarkStart w:id="499" w:name="_Toc143520011"/>
      <w:bookmarkStart w:id="500" w:name="_Toc144760193"/>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FB1F23">
        <w:rPr>
          <w:b/>
          <w:noProof/>
        </w:rPr>
        <w:t>29</w:t>
      </w:r>
      <w:r w:rsidRPr="00D023E1">
        <w:rPr>
          <w:b/>
        </w:rPr>
        <w:fldChar w:fldCharType="end"/>
      </w:r>
      <w:r>
        <w:t xml:space="preserve"> Proses </w:t>
      </w:r>
      <w:r w:rsidR="00EA5266">
        <w:rPr>
          <w:i/>
        </w:rPr>
        <w:t>s</w:t>
      </w:r>
      <w:r w:rsidRPr="00D023E1">
        <w:rPr>
          <w:i/>
        </w:rPr>
        <w:t>ubscribe</w:t>
      </w:r>
      <w:r>
        <w:t xml:space="preserve"> ke </w:t>
      </w:r>
      <w:r w:rsidR="00EA5266">
        <w:rPr>
          <w:i/>
        </w:rPr>
        <w:t>c</w:t>
      </w:r>
      <w:r w:rsidRPr="00D023E1">
        <w:rPr>
          <w:i/>
        </w:rPr>
        <w:t>hannel</w:t>
      </w:r>
      <w:r w:rsidR="00EA5266">
        <w:t xml:space="preserve"> </w:t>
      </w:r>
      <w:r w:rsidR="00EA5266" w:rsidRPr="00F64BC8">
        <w:rPr>
          <w:i/>
        </w:rPr>
        <w:t>w</w:t>
      </w:r>
      <w:r w:rsidRPr="00F64BC8">
        <w:rPr>
          <w:i/>
        </w:rPr>
        <w:t>ebsocket</w:t>
      </w:r>
      <w:bookmarkEnd w:id="497"/>
      <w:bookmarkEnd w:id="498"/>
      <w:bookmarkEnd w:id="499"/>
      <w:bookmarkEnd w:id="500"/>
    </w:p>
    <w:p w14:paraId="531E01AA" w14:textId="77777777" w:rsidR="005B429C" w:rsidRDefault="005B429C" w:rsidP="00D023E1">
      <w:pPr>
        <w:pStyle w:val="LabelGambar"/>
      </w:pPr>
    </w:p>
    <w:p w14:paraId="11CE790D" w14:textId="7EA4BA2E" w:rsidR="00511E1D" w:rsidRPr="00DA0953" w:rsidRDefault="006755D9" w:rsidP="005B429C">
      <w:pPr>
        <w:ind w:firstLine="720"/>
      </w:pPr>
      <w:r>
        <w:t>Pada G</w:t>
      </w:r>
      <w:r w:rsidR="00511E1D">
        <w:t xml:space="preserve">ambar 4.28 </w:t>
      </w:r>
      <w:r w:rsidR="0002563E">
        <w:t>di atas</w:t>
      </w:r>
      <w:r w:rsidR="00511E1D">
        <w:t xml:space="preserve"> terlihat</w:t>
      </w:r>
      <w:r w:rsidR="00F64BC8">
        <w:t xml:space="preserve"> proses koneksi </w:t>
      </w:r>
      <w:r w:rsidR="00622B18">
        <w:rPr>
          <w:i/>
        </w:rPr>
        <w:t>websocket</w:t>
      </w:r>
      <w:r w:rsidR="00F64BC8">
        <w:t xml:space="preserve"> dimula</w:t>
      </w:r>
      <w:r w:rsidR="00511E1D">
        <w:t xml:space="preserve">i dengan mengirimkan permintaan ke </w:t>
      </w:r>
      <w:r w:rsidR="00511E1D" w:rsidRPr="00F64BC8">
        <w:rPr>
          <w:i/>
        </w:rPr>
        <w:t>en</w:t>
      </w:r>
      <w:r w:rsidR="00F64BC8" w:rsidRPr="00F64BC8">
        <w:rPr>
          <w:i/>
        </w:rPr>
        <w:t>d</w:t>
      </w:r>
      <w:r w:rsidR="00511E1D" w:rsidRPr="00F64BC8">
        <w:rPr>
          <w:i/>
        </w:rPr>
        <w:t>point</w:t>
      </w:r>
      <w:r w:rsidR="00511E1D">
        <w:t xml:space="preserve"> </w:t>
      </w:r>
      <w:r w:rsidR="00511E1D" w:rsidRPr="00F64BC8">
        <w:rPr>
          <w:i/>
        </w:rPr>
        <w:t>websocket</w:t>
      </w:r>
      <w:r w:rsidR="00511E1D">
        <w:t xml:space="preserve">. Jika koneksi berhasil maka </w:t>
      </w:r>
      <w:r w:rsidR="005B429C" w:rsidRPr="00F64BC8">
        <w:rPr>
          <w:i/>
        </w:rPr>
        <w:t>client</w:t>
      </w:r>
      <w:r w:rsidR="005B429C">
        <w:t xml:space="preserve"> akan menerima pesan berupa </w:t>
      </w:r>
      <w:r w:rsidR="005B429C" w:rsidRPr="00B82253">
        <w:rPr>
          <w:i/>
        </w:rPr>
        <w:t>event:connection_establised</w:t>
      </w:r>
      <w:r w:rsidR="005B429C">
        <w:t xml:space="preserve"> yang </w:t>
      </w:r>
      <w:r w:rsidR="005B429C">
        <w:lastRenderedPageBreak/>
        <w:t xml:space="preserve">menandakan koneksi </w:t>
      </w:r>
      <w:r w:rsidR="005B429C" w:rsidRPr="00F64BC8">
        <w:rPr>
          <w:i/>
        </w:rPr>
        <w:t>webso</w:t>
      </w:r>
      <w:r w:rsidR="00F64BC8">
        <w:rPr>
          <w:i/>
        </w:rPr>
        <w:t>c</w:t>
      </w:r>
      <w:r w:rsidR="005B429C" w:rsidRPr="00F64BC8">
        <w:rPr>
          <w:i/>
        </w:rPr>
        <w:t>ket</w:t>
      </w:r>
      <w:r w:rsidR="005B429C">
        <w:t xml:space="preserve"> sudah berhasil. </w:t>
      </w:r>
      <w:r w:rsidR="00B82253">
        <w:t xml:space="preserve">Sampai tahap ini </w:t>
      </w:r>
      <w:r w:rsidR="00B82253" w:rsidRPr="00B82253">
        <w:rPr>
          <w:i/>
        </w:rPr>
        <w:t>client</w:t>
      </w:r>
      <w:r w:rsidR="00B82253">
        <w:t xml:space="preserve"> tidak akan menerima data perintah yang dikirimkan melalui </w:t>
      </w:r>
      <w:r w:rsidR="00B82253" w:rsidRPr="00F64BC8">
        <w:rPr>
          <w:i/>
        </w:rPr>
        <w:t>websocket</w:t>
      </w:r>
      <w:r w:rsidR="00B82253">
        <w:t xml:space="preserve">. </w:t>
      </w:r>
      <w:r w:rsidR="00B82253" w:rsidRPr="00B82253">
        <w:rPr>
          <w:i/>
        </w:rPr>
        <w:t>Client</w:t>
      </w:r>
      <w:r w:rsidR="00B82253">
        <w:t xml:space="preserve"> harus men-</w:t>
      </w:r>
      <w:r w:rsidR="00B82253" w:rsidRPr="00DA0953">
        <w:rPr>
          <w:i/>
        </w:rPr>
        <w:t>subscribe</w:t>
      </w:r>
      <w:r w:rsidR="00B82253">
        <w:t xml:space="preserve"> </w:t>
      </w:r>
      <w:r w:rsidR="00B82253" w:rsidRPr="00F64BC8">
        <w:rPr>
          <w:i/>
        </w:rPr>
        <w:t>channel</w:t>
      </w:r>
      <w:r w:rsidR="00B82253">
        <w:t xml:space="preserve">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t>
      </w:r>
      <w:r w:rsidR="00DA0953" w:rsidRPr="00F64BC8">
        <w:rPr>
          <w:i/>
        </w:rPr>
        <w:t>webso</w:t>
      </w:r>
      <w:r w:rsidR="00F64BC8" w:rsidRPr="00F64BC8">
        <w:rPr>
          <w:i/>
        </w:rPr>
        <w:t>c</w:t>
      </w:r>
      <w:r w:rsidR="00DA0953" w:rsidRPr="00F64BC8">
        <w:rPr>
          <w:i/>
        </w:rPr>
        <w:t>ket</w:t>
      </w:r>
      <w:r w:rsidR="00DA0953">
        <w:t xml:space="preserve">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501" w:name="_Toc143523787"/>
      <w:bookmarkStart w:id="502" w:name="_Toc144760097"/>
      <w:r>
        <w:t>Koneksi HTTPS</w:t>
      </w:r>
      <w:bookmarkEnd w:id="501"/>
      <w:bookmarkEnd w:id="502"/>
    </w:p>
    <w:p w14:paraId="0509914C" w14:textId="023719BD"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w:t>
      </w:r>
      <w:r w:rsidR="00AD21FF">
        <w:t>diizinkan</w:t>
      </w:r>
      <w:r>
        <w:t xml:space="preserve"> melalui </w:t>
      </w:r>
      <w:r w:rsidRPr="00F64BC8">
        <w:rPr>
          <w:i/>
        </w:rPr>
        <w:t>port</w:t>
      </w:r>
      <w:r>
        <w:t xml:space="preserve"> 443 </w:t>
      </w:r>
      <w:r w:rsidR="00A157F3">
        <w:t>a</w:t>
      </w:r>
      <w:r>
        <w:t xml:space="preserve">tau koneksi HTTPS selain melalui </w:t>
      </w:r>
      <w:r w:rsidRPr="00F64BC8">
        <w:rPr>
          <w:i/>
        </w:rPr>
        <w:t>port</w:t>
      </w:r>
      <w:r>
        <w:t xml:space="preserve">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039995" cy="2833382"/>
                    </a:xfrm>
                    <a:prstGeom prst="rect">
                      <a:avLst/>
                    </a:prstGeom>
                  </pic:spPr>
                </pic:pic>
              </a:graphicData>
            </a:graphic>
          </wp:inline>
        </w:drawing>
      </w:r>
    </w:p>
    <w:p w14:paraId="7826906A" w14:textId="486D68E6" w:rsidR="00E2249E" w:rsidRDefault="00E2249E" w:rsidP="00E2249E">
      <w:pPr>
        <w:pStyle w:val="LabelGambar"/>
      </w:pPr>
      <w:bookmarkStart w:id="503" w:name="_Toc142072610"/>
      <w:bookmarkStart w:id="504" w:name="_Toc142073227"/>
      <w:bookmarkStart w:id="505" w:name="_Toc143520012"/>
      <w:bookmarkStart w:id="506" w:name="_Toc144760194"/>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FB1F23">
        <w:rPr>
          <w:b/>
          <w:noProof/>
        </w:rPr>
        <w:t>30</w:t>
      </w:r>
      <w:r w:rsidRPr="00E2249E">
        <w:rPr>
          <w:b/>
        </w:rPr>
        <w:fldChar w:fldCharType="end"/>
      </w:r>
      <w:r>
        <w:t xml:space="preserve"> </w:t>
      </w:r>
      <w:r w:rsidRPr="00E2249E">
        <w:rPr>
          <w:i/>
        </w:rPr>
        <w:t>Request</w:t>
      </w:r>
      <w:r>
        <w:t xml:space="preserve"> </w:t>
      </w:r>
      <w:r w:rsidR="00EA5266">
        <w:t>m</w:t>
      </w:r>
      <w:r w:rsidR="00F15C79">
        <w:t xml:space="preserve">enggunakan </w:t>
      </w:r>
      <w:r>
        <w:t>HTTPS</w:t>
      </w:r>
      <w:bookmarkEnd w:id="503"/>
      <w:bookmarkEnd w:id="504"/>
      <w:bookmarkEnd w:id="505"/>
      <w:bookmarkEnd w:id="506"/>
    </w:p>
    <w:p w14:paraId="14D5F8C7" w14:textId="77777777" w:rsidR="00E2249E" w:rsidRDefault="00E2249E" w:rsidP="00E2249E">
      <w:pPr>
        <w:pStyle w:val="LabelGambar"/>
      </w:pPr>
    </w:p>
    <w:p w14:paraId="6FB59D64" w14:textId="35412381" w:rsidR="00E2249E" w:rsidRDefault="00E2249E" w:rsidP="00E2249E">
      <w:pPr>
        <w:ind w:firstLine="720"/>
      </w:pPr>
      <w:r>
        <w:t xml:space="preserve">Pada </w:t>
      </w:r>
      <w:r w:rsidR="006755D9">
        <w:t>G</w:t>
      </w:r>
      <w:r w:rsidR="00F15C79">
        <w:t>ambar 4.3</w:t>
      </w:r>
      <w:r>
        <w:t xml:space="preserve">0 terlihat </w:t>
      </w:r>
      <w:r w:rsidRPr="00F64BC8">
        <w:rPr>
          <w:i/>
        </w:rPr>
        <w:t>request</w:t>
      </w:r>
      <w:r>
        <w:t xml:space="preserve"> pada berhasil diterima oleh </w:t>
      </w:r>
      <w:r w:rsidRPr="00065B47">
        <w:rPr>
          <w:i/>
        </w:rPr>
        <w:t>server</w:t>
      </w:r>
      <w:r>
        <w:t xml:space="preserve"> dan </w:t>
      </w:r>
      <w:r w:rsidRPr="00065B47">
        <w:rPr>
          <w:i/>
        </w:rPr>
        <w:t>server</w:t>
      </w:r>
      <w:r>
        <w:t xml:space="preserve"> me</w:t>
      </w:r>
      <w:r w:rsidR="001B0ECC">
        <w:t>mberikan respon status terhadap</w:t>
      </w:r>
      <w:r>
        <w:t xml:space="preserve"> permintaan yang dikirimkan. Dengan mengirimkan permintaan ke </w:t>
      </w:r>
      <w:hyperlink r:id="rId92" w:history="1">
        <w:r w:rsidRPr="00F64BC8">
          <w:rPr>
            <w:rStyle w:val="Hyperlink"/>
            <w:i/>
            <w:color w:val="000000" w:themeColor="text1"/>
            <w:u w:val="none"/>
          </w:rPr>
          <w:t>https://smartdoorlock.my.id/api/login</w:t>
        </w:r>
      </w:hyperlink>
      <w:r w:rsidRPr="00AF7282">
        <w:rPr>
          <w:color w:val="000000" w:themeColor="text1"/>
        </w:rPr>
        <w:t xml:space="preserve"> </w:t>
      </w:r>
      <w:r>
        <w:t xml:space="preserve">berarti kita melakukan request menggunakan HTTPS sehingga </w:t>
      </w:r>
      <w:r w:rsidRPr="00F64BC8">
        <w:rPr>
          <w:i/>
        </w:rPr>
        <w:t>request</w:t>
      </w:r>
      <w:r>
        <w:t xml:space="preserve"> tersebut ijinkan oleh </w:t>
      </w:r>
      <w:r w:rsidRPr="00065B47">
        <w:rPr>
          <w:i/>
        </w:rPr>
        <w:t>server</w:t>
      </w:r>
      <w:r>
        <w:t xml:space="preserve">.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039995" cy="2833382"/>
                    </a:xfrm>
                    <a:prstGeom prst="rect">
                      <a:avLst/>
                    </a:prstGeom>
                  </pic:spPr>
                </pic:pic>
              </a:graphicData>
            </a:graphic>
          </wp:inline>
        </w:drawing>
      </w:r>
    </w:p>
    <w:p w14:paraId="6B204152" w14:textId="24AC7B87" w:rsidR="000B4A57" w:rsidRDefault="00F15C79" w:rsidP="00F15C79">
      <w:pPr>
        <w:pStyle w:val="LabelGambar"/>
      </w:pPr>
      <w:bookmarkStart w:id="507" w:name="_Toc142072611"/>
      <w:bookmarkStart w:id="508" w:name="_Toc142073228"/>
      <w:bookmarkStart w:id="509" w:name="_Toc143520013"/>
      <w:bookmarkStart w:id="510" w:name="_Toc144760195"/>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FB1F23">
        <w:rPr>
          <w:b/>
          <w:noProof/>
        </w:rPr>
        <w:t>31</w:t>
      </w:r>
      <w:r w:rsidRPr="00F15C79">
        <w:rPr>
          <w:b/>
        </w:rPr>
        <w:fldChar w:fldCharType="end"/>
      </w:r>
      <w:r>
        <w:t xml:space="preserve"> </w:t>
      </w:r>
      <w:r w:rsidRPr="00F15C79">
        <w:rPr>
          <w:i/>
        </w:rPr>
        <w:t>Request</w:t>
      </w:r>
      <w:r w:rsidR="00EA5266">
        <w:t xml:space="preserve"> m</w:t>
      </w:r>
      <w:r>
        <w:t>enggunakan HTTP</w:t>
      </w:r>
      <w:bookmarkEnd w:id="507"/>
      <w:bookmarkEnd w:id="508"/>
      <w:bookmarkEnd w:id="509"/>
      <w:bookmarkEnd w:id="510"/>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4024423E" w14:textId="77777777" w:rsidR="00D87A55" w:rsidRDefault="00D87A55" w:rsidP="00D87A55">
      <w:pPr>
        <w:ind w:firstLine="709"/>
      </w:pPr>
    </w:p>
    <w:p w14:paraId="0F68F0A3" w14:textId="1C23B18C" w:rsidR="00BE0291" w:rsidRDefault="00BE0291" w:rsidP="004C637A">
      <w:pPr>
        <w:pStyle w:val="SubBabIV"/>
        <w:ind w:left="709" w:hanging="709"/>
      </w:pPr>
      <w:bookmarkStart w:id="511" w:name="_Toc143523788"/>
      <w:bookmarkStart w:id="512" w:name="_Toc144760098"/>
      <w:r>
        <w:t>Pengujian</w:t>
      </w:r>
      <w:bookmarkEnd w:id="511"/>
      <w:bookmarkEnd w:id="512"/>
    </w:p>
    <w:p w14:paraId="230E8B9C" w14:textId="582B6E6E" w:rsidR="00610909" w:rsidRDefault="001668CE" w:rsidP="002B6D75">
      <w:pPr>
        <w:ind w:firstLine="709"/>
        <w:contextualSpacing/>
        <w:rPr>
          <w:lang w:val="en-US"/>
        </w:rPr>
      </w:pPr>
      <w:r>
        <w:rPr>
          <w:lang w:val="en-US"/>
        </w:rPr>
        <w:t xml:space="preserve">Pada tahap ini dilakukan proses pengujian pada sistem yang telah dibuat. Pengujian yang dilakukan meliputi pengujian terhadap kebutuhan fungsional maupun kebutuhan </w:t>
      </w:r>
      <w:r w:rsidR="00AC5CF6">
        <w:rPr>
          <w:lang w:val="en-US"/>
        </w:rPr>
        <w:t>non fungsional</w:t>
      </w:r>
      <w:r>
        <w:rPr>
          <w:lang w:val="en-US"/>
        </w:rPr>
        <w:t xml:space="preserve">. Pengujian kebutuhan fungsional berfokus pada </w:t>
      </w:r>
      <w:r w:rsidR="00622B18">
        <w:rPr>
          <w:lang w:val="en-US"/>
        </w:rPr>
        <w:t>ketersediaan</w:t>
      </w:r>
      <w:r>
        <w:rPr>
          <w:lang w:val="en-US"/>
        </w:rPr>
        <w:t xml:space="preserve"> fitur-fitur yang telah dibuat serta kinerja dari fitur tersebut apakah sesuai atau tidak. Pengujian </w:t>
      </w:r>
      <w:r w:rsidR="00AC5CF6">
        <w:rPr>
          <w:lang w:val="en-US"/>
        </w:rPr>
        <w:t>non fungsional</w:t>
      </w:r>
      <w:r w:rsidR="00BC244E">
        <w:rPr>
          <w:lang w:val="en-US"/>
        </w:rPr>
        <w:t xml:space="preserve"> berf</w:t>
      </w:r>
      <w:r w:rsidR="00A64C01">
        <w:rPr>
          <w:lang w:val="en-US"/>
        </w:rPr>
        <w:t>okus</w:t>
      </w:r>
      <w:r>
        <w:rPr>
          <w:lang w:val="en-US"/>
        </w:rPr>
        <w:t xml:space="preserve"> pada keandalan sistem yang telah dibuat seperti waktu respon dan</w:t>
      </w:r>
      <w:r w:rsidR="00A64C01">
        <w:rPr>
          <w:lang w:val="en-US"/>
        </w:rPr>
        <w:t xml:space="preserve"> tingkat</w:t>
      </w:r>
      <w:r>
        <w:rPr>
          <w:lang w:val="en-US"/>
        </w:rPr>
        <w:t xml:space="preserve"> keamanan.</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513" w:name="_Toc143523789"/>
      <w:bookmarkStart w:id="514" w:name="_Toc144760099"/>
      <w:r>
        <w:t xml:space="preserve">Pengujian </w:t>
      </w:r>
      <w:r w:rsidR="006B0F8C">
        <w:t>F</w:t>
      </w:r>
      <w:r>
        <w:t>ungsional</w:t>
      </w:r>
      <w:bookmarkEnd w:id="513"/>
      <w:bookmarkEnd w:id="514"/>
    </w:p>
    <w:p w14:paraId="32CE0528" w14:textId="2D99CAAD"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 xml:space="preserve">dengan bantuan </w:t>
      </w:r>
      <w:r w:rsidR="005C05B2" w:rsidRPr="00BC244E">
        <w:rPr>
          <w:i/>
        </w:rPr>
        <w:t>postman</w:t>
      </w:r>
      <w:r w:rsidR="005C05B2">
        <w:t xml:space="preserve">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B15982">
        <w:lastRenderedPageBreak/>
        <w:t>struktur</w:t>
      </w:r>
      <w:r w:rsidR="00A9199B">
        <w:t xml:space="preserve"> kode program di</w:t>
      </w:r>
      <w:r w:rsidR="00BC244E">
        <w:t xml:space="preserve"> </w:t>
      </w:r>
      <w:r w:rsidR="00A9199B">
        <w:t>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6AF7C8B0" w:rsidR="00852AC3" w:rsidRDefault="00852AC3" w:rsidP="00852AC3">
      <w:pPr>
        <w:pStyle w:val="LabelGambar"/>
        <w:jc w:val="left"/>
      </w:pPr>
      <w:bookmarkStart w:id="515" w:name="_Toc142072917"/>
      <w:bookmarkStart w:id="516" w:name="_Toc143519705"/>
      <w:bookmarkStart w:id="517" w:name="_Toc143519874"/>
      <w:bookmarkStart w:id="518" w:name="_Toc144760242"/>
      <w:r w:rsidRPr="00852AC3">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1</w:t>
      </w:r>
      <w:r w:rsidR="002B24B6">
        <w:rPr>
          <w:b/>
        </w:rPr>
        <w:fldChar w:fldCharType="end"/>
      </w:r>
      <w:r w:rsidR="003636A3">
        <w:t xml:space="preserve"> Hasil pengujian f</w:t>
      </w:r>
      <w:r>
        <w:t>ungsional</w:t>
      </w:r>
      <w:bookmarkEnd w:id="515"/>
      <w:bookmarkEnd w:id="516"/>
      <w:bookmarkEnd w:id="517"/>
      <w:bookmarkEnd w:id="518"/>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03390">
        <w:trPr>
          <w:trHeight w:val="300"/>
        </w:trPr>
        <w:tc>
          <w:tcPr>
            <w:tcW w:w="709" w:type="dxa"/>
            <w:tcBorders>
              <w:top w:val="nil"/>
              <w:left w:val="nil"/>
              <w:bottom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bottom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03390">
        <w:trPr>
          <w:trHeight w:val="300"/>
        </w:trPr>
        <w:tc>
          <w:tcPr>
            <w:tcW w:w="709" w:type="dxa"/>
            <w:tcBorders>
              <w:top w:val="nil"/>
              <w:left w:val="nil"/>
              <w:bottom w:val="nil"/>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nil"/>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w:t>
            </w:r>
            <w:r w:rsidR="002B5DBB" w:rsidRPr="00412987">
              <w:rPr>
                <w:rFonts w:eastAsia="Times New Roman" w:cs="Times New Roman"/>
                <w:i/>
                <w:color w:val="000000"/>
                <w:szCs w:val="24"/>
                <w:lang w:val="en-US"/>
              </w:rPr>
              <w:t>eset</w:t>
            </w:r>
            <w:r w:rsidR="002B5DBB" w:rsidRPr="00F37E3B">
              <w:rPr>
                <w:rFonts w:eastAsia="Times New Roman" w:cs="Times New Roman"/>
                <w:color w:val="000000"/>
                <w:szCs w:val="24"/>
                <w:lang w:val="en-US"/>
              </w:rPr>
              <w:t xml:space="preserve">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5CA953F" w14:textId="77777777" w:rsidTr="00503390">
        <w:trPr>
          <w:trHeight w:val="300"/>
        </w:trPr>
        <w:tc>
          <w:tcPr>
            <w:tcW w:w="709" w:type="dxa"/>
            <w:tcBorders>
              <w:top w:val="nil"/>
              <w:left w:val="nil"/>
              <w:bottom w:val="nil"/>
              <w:right w:val="nil"/>
            </w:tcBorders>
            <w:shd w:val="clear" w:color="auto" w:fill="auto"/>
            <w:noWrap/>
            <w:vAlign w:val="center"/>
            <w:hideMark/>
          </w:tcPr>
          <w:p w14:paraId="14C9E1EF"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1FED3923" w14:textId="1497804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2551" w:type="dxa"/>
            <w:tcBorders>
              <w:top w:val="nil"/>
              <w:left w:val="nil"/>
              <w:bottom w:val="nil"/>
              <w:right w:val="nil"/>
            </w:tcBorders>
            <w:shd w:val="clear" w:color="auto" w:fill="auto"/>
            <w:noWrap/>
            <w:vAlign w:val="center"/>
          </w:tcPr>
          <w:p w14:paraId="6AB5A6BD" w14:textId="3A3D92E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03827ED" w14:textId="77777777" w:rsidTr="00503390">
        <w:trPr>
          <w:trHeight w:val="300"/>
        </w:trPr>
        <w:tc>
          <w:tcPr>
            <w:tcW w:w="709" w:type="dxa"/>
            <w:tcBorders>
              <w:top w:val="nil"/>
              <w:left w:val="nil"/>
              <w:bottom w:val="nil"/>
              <w:right w:val="nil"/>
            </w:tcBorders>
            <w:shd w:val="clear" w:color="auto" w:fill="auto"/>
            <w:noWrap/>
            <w:vAlign w:val="center"/>
          </w:tcPr>
          <w:p w14:paraId="57CC840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5BF0E657" w14:textId="4F5EE1E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Pr>
                <w:rFonts w:eastAsia="Times New Roman" w:cs="Times New Roman"/>
                <w:color w:val="000000"/>
                <w:szCs w:val="24"/>
                <w:lang w:val="en-US"/>
              </w:rPr>
              <w:t>anti profil</w:t>
            </w:r>
          </w:p>
        </w:tc>
        <w:tc>
          <w:tcPr>
            <w:tcW w:w="2551" w:type="dxa"/>
            <w:tcBorders>
              <w:top w:val="nil"/>
              <w:left w:val="nil"/>
              <w:bottom w:val="nil"/>
              <w:right w:val="nil"/>
            </w:tcBorders>
            <w:shd w:val="clear" w:color="auto" w:fill="auto"/>
            <w:noWrap/>
            <w:vAlign w:val="center"/>
          </w:tcPr>
          <w:p w14:paraId="43C1787D" w14:textId="6739B561"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3810AEA4" w14:textId="77777777" w:rsidTr="00503390">
        <w:trPr>
          <w:trHeight w:val="300"/>
        </w:trPr>
        <w:tc>
          <w:tcPr>
            <w:tcW w:w="709" w:type="dxa"/>
            <w:tcBorders>
              <w:top w:val="nil"/>
              <w:left w:val="nil"/>
              <w:bottom w:val="nil"/>
              <w:right w:val="nil"/>
            </w:tcBorders>
            <w:shd w:val="clear" w:color="auto" w:fill="auto"/>
            <w:noWrap/>
            <w:vAlign w:val="center"/>
            <w:hideMark/>
          </w:tcPr>
          <w:p w14:paraId="3560AB1B"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890F5F6" w14:textId="58009E11"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4C38BF53" w14:textId="2BF0480B"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1C211E0E" w14:textId="77777777" w:rsidTr="00503390">
        <w:trPr>
          <w:trHeight w:val="300"/>
        </w:trPr>
        <w:tc>
          <w:tcPr>
            <w:tcW w:w="709" w:type="dxa"/>
            <w:tcBorders>
              <w:top w:val="nil"/>
              <w:left w:val="nil"/>
              <w:bottom w:val="nil"/>
              <w:right w:val="nil"/>
            </w:tcBorders>
            <w:shd w:val="clear" w:color="auto" w:fill="auto"/>
            <w:noWrap/>
            <w:vAlign w:val="center"/>
            <w:hideMark/>
          </w:tcPr>
          <w:p w14:paraId="73089B19"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2C32FFE6" w14:textId="2B1BE2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3B8FF119" w14:textId="3C08A6DD"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92DE2A1" w14:textId="77777777" w:rsidTr="00503390">
        <w:trPr>
          <w:trHeight w:val="300"/>
        </w:trPr>
        <w:tc>
          <w:tcPr>
            <w:tcW w:w="709" w:type="dxa"/>
            <w:tcBorders>
              <w:top w:val="nil"/>
              <w:left w:val="nil"/>
              <w:bottom w:val="nil"/>
              <w:right w:val="nil"/>
            </w:tcBorders>
            <w:shd w:val="clear" w:color="auto" w:fill="auto"/>
            <w:noWrap/>
            <w:vAlign w:val="center"/>
            <w:hideMark/>
          </w:tcPr>
          <w:p w14:paraId="3D8ACDF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110D20A7" w14:textId="092D08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 xml:space="preserve">ihat riwayat </w:t>
            </w:r>
            <w:r w:rsidR="00AD21FF">
              <w:rPr>
                <w:rFonts w:eastAsia="Times New Roman" w:cs="Times New Roman"/>
                <w:color w:val="000000"/>
                <w:szCs w:val="24"/>
                <w:lang w:val="en-US"/>
              </w:rPr>
              <w:t>aktivitas</w:t>
            </w:r>
          </w:p>
        </w:tc>
        <w:tc>
          <w:tcPr>
            <w:tcW w:w="2551" w:type="dxa"/>
            <w:tcBorders>
              <w:top w:val="nil"/>
              <w:left w:val="nil"/>
              <w:bottom w:val="nil"/>
              <w:right w:val="nil"/>
            </w:tcBorders>
            <w:shd w:val="clear" w:color="auto" w:fill="auto"/>
            <w:noWrap/>
            <w:vAlign w:val="center"/>
          </w:tcPr>
          <w:p w14:paraId="3FAA73EB" w14:textId="32F6301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BD47D13" w14:textId="77777777" w:rsidTr="00503390">
        <w:trPr>
          <w:trHeight w:val="300"/>
        </w:trPr>
        <w:tc>
          <w:tcPr>
            <w:tcW w:w="709" w:type="dxa"/>
            <w:tcBorders>
              <w:top w:val="nil"/>
              <w:left w:val="nil"/>
              <w:bottom w:val="nil"/>
              <w:right w:val="nil"/>
            </w:tcBorders>
            <w:shd w:val="clear" w:color="auto" w:fill="auto"/>
            <w:noWrap/>
            <w:vAlign w:val="center"/>
            <w:hideMark/>
          </w:tcPr>
          <w:p w14:paraId="405BEF5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21F8AC14" w14:textId="1421FE2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5BEE30D7" w14:textId="53A533F6"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1842B48" w14:textId="77777777" w:rsidTr="00503390">
        <w:trPr>
          <w:trHeight w:val="300"/>
        </w:trPr>
        <w:tc>
          <w:tcPr>
            <w:tcW w:w="709" w:type="dxa"/>
            <w:tcBorders>
              <w:top w:val="nil"/>
              <w:left w:val="nil"/>
              <w:bottom w:val="nil"/>
              <w:right w:val="nil"/>
            </w:tcBorders>
            <w:shd w:val="clear" w:color="auto" w:fill="auto"/>
            <w:noWrap/>
            <w:vAlign w:val="center"/>
            <w:hideMark/>
          </w:tcPr>
          <w:p w14:paraId="01CF1AFF"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014B5AFE" w14:textId="09C5FBE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42EE7826" w14:textId="03C736A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91E4F85" w14:textId="77777777" w:rsidTr="00503390">
        <w:trPr>
          <w:trHeight w:val="300"/>
        </w:trPr>
        <w:tc>
          <w:tcPr>
            <w:tcW w:w="709" w:type="dxa"/>
            <w:tcBorders>
              <w:top w:val="nil"/>
              <w:left w:val="nil"/>
              <w:bottom w:val="nil"/>
              <w:right w:val="nil"/>
            </w:tcBorders>
            <w:shd w:val="clear" w:color="auto" w:fill="auto"/>
            <w:noWrap/>
            <w:vAlign w:val="center"/>
            <w:hideMark/>
          </w:tcPr>
          <w:p w14:paraId="567D3BF3"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1D71CE78" w14:textId="187329A6" w:rsidR="002B5DBB" w:rsidRPr="00F37E3B" w:rsidRDefault="00561898" w:rsidP="00AE5BA5">
            <w:pPr>
              <w:spacing w:before="60" w:after="60" w:line="276" w:lineRule="auto"/>
              <w:jc w:val="left"/>
              <w:rPr>
                <w:rFonts w:eastAsia="Times New Roman" w:cs="Times New Roman"/>
                <w:color w:val="000000"/>
                <w:szCs w:val="24"/>
                <w:lang w:val="en-US"/>
              </w:rPr>
            </w:pPr>
            <w:r w:rsidRPr="00BC244E">
              <w:rPr>
                <w:rFonts w:eastAsia="Times New Roman" w:cs="Times New Roman"/>
                <w:i/>
                <w:color w:val="000000"/>
                <w:szCs w:val="24"/>
                <w:lang w:val="en-US"/>
              </w:rPr>
              <w:t>R</w:t>
            </w:r>
            <w:r w:rsidR="002B5DBB" w:rsidRPr="00BC244E">
              <w:rPr>
                <w:rFonts w:eastAsia="Times New Roman" w:cs="Times New Roman"/>
                <w:i/>
                <w:color w:val="000000"/>
                <w:szCs w:val="24"/>
                <w:lang w:val="en-US"/>
              </w:rPr>
              <w:t>egister</w:t>
            </w:r>
            <w:r w:rsidR="002B5DBB" w:rsidRPr="00F37E3B">
              <w:rPr>
                <w:rFonts w:eastAsia="Times New Roman" w:cs="Times New Roman"/>
                <w:color w:val="000000"/>
                <w:szCs w:val="24"/>
                <w:lang w:val="en-US"/>
              </w:rPr>
              <w:t xml:space="preserve"> pintu baru</w:t>
            </w:r>
          </w:p>
        </w:tc>
        <w:tc>
          <w:tcPr>
            <w:tcW w:w="2551" w:type="dxa"/>
            <w:tcBorders>
              <w:top w:val="nil"/>
              <w:left w:val="nil"/>
              <w:bottom w:val="nil"/>
              <w:right w:val="nil"/>
            </w:tcBorders>
            <w:shd w:val="clear" w:color="auto" w:fill="auto"/>
            <w:noWrap/>
            <w:vAlign w:val="center"/>
          </w:tcPr>
          <w:p w14:paraId="320A885E" w14:textId="0C87F5F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60A1DE8D" w14:textId="77777777" w:rsidTr="00503390">
        <w:trPr>
          <w:trHeight w:val="300"/>
        </w:trPr>
        <w:tc>
          <w:tcPr>
            <w:tcW w:w="709" w:type="dxa"/>
            <w:tcBorders>
              <w:top w:val="nil"/>
              <w:left w:val="nil"/>
              <w:bottom w:val="nil"/>
              <w:right w:val="nil"/>
            </w:tcBorders>
            <w:shd w:val="clear" w:color="auto" w:fill="auto"/>
            <w:noWrap/>
            <w:vAlign w:val="center"/>
            <w:hideMark/>
          </w:tcPr>
          <w:p w14:paraId="7ADD8531"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F4BADE0" w14:textId="5BBD9208"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002B5DBB"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55A34A1" w14:textId="56F4BE87"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D512363" w14:textId="77777777" w:rsidTr="00503390">
        <w:trPr>
          <w:trHeight w:val="300"/>
        </w:trPr>
        <w:tc>
          <w:tcPr>
            <w:tcW w:w="709" w:type="dxa"/>
            <w:tcBorders>
              <w:top w:val="nil"/>
              <w:left w:val="nil"/>
              <w:bottom w:val="nil"/>
              <w:right w:val="nil"/>
            </w:tcBorders>
            <w:shd w:val="clear" w:color="auto" w:fill="auto"/>
            <w:noWrap/>
            <w:vAlign w:val="center"/>
            <w:hideMark/>
          </w:tcPr>
          <w:p w14:paraId="3CE3ADCD"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058F5E81" w14:textId="7248510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 xml:space="preserve">endapatkan </w:t>
            </w:r>
            <w:r w:rsidR="002B5DBB"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682923D9" w14:textId="063E362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7B928A7" w14:textId="77777777" w:rsidTr="00503390">
        <w:trPr>
          <w:trHeight w:val="300"/>
        </w:trPr>
        <w:tc>
          <w:tcPr>
            <w:tcW w:w="709" w:type="dxa"/>
            <w:tcBorders>
              <w:top w:val="nil"/>
              <w:left w:val="nil"/>
              <w:right w:val="nil"/>
            </w:tcBorders>
            <w:shd w:val="clear" w:color="auto" w:fill="auto"/>
            <w:noWrap/>
            <w:vAlign w:val="center"/>
            <w:hideMark/>
          </w:tcPr>
          <w:p w14:paraId="7CC7417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03283EEB" w14:textId="3580947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002B5DBB"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3A025D11" w14:textId="1BB072B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40AF8D8" w14:textId="77777777" w:rsidTr="00503390">
        <w:trPr>
          <w:trHeight w:val="300"/>
        </w:trPr>
        <w:tc>
          <w:tcPr>
            <w:tcW w:w="709" w:type="dxa"/>
            <w:tcBorders>
              <w:top w:val="nil"/>
              <w:left w:val="nil"/>
              <w:bottom w:val="single" w:sz="4" w:space="0" w:color="auto"/>
              <w:right w:val="nil"/>
            </w:tcBorders>
            <w:shd w:val="clear" w:color="auto" w:fill="auto"/>
            <w:noWrap/>
            <w:vAlign w:val="center"/>
            <w:hideMark/>
          </w:tcPr>
          <w:p w14:paraId="6559401E"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2BFDBA9B" w14:textId="44A2540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002B5DBB"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3FECA1E1" w14:textId="5B2D1285"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77777777" w:rsidR="00852AC3" w:rsidRDefault="00852AC3" w:rsidP="00D50922"/>
    <w:p w14:paraId="25CDA480" w14:textId="36AD5F6F" w:rsidR="00E83365" w:rsidRDefault="006B0F8C" w:rsidP="0047502C">
      <w:pPr>
        <w:pStyle w:val="SubBabIVIII"/>
        <w:ind w:hanging="720"/>
      </w:pPr>
      <w:bookmarkStart w:id="519" w:name="_Toc143523790"/>
      <w:bookmarkStart w:id="520" w:name="_Toc144760100"/>
      <w:r>
        <w:t xml:space="preserve">Fungsi </w:t>
      </w:r>
      <w:r w:rsidRPr="00FD7195">
        <w:rPr>
          <w:i/>
        </w:rPr>
        <w:t>L</w:t>
      </w:r>
      <w:r w:rsidR="00E83365" w:rsidRPr="00FD7195">
        <w:rPr>
          <w:i/>
        </w:rPr>
        <w:t>ogin</w:t>
      </w:r>
      <w:bookmarkEnd w:id="519"/>
      <w:bookmarkEnd w:id="520"/>
    </w:p>
    <w:p w14:paraId="1EFED51B" w14:textId="3391986D" w:rsidR="009E722C" w:rsidRDefault="00FF3F51" w:rsidP="004C2AF5">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w:t>
      </w:r>
      <w:r w:rsidRPr="004A6EE0">
        <w:rPr>
          <w:i/>
        </w:rPr>
        <w:t>client</w:t>
      </w:r>
      <w:r>
        <w:t xml:space="preserve"> </w:t>
      </w:r>
      <w:r w:rsidR="00C00735">
        <w:t>mendapatkan</w:t>
      </w:r>
      <w:r>
        <w:t xml:space="preserve"> respon </w:t>
      </w:r>
      <w:r w:rsidRPr="00FF3F51">
        <w:rPr>
          <w:i/>
        </w:rPr>
        <w:t>success</w:t>
      </w:r>
      <w:r>
        <w:t xml:space="preserve"> dari </w:t>
      </w:r>
      <w:r w:rsidRPr="00065B47">
        <w:rPr>
          <w:i/>
        </w:rPr>
        <w:t>server</w:t>
      </w:r>
      <w:r>
        <w:t xml:space="preserve"> disertai dengan dikirimkannya data </w:t>
      </w:r>
      <w:r w:rsidRPr="00FF3F51">
        <w:rPr>
          <w:i/>
        </w:rPr>
        <w:t>client</w:t>
      </w:r>
      <w:r>
        <w:t xml:space="preserve"> dan token akses. </w:t>
      </w:r>
      <w:r w:rsidR="00FD7195">
        <w:t xml:space="preserve">Hasil dari pengujian fungsi </w:t>
      </w:r>
      <w:r w:rsidR="00FD7195" w:rsidRPr="004A6EE0">
        <w:rPr>
          <w:i/>
        </w:rPr>
        <w:t>l</w:t>
      </w:r>
      <w:r w:rsidR="006755D9" w:rsidRPr="004A6EE0">
        <w:rPr>
          <w:i/>
        </w:rPr>
        <w:t>ogin</w:t>
      </w:r>
      <w:r w:rsidR="006755D9">
        <w:t xml:space="preserve"> dapat dilihat pada T</w:t>
      </w:r>
      <w:r w:rsidR="00194E4C">
        <w:t>abel 4.2</w:t>
      </w:r>
      <w:r w:rsidR="00FD7195">
        <w:t>.</w:t>
      </w:r>
    </w:p>
    <w:p w14:paraId="5119BF7A" w14:textId="77777777" w:rsidR="009E722C" w:rsidRDefault="009E722C" w:rsidP="00D90C78"/>
    <w:p w14:paraId="2905F42F" w14:textId="21D16B9A" w:rsidR="00D90C78" w:rsidRDefault="00D90C78" w:rsidP="00D90C78">
      <w:pPr>
        <w:pStyle w:val="LabelGambar"/>
        <w:jc w:val="left"/>
        <w:rPr>
          <w:i/>
        </w:rPr>
      </w:pPr>
      <w:bookmarkStart w:id="521" w:name="_Toc142072918"/>
      <w:bookmarkStart w:id="522" w:name="_Toc143519706"/>
      <w:bookmarkStart w:id="523" w:name="_Toc143519875"/>
      <w:bookmarkStart w:id="524" w:name="_Toc144760243"/>
      <w:r w:rsidRPr="00D90C78">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2</w:t>
      </w:r>
      <w:r w:rsidR="002B24B6">
        <w:rPr>
          <w:b/>
        </w:rPr>
        <w:fldChar w:fldCharType="end"/>
      </w:r>
      <w:r>
        <w:t xml:space="preserve"> Hasil </w:t>
      </w:r>
      <w:r w:rsidR="003636A3">
        <w:t>p</w:t>
      </w:r>
      <w:r>
        <w:t>engujian</w:t>
      </w:r>
      <w:r w:rsidR="003636A3">
        <w:t xml:space="preserve"> f</w:t>
      </w:r>
      <w:r w:rsidR="00536867">
        <w:t>ungsi</w:t>
      </w:r>
      <w:r>
        <w:t xml:space="preserve"> </w:t>
      </w:r>
      <w:r w:rsidR="003636A3">
        <w:rPr>
          <w:i/>
        </w:rPr>
        <w:t>l</w:t>
      </w:r>
      <w:r w:rsidRPr="00D90C78">
        <w:rPr>
          <w:i/>
        </w:rPr>
        <w:t>ogin</w:t>
      </w:r>
      <w:bookmarkEnd w:id="521"/>
      <w:bookmarkEnd w:id="522"/>
      <w:bookmarkEnd w:id="523"/>
      <w:bookmarkEnd w:id="524"/>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4C2AF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4C2AF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bottom w:val="single" w:sz="4" w:space="0" w:color="auto"/>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bottom w:val="single" w:sz="4" w:space="0" w:color="auto"/>
              <w:right w:val="nil"/>
            </w:tcBorders>
            <w:shd w:val="clear" w:color="auto" w:fill="auto"/>
            <w:noWrap/>
            <w:vAlign w:val="center"/>
            <w:hideMark/>
          </w:tcPr>
          <w:p w14:paraId="37DDD841" w14:textId="5588FCC3"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sidR="00280C9A">
              <w:rPr>
                <w:rFonts w:eastAsia="Times New Roman" w:cs="Times New Roman"/>
                <w:color w:val="000000"/>
                <w:szCs w:val="24"/>
                <w:lang w:val="en-US"/>
              </w:rPr>
              <w:t xml:space="preserve">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bottom w:val="single" w:sz="4" w:space="0" w:color="auto"/>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single" w:sz="4" w:space="0" w:color="auto"/>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bl>
    <w:p w14:paraId="006F9C4E" w14:textId="32A47E1C" w:rsidR="004C2AF5" w:rsidRDefault="002B24B6" w:rsidP="002B24B6">
      <w:pPr>
        <w:pStyle w:val="LabelTabel"/>
      </w:pPr>
      <w:r w:rsidRPr="002B24B6">
        <w:rPr>
          <w:b/>
        </w:rPr>
        <w:lastRenderedPageBreak/>
        <w:t>Tabel 4.2</w:t>
      </w:r>
      <w:r>
        <w:t xml:space="preserve"> (lanjutan)</w:t>
      </w:r>
    </w:p>
    <w:tbl>
      <w:tblPr>
        <w:tblW w:w="7938" w:type="dxa"/>
        <w:tblInd w:w="108" w:type="dxa"/>
        <w:tblLook w:val="04A0" w:firstRow="1" w:lastRow="0" w:firstColumn="1" w:lastColumn="0" w:noHBand="0" w:noVBand="1"/>
      </w:tblPr>
      <w:tblGrid>
        <w:gridCol w:w="510"/>
        <w:gridCol w:w="1376"/>
        <w:gridCol w:w="2820"/>
        <w:gridCol w:w="2098"/>
        <w:gridCol w:w="1134"/>
      </w:tblGrid>
      <w:tr w:rsidR="002B24B6" w:rsidRPr="0099473F" w14:paraId="09AC9BC2" w14:textId="77777777" w:rsidTr="006318C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43ECEC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890B4D0"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27572B2"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0EBDD60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3C9A430"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B24B6" w:rsidRPr="0099473F" w14:paraId="1A2BFEFF" w14:textId="77777777" w:rsidTr="006318CE">
        <w:trPr>
          <w:trHeight w:val="300"/>
        </w:trPr>
        <w:tc>
          <w:tcPr>
            <w:tcW w:w="510" w:type="dxa"/>
            <w:tcBorders>
              <w:top w:val="single" w:sz="4" w:space="0" w:color="auto"/>
              <w:left w:val="nil"/>
              <w:right w:val="nil"/>
            </w:tcBorders>
            <w:shd w:val="clear" w:color="auto" w:fill="auto"/>
            <w:noWrap/>
            <w:vAlign w:val="center"/>
          </w:tcPr>
          <w:p w14:paraId="3DE01E8B"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76" w:type="dxa"/>
            <w:tcBorders>
              <w:top w:val="single" w:sz="4" w:space="0" w:color="auto"/>
              <w:left w:val="nil"/>
              <w:right w:val="nil"/>
            </w:tcBorders>
            <w:shd w:val="clear" w:color="auto" w:fill="auto"/>
            <w:noWrap/>
            <w:vAlign w:val="center"/>
          </w:tcPr>
          <w:p w14:paraId="5A0095C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top w:val="single" w:sz="4" w:space="0" w:color="auto"/>
              <w:left w:val="nil"/>
              <w:right w:val="nil"/>
            </w:tcBorders>
            <w:shd w:val="clear" w:color="auto" w:fill="auto"/>
            <w:noWrap/>
            <w:vAlign w:val="center"/>
          </w:tcPr>
          <w:p w14:paraId="637E167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top w:val="single" w:sz="4" w:space="0" w:color="auto"/>
              <w:left w:val="nil"/>
              <w:right w:val="nil"/>
            </w:tcBorders>
            <w:shd w:val="clear" w:color="auto" w:fill="auto"/>
            <w:noWrap/>
            <w:vAlign w:val="center"/>
          </w:tcPr>
          <w:p w14:paraId="77305E51" w14:textId="77777777" w:rsidR="002B24B6" w:rsidRPr="0099473F" w:rsidRDefault="002B24B6" w:rsidP="006318CE">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top w:val="single" w:sz="4" w:space="0" w:color="auto"/>
              <w:left w:val="nil"/>
              <w:right w:val="nil"/>
            </w:tcBorders>
            <w:shd w:val="clear" w:color="auto" w:fill="auto"/>
            <w:noWrap/>
            <w:vAlign w:val="center"/>
          </w:tcPr>
          <w:p w14:paraId="159F45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44A4FF40" w14:textId="77777777" w:rsidTr="006318CE">
        <w:trPr>
          <w:trHeight w:val="300"/>
        </w:trPr>
        <w:tc>
          <w:tcPr>
            <w:tcW w:w="510" w:type="dxa"/>
            <w:tcBorders>
              <w:left w:val="nil"/>
              <w:bottom w:val="nil"/>
              <w:right w:val="nil"/>
            </w:tcBorders>
            <w:shd w:val="clear" w:color="auto" w:fill="auto"/>
            <w:noWrap/>
            <w:vAlign w:val="center"/>
          </w:tcPr>
          <w:p w14:paraId="24E247B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left w:val="nil"/>
              <w:bottom w:val="nil"/>
              <w:right w:val="nil"/>
            </w:tcBorders>
            <w:shd w:val="clear" w:color="auto" w:fill="auto"/>
            <w:noWrap/>
            <w:vAlign w:val="center"/>
          </w:tcPr>
          <w:p w14:paraId="17E6117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left w:val="nil"/>
              <w:bottom w:val="nil"/>
              <w:right w:val="nil"/>
            </w:tcBorders>
            <w:shd w:val="clear" w:color="auto" w:fill="auto"/>
            <w:noWrap/>
            <w:vAlign w:val="center"/>
          </w:tcPr>
          <w:p w14:paraId="70390833"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left w:val="nil"/>
              <w:bottom w:val="nil"/>
              <w:right w:val="nil"/>
            </w:tcBorders>
            <w:shd w:val="clear" w:color="auto" w:fill="auto"/>
            <w:noWrap/>
            <w:vAlign w:val="center"/>
          </w:tcPr>
          <w:p w14:paraId="56FC8409" w14:textId="77777777" w:rsidR="002B24B6" w:rsidRPr="0099473F" w:rsidRDefault="002B24B6" w:rsidP="006318CE">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left w:val="nil"/>
              <w:bottom w:val="nil"/>
              <w:right w:val="nil"/>
            </w:tcBorders>
            <w:shd w:val="clear" w:color="auto" w:fill="auto"/>
            <w:noWrap/>
            <w:vAlign w:val="center"/>
          </w:tcPr>
          <w:p w14:paraId="306242AF"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0C979A69" w14:textId="77777777" w:rsidTr="006318CE">
        <w:trPr>
          <w:trHeight w:val="300"/>
        </w:trPr>
        <w:tc>
          <w:tcPr>
            <w:tcW w:w="510" w:type="dxa"/>
            <w:tcBorders>
              <w:top w:val="nil"/>
              <w:left w:val="nil"/>
              <w:bottom w:val="nil"/>
              <w:right w:val="nil"/>
            </w:tcBorders>
            <w:shd w:val="clear" w:color="auto" w:fill="auto"/>
            <w:noWrap/>
            <w:vAlign w:val="center"/>
          </w:tcPr>
          <w:p w14:paraId="08E125A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tcPr>
          <w:p w14:paraId="406D29C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tcPr>
          <w:p w14:paraId="36E8185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login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yang belum terdaftar</w:t>
            </w:r>
          </w:p>
        </w:tc>
        <w:tc>
          <w:tcPr>
            <w:tcW w:w="2098" w:type="dxa"/>
            <w:tcBorders>
              <w:top w:val="nil"/>
              <w:left w:val="nil"/>
              <w:bottom w:val="nil"/>
              <w:right w:val="nil"/>
            </w:tcBorders>
            <w:shd w:val="clear" w:color="auto" w:fill="auto"/>
            <w:noWrap/>
            <w:vAlign w:val="center"/>
          </w:tcPr>
          <w:p w14:paraId="00FAE78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48FD2D2"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0382701" w14:textId="77777777" w:rsidTr="006318CE">
        <w:trPr>
          <w:trHeight w:val="300"/>
        </w:trPr>
        <w:tc>
          <w:tcPr>
            <w:tcW w:w="510" w:type="dxa"/>
            <w:tcBorders>
              <w:top w:val="nil"/>
              <w:left w:val="nil"/>
              <w:bottom w:val="nil"/>
              <w:right w:val="nil"/>
            </w:tcBorders>
            <w:shd w:val="clear" w:color="auto" w:fill="auto"/>
            <w:noWrap/>
            <w:vAlign w:val="center"/>
          </w:tcPr>
          <w:p w14:paraId="2F0B5E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bottom w:val="nil"/>
              <w:right w:val="nil"/>
            </w:tcBorders>
            <w:shd w:val="clear" w:color="auto" w:fill="auto"/>
            <w:noWrap/>
            <w:vAlign w:val="center"/>
          </w:tcPr>
          <w:p w14:paraId="6227387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bottom w:val="nil"/>
              <w:right w:val="nil"/>
            </w:tcBorders>
            <w:shd w:val="clear" w:color="auto" w:fill="auto"/>
            <w:noWrap/>
            <w:vAlign w:val="center"/>
          </w:tcPr>
          <w:p w14:paraId="15AD59CD"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w:t>
            </w:r>
            <w:r w:rsidRPr="00780C9B">
              <w:rPr>
                <w:rFonts w:eastAsia="Times New Roman" w:cs="Times New Roman"/>
                <w:i/>
                <w:color w:val="000000"/>
                <w:szCs w:val="24"/>
                <w:lang w:val="en-US"/>
              </w:rPr>
              <w:t>email</w:t>
            </w:r>
          </w:p>
        </w:tc>
        <w:tc>
          <w:tcPr>
            <w:tcW w:w="2098" w:type="dxa"/>
            <w:tcBorders>
              <w:top w:val="nil"/>
              <w:left w:val="nil"/>
              <w:bottom w:val="nil"/>
              <w:right w:val="nil"/>
            </w:tcBorders>
            <w:shd w:val="clear" w:color="auto" w:fill="auto"/>
            <w:noWrap/>
            <w:vAlign w:val="center"/>
          </w:tcPr>
          <w:p w14:paraId="365ACA5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54104BC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6C259FB" w14:textId="77777777" w:rsidTr="006318CE">
        <w:trPr>
          <w:trHeight w:val="300"/>
        </w:trPr>
        <w:tc>
          <w:tcPr>
            <w:tcW w:w="510" w:type="dxa"/>
            <w:tcBorders>
              <w:top w:val="nil"/>
              <w:left w:val="nil"/>
              <w:right w:val="nil"/>
            </w:tcBorders>
            <w:shd w:val="clear" w:color="auto" w:fill="auto"/>
            <w:noWrap/>
            <w:vAlign w:val="center"/>
          </w:tcPr>
          <w:p w14:paraId="553D01B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right w:val="nil"/>
            </w:tcBorders>
            <w:shd w:val="clear" w:color="auto" w:fill="auto"/>
            <w:noWrap/>
            <w:vAlign w:val="center"/>
          </w:tcPr>
          <w:p w14:paraId="2076C336"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belum terverifikasi</w:t>
            </w:r>
          </w:p>
        </w:tc>
        <w:tc>
          <w:tcPr>
            <w:tcW w:w="2820" w:type="dxa"/>
            <w:tcBorders>
              <w:top w:val="nil"/>
              <w:left w:val="nil"/>
              <w:right w:val="nil"/>
            </w:tcBorders>
            <w:shd w:val="clear" w:color="auto" w:fill="auto"/>
            <w:noWrap/>
            <w:vAlign w:val="center"/>
          </w:tcPr>
          <w:p w14:paraId="072BB547" w14:textId="5C5D9C19"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004A6EE0">
              <w:rPr>
                <w:rFonts w:eastAsia="Times New Roman" w:cs="Times New Roman"/>
                <w:color w:val="000000"/>
                <w:szCs w:val="24"/>
                <w:lang w:val="en-US"/>
              </w:rPr>
              <w:t xml:space="preserve"> yang be</w:t>
            </w:r>
            <w:r w:rsidRPr="0099473F">
              <w:rPr>
                <w:rFonts w:eastAsia="Times New Roman" w:cs="Times New Roman"/>
                <w:color w:val="000000"/>
                <w:szCs w:val="24"/>
                <w:lang w:val="en-US"/>
              </w:rPr>
              <w:t>lum terverifikasi</w:t>
            </w:r>
          </w:p>
        </w:tc>
        <w:tc>
          <w:tcPr>
            <w:tcW w:w="2098" w:type="dxa"/>
            <w:tcBorders>
              <w:top w:val="nil"/>
              <w:left w:val="nil"/>
              <w:right w:val="nil"/>
            </w:tcBorders>
            <w:shd w:val="clear" w:color="auto" w:fill="auto"/>
            <w:noWrap/>
            <w:vAlign w:val="center"/>
          </w:tcPr>
          <w:p w14:paraId="32D62349"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780C9B">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right w:val="nil"/>
            </w:tcBorders>
            <w:shd w:val="clear" w:color="auto" w:fill="auto"/>
            <w:noWrap/>
            <w:vAlign w:val="center"/>
          </w:tcPr>
          <w:p w14:paraId="5C146DBA"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537F3419" w14:textId="77777777" w:rsidTr="006318CE">
        <w:trPr>
          <w:trHeight w:val="300"/>
        </w:trPr>
        <w:tc>
          <w:tcPr>
            <w:tcW w:w="510" w:type="dxa"/>
            <w:tcBorders>
              <w:top w:val="nil"/>
              <w:left w:val="nil"/>
              <w:bottom w:val="single" w:sz="4" w:space="0" w:color="auto"/>
              <w:right w:val="nil"/>
            </w:tcBorders>
            <w:shd w:val="clear" w:color="auto" w:fill="auto"/>
            <w:noWrap/>
            <w:vAlign w:val="center"/>
          </w:tcPr>
          <w:p w14:paraId="3902AAC1"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376" w:type="dxa"/>
            <w:tcBorders>
              <w:top w:val="nil"/>
              <w:left w:val="nil"/>
              <w:bottom w:val="single" w:sz="4" w:space="0" w:color="auto"/>
              <w:right w:val="nil"/>
            </w:tcBorders>
            <w:shd w:val="clear" w:color="auto" w:fill="auto"/>
            <w:noWrap/>
            <w:vAlign w:val="center"/>
          </w:tcPr>
          <w:p w14:paraId="365D8D46"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820" w:type="dxa"/>
            <w:tcBorders>
              <w:top w:val="nil"/>
              <w:left w:val="nil"/>
              <w:bottom w:val="single" w:sz="4" w:space="0" w:color="auto"/>
              <w:right w:val="nil"/>
            </w:tcBorders>
            <w:shd w:val="clear" w:color="auto" w:fill="auto"/>
            <w:noWrap/>
            <w:vAlign w:val="center"/>
          </w:tcPr>
          <w:p w14:paraId="3E018421"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098" w:type="dxa"/>
            <w:tcBorders>
              <w:top w:val="nil"/>
              <w:left w:val="nil"/>
              <w:bottom w:val="single" w:sz="4" w:space="0" w:color="auto"/>
              <w:right w:val="nil"/>
            </w:tcBorders>
            <w:shd w:val="clear" w:color="auto" w:fill="auto"/>
            <w:noWrap/>
            <w:vAlign w:val="center"/>
          </w:tcPr>
          <w:p w14:paraId="5B36CDB0"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134" w:type="dxa"/>
            <w:tcBorders>
              <w:top w:val="nil"/>
              <w:left w:val="nil"/>
              <w:bottom w:val="single" w:sz="4" w:space="0" w:color="auto"/>
              <w:right w:val="nil"/>
            </w:tcBorders>
            <w:shd w:val="clear" w:color="auto" w:fill="auto"/>
            <w:noWrap/>
            <w:vAlign w:val="center"/>
          </w:tcPr>
          <w:p w14:paraId="607DC1C3"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r>
    </w:tbl>
    <w:p w14:paraId="15D2D4FD" w14:textId="77777777" w:rsidR="002B24B6" w:rsidRPr="0099473F" w:rsidRDefault="002B24B6" w:rsidP="00D90C78">
      <w:pPr>
        <w:pStyle w:val="LabelGambar"/>
        <w:jc w:val="left"/>
      </w:pPr>
    </w:p>
    <w:p w14:paraId="4386E4D7" w14:textId="0E3A5961" w:rsidR="00D90C78" w:rsidRDefault="00A270C6" w:rsidP="00A270C6">
      <w:pPr>
        <w:ind w:firstLine="720"/>
      </w:pPr>
      <w:r>
        <w:t xml:space="preserve">Dapat </w:t>
      </w:r>
      <w:r w:rsidR="006755D9">
        <w:t>dilihat pada T</w:t>
      </w:r>
      <w:r>
        <w:t xml:space="preserve">abel 4.2 proses </w:t>
      </w:r>
      <w:r w:rsidRPr="00A270C6">
        <w:rPr>
          <w:i/>
        </w:rPr>
        <w:t>login</w:t>
      </w:r>
      <w:r>
        <w:t xml:space="preserve"> akan berhasil jika menggunakan </w:t>
      </w:r>
      <w:r w:rsidR="00780C9B" w:rsidRPr="00780C9B">
        <w:rPr>
          <w:i/>
        </w:rPr>
        <w:t>email</w:t>
      </w:r>
      <w:r>
        <w:t xml:space="preserve"> dan </w:t>
      </w:r>
      <w:r w:rsidRPr="00A270C6">
        <w:rPr>
          <w:i/>
        </w:rPr>
        <w:t>password</w:t>
      </w:r>
      <w:r>
        <w:t xml:space="preserve"> yang sesuai, proses </w:t>
      </w:r>
      <w:r w:rsidRPr="00A270C6">
        <w:rPr>
          <w:i/>
        </w:rPr>
        <w:t>login</w:t>
      </w:r>
      <w:r>
        <w:t xml:space="preserve"> juga memastikan semua parameter yang digunakan pada autentikasi tersedia dan sesuai. Pada proses pengujian menggunakan </w:t>
      </w:r>
      <w:r w:rsidR="00780C9B" w:rsidRPr="00780C9B">
        <w:rPr>
          <w:i/>
        </w:rPr>
        <w:t>email</w:t>
      </w:r>
      <w:r>
        <w:t xml:space="preserve"> yang belum terverifikasi </w:t>
      </w:r>
      <w:r w:rsidRPr="00A270C6">
        <w:rPr>
          <w:i/>
        </w:rPr>
        <w:t>login</w:t>
      </w:r>
      <w:r>
        <w:t xml:space="preserve"> akan tertahan dengan status </w:t>
      </w:r>
      <w:r w:rsidR="00780C9B" w:rsidRPr="00780C9B">
        <w:rPr>
          <w:i/>
        </w:rPr>
        <w:t>email</w:t>
      </w:r>
      <w:r>
        <w:t>_</w:t>
      </w:r>
      <w:r w:rsidRPr="00A270C6">
        <w:rPr>
          <w:i/>
        </w:rPr>
        <w:t>unverified</w:t>
      </w:r>
      <w:r>
        <w:t xml:space="preserve"> dan menunggu </w:t>
      </w:r>
      <w:r w:rsidRPr="00A270C6">
        <w:rPr>
          <w:i/>
        </w:rPr>
        <w:t>client</w:t>
      </w:r>
      <w:r>
        <w:t xml:space="preserve"> untuk melakukan verifikasi </w:t>
      </w:r>
      <w:r w:rsidR="00780C9B" w:rsidRPr="00780C9B">
        <w:rPr>
          <w:i/>
        </w:rPr>
        <w:t>email</w:t>
      </w:r>
      <w:r>
        <w:t>.</w:t>
      </w:r>
    </w:p>
    <w:p w14:paraId="1A433198" w14:textId="77777777" w:rsidR="00A270C6" w:rsidRDefault="00A270C6" w:rsidP="00A270C6"/>
    <w:p w14:paraId="381E7ECB" w14:textId="3ED2F28F" w:rsidR="00E83365" w:rsidRDefault="006B0F8C" w:rsidP="0047502C">
      <w:pPr>
        <w:pStyle w:val="SubBabIVIII"/>
        <w:ind w:hanging="720"/>
      </w:pPr>
      <w:bookmarkStart w:id="525" w:name="_Toc143523791"/>
      <w:bookmarkStart w:id="526" w:name="_Toc144760101"/>
      <w:r>
        <w:t xml:space="preserve">Fungsi </w:t>
      </w:r>
      <w:r w:rsidRPr="0047047E">
        <w:rPr>
          <w:i/>
        </w:rPr>
        <w:t>L</w:t>
      </w:r>
      <w:r w:rsidR="00E83365" w:rsidRPr="0047047E">
        <w:rPr>
          <w:i/>
        </w:rPr>
        <w:t>ogout</w:t>
      </w:r>
      <w:bookmarkEnd w:id="525"/>
      <w:bookmarkEnd w:id="526"/>
    </w:p>
    <w:p w14:paraId="18B29F6B" w14:textId="2ACCF5C9"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00C00735">
        <w:rPr>
          <w:i/>
        </w:rPr>
        <w:t>success</w:t>
      </w:r>
      <w:r w:rsidR="0047047E">
        <w:t xml:space="preserve"> dar</w:t>
      </w:r>
      <w:r>
        <w:t xml:space="preserve">i </w:t>
      </w:r>
      <w:r w:rsidRPr="0047047E">
        <w:rPr>
          <w:i/>
        </w:rPr>
        <w:t>server</w:t>
      </w:r>
      <w:r>
        <w:t xml:space="preserve">. Hasil dari pengujian fungsi </w:t>
      </w:r>
      <w:r w:rsidRPr="0047047E">
        <w:rPr>
          <w:i/>
        </w:rPr>
        <w:t>logout</w:t>
      </w:r>
      <w:r w:rsidR="006755D9">
        <w:t xml:space="preserve"> dapat dilihat pada T</w:t>
      </w:r>
      <w:r>
        <w:t>abel 4.3.</w:t>
      </w:r>
    </w:p>
    <w:p w14:paraId="10A2EC17" w14:textId="77777777" w:rsidR="00D90C78" w:rsidRDefault="00D90C78" w:rsidP="00D90C78"/>
    <w:p w14:paraId="14C1565E" w14:textId="77777777" w:rsidR="005A6398" w:rsidRDefault="005A6398" w:rsidP="00CA0E6A">
      <w:pPr>
        <w:pStyle w:val="LabelGambar"/>
        <w:jc w:val="left"/>
        <w:rPr>
          <w:b/>
        </w:rPr>
      </w:pPr>
      <w:bookmarkStart w:id="527" w:name="_Toc142072919"/>
      <w:bookmarkStart w:id="528" w:name="_Toc143519707"/>
      <w:bookmarkStart w:id="529" w:name="_Toc143519876"/>
    </w:p>
    <w:p w14:paraId="581B12F0" w14:textId="77777777" w:rsidR="005A6398" w:rsidRDefault="005A6398" w:rsidP="00CA0E6A">
      <w:pPr>
        <w:pStyle w:val="LabelGambar"/>
        <w:jc w:val="left"/>
        <w:rPr>
          <w:b/>
        </w:rPr>
      </w:pPr>
    </w:p>
    <w:p w14:paraId="63C3A733" w14:textId="263F8D89" w:rsidR="002B24B6" w:rsidRDefault="002B24B6" w:rsidP="002B24B6">
      <w:pPr>
        <w:pStyle w:val="LabelTabel"/>
      </w:pPr>
      <w:bookmarkStart w:id="530" w:name="_Toc144760244"/>
      <w:r w:rsidRPr="00E02977">
        <w:rPr>
          <w:b/>
        </w:rPr>
        <w:lastRenderedPageBreak/>
        <w:t>Tabel 4.</w:t>
      </w:r>
      <w:r w:rsidRPr="00E02977">
        <w:rPr>
          <w:b/>
        </w:rPr>
        <w:fldChar w:fldCharType="begin"/>
      </w:r>
      <w:r w:rsidRPr="00E02977">
        <w:rPr>
          <w:b/>
        </w:rPr>
        <w:instrText xml:space="preserve"> SEQ Tabel_4. \* ARABIC </w:instrText>
      </w:r>
      <w:r w:rsidRPr="00E02977">
        <w:rPr>
          <w:b/>
        </w:rPr>
        <w:fldChar w:fldCharType="separate"/>
      </w:r>
      <w:r w:rsidR="00FB1F23">
        <w:rPr>
          <w:b/>
          <w:noProof/>
        </w:rPr>
        <w:t>3</w:t>
      </w:r>
      <w:r w:rsidRPr="00E02977">
        <w:rPr>
          <w:b/>
        </w:rPr>
        <w:fldChar w:fldCharType="end"/>
      </w:r>
      <w:r>
        <w:t xml:space="preserve"> </w:t>
      </w:r>
      <w:r w:rsidR="00E02977">
        <w:t>Hasil p</w:t>
      </w:r>
      <w:r w:rsidRPr="009010B0">
        <w:t>en</w:t>
      </w:r>
      <w:r w:rsidR="00E02977">
        <w:t>gujian fungsi l</w:t>
      </w:r>
      <w:r w:rsidRPr="009010B0">
        <w:t>ogout</w:t>
      </w:r>
      <w:bookmarkEnd w:id="530"/>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bookmarkEnd w:id="527"/>
          <w:bookmarkEnd w:id="528"/>
          <w:bookmarkEnd w:id="529"/>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3F0256">
        <w:trPr>
          <w:trHeight w:val="300"/>
        </w:trPr>
        <w:tc>
          <w:tcPr>
            <w:tcW w:w="510" w:type="dxa"/>
            <w:tcBorders>
              <w:top w:val="single" w:sz="4" w:space="0" w:color="auto"/>
              <w:left w:val="nil"/>
              <w:bottom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bottom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bottom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3F0256">
        <w:trPr>
          <w:trHeight w:val="300"/>
        </w:trPr>
        <w:tc>
          <w:tcPr>
            <w:tcW w:w="510" w:type="dxa"/>
            <w:tcBorders>
              <w:top w:val="nil"/>
              <w:left w:val="nil"/>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CE46D7" w:rsidRPr="0099473F" w14:paraId="5AC7F890" w14:textId="77777777" w:rsidTr="003F0256">
        <w:trPr>
          <w:trHeight w:val="300"/>
        </w:trPr>
        <w:tc>
          <w:tcPr>
            <w:tcW w:w="510" w:type="dxa"/>
            <w:tcBorders>
              <w:top w:val="nil"/>
              <w:left w:val="nil"/>
              <w:bottom w:val="single" w:sz="4" w:space="0" w:color="auto"/>
              <w:right w:val="nil"/>
            </w:tcBorders>
            <w:shd w:val="clear" w:color="auto" w:fill="auto"/>
            <w:noWrap/>
            <w:vAlign w:val="center"/>
            <w:hideMark/>
          </w:tcPr>
          <w:p w14:paraId="5A41EDB4"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2E48F4B3" w14:textId="40B8D13F"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sidR="00D95884">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3FE0367E" w14:textId="3FFF1008"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95884">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sidR="00D95884">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179753D9" w14:textId="1E09F561" w:rsidR="00CE46D7" w:rsidRPr="0099473F" w:rsidRDefault="0091423E" w:rsidP="0091423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237857AB"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55DCD88" w14:textId="77777777" w:rsidR="00CE46D7" w:rsidRDefault="00CE46D7" w:rsidP="00CE46D7"/>
    <w:p w14:paraId="7F174E6B" w14:textId="0F4AD6E9"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00C00735">
        <w:rPr>
          <w:i/>
        </w:rPr>
        <w:t>unauthenticated</w:t>
      </w:r>
      <w:r>
        <w:t xml:space="preserve"> atau tidak terautentikasi.</w:t>
      </w:r>
    </w:p>
    <w:p w14:paraId="6C60235F" w14:textId="77777777" w:rsidR="00DF7DF2" w:rsidRDefault="00DF7DF2" w:rsidP="00CE46D7"/>
    <w:p w14:paraId="7B5D5E51" w14:textId="261B2E27" w:rsidR="00E83365" w:rsidRDefault="006B0F8C" w:rsidP="0047502C">
      <w:pPr>
        <w:pStyle w:val="SubBabIVIII"/>
        <w:ind w:hanging="720"/>
      </w:pPr>
      <w:bookmarkStart w:id="531" w:name="_Toc143523792"/>
      <w:bookmarkStart w:id="532" w:name="_Toc144760102"/>
      <w:r>
        <w:t>F</w:t>
      </w:r>
      <w:r w:rsidR="00E83365">
        <w:t xml:space="preserve">ungsi </w:t>
      </w:r>
      <w:r>
        <w:t>Verifikasi E</w:t>
      </w:r>
      <w:r w:rsidR="002D0EDC">
        <w:t>mail</w:t>
      </w:r>
      <w:bookmarkEnd w:id="531"/>
      <w:bookmarkEnd w:id="532"/>
    </w:p>
    <w:p w14:paraId="3669097F" w14:textId="7A59964F" w:rsidR="007D5049" w:rsidRDefault="007D5049" w:rsidP="0031521E">
      <w:pPr>
        <w:ind w:firstLine="720"/>
      </w:pPr>
      <w:r>
        <w:t xml:space="preserve">Pengujian pada fungsi verifikasi </w:t>
      </w:r>
      <w:r w:rsidR="00780C9B" w:rsidRPr="00780C9B">
        <w:rPr>
          <w:i/>
        </w:rPr>
        <w:t>email</w:t>
      </w:r>
      <w:r>
        <w:t xml:space="preserve"> dilaksanakan untuk memeriksa kinerja dari fungsi tersebut. Verifikasi </w:t>
      </w:r>
      <w:r w:rsidR="00780C9B" w:rsidRPr="00780C9B">
        <w:rPr>
          <w:i/>
        </w:rPr>
        <w:t>email</w:t>
      </w:r>
      <w:r>
        <w:t xml:space="preserve"> dikatakan berhasil jika </w:t>
      </w:r>
      <w:r w:rsidRPr="007D5049">
        <w:rPr>
          <w:i/>
        </w:rPr>
        <w:t>client</w:t>
      </w:r>
      <w:r>
        <w:t xml:space="preserve"> mendapatkan respon </w:t>
      </w:r>
      <w:r w:rsidRPr="007D5049">
        <w:rPr>
          <w:i/>
        </w:rPr>
        <w:t>success</w:t>
      </w:r>
      <w:r>
        <w:t xml:space="preserve"> dari </w:t>
      </w:r>
      <w:r w:rsidRPr="00065B47">
        <w:rPr>
          <w:i/>
        </w:rPr>
        <w:t>server</w:t>
      </w:r>
      <w:r>
        <w:t xml:space="preserve">. Hasil dari pengujian fungsi verifikasi </w:t>
      </w:r>
      <w:r w:rsidR="00780C9B" w:rsidRPr="00780C9B">
        <w:rPr>
          <w:i/>
        </w:rPr>
        <w:t>email</w:t>
      </w:r>
      <w:r>
        <w:t xml:space="preserve"> d</w:t>
      </w:r>
      <w:r w:rsidR="006755D9">
        <w:t>apat dilihat pada T</w:t>
      </w:r>
      <w:r>
        <w:t>abel 4.4.</w:t>
      </w:r>
    </w:p>
    <w:p w14:paraId="63252629" w14:textId="77777777" w:rsidR="000258D0" w:rsidRDefault="000258D0" w:rsidP="00E4207E">
      <w:pPr>
        <w:spacing w:line="240" w:lineRule="auto"/>
      </w:pPr>
    </w:p>
    <w:p w14:paraId="2335D6B3" w14:textId="4B00309B" w:rsidR="000258D0" w:rsidRDefault="00286E29" w:rsidP="000258D0">
      <w:pPr>
        <w:pStyle w:val="LabelGambar"/>
        <w:jc w:val="left"/>
      </w:pPr>
      <w:bookmarkStart w:id="533" w:name="_Toc142072920"/>
      <w:bookmarkStart w:id="534" w:name="_Toc143519708"/>
      <w:bookmarkStart w:id="535" w:name="_Toc143519877"/>
      <w:bookmarkStart w:id="536" w:name="_Toc144760245"/>
      <w:r>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4</w:t>
      </w:r>
      <w:r w:rsidR="002B24B6">
        <w:rPr>
          <w:b/>
        </w:rPr>
        <w:fldChar w:fldCharType="end"/>
      </w:r>
      <w:r>
        <w:t xml:space="preserve"> Hasil pengujian fungsi verifikasi </w:t>
      </w:r>
      <w:r w:rsidRPr="00286E29">
        <w:rPr>
          <w:i/>
        </w:rPr>
        <w:t>e</w:t>
      </w:r>
      <w:r w:rsidR="000258D0" w:rsidRPr="00286E29">
        <w:rPr>
          <w:i/>
        </w:rPr>
        <w:t>mail</w:t>
      </w:r>
      <w:bookmarkEnd w:id="533"/>
      <w:bookmarkEnd w:id="534"/>
      <w:bookmarkEnd w:id="535"/>
      <w:bookmarkEnd w:id="536"/>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4208085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73CDBD6E" w14:textId="075F9DC2"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E4207E">
        <w:trPr>
          <w:trHeight w:val="300"/>
        </w:trPr>
        <w:tc>
          <w:tcPr>
            <w:tcW w:w="510" w:type="dxa"/>
            <w:tcBorders>
              <w:top w:val="nil"/>
              <w:left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4D369AB6" w14:textId="2E8EEFB9"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42DA0478" w14:textId="61091189"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alah</w:t>
            </w:r>
          </w:p>
        </w:tc>
        <w:tc>
          <w:tcPr>
            <w:tcW w:w="2141" w:type="dxa"/>
            <w:tcBorders>
              <w:top w:val="nil"/>
              <w:left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E4207E">
        <w:trPr>
          <w:trHeight w:val="300"/>
        </w:trPr>
        <w:tc>
          <w:tcPr>
            <w:tcW w:w="510" w:type="dxa"/>
            <w:tcBorders>
              <w:top w:val="nil"/>
              <w:left w:val="nil"/>
              <w:bottom w:val="single" w:sz="4" w:space="0" w:color="auto"/>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680D75BC" w14:textId="7C24BF0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kadaluarsa</w:t>
            </w:r>
          </w:p>
        </w:tc>
        <w:tc>
          <w:tcPr>
            <w:tcW w:w="2820" w:type="dxa"/>
            <w:tcBorders>
              <w:top w:val="nil"/>
              <w:left w:val="nil"/>
              <w:bottom w:val="single" w:sz="4" w:space="0" w:color="auto"/>
              <w:right w:val="nil"/>
            </w:tcBorders>
            <w:shd w:val="clear" w:color="auto" w:fill="auto"/>
            <w:noWrap/>
            <w:vAlign w:val="center"/>
            <w:hideMark/>
          </w:tcPr>
          <w:p w14:paraId="676A9D50" w14:textId="215E735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udah kadaluarsa</w:t>
            </w:r>
          </w:p>
        </w:tc>
        <w:tc>
          <w:tcPr>
            <w:tcW w:w="2141" w:type="dxa"/>
            <w:tcBorders>
              <w:top w:val="nil"/>
              <w:left w:val="nil"/>
              <w:bottom w:val="single" w:sz="4" w:space="0" w:color="auto"/>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single" w:sz="4" w:space="0" w:color="auto"/>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21B26345" w14:textId="77777777" w:rsidR="005A6398" w:rsidRDefault="005A6398" w:rsidP="00E4207E">
      <w:pPr>
        <w:pStyle w:val="LabelGambar"/>
        <w:jc w:val="left"/>
        <w:rPr>
          <w:b/>
        </w:rPr>
      </w:pPr>
    </w:p>
    <w:p w14:paraId="3D5D438E" w14:textId="1D0E2038" w:rsidR="00E4207E" w:rsidRDefault="000A168E" w:rsidP="000A168E">
      <w:pPr>
        <w:pStyle w:val="LabelTabel"/>
      </w:pPr>
      <w:r w:rsidRPr="000A168E">
        <w:rPr>
          <w:b/>
        </w:rPr>
        <w:lastRenderedPageBreak/>
        <w:t>Tabel 4.4</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E4207E" w:rsidRPr="0099473F" w14:paraId="380AC644" w14:textId="77777777" w:rsidTr="0049415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4BCD6FC"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B9040EF" w14:textId="77777777" w:rsidR="00E4207E" w:rsidRPr="0099473F" w:rsidRDefault="00E4207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818044A" w14:textId="77777777" w:rsidR="00E4207E" w:rsidRPr="0099473F" w:rsidRDefault="00E4207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C696133"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1C2C4F5"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E4207E" w:rsidRPr="0099473F" w14:paraId="6B920459" w14:textId="77777777" w:rsidTr="00E4207E">
        <w:trPr>
          <w:trHeight w:val="300"/>
        </w:trPr>
        <w:tc>
          <w:tcPr>
            <w:tcW w:w="510" w:type="dxa"/>
            <w:tcBorders>
              <w:top w:val="single" w:sz="4" w:space="0" w:color="auto"/>
              <w:left w:val="nil"/>
              <w:right w:val="nil"/>
            </w:tcBorders>
            <w:shd w:val="clear" w:color="auto" w:fill="auto"/>
            <w:noWrap/>
            <w:vAlign w:val="center"/>
            <w:hideMark/>
          </w:tcPr>
          <w:p w14:paraId="106501B0" w14:textId="2B77A2C3"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single" w:sz="4" w:space="0" w:color="auto"/>
              <w:left w:val="nil"/>
              <w:right w:val="nil"/>
            </w:tcBorders>
            <w:shd w:val="clear" w:color="auto" w:fill="auto"/>
            <w:noWrap/>
            <w:vAlign w:val="center"/>
            <w:hideMark/>
          </w:tcPr>
          <w:p w14:paraId="0DFE6E65" w14:textId="6AB5C694" w:rsidR="00E4207E" w:rsidRPr="0095100A"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right w:val="nil"/>
            </w:tcBorders>
            <w:shd w:val="clear" w:color="auto" w:fill="auto"/>
            <w:noWrap/>
            <w:vAlign w:val="center"/>
            <w:hideMark/>
          </w:tcPr>
          <w:p w14:paraId="74DDC7AB" w14:textId="63E17E09" w:rsidR="00E4207E" w:rsidRPr="0099473F" w:rsidRDefault="00E4207E" w:rsidP="00494152">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esuai</w:t>
            </w:r>
          </w:p>
        </w:tc>
        <w:tc>
          <w:tcPr>
            <w:tcW w:w="2141" w:type="dxa"/>
            <w:tcBorders>
              <w:top w:val="single" w:sz="4" w:space="0" w:color="auto"/>
              <w:left w:val="nil"/>
              <w:right w:val="nil"/>
            </w:tcBorders>
            <w:shd w:val="clear" w:color="auto" w:fill="auto"/>
            <w:noWrap/>
            <w:vAlign w:val="center"/>
            <w:hideMark/>
          </w:tcPr>
          <w:p w14:paraId="7B41E70D" w14:textId="28F84F48" w:rsidR="00E4207E" w:rsidRPr="0099473F" w:rsidRDefault="00E4207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2A49C833" w14:textId="62F989AB" w:rsidR="00E4207E" w:rsidRPr="0099473F" w:rsidRDefault="00E4207E"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E4207E" w:rsidRPr="0099473F" w14:paraId="7C4E614C" w14:textId="77777777" w:rsidTr="00E4207E">
        <w:trPr>
          <w:trHeight w:val="300"/>
        </w:trPr>
        <w:tc>
          <w:tcPr>
            <w:tcW w:w="510" w:type="dxa"/>
            <w:tcBorders>
              <w:top w:val="nil"/>
              <w:left w:val="nil"/>
              <w:bottom w:val="single" w:sz="4" w:space="0" w:color="auto"/>
              <w:right w:val="nil"/>
            </w:tcBorders>
            <w:shd w:val="clear" w:color="auto" w:fill="auto"/>
            <w:noWrap/>
            <w:vAlign w:val="center"/>
            <w:hideMark/>
          </w:tcPr>
          <w:p w14:paraId="5BBDB088" w14:textId="59B1014F"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hideMark/>
          </w:tcPr>
          <w:p w14:paraId="172A4852" w14:textId="72D4D93B" w:rsidR="00E4207E" w:rsidRPr="0095100A"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oken salah</w:t>
            </w:r>
          </w:p>
        </w:tc>
        <w:tc>
          <w:tcPr>
            <w:tcW w:w="2820" w:type="dxa"/>
            <w:tcBorders>
              <w:top w:val="nil"/>
              <w:left w:val="nil"/>
              <w:bottom w:val="single" w:sz="4" w:space="0" w:color="auto"/>
              <w:right w:val="nil"/>
            </w:tcBorders>
            <w:shd w:val="clear" w:color="auto" w:fill="auto"/>
            <w:noWrap/>
            <w:vAlign w:val="center"/>
            <w:hideMark/>
          </w:tcPr>
          <w:p w14:paraId="4C252F61" w14:textId="605B0889" w:rsidR="00E4207E" w:rsidRPr="0099473F"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token yang sudah terhapus</w:t>
            </w:r>
          </w:p>
        </w:tc>
        <w:tc>
          <w:tcPr>
            <w:tcW w:w="2141" w:type="dxa"/>
            <w:tcBorders>
              <w:top w:val="nil"/>
              <w:left w:val="nil"/>
              <w:bottom w:val="single" w:sz="4" w:space="0" w:color="auto"/>
              <w:right w:val="nil"/>
            </w:tcBorders>
            <w:shd w:val="clear" w:color="auto" w:fill="auto"/>
            <w:noWrap/>
            <w:vAlign w:val="center"/>
            <w:hideMark/>
          </w:tcPr>
          <w:p w14:paraId="499781EA" w14:textId="7706DCB7" w:rsidR="00E4207E" w:rsidRPr="0099473F" w:rsidRDefault="00E4207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545FDA81" w14:textId="1FD87854"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3DF56DC9" w14:textId="77777777" w:rsidR="00E4207E" w:rsidRDefault="00E4207E" w:rsidP="00E4207E"/>
    <w:p w14:paraId="641F9987" w14:textId="7C1D31EB" w:rsidR="00C121F5" w:rsidRDefault="006755D9" w:rsidP="00630C3C">
      <w:pPr>
        <w:ind w:firstLine="720"/>
      </w:pPr>
      <w:r>
        <w:t>Dapat dilihat pada T</w:t>
      </w:r>
      <w:r w:rsidR="00630C3C">
        <w:t xml:space="preserve">abel 4.4 proses verifikasi </w:t>
      </w:r>
      <w:r w:rsidR="00780C9B" w:rsidRPr="00780C9B">
        <w:rPr>
          <w:i/>
        </w:rPr>
        <w:t>email</w:t>
      </w:r>
      <w:r w:rsidR="00630C3C">
        <w:t xml:space="preserve"> hanya berhasil jika client mengirimkan kode OTP yang sesuai disertai dengan token yang sesuai. Jika proses verifikasi </w:t>
      </w:r>
      <w:r w:rsidR="00780C9B" w:rsidRPr="00780C9B">
        <w:rPr>
          <w:i/>
        </w:rPr>
        <w:t>email</w:t>
      </w:r>
      <w:r w:rsidR="00630C3C">
        <w:t xml:space="preserve"> menggunakan kode OTP yang salah atau sudah kadaluarsa maka proses verifikasi </w:t>
      </w:r>
      <w:r w:rsidR="00780C9B" w:rsidRPr="00780C9B">
        <w:rPr>
          <w:i/>
        </w:rPr>
        <w:t>email</w:t>
      </w:r>
      <w:r w:rsidR="00630C3C">
        <w:t xml:space="preserve"> akan gagal.</w:t>
      </w:r>
    </w:p>
    <w:p w14:paraId="1B2ADF35" w14:textId="77777777" w:rsidR="00630C3C" w:rsidRDefault="00630C3C" w:rsidP="0095100A"/>
    <w:p w14:paraId="3BFA9EDA" w14:textId="6032E973" w:rsidR="002D0EDC" w:rsidRDefault="006B0F8C" w:rsidP="0047502C">
      <w:pPr>
        <w:pStyle w:val="SubBabIVIII"/>
        <w:ind w:hanging="720"/>
      </w:pPr>
      <w:bookmarkStart w:id="537" w:name="_Toc143523793"/>
      <w:bookmarkStart w:id="538" w:name="_Toc144760103"/>
      <w:r>
        <w:t xml:space="preserve">Fungsi Ganti </w:t>
      </w:r>
      <w:r w:rsidR="001A5B11" w:rsidRPr="001B0ECC">
        <w:rPr>
          <w:i/>
        </w:rPr>
        <w:t>Password</w:t>
      </w:r>
      <w:bookmarkEnd w:id="537"/>
      <w:bookmarkEnd w:id="538"/>
    </w:p>
    <w:p w14:paraId="5CE591FE" w14:textId="7472EBD6" w:rsidR="0023243C" w:rsidRDefault="0023243C" w:rsidP="00A30D9A">
      <w:pPr>
        <w:ind w:firstLine="720"/>
      </w:pPr>
      <w:r>
        <w:t xml:space="preserve">Pengujian pada fungsi ganti </w:t>
      </w:r>
      <w:r w:rsidR="00923F39" w:rsidRPr="00412987">
        <w:rPr>
          <w:i/>
        </w:rPr>
        <w:t>password</w:t>
      </w:r>
      <w:r>
        <w:t xml:space="preserve"> dilaksanakan untuk memeriksa kinerja dari fungsi tersebut. Proses ganti </w:t>
      </w:r>
      <w:r w:rsidR="00923F39" w:rsidRPr="00412987">
        <w:rPr>
          <w:i/>
        </w:rPr>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rsidRPr="00412987">
        <w:rPr>
          <w:i/>
        </w:rPr>
        <w:t>password</w:t>
      </w:r>
      <w:r w:rsidR="006755D9">
        <w:t xml:space="preserve"> dapat dilihat pada T</w:t>
      </w:r>
      <w:r w:rsidR="00A30D9A">
        <w:t>abel 4.5.</w:t>
      </w:r>
    </w:p>
    <w:p w14:paraId="79CA5ABF" w14:textId="4867E7AE" w:rsidR="001A5B11" w:rsidRDefault="000A168E" w:rsidP="001A5B11">
      <w:pPr>
        <w:pStyle w:val="LabelGambar"/>
        <w:jc w:val="left"/>
      </w:pPr>
      <w:bookmarkStart w:id="539" w:name="_Toc142072921"/>
      <w:bookmarkStart w:id="540" w:name="_Toc143519709"/>
      <w:bookmarkStart w:id="541" w:name="_Toc143519878"/>
      <w:r>
        <w:t xml:space="preserve"> </w:t>
      </w:r>
      <w:bookmarkEnd w:id="539"/>
      <w:bookmarkEnd w:id="540"/>
      <w:bookmarkEnd w:id="541"/>
    </w:p>
    <w:p w14:paraId="09C15017" w14:textId="1C6A4C24" w:rsidR="00E74ABF" w:rsidRDefault="00E74ABF" w:rsidP="00E74ABF">
      <w:pPr>
        <w:pStyle w:val="LabelTabel"/>
      </w:pPr>
      <w:bookmarkStart w:id="542" w:name="_Toc144760246"/>
      <w:r w:rsidRPr="00E74ABF">
        <w:rPr>
          <w:b/>
        </w:rPr>
        <w:t>Tabel 4.</w:t>
      </w:r>
      <w:r w:rsidRPr="00E74ABF">
        <w:rPr>
          <w:b/>
        </w:rPr>
        <w:fldChar w:fldCharType="begin"/>
      </w:r>
      <w:r w:rsidRPr="00E74ABF">
        <w:rPr>
          <w:b/>
        </w:rPr>
        <w:instrText xml:space="preserve"> SEQ Tabel_4. \* ARABIC </w:instrText>
      </w:r>
      <w:r w:rsidRPr="00E74ABF">
        <w:rPr>
          <w:b/>
        </w:rPr>
        <w:fldChar w:fldCharType="separate"/>
      </w:r>
      <w:r w:rsidR="00FB1F23">
        <w:rPr>
          <w:b/>
          <w:noProof/>
        </w:rPr>
        <w:t>5</w:t>
      </w:r>
      <w:r w:rsidRPr="00E74ABF">
        <w:rPr>
          <w:b/>
        </w:rPr>
        <w:fldChar w:fldCharType="end"/>
      </w:r>
      <w:r>
        <w:t xml:space="preserve"> </w:t>
      </w:r>
      <w:r w:rsidRPr="002F2799">
        <w:t>Hasil pengujian fungsi ganti password</w:t>
      </w:r>
      <w:bookmarkEnd w:id="542"/>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9C2E5E">
        <w:trPr>
          <w:trHeight w:val="300"/>
        </w:trPr>
        <w:tc>
          <w:tcPr>
            <w:tcW w:w="510" w:type="dxa"/>
            <w:tcBorders>
              <w:top w:val="nil"/>
              <w:left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sesuai</w:t>
            </w:r>
          </w:p>
        </w:tc>
        <w:tc>
          <w:tcPr>
            <w:tcW w:w="2820" w:type="dxa"/>
            <w:tcBorders>
              <w:top w:val="nil"/>
              <w:left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sesuai</w:t>
            </w:r>
          </w:p>
        </w:tc>
        <w:tc>
          <w:tcPr>
            <w:tcW w:w="2141" w:type="dxa"/>
            <w:tcBorders>
              <w:top w:val="nil"/>
              <w:left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9C2E5E">
        <w:trPr>
          <w:trHeight w:val="300"/>
        </w:trPr>
        <w:tc>
          <w:tcPr>
            <w:tcW w:w="510" w:type="dxa"/>
            <w:tcBorders>
              <w:top w:val="nil"/>
              <w:left w:val="nil"/>
              <w:bottom w:val="single" w:sz="4" w:space="0" w:color="auto"/>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single" w:sz="4" w:space="0" w:color="auto"/>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bottom w:val="single" w:sz="4" w:space="0" w:color="auto"/>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 xml:space="preserve">penggantian </w:t>
            </w:r>
            <w:r w:rsidR="00D800E9" w:rsidRPr="00412987">
              <w:rPr>
                <w:rFonts w:eastAsia="Times New Roman" w:cs="Times New Roman"/>
                <w:i/>
                <w:color w:val="000000"/>
                <w:szCs w:val="24"/>
                <w:lang w:val="en-US"/>
              </w:rPr>
              <w:t>password</w:t>
            </w:r>
            <w:r w:rsidR="00D800E9">
              <w:rPr>
                <w:rFonts w:eastAsia="Times New Roman" w:cs="Times New Roman"/>
                <w:color w:val="000000"/>
                <w:szCs w:val="24"/>
                <w:lang w:val="en-US"/>
              </w:rPr>
              <w:t xml:space="preserve"> dengan 3 karakter</w:t>
            </w:r>
          </w:p>
        </w:tc>
        <w:tc>
          <w:tcPr>
            <w:tcW w:w="2141" w:type="dxa"/>
            <w:tcBorders>
              <w:top w:val="nil"/>
              <w:left w:val="nil"/>
              <w:bottom w:val="single" w:sz="4" w:space="0" w:color="auto"/>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bl>
    <w:p w14:paraId="0BA377CF" w14:textId="03DC51AF" w:rsidR="009C2E5E" w:rsidRDefault="00206321" w:rsidP="00206321">
      <w:pPr>
        <w:pStyle w:val="LabelTabel"/>
      </w:pPr>
      <w:r w:rsidRPr="00206321">
        <w:rPr>
          <w:b/>
        </w:rPr>
        <w:lastRenderedPageBreak/>
        <w:t>Tabel 4.5</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9C2E5E" w:rsidRPr="0099473F" w14:paraId="49A5F38F" w14:textId="77777777" w:rsidTr="0049415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A886ACE"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E7610C9" w14:textId="77777777" w:rsidR="009C2E5E" w:rsidRPr="0099473F" w:rsidRDefault="009C2E5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26EF8D1" w14:textId="77777777" w:rsidR="009C2E5E" w:rsidRPr="0099473F" w:rsidRDefault="009C2E5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464C1EE6"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14A4780"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C2E5E" w:rsidRPr="0099473F" w14:paraId="3E2F6111" w14:textId="77777777" w:rsidTr="009C2E5E">
        <w:trPr>
          <w:trHeight w:val="300"/>
        </w:trPr>
        <w:tc>
          <w:tcPr>
            <w:tcW w:w="510" w:type="dxa"/>
            <w:tcBorders>
              <w:top w:val="single" w:sz="4" w:space="0" w:color="auto"/>
              <w:left w:val="nil"/>
              <w:right w:val="nil"/>
            </w:tcBorders>
            <w:shd w:val="clear" w:color="auto" w:fill="auto"/>
            <w:noWrap/>
            <w:vAlign w:val="center"/>
            <w:hideMark/>
          </w:tcPr>
          <w:p w14:paraId="7E7D8ABD" w14:textId="073D13BD"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single" w:sz="4" w:space="0" w:color="auto"/>
              <w:left w:val="nil"/>
              <w:right w:val="nil"/>
            </w:tcBorders>
            <w:shd w:val="clear" w:color="auto" w:fill="auto"/>
            <w:noWrap/>
            <w:vAlign w:val="center"/>
            <w:hideMark/>
          </w:tcPr>
          <w:p w14:paraId="3140740A" w14:textId="03A72014" w:rsidR="009C2E5E" w:rsidRPr="0095100A"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maksimal</w:t>
            </w:r>
          </w:p>
        </w:tc>
        <w:tc>
          <w:tcPr>
            <w:tcW w:w="2820" w:type="dxa"/>
            <w:tcBorders>
              <w:top w:val="single" w:sz="4" w:space="0" w:color="auto"/>
              <w:left w:val="nil"/>
              <w:right w:val="nil"/>
            </w:tcBorders>
            <w:shd w:val="clear" w:color="auto" w:fill="auto"/>
            <w:noWrap/>
            <w:vAlign w:val="center"/>
            <w:hideMark/>
          </w:tcPr>
          <w:p w14:paraId="10B07562" w14:textId="6696C3E2" w:rsidR="009C2E5E" w:rsidRPr="0099473F"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100 karakter</w:t>
            </w:r>
          </w:p>
        </w:tc>
        <w:tc>
          <w:tcPr>
            <w:tcW w:w="2141" w:type="dxa"/>
            <w:tcBorders>
              <w:top w:val="single" w:sz="4" w:space="0" w:color="auto"/>
              <w:left w:val="nil"/>
              <w:right w:val="nil"/>
            </w:tcBorders>
            <w:shd w:val="clear" w:color="auto" w:fill="auto"/>
            <w:noWrap/>
            <w:vAlign w:val="center"/>
            <w:hideMark/>
          </w:tcPr>
          <w:p w14:paraId="5C93EA98" w14:textId="41CC03AC" w:rsidR="009C2E5E" w:rsidRPr="0099473F" w:rsidRDefault="009C2E5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right w:val="nil"/>
            </w:tcBorders>
            <w:shd w:val="clear" w:color="auto" w:fill="auto"/>
            <w:noWrap/>
            <w:vAlign w:val="center"/>
            <w:hideMark/>
          </w:tcPr>
          <w:p w14:paraId="319BB9B0" w14:textId="368C10BE"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C2E5E" w:rsidRPr="0099473F" w14:paraId="6E042D69" w14:textId="77777777" w:rsidTr="009C2E5E">
        <w:trPr>
          <w:trHeight w:val="300"/>
        </w:trPr>
        <w:tc>
          <w:tcPr>
            <w:tcW w:w="510" w:type="dxa"/>
            <w:tcBorders>
              <w:top w:val="nil"/>
              <w:left w:val="nil"/>
              <w:bottom w:val="single" w:sz="4" w:space="0" w:color="auto"/>
              <w:right w:val="nil"/>
            </w:tcBorders>
            <w:shd w:val="clear" w:color="auto" w:fill="auto"/>
            <w:noWrap/>
            <w:vAlign w:val="center"/>
            <w:hideMark/>
          </w:tcPr>
          <w:p w14:paraId="3AAB91A2" w14:textId="447368FF" w:rsidR="009C2E5E" w:rsidRPr="0099473F" w:rsidRDefault="009C2E5E"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hideMark/>
          </w:tcPr>
          <w:p w14:paraId="62FEC020" w14:textId="1A1D6141" w:rsidR="009C2E5E" w:rsidRPr="0095100A"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konfirmasi salah</w:t>
            </w:r>
          </w:p>
        </w:tc>
        <w:tc>
          <w:tcPr>
            <w:tcW w:w="2820" w:type="dxa"/>
            <w:tcBorders>
              <w:top w:val="nil"/>
              <w:left w:val="nil"/>
              <w:bottom w:val="single" w:sz="4" w:space="0" w:color="auto"/>
              <w:right w:val="nil"/>
            </w:tcBorders>
            <w:shd w:val="clear" w:color="auto" w:fill="auto"/>
            <w:noWrap/>
            <w:vAlign w:val="center"/>
            <w:hideMark/>
          </w:tcPr>
          <w:p w14:paraId="621D8861" w14:textId="5B7CCE0E" w:rsidR="009C2E5E" w:rsidRPr="0099473F"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konfirmas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berbeda</w:t>
            </w:r>
          </w:p>
        </w:tc>
        <w:tc>
          <w:tcPr>
            <w:tcW w:w="2141" w:type="dxa"/>
            <w:tcBorders>
              <w:top w:val="nil"/>
              <w:left w:val="nil"/>
              <w:bottom w:val="single" w:sz="4" w:space="0" w:color="auto"/>
              <w:right w:val="nil"/>
            </w:tcBorders>
            <w:shd w:val="clear" w:color="auto" w:fill="auto"/>
            <w:noWrap/>
            <w:vAlign w:val="center"/>
            <w:hideMark/>
          </w:tcPr>
          <w:p w14:paraId="2205DBA3" w14:textId="554A1EFD" w:rsidR="009C2E5E" w:rsidRPr="0099473F" w:rsidRDefault="009C2E5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55C7D35B" w14:textId="1950E07D"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5BC4734E" w14:textId="77777777" w:rsidR="009C2E5E" w:rsidRDefault="009C2E5E" w:rsidP="002169AE"/>
    <w:p w14:paraId="603C7735" w14:textId="54D1AB3B" w:rsidR="009A1824" w:rsidRDefault="006755D9" w:rsidP="009A1824">
      <w:pPr>
        <w:ind w:firstLine="720"/>
      </w:pPr>
      <w:r>
        <w:t>Pada T</w:t>
      </w:r>
      <w:r w:rsidR="009A1824">
        <w:t xml:space="preserve">abel 4.5 terlihat proses ganti </w:t>
      </w:r>
      <w:r w:rsidR="009A1824" w:rsidRPr="00412987">
        <w:rPr>
          <w:i/>
        </w:rPr>
        <w:t>password</w:t>
      </w:r>
      <w:r w:rsidR="009A1824">
        <w:t xml:space="preserve"> berhasil jika </w:t>
      </w:r>
      <w:r w:rsidR="009A1824" w:rsidRPr="009A1824">
        <w:rPr>
          <w:i/>
        </w:rPr>
        <w:t>client</w:t>
      </w:r>
      <w:r w:rsidR="009A1824">
        <w:t xml:space="preserve"> mengirimkan </w:t>
      </w:r>
      <w:r w:rsidR="009A1824" w:rsidRPr="00412987">
        <w:rPr>
          <w:i/>
        </w:rPr>
        <w:t>password</w:t>
      </w:r>
      <w:r w:rsidR="009A1824">
        <w:t xml:space="preserve"> dan konfirmasi </w:t>
      </w:r>
      <w:r w:rsidR="009A1824" w:rsidRPr="00412987">
        <w:rPr>
          <w:i/>
        </w:rPr>
        <w:t>password</w:t>
      </w:r>
      <w:r w:rsidR="009A1824">
        <w:t xml:space="preserve"> sesuai, </w:t>
      </w:r>
      <w:r w:rsidR="009A1824" w:rsidRPr="009A1824">
        <w:rPr>
          <w:i/>
        </w:rPr>
        <w:t>client</w:t>
      </w:r>
      <w:r w:rsidR="009A1824">
        <w:t xml:space="preserve"> juga harus mengirimkan token yang sesuai juga. Jika salah satu parameter tidak terpenuhi maka proses ganti </w:t>
      </w:r>
      <w:r w:rsidR="009A1824" w:rsidRPr="00412987">
        <w:rPr>
          <w:i/>
        </w:rPr>
        <w:t>password</w:t>
      </w:r>
      <w:r w:rsidR="009A1824">
        <w:t xml:space="preserve"> akan gagal.</w:t>
      </w:r>
    </w:p>
    <w:p w14:paraId="4CC9E764" w14:textId="77777777" w:rsidR="009A1824" w:rsidRDefault="009A1824" w:rsidP="002169AE"/>
    <w:p w14:paraId="392C9332" w14:textId="1677FF7F" w:rsidR="002D0EDC" w:rsidRDefault="006B0F8C" w:rsidP="0047502C">
      <w:pPr>
        <w:pStyle w:val="SubBabIVIII"/>
        <w:ind w:hanging="720"/>
      </w:pPr>
      <w:bookmarkStart w:id="543" w:name="_Toc143523794"/>
      <w:bookmarkStart w:id="544" w:name="_Toc144760104"/>
      <w:r>
        <w:t xml:space="preserve">Fungsi </w:t>
      </w:r>
      <w:r w:rsidR="00FF6934" w:rsidRPr="00412987">
        <w:rPr>
          <w:i/>
        </w:rPr>
        <w:t>Reset</w:t>
      </w:r>
      <w:r>
        <w:t xml:space="preserve"> </w:t>
      </w:r>
      <w:r w:rsidRPr="001B0ECC">
        <w:rPr>
          <w:i/>
        </w:rPr>
        <w:t>P</w:t>
      </w:r>
      <w:r w:rsidR="002D0EDC" w:rsidRPr="001B0ECC">
        <w:rPr>
          <w:i/>
        </w:rPr>
        <w:t>assword</w:t>
      </w:r>
      <w:bookmarkEnd w:id="543"/>
      <w:bookmarkEnd w:id="544"/>
    </w:p>
    <w:p w14:paraId="54697C8E" w14:textId="6A0BA4AC" w:rsidR="00FF6934" w:rsidRDefault="00FF6934" w:rsidP="00FF6934">
      <w:pPr>
        <w:ind w:firstLine="720"/>
      </w:pPr>
      <w:r>
        <w:t xml:space="preserve">Pengujian pada fungsi </w:t>
      </w:r>
      <w:r w:rsidRPr="004A6EE0">
        <w:rPr>
          <w:i/>
        </w:rPr>
        <w:t>reset</w:t>
      </w:r>
      <w:r>
        <w:t xml:space="preserve"> </w:t>
      </w:r>
      <w:r w:rsidRPr="00412987">
        <w:rPr>
          <w:i/>
        </w:rPr>
        <w:t>password</w:t>
      </w:r>
      <w:r>
        <w:t xml:space="preserve"> dilaksanakan untuk memeriksa kinerja dari fungsi tersebut. Proses </w:t>
      </w:r>
      <w:r w:rsidRPr="004A6EE0">
        <w:rPr>
          <w:i/>
        </w:rPr>
        <w:t>reset</w:t>
      </w:r>
      <w:r>
        <w:t xml:space="preserve"> </w:t>
      </w:r>
      <w:r w:rsidRPr="00412987">
        <w:rPr>
          <w:i/>
        </w:rPr>
        <w:t>password</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reset </w:t>
      </w:r>
      <w:r w:rsidRPr="00412987">
        <w:rPr>
          <w:i/>
        </w:rPr>
        <w:t>password</w:t>
      </w:r>
      <w:r w:rsidR="006755D9">
        <w:t xml:space="preserve"> dapat dilihat pada T</w:t>
      </w:r>
      <w:r w:rsidR="00C114DE">
        <w:t>abel 4.6</w:t>
      </w:r>
      <w:r>
        <w:t>.</w:t>
      </w:r>
    </w:p>
    <w:p w14:paraId="5237EFE7" w14:textId="77777777" w:rsidR="00C114DE" w:rsidRDefault="00C114DE" w:rsidP="00FF6934">
      <w:pPr>
        <w:ind w:firstLine="720"/>
      </w:pPr>
    </w:p>
    <w:p w14:paraId="46FB43DD" w14:textId="3635A3EB" w:rsidR="00C114DE" w:rsidRDefault="00C114DE" w:rsidP="00C114DE">
      <w:pPr>
        <w:pStyle w:val="LabelGambar"/>
        <w:jc w:val="left"/>
      </w:pPr>
      <w:bookmarkStart w:id="545" w:name="_Toc142072922"/>
      <w:bookmarkStart w:id="546" w:name="_Toc143519710"/>
      <w:bookmarkStart w:id="547" w:name="_Toc143519879"/>
      <w:bookmarkStart w:id="548" w:name="_Toc144760247"/>
      <w:r w:rsidRPr="00C114DE">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6</w:t>
      </w:r>
      <w:r w:rsidR="002B24B6">
        <w:rPr>
          <w:b/>
        </w:rPr>
        <w:fldChar w:fldCharType="end"/>
      </w:r>
      <w:r w:rsidR="00206321">
        <w:t xml:space="preserve"> Hasil pengujian fungsi </w:t>
      </w:r>
      <w:r w:rsidR="00206321" w:rsidRPr="004A6EE0">
        <w:rPr>
          <w:i/>
        </w:rPr>
        <w:t>r</w:t>
      </w:r>
      <w:r w:rsidRPr="004A6EE0">
        <w:rPr>
          <w:i/>
        </w:rPr>
        <w:t>eset</w:t>
      </w:r>
      <w:r>
        <w:t xml:space="preserve"> </w:t>
      </w:r>
      <w:r w:rsidR="00206321">
        <w:rPr>
          <w:i/>
        </w:rPr>
        <w:t>p</w:t>
      </w:r>
      <w:r w:rsidRPr="001B0ECC">
        <w:rPr>
          <w:i/>
        </w:rPr>
        <w:t>assword</w:t>
      </w:r>
      <w:bookmarkEnd w:id="545"/>
      <w:bookmarkEnd w:id="546"/>
      <w:bookmarkEnd w:id="547"/>
      <w:bookmarkEnd w:id="548"/>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32457472"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bottom w:val="nil"/>
              <w:right w:val="nil"/>
            </w:tcBorders>
            <w:shd w:val="clear" w:color="auto" w:fill="auto"/>
            <w:noWrap/>
            <w:vAlign w:val="center"/>
            <w:hideMark/>
          </w:tcPr>
          <w:p w14:paraId="10116DAC" w14:textId="32404EEA"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379E3F6E" w:rsidR="00307589" w:rsidRPr="0095100A" w:rsidRDefault="00307589" w:rsidP="005649A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w:t>
            </w:r>
            <w:r w:rsidR="00044AAA" w:rsidRPr="00412987">
              <w:rPr>
                <w:rFonts w:eastAsia="Times New Roman" w:cs="Times New Roman"/>
                <w:i/>
                <w:color w:val="000000"/>
                <w:szCs w:val="24"/>
                <w:lang w:val="en-US"/>
              </w:rPr>
              <w:t>e</w:t>
            </w:r>
            <w:r w:rsidRPr="00412987">
              <w:rPr>
                <w:rFonts w:eastAsia="Times New Roman" w:cs="Times New Roman"/>
                <w:i/>
                <w:color w:val="000000"/>
                <w:szCs w:val="24"/>
                <w:lang w:val="en-US"/>
              </w:rPr>
              <w:t>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71E99E6F" w14:textId="4CC169D9"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BC5515B"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format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hideMark/>
          </w:tcPr>
          <w:p w14:paraId="784D553C" w14:textId="4ADEDA83"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755CE306" w:rsidR="0059276C" w:rsidRDefault="006755D9" w:rsidP="0059276C">
      <w:pPr>
        <w:ind w:firstLine="720"/>
      </w:pPr>
      <w:r>
        <w:t>Pada T</w:t>
      </w:r>
      <w:r w:rsidR="0059276C">
        <w:t xml:space="preserve">abel 4.6 terlihat proses reset </w:t>
      </w:r>
      <w:r w:rsidR="0059276C" w:rsidRPr="00412987">
        <w:rPr>
          <w:i/>
        </w:rPr>
        <w:t>password</w:t>
      </w:r>
      <w:r w:rsidR="0059276C">
        <w:t xml:space="preserve"> berhasil jika </w:t>
      </w:r>
      <w:r w:rsidR="0059276C" w:rsidRPr="009A1824">
        <w:rPr>
          <w:i/>
        </w:rPr>
        <w:t>client</w:t>
      </w:r>
      <w:r w:rsidR="0059276C">
        <w:t xml:space="preserve"> mengirimkan alamat </w:t>
      </w:r>
      <w:r w:rsidR="00780C9B" w:rsidRPr="00780C9B">
        <w:rPr>
          <w:i/>
        </w:rPr>
        <w:t>email</w:t>
      </w:r>
      <w:r w:rsidR="0059276C">
        <w:t xml:space="preserve"> yang sesuai, Jika </w:t>
      </w:r>
      <w:r w:rsidR="00780C9B" w:rsidRPr="00780C9B">
        <w:rPr>
          <w:i/>
        </w:rPr>
        <w:t>email</w:t>
      </w:r>
      <w:r w:rsidR="00247F8B">
        <w:t xml:space="preserve"> tidak sesuai atau belum terdaftar maka reset</w:t>
      </w:r>
      <w:r w:rsidR="0059276C">
        <w:t xml:space="preserve"> </w:t>
      </w:r>
      <w:r w:rsidR="0059276C" w:rsidRPr="00412987">
        <w:rPr>
          <w:i/>
        </w:rPr>
        <w:t>password</w:t>
      </w:r>
      <w:r w:rsidR="0059276C">
        <w:t xml:space="preserve"> akan gagal.</w:t>
      </w:r>
    </w:p>
    <w:p w14:paraId="4A04FC47" w14:textId="77777777" w:rsidR="00FF6934" w:rsidRDefault="00FF6934" w:rsidP="00FF6934"/>
    <w:p w14:paraId="717FEA17" w14:textId="227AD1F3" w:rsidR="002D0EDC" w:rsidRDefault="002174C9" w:rsidP="0047502C">
      <w:pPr>
        <w:pStyle w:val="SubBabIVIII"/>
        <w:ind w:hanging="720"/>
      </w:pPr>
      <w:bookmarkStart w:id="549" w:name="_Toc143523795"/>
      <w:bookmarkStart w:id="550" w:name="_Toc144760105"/>
      <w:r>
        <w:t xml:space="preserve">Fungsi </w:t>
      </w:r>
      <w:r w:rsidRPr="001B0ECC">
        <w:rPr>
          <w:i/>
        </w:rPr>
        <w:t>U</w:t>
      </w:r>
      <w:r w:rsidR="006B0F8C" w:rsidRPr="001B0ECC">
        <w:rPr>
          <w:i/>
        </w:rPr>
        <w:t>pdate</w:t>
      </w:r>
      <w:r w:rsidR="006B0F8C">
        <w:t xml:space="preserve"> P</w:t>
      </w:r>
      <w:r w:rsidR="002D0EDC">
        <w:t>rofil</w:t>
      </w:r>
      <w:bookmarkEnd w:id="549"/>
      <w:bookmarkEnd w:id="550"/>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update profil</w:t>
      </w:r>
      <w:r w:rsidR="006755D9">
        <w:t xml:space="preserve"> dapat dilihat pada T</w:t>
      </w:r>
      <w:r w:rsidR="006C539A">
        <w:t>abel 4.7</w:t>
      </w:r>
      <w:r>
        <w:t>.</w:t>
      </w:r>
    </w:p>
    <w:p w14:paraId="2CFDE258" w14:textId="77777777" w:rsidR="00F460A4" w:rsidRDefault="00F460A4" w:rsidP="007007EA">
      <w:pPr>
        <w:spacing w:line="240" w:lineRule="auto"/>
      </w:pPr>
    </w:p>
    <w:p w14:paraId="22E126BB" w14:textId="36F7783C" w:rsidR="00F460A4" w:rsidRDefault="00F460A4" w:rsidP="00F460A4">
      <w:pPr>
        <w:pStyle w:val="LabelGambar"/>
        <w:jc w:val="left"/>
      </w:pPr>
      <w:bookmarkStart w:id="551" w:name="_Toc142072923"/>
      <w:bookmarkStart w:id="552" w:name="_Toc143519711"/>
      <w:bookmarkStart w:id="553" w:name="_Toc143519880"/>
      <w:bookmarkStart w:id="554" w:name="_Toc144760248"/>
      <w:r w:rsidRPr="00F460A4">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7</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p</w:t>
      </w:r>
      <w:r>
        <w:t>rofil</w:t>
      </w:r>
      <w:bookmarkEnd w:id="551"/>
      <w:bookmarkEnd w:id="552"/>
      <w:bookmarkEnd w:id="553"/>
      <w:bookmarkEnd w:id="554"/>
    </w:p>
    <w:tbl>
      <w:tblPr>
        <w:tblW w:w="7953" w:type="dxa"/>
        <w:tblInd w:w="108" w:type="dxa"/>
        <w:tblLook w:val="04A0" w:firstRow="1" w:lastRow="0" w:firstColumn="1" w:lastColumn="0" w:noHBand="0" w:noVBand="1"/>
      </w:tblPr>
      <w:tblGrid>
        <w:gridCol w:w="510"/>
        <w:gridCol w:w="1475"/>
        <w:gridCol w:w="2693"/>
        <w:gridCol w:w="2141"/>
        <w:gridCol w:w="1134"/>
      </w:tblGrid>
      <w:tr w:rsidR="005649A9" w:rsidRPr="0099473F" w14:paraId="57B1F680" w14:textId="77777777" w:rsidTr="007007EA">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75"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693"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7007EA">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75"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minimal</w:t>
            </w:r>
          </w:p>
        </w:tc>
        <w:tc>
          <w:tcPr>
            <w:tcW w:w="2693" w:type="dxa"/>
            <w:tcBorders>
              <w:top w:val="single" w:sz="4" w:space="0" w:color="auto"/>
              <w:left w:val="nil"/>
              <w:bottom w:val="nil"/>
              <w:right w:val="nil"/>
            </w:tcBorders>
            <w:shd w:val="clear" w:color="auto" w:fill="auto"/>
            <w:noWrap/>
            <w:vAlign w:val="center"/>
            <w:hideMark/>
          </w:tcPr>
          <w:p w14:paraId="0CD99C4E" w14:textId="4D606CF2" w:rsidR="005649A9" w:rsidRPr="0099473F" w:rsidRDefault="00C7294F" w:rsidP="004A6EE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nama</w:t>
            </w:r>
            <w:r w:rsidR="004A6EE0">
              <w:rPr>
                <w:rFonts w:eastAsia="Times New Roman" w:cs="Times New Roman"/>
                <w:color w:val="000000"/>
                <w:szCs w:val="24"/>
                <w:lang w:val="en-US"/>
              </w:rPr>
              <w:t xml:space="preserve"> menggunakan</w:t>
            </w:r>
            <w:r>
              <w:rPr>
                <w:rFonts w:eastAsia="Times New Roman" w:cs="Times New Roman"/>
                <w:color w:val="000000"/>
                <w:szCs w:val="24"/>
                <w:lang w:val="en-US"/>
              </w:rPr>
              <w:t xml:space="preserve">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7007EA">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75"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sesuai</w:t>
            </w:r>
          </w:p>
        </w:tc>
        <w:tc>
          <w:tcPr>
            <w:tcW w:w="2693"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7007E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75" w:type="dxa"/>
            <w:tcBorders>
              <w:top w:val="nil"/>
              <w:left w:val="nil"/>
              <w:bottom w:val="nil"/>
              <w:right w:val="nil"/>
            </w:tcBorders>
            <w:shd w:val="clear" w:color="auto" w:fill="auto"/>
            <w:noWrap/>
            <w:vAlign w:val="center"/>
            <w:hideMark/>
          </w:tcPr>
          <w:p w14:paraId="508AD961" w14:textId="12AC6E90"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hideMark/>
          </w:tcPr>
          <w:p w14:paraId="79C23394" w14:textId="172E4FA2"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7007E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75" w:type="dxa"/>
            <w:tcBorders>
              <w:top w:val="nil"/>
              <w:left w:val="nil"/>
              <w:bottom w:val="nil"/>
              <w:right w:val="nil"/>
            </w:tcBorders>
            <w:shd w:val="clear" w:color="auto" w:fill="auto"/>
            <w:noWrap/>
            <w:vAlign w:val="center"/>
          </w:tcPr>
          <w:p w14:paraId="6C2E2E33" w14:textId="4B52EA2B"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format salah</w:t>
            </w:r>
          </w:p>
        </w:tc>
        <w:tc>
          <w:tcPr>
            <w:tcW w:w="2693" w:type="dxa"/>
            <w:tcBorders>
              <w:top w:val="nil"/>
              <w:left w:val="nil"/>
              <w:bottom w:val="nil"/>
              <w:right w:val="nil"/>
            </w:tcBorders>
            <w:shd w:val="clear" w:color="auto" w:fill="auto"/>
            <w:noWrap/>
            <w:vAlign w:val="center"/>
          </w:tcPr>
          <w:p w14:paraId="42AF5629" w14:textId="3E5B0255"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7007E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475"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7007E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475"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sesuai</w:t>
            </w:r>
          </w:p>
        </w:tc>
        <w:tc>
          <w:tcPr>
            <w:tcW w:w="2693"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7007E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475"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Pr="004A6EE0">
              <w:rPr>
                <w:rFonts w:eastAsia="Times New Roman" w:cs="Times New Roman"/>
                <w:i/>
                <w:color w:val="000000"/>
                <w:szCs w:val="24"/>
                <w:lang w:val="en-US"/>
              </w:rPr>
              <w:t>nomor</w:t>
            </w:r>
            <w:r>
              <w:rPr>
                <w:rFonts w:eastAsia="Times New Roman" w:cs="Times New Roman"/>
                <w:color w:val="000000"/>
                <w:szCs w:val="24"/>
                <w:lang w:val="en-US"/>
              </w:rPr>
              <w:t xml:space="preserve"> hp tidak sesuai</w:t>
            </w:r>
          </w:p>
        </w:tc>
        <w:tc>
          <w:tcPr>
            <w:tcW w:w="2693"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B61C1A4" w14:textId="2D5379E7" w:rsidR="002174C9" w:rsidRDefault="006755D9" w:rsidP="005A67BF">
      <w:pPr>
        <w:ind w:firstLine="720"/>
      </w:pPr>
      <w:r>
        <w:lastRenderedPageBreak/>
        <w:t>Pada T</w:t>
      </w:r>
      <w:r w:rsidR="0068044F">
        <w:t>abel 4.7 terlihat p</w:t>
      </w:r>
      <w:r w:rsidR="00B81311">
        <w:t>r</w:t>
      </w:r>
      <w:r w:rsidR="001E6496">
        <w:t>oses</w:t>
      </w:r>
      <w:r w:rsidR="0068044F">
        <w:t xml:space="preserve"> </w:t>
      </w:r>
      <w:r w:rsidR="0068044F" w:rsidRPr="004A6EE0">
        <w:rPr>
          <w:i/>
        </w:rPr>
        <w:t>update</w:t>
      </w:r>
      <w:r w:rsidR="0068044F">
        <w:t xml:space="preserve"> profil akan berhasil jika semua data yang dikir</w:t>
      </w:r>
      <w:r w:rsidR="00B81311">
        <w:t>i</w:t>
      </w:r>
      <w:r w:rsidR="0068044F">
        <w:t xml:space="preserve">mkan sesuai dengan format sehingga mendapatkan respon success, jika ada </w:t>
      </w:r>
      <w:r w:rsidR="00B81311">
        <w:t>salah satu data</w:t>
      </w:r>
      <w:r w:rsidR="00AA2FD5">
        <w:t xml:space="preserve"> </w:t>
      </w:r>
      <w:r w:rsidR="004A6EE0">
        <w:t xml:space="preserve">ada </w:t>
      </w:r>
      <w:r w:rsidR="00AA2FD5">
        <w:t>yang tidak sesuai format misal</w:t>
      </w:r>
      <w:r w:rsidR="00B81311">
        <w:t xml:space="preserve">nya format </w:t>
      </w:r>
      <w:r w:rsidR="00780C9B" w:rsidRPr="00780C9B">
        <w:rPr>
          <w:i/>
        </w:rPr>
        <w:t>email</w:t>
      </w:r>
      <w:r w:rsidR="00B81311">
        <w:t xml:space="preserve"> tidak sesuai atau nomor hp kurang maka </w:t>
      </w:r>
      <w:r w:rsidR="00B81311" w:rsidRPr="004A6EE0">
        <w:rPr>
          <w:i/>
        </w:rPr>
        <w:t>update</w:t>
      </w:r>
      <w:r w:rsidR="00B81311">
        <w:t xml:space="preserve"> profil akan gagal.</w:t>
      </w:r>
    </w:p>
    <w:p w14:paraId="5550F48D" w14:textId="77777777" w:rsidR="009F621C" w:rsidRDefault="009F621C" w:rsidP="005E3C1D"/>
    <w:p w14:paraId="3BFA95F9" w14:textId="50D6679C" w:rsidR="009F6D74" w:rsidRDefault="006B0F8C" w:rsidP="0047502C">
      <w:pPr>
        <w:pStyle w:val="SubBabIVIII"/>
        <w:ind w:hanging="720"/>
      </w:pPr>
      <w:bookmarkStart w:id="555" w:name="_Toc143523796"/>
      <w:bookmarkStart w:id="556" w:name="_Toc144760106"/>
      <w:r>
        <w:t xml:space="preserve">Fungsi </w:t>
      </w:r>
      <w:r w:rsidRPr="001B0ECC">
        <w:rPr>
          <w:i/>
        </w:rPr>
        <w:t>Update</w:t>
      </w:r>
      <w:r>
        <w:t xml:space="preserve"> A</w:t>
      </w:r>
      <w:r w:rsidR="009F6D74">
        <w:t>vatar</w:t>
      </w:r>
      <w:bookmarkEnd w:id="555"/>
      <w:bookmarkEnd w:id="556"/>
    </w:p>
    <w:p w14:paraId="0D000874" w14:textId="0197BA40" w:rsidR="009F621C" w:rsidRDefault="00CD145F" w:rsidP="00CD145F">
      <w:pPr>
        <w:ind w:firstLine="720"/>
      </w:pPr>
      <w:r>
        <w:t xml:space="preserve">Pengujian pada fungsi </w:t>
      </w:r>
      <w:r w:rsidRPr="004A6EE0">
        <w:rPr>
          <w:i/>
        </w:rPr>
        <w:t>update</w:t>
      </w:r>
      <w:r>
        <w:t xml:space="preserve"> avatar dilaksanakan untuk memeriksa kinerja dari fungsi tersebut. Proses </w:t>
      </w:r>
      <w:r w:rsidR="00EB79B8" w:rsidRPr="004A6EE0">
        <w:rPr>
          <w:i/>
        </w:rPr>
        <w:t>update</w:t>
      </w:r>
      <w:r w:rsidR="00EB79B8">
        <w:t xml:space="preserv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Pr="00412987">
        <w:rPr>
          <w:i/>
        </w:rPr>
        <w:t>reset</w:t>
      </w:r>
      <w:r>
        <w:t xml:space="preserve"> </w:t>
      </w:r>
      <w:r w:rsidRPr="00412987">
        <w:rPr>
          <w:i/>
        </w:rPr>
        <w:t>password</w:t>
      </w:r>
      <w:r w:rsidR="006755D9">
        <w:t xml:space="preserve"> dapat dilihat pada T</w:t>
      </w:r>
      <w:r w:rsidR="00EB79B8">
        <w:t>abel 4.8</w:t>
      </w:r>
      <w:r>
        <w:t>.</w:t>
      </w:r>
    </w:p>
    <w:p w14:paraId="1032A308" w14:textId="77777777" w:rsidR="00120CD7" w:rsidRDefault="00120CD7" w:rsidP="00C44E52"/>
    <w:p w14:paraId="01A5179E" w14:textId="7BE402A4" w:rsidR="00120CD7" w:rsidRDefault="00120CD7" w:rsidP="00120CD7">
      <w:pPr>
        <w:pStyle w:val="LabelTabel"/>
      </w:pPr>
      <w:bookmarkStart w:id="557" w:name="_Toc142072924"/>
      <w:bookmarkStart w:id="558" w:name="_Toc143519712"/>
      <w:bookmarkStart w:id="559" w:name="_Toc143519881"/>
      <w:bookmarkStart w:id="560" w:name="_Toc144760249"/>
      <w:r w:rsidRPr="00120CD7">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8</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a</w:t>
      </w:r>
      <w:r>
        <w:t>vatar</w:t>
      </w:r>
      <w:bookmarkEnd w:id="557"/>
      <w:bookmarkEnd w:id="558"/>
      <w:bookmarkEnd w:id="559"/>
      <w:bookmarkEnd w:id="560"/>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bukan gambar</w:t>
            </w:r>
          </w:p>
        </w:tc>
        <w:tc>
          <w:tcPr>
            <w:tcW w:w="2820" w:type="dxa"/>
            <w:tcBorders>
              <w:top w:val="nil"/>
              <w:left w:val="nil"/>
              <w:bottom w:val="single" w:sz="4" w:space="0" w:color="auto"/>
              <w:right w:val="nil"/>
            </w:tcBorders>
            <w:shd w:val="clear" w:color="auto" w:fill="auto"/>
            <w:noWrap/>
            <w:vAlign w:val="center"/>
          </w:tcPr>
          <w:p w14:paraId="02F2A44A" w14:textId="2F49C5A2"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sidR="0077017B">
              <w:rPr>
                <w:rFonts w:eastAsia="Times New Roman" w:cs="Times New Roman"/>
                <w:color w:val="000000"/>
                <w:szCs w:val="24"/>
                <w:lang w:val="en-US"/>
              </w:rPr>
              <w:t xml:space="preserve"> avatar menggunakan file sela</w:t>
            </w:r>
            <w:r>
              <w:rPr>
                <w:rFonts w:eastAsia="Times New Roman" w:cs="Times New Roman"/>
                <w:color w:val="000000"/>
                <w:szCs w:val="24"/>
                <w:lang w:val="en-US"/>
              </w:rPr>
              <w:t>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053C0E33" w:rsidR="00120CD7" w:rsidRDefault="006755D9" w:rsidP="001E6496">
      <w:pPr>
        <w:ind w:firstLine="720"/>
      </w:pPr>
      <w:r>
        <w:t>Pada T</w:t>
      </w:r>
      <w:r w:rsidR="001E6496">
        <w:t xml:space="preserve">abel 4.8 terlihat proses </w:t>
      </w:r>
      <w:r w:rsidR="001E6496" w:rsidRPr="0077017B">
        <w:rPr>
          <w:i/>
        </w:rPr>
        <w:t>update</w:t>
      </w:r>
      <w:r w:rsidR="001E6496">
        <w:t xml:space="preserve"> avatar hanya berhasil jika file yang dikirim adalah gambar dengan ukuran kurang dari 1 MB, jika data yang dikirim bukan merupakan gambar a</w:t>
      </w:r>
      <w:r w:rsidR="0077017B">
        <w:t>tau ukuran gambar lebih dari 1 M</w:t>
      </w:r>
      <w:r w:rsidR="001E6496">
        <w:t xml:space="preserve">B maka proses </w:t>
      </w:r>
      <w:r w:rsidR="001E6496" w:rsidRPr="0077017B">
        <w:rPr>
          <w:i/>
        </w:rPr>
        <w:t>update</w:t>
      </w:r>
      <w:r w:rsidR="001E6496">
        <w:t xml:space="preserve"> avatar akan gagal.</w:t>
      </w:r>
    </w:p>
    <w:p w14:paraId="081B60B5" w14:textId="77777777" w:rsidR="001E6496" w:rsidRDefault="001E6496" w:rsidP="00120CD7">
      <w:pPr>
        <w:pStyle w:val="LabelTabel"/>
      </w:pPr>
    </w:p>
    <w:p w14:paraId="6AC8249D" w14:textId="7BEF663F" w:rsidR="002D0EDC" w:rsidRDefault="006B0F8C" w:rsidP="0047502C">
      <w:pPr>
        <w:pStyle w:val="SubBabIVIII"/>
        <w:ind w:hanging="720"/>
      </w:pPr>
      <w:bookmarkStart w:id="561" w:name="_Toc143523797"/>
      <w:bookmarkStart w:id="562" w:name="_Toc144760107"/>
      <w:r>
        <w:t>F</w:t>
      </w:r>
      <w:r w:rsidR="002D0EDC">
        <w:t xml:space="preserve">ungsi </w:t>
      </w:r>
      <w:r>
        <w:t>Lihat A</w:t>
      </w:r>
      <w:r w:rsidR="00DA132D">
        <w:t>kses</w:t>
      </w:r>
      <w:bookmarkEnd w:id="561"/>
      <w:bookmarkEnd w:id="562"/>
    </w:p>
    <w:p w14:paraId="3F82417C" w14:textId="1D1DD7B0" w:rsidR="001307BF" w:rsidRDefault="00B83ECC" w:rsidP="005E3C1D">
      <w:pPr>
        <w:ind w:firstLine="720"/>
      </w:pPr>
      <w:r>
        <w:t xml:space="preserve">Pengujian pada fungsi </w:t>
      </w:r>
      <w:r w:rsidRPr="0077017B">
        <w:rPr>
          <w:i/>
        </w:rPr>
        <w:t>update</w:t>
      </w:r>
      <w:r>
        <w:t xml:space="preserve"> avatar dilaksanakan untuk memeriksa kinerja dari fungsi tersebut. Proses update avatar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fungsi lihat akses</w:t>
      </w:r>
      <w:r w:rsidR="006755D9">
        <w:t xml:space="preserve"> dapat dilihat pada T</w:t>
      </w:r>
      <w:r w:rsidR="005E3C1D">
        <w:t>abel 4.9.</w:t>
      </w:r>
    </w:p>
    <w:p w14:paraId="1CE83203" w14:textId="77777777" w:rsidR="005E3C1D" w:rsidRDefault="005E3C1D" w:rsidP="005E3C1D">
      <w:pPr>
        <w:ind w:firstLine="720"/>
      </w:pPr>
    </w:p>
    <w:p w14:paraId="1901505B" w14:textId="4B79A256" w:rsidR="001307BF" w:rsidRDefault="001307BF" w:rsidP="001307BF">
      <w:pPr>
        <w:pStyle w:val="LabelTabel"/>
      </w:pPr>
      <w:bookmarkStart w:id="563" w:name="_Toc142072925"/>
      <w:bookmarkStart w:id="564" w:name="_Toc143519713"/>
      <w:bookmarkStart w:id="565" w:name="_Toc143519882"/>
      <w:bookmarkStart w:id="566" w:name="_Toc144760250"/>
      <w:r w:rsidRPr="001307BF">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9</w:t>
      </w:r>
      <w:r w:rsidR="002B24B6">
        <w:rPr>
          <w:b/>
        </w:rPr>
        <w:fldChar w:fldCharType="end"/>
      </w:r>
      <w:r w:rsidR="00206321">
        <w:t xml:space="preserve"> Hasil pengujian fungsi lihat a</w:t>
      </w:r>
      <w:r>
        <w:t>kses</w:t>
      </w:r>
      <w:bookmarkEnd w:id="563"/>
      <w:bookmarkEnd w:id="564"/>
      <w:bookmarkEnd w:id="565"/>
      <w:bookmarkEnd w:id="566"/>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9A016C6" w:rsidR="00B83ECC" w:rsidRDefault="006755D9" w:rsidP="004F709B">
      <w:pPr>
        <w:ind w:firstLine="720"/>
      </w:pPr>
      <w:r>
        <w:t>Pada T</w:t>
      </w:r>
      <w:r w:rsidR="004F709B">
        <w:t xml:space="preserve">abel 4.9 terlihat bahwa proses lihat akses akan berhasil jika </w:t>
      </w:r>
      <w:r w:rsidR="00C00735">
        <w:t>permintaan</w:t>
      </w:r>
      <w:r w:rsidR="004F709B">
        <w:t xml:space="preserve"> dilakukan dengan </w:t>
      </w:r>
      <w:r w:rsidR="0077017B">
        <w:t>menyertakan</w:t>
      </w:r>
      <w:r w:rsidR="004F709B">
        <w:t xml:space="preserve"> token, jika permintaan tidak </w:t>
      </w:r>
      <w:r w:rsidR="0077017B">
        <w:t>menyertakan</w:t>
      </w:r>
      <w:r w:rsidR="004F709B">
        <w:t xml:space="preserve"> token maka permintaan akan ditolak.  </w:t>
      </w:r>
    </w:p>
    <w:p w14:paraId="01B90128" w14:textId="77777777" w:rsidR="004F709B" w:rsidRDefault="004F709B" w:rsidP="004F709B">
      <w:pPr>
        <w:ind w:firstLine="720"/>
      </w:pPr>
    </w:p>
    <w:p w14:paraId="59245E44" w14:textId="269CB91B" w:rsidR="00DA132D" w:rsidRDefault="006B0F8C" w:rsidP="0047502C">
      <w:pPr>
        <w:pStyle w:val="SubBabIVIII"/>
        <w:ind w:hanging="720"/>
      </w:pPr>
      <w:bookmarkStart w:id="567" w:name="_Toc143523798"/>
      <w:bookmarkStart w:id="568" w:name="_Toc144760108"/>
      <w:r>
        <w:t>Fungsi Lihat P</w:t>
      </w:r>
      <w:r w:rsidR="00DA132D">
        <w:t>intu</w:t>
      </w:r>
      <w:bookmarkEnd w:id="567"/>
      <w:bookmarkEnd w:id="568"/>
    </w:p>
    <w:p w14:paraId="35F44E20" w14:textId="36DE8F27"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rsidR="0077017B">
        <w:t>. H</w:t>
      </w:r>
      <w:r>
        <w:t xml:space="preserve">asil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4A0190FF" w:rsidR="00065E76" w:rsidRDefault="00065E76" w:rsidP="00065E76">
      <w:pPr>
        <w:pStyle w:val="LabelTabel"/>
      </w:pPr>
      <w:bookmarkStart w:id="569" w:name="_Toc142072926"/>
      <w:bookmarkStart w:id="570" w:name="_Toc143519714"/>
      <w:bookmarkStart w:id="571" w:name="_Toc143519883"/>
      <w:bookmarkStart w:id="572" w:name="_Toc144760251"/>
      <w:r w:rsidRPr="00065E76">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10</w:t>
      </w:r>
      <w:r w:rsidR="002B24B6">
        <w:rPr>
          <w:b/>
        </w:rPr>
        <w:fldChar w:fldCharType="end"/>
      </w:r>
      <w:r w:rsidR="00206321">
        <w:t xml:space="preserve"> Hasil pengujian fungsi lihat p</w:t>
      </w:r>
      <w:r>
        <w:t>intu</w:t>
      </w:r>
      <w:bookmarkEnd w:id="569"/>
      <w:bookmarkEnd w:id="570"/>
      <w:bookmarkEnd w:id="571"/>
      <w:bookmarkEnd w:id="572"/>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38A55371" w14:textId="49ED5289" w:rsidR="009F36F3" w:rsidRDefault="009F36F3" w:rsidP="006E6225">
      <w:pPr>
        <w:ind w:firstLine="720"/>
      </w:pPr>
      <w:r>
        <w:lastRenderedPageBreak/>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menggunakan token yang dimiliki oleh pengguna biasa maka permintaan akan ditolak.</w:t>
      </w:r>
    </w:p>
    <w:p w14:paraId="316E0EB5" w14:textId="77777777" w:rsidR="004F709B" w:rsidRDefault="004F709B" w:rsidP="004F709B"/>
    <w:p w14:paraId="5A23514F" w14:textId="7DC8A84B" w:rsidR="00DA132D" w:rsidRDefault="006B0F8C" w:rsidP="0047502C">
      <w:pPr>
        <w:pStyle w:val="SubBabIVIII"/>
        <w:ind w:hanging="720"/>
      </w:pPr>
      <w:bookmarkStart w:id="573" w:name="_Toc143523799"/>
      <w:bookmarkStart w:id="574" w:name="_Toc144760109"/>
      <w:r>
        <w:t>Fungsi Lihat Riwayat A</w:t>
      </w:r>
      <w:r w:rsidR="00DA132D">
        <w:t>kses</w:t>
      </w:r>
      <w:bookmarkEnd w:id="573"/>
      <w:bookmarkEnd w:id="574"/>
    </w:p>
    <w:p w14:paraId="1D0D4E63" w14:textId="67D7FD54"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w:t>
      </w:r>
      <w:r w:rsidR="006755D9">
        <w:t>t dilihat pada T</w:t>
      </w:r>
      <w:r w:rsidR="00122098">
        <w:t>abel 4.11</w:t>
      </w:r>
      <w:r>
        <w:t>.</w:t>
      </w:r>
    </w:p>
    <w:p w14:paraId="0906E601" w14:textId="77777777" w:rsidR="00A44CAB" w:rsidRDefault="00A44CAB" w:rsidP="00BF00E7"/>
    <w:p w14:paraId="533D7C42" w14:textId="44022A70" w:rsidR="00256158" w:rsidRDefault="00256158" w:rsidP="00256158">
      <w:pPr>
        <w:pStyle w:val="LabelTabel"/>
      </w:pPr>
      <w:bookmarkStart w:id="575" w:name="_Toc142072927"/>
      <w:bookmarkStart w:id="576" w:name="_Toc143519715"/>
      <w:bookmarkStart w:id="577" w:name="_Toc143519884"/>
      <w:bookmarkStart w:id="578" w:name="_Toc144760252"/>
      <w:r w:rsidRPr="00256158">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11</w:t>
      </w:r>
      <w:r w:rsidR="002B24B6">
        <w:rPr>
          <w:b/>
        </w:rPr>
        <w:fldChar w:fldCharType="end"/>
      </w:r>
      <w:r w:rsidR="00206321">
        <w:t xml:space="preserve"> Hasil pengujian lihat riwayat a</w:t>
      </w:r>
      <w:r>
        <w:t>kses</w:t>
      </w:r>
      <w:bookmarkEnd w:id="575"/>
      <w:bookmarkEnd w:id="576"/>
      <w:bookmarkEnd w:id="577"/>
      <w:bookmarkEnd w:id="578"/>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47502C">
      <w:pPr>
        <w:pStyle w:val="SubBabIVIII"/>
        <w:ind w:hanging="720"/>
      </w:pPr>
      <w:bookmarkStart w:id="579" w:name="_Toc143523800"/>
      <w:bookmarkStart w:id="580" w:name="_Toc144760110"/>
      <w:r>
        <w:t>Fungsi Verifikasi A</w:t>
      </w:r>
      <w:r w:rsidR="00DA132D">
        <w:t>kses</w:t>
      </w:r>
      <w:bookmarkEnd w:id="579"/>
      <w:bookmarkEnd w:id="580"/>
    </w:p>
    <w:p w14:paraId="17354894" w14:textId="63E31C3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t>
      </w:r>
      <w:r w:rsidR="006755D9">
        <w:t>wayat akses dapat dilihat pada T</w:t>
      </w:r>
      <w:r>
        <w:t>abel 4.12.</w:t>
      </w:r>
    </w:p>
    <w:p w14:paraId="48988E87" w14:textId="77777777" w:rsidR="00122098" w:rsidRDefault="00122098" w:rsidP="00122098">
      <w:pPr>
        <w:ind w:firstLine="720"/>
      </w:pPr>
    </w:p>
    <w:p w14:paraId="12D363FA" w14:textId="77777777" w:rsidR="005E3C1D" w:rsidRDefault="005E3C1D" w:rsidP="00122098">
      <w:pPr>
        <w:ind w:firstLine="720"/>
      </w:pPr>
    </w:p>
    <w:p w14:paraId="52AF1ADA" w14:textId="77777777" w:rsidR="005E3C1D" w:rsidRDefault="005E3C1D" w:rsidP="00122098">
      <w:pPr>
        <w:ind w:firstLine="720"/>
      </w:pPr>
    </w:p>
    <w:p w14:paraId="1FA09A1A" w14:textId="1C9B67BF" w:rsidR="00122098" w:rsidRDefault="00122098" w:rsidP="00122098">
      <w:pPr>
        <w:pStyle w:val="LabelTabel"/>
      </w:pPr>
      <w:bookmarkStart w:id="581" w:name="_Toc142072928"/>
      <w:bookmarkStart w:id="582" w:name="_Toc143519716"/>
      <w:bookmarkStart w:id="583" w:name="_Toc143519885"/>
      <w:bookmarkStart w:id="584" w:name="_Toc144760253"/>
      <w:r w:rsidRPr="00122098">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FB1F23">
        <w:rPr>
          <w:b/>
          <w:noProof/>
        </w:rPr>
        <w:t>12</w:t>
      </w:r>
      <w:r w:rsidR="002B24B6">
        <w:rPr>
          <w:b/>
        </w:rPr>
        <w:fldChar w:fldCharType="end"/>
      </w:r>
      <w:r w:rsidR="00206321">
        <w:t xml:space="preserve"> Hasil pengujian fungsi verifikasi a</w:t>
      </w:r>
      <w:r>
        <w:t>kses</w:t>
      </w:r>
      <w:bookmarkEnd w:id="581"/>
      <w:bookmarkEnd w:id="582"/>
      <w:bookmarkEnd w:id="583"/>
      <w:bookmarkEnd w:id="584"/>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nil"/>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470244" w:rsidRPr="0099473F" w14:paraId="60FDE10D" w14:textId="77777777" w:rsidTr="005E1EA1">
        <w:trPr>
          <w:trHeight w:val="300"/>
        </w:trPr>
        <w:tc>
          <w:tcPr>
            <w:tcW w:w="510" w:type="dxa"/>
            <w:tcBorders>
              <w:top w:val="nil"/>
              <w:left w:val="nil"/>
              <w:right w:val="nil"/>
            </w:tcBorders>
            <w:shd w:val="clear" w:color="auto" w:fill="auto"/>
            <w:noWrap/>
            <w:vAlign w:val="center"/>
            <w:hideMark/>
          </w:tcPr>
          <w:p w14:paraId="38B25DE1"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2DC84A05" w14:textId="51FD2804"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77CC6E04" w14:textId="54B3D718"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token </w:t>
            </w:r>
            <w:r w:rsidR="006E446D">
              <w:rPr>
                <w:rFonts w:eastAsia="Times New Roman" w:cs="Times New Roman"/>
                <w:color w:val="000000"/>
                <w:szCs w:val="24"/>
                <w:lang w:val="en-US"/>
              </w:rPr>
              <w:t>yang sesuai</w:t>
            </w:r>
          </w:p>
        </w:tc>
        <w:tc>
          <w:tcPr>
            <w:tcW w:w="2141" w:type="dxa"/>
            <w:tcBorders>
              <w:top w:val="nil"/>
              <w:left w:val="nil"/>
              <w:right w:val="nil"/>
            </w:tcBorders>
            <w:shd w:val="clear" w:color="auto" w:fill="auto"/>
            <w:noWrap/>
            <w:vAlign w:val="center"/>
          </w:tcPr>
          <w:p w14:paraId="78A5853D" w14:textId="32176FD5" w:rsidR="00470244" w:rsidRPr="0099473F" w:rsidRDefault="00387D6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0F563AF" w14:textId="3F281DC1"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470244">
              <w:rPr>
                <w:rFonts w:eastAsia="Times New Roman" w:cs="Times New Roman"/>
                <w:color w:val="000000"/>
                <w:szCs w:val="24"/>
                <w:lang w:val="en-US"/>
              </w:rPr>
              <w:t xml:space="preserve"> </w:t>
            </w:r>
          </w:p>
        </w:tc>
      </w:tr>
      <w:tr w:rsidR="00470244" w:rsidRPr="0099473F" w14:paraId="7F8C8ECA"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06AF9D93"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A3CB3EC" w14:textId="1538DBB6"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akses dengan </w:t>
            </w:r>
            <w:r w:rsidRPr="0077017B">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25CF1BF5" w14:textId="1D8BD1F6"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w:t>
            </w:r>
            <w:r w:rsidR="006E446D">
              <w:rPr>
                <w:rFonts w:eastAsia="Times New Roman" w:cs="Times New Roman"/>
                <w:color w:val="000000"/>
                <w:szCs w:val="24"/>
                <w:lang w:val="en-US"/>
              </w:rPr>
              <w:t>identitas pintu yang salah</w:t>
            </w:r>
          </w:p>
        </w:tc>
        <w:tc>
          <w:tcPr>
            <w:tcW w:w="2141" w:type="dxa"/>
            <w:tcBorders>
              <w:top w:val="nil"/>
              <w:left w:val="nil"/>
              <w:bottom w:val="single" w:sz="4" w:space="0" w:color="auto"/>
              <w:right w:val="nil"/>
            </w:tcBorders>
            <w:shd w:val="clear" w:color="auto" w:fill="auto"/>
            <w:noWrap/>
            <w:vAlign w:val="center"/>
          </w:tcPr>
          <w:p w14:paraId="15705AD3" w14:textId="129C6642" w:rsidR="00470244" w:rsidRPr="0099473F" w:rsidRDefault="00387D64"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12591BCF" w14:textId="735DDBB7"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470244">
              <w:rPr>
                <w:rFonts w:eastAsia="Times New Roman" w:cs="Times New Roman"/>
                <w:color w:val="000000"/>
                <w:szCs w:val="24"/>
                <w:lang w:val="en-US"/>
              </w:rPr>
              <w:t xml:space="preserve">  </w:t>
            </w:r>
          </w:p>
        </w:tc>
      </w:tr>
    </w:tbl>
    <w:p w14:paraId="5C8BBE5E" w14:textId="77777777" w:rsidR="00470244" w:rsidRDefault="00470244" w:rsidP="00122098">
      <w:pPr>
        <w:pStyle w:val="LabelTabel"/>
      </w:pPr>
    </w:p>
    <w:p w14:paraId="5764B81D" w14:textId="13269D11" w:rsidR="00BF00E7" w:rsidRDefault="006755D9" w:rsidP="007860FB">
      <w:pPr>
        <w:ind w:firstLine="720"/>
      </w:pPr>
      <w:r>
        <w:t>Pada T</w:t>
      </w:r>
      <w:r w:rsidR="00F0473C">
        <w:t>abel 4.12 terlihat bahwa proses verifikasi akses berhasil jika permintaan disertai dengan token dan identitas pintu sesuai, jika identitas pintu tidak sesuai maka proses verifikasi akses akan gaga</w:t>
      </w:r>
      <w:r w:rsidR="0077017B">
        <w:t>l</w:t>
      </w:r>
      <w:r w:rsidR="00F0473C">
        <w:t xml:space="preserve">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FD1BCA">
      <w:pPr>
        <w:pStyle w:val="SubBabIVIII"/>
        <w:ind w:hanging="720"/>
      </w:pPr>
      <w:bookmarkStart w:id="585" w:name="_Toc143523801"/>
      <w:bookmarkStart w:id="586" w:name="_Toc144760111"/>
      <w:r>
        <w:t xml:space="preserve">Fungsi </w:t>
      </w:r>
      <w:r w:rsidR="00FD1BCA" w:rsidRPr="001B0ECC">
        <w:rPr>
          <w:i/>
        </w:rPr>
        <w:t>Signature</w:t>
      </w:r>
      <w:bookmarkEnd w:id="585"/>
      <w:bookmarkEnd w:id="586"/>
    </w:p>
    <w:p w14:paraId="4C5130DF" w14:textId="4B645D1B"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rsidRPr="0077017B">
        <w:rPr>
          <w:i/>
        </w:rPr>
        <w:t>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00C39A84" w:rsidR="00A71FF7" w:rsidRDefault="00A71FF7" w:rsidP="00A71FF7">
      <w:pPr>
        <w:pStyle w:val="LabelTabel"/>
      </w:pPr>
      <w:bookmarkStart w:id="587" w:name="_Toc142072929"/>
      <w:bookmarkStart w:id="588" w:name="_Toc143519717"/>
      <w:bookmarkStart w:id="589" w:name="_Toc143519886"/>
      <w:bookmarkStart w:id="590" w:name="_Toc144760254"/>
      <w:r w:rsidRPr="00A71FF7">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13</w:t>
      </w:r>
      <w:r w:rsidR="002B24B6">
        <w:rPr>
          <w:b/>
        </w:rPr>
        <w:fldChar w:fldCharType="end"/>
      </w:r>
      <w:r w:rsidR="00206321">
        <w:t xml:space="preserve"> Hasil p</w:t>
      </w:r>
      <w:r>
        <w:t>en</w:t>
      </w:r>
      <w:r w:rsidR="00206321">
        <w:t>gujian f</w:t>
      </w:r>
      <w:r>
        <w:t xml:space="preserve">ungsi </w:t>
      </w:r>
      <w:r w:rsidR="00206321">
        <w:rPr>
          <w:i/>
        </w:rPr>
        <w:t>s</w:t>
      </w:r>
      <w:r w:rsidRPr="001B0ECC">
        <w:rPr>
          <w:i/>
        </w:rPr>
        <w:t>ignature</w:t>
      </w:r>
      <w:bookmarkEnd w:id="587"/>
      <w:bookmarkEnd w:id="588"/>
      <w:bookmarkEnd w:id="589"/>
      <w:bookmarkEnd w:id="590"/>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3C1D">
        <w:trPr>
          <w:trHeight w:val="300"/>
        </w:trPr>
        <w:tc>
          <w:tcPr>
            <w:tcW w:w="510" w:type="dxa"/>
            <w:tcBorders>
              <w:top w:val="single" w:sz="4" w:space="0" w:color="auto"/>
              <w:left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tanpa token</w:t>
            </w:r>
          </w:p>
        </w:tc>
        <w:tc>
          <w:tcPr>
            <w:tcW w:w="2820" w:type="dxa"/>
            <w:tcBorders>
              <w:top w:val="single" w:sz="4" w:space="0" w:color="auto"/>
              <w:left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5E3C1D">
        <w:trPr>
          <w:trHeight w:val="300"/>
        </w:trPr>
        <w:tc>
          <w:tcPr>
            <w:tcW w:w="510" w:type="dxa"/>
            <w:tcBorders>
              <w:top w:val="nil"/>
              <w:left w:val="nil"/>
              <w:bottom w:val="single" w:sz="4" w:space="0" w:color="auto"/>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engan token</w:t>
            </w:r>
          </w:p>
        </w:tc>
        <w:tc>
          <w:tcPr>
            <w:tcW w:w="2820" w:type="dxa"/>
            <w:tcBorders>
              <w:top w:val="nil"/>
              <w:left w:val="nil"/>
              <w:bottom w:val="single" w:sz="4" w:space="0" w:color="auto"/>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bottom w:val="single" w:sz="4" w:space="0" w:color="auto"/>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bl>
    <w:p w14:paraId="1537507E" w14:textId="77777777" w:rsidR="008F72D5" w:rsidRDefault="008F72D5" w:rsidP="008B4E13">
      <w:pPr>
        <w:pStyle w:val="LabelTabel"/>
      </w:pPr>
    </w:p>
    <w:p w14:paraId="67737D64" w14:textId="0A35F5A1" w:rsidR="005E3C1D" w:rsidRPr="00AD0558" w:rsidRDefault="00AD0558" w:rsidP="00AD0558">
      <w:pPr>
        <w:pStyle w:val="LabelTabel"/>
      </w:pPr>
      <w:r w:rsidRPr="00AD0558">
        <w:rPr>
          <w:b/>
        </w:rPr>
        <w:lastRenderedPageBreak/>
        <w:t>Tabel 2.14</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5E3C1D" w:rsidRPr="0099473F" w14:paraId="352C880D" w14:textId="77777777" w:rsidTr="005E3C1D">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AC96B60"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C293198" w14:textId="77777777" w:rsidR="005E3C1D" w:rsidRPr="0099473F" w:rsidRDefault="005E3C1D"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606776" w14:textId="77777777" w:rsidR="005E3C1D" w:rsidRPr="0099473F" w:rsidRDefault="005E3C1D"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46E1280"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DC8A346"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E3C1D" w:rsidRPr="0099473F" w14:paraId="0EE3B02B" w14:textId="77777777" w:rsidTr="005E3C1D">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86C297A" w14:textId="24D2BDE7" w:rsidR="005E3C1D" w:rsidRPr="0099473F" w:rsidRDefault="005E3C1D"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single" w:sz="4" w:space="0" w:color="auto"/>
              <w:left w:val="nil"/>
              <w:bottom w:val="single" w:sz="4" w:space="0" w:color="auto"/>
              <w:right w:val="nil"/>
            </w:tcBorders>
            <w:shd w:val="clear" w:color="auto" w:fill="auto"/>
            <w:noWrap/>
            <w:vAlign w:val="center"/>
          </w:tcPr>
          <w:p w14:paraId="387FDD20" w14:textId="03910386" w:rsidR="005E3C1D" w:rsidRPr="0095100A" w:rsidRDefault="005E3C1D" w:rsidP="00494152">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ata kurang</w:t>
            </w:r>
          </w:p>
        </w:tc>
        <w:tc>
          <w:tcPr>
            <w:tcW w:w="2820" w:type="dxa"/>
            <w:tcBorders>
              <w:top w:val="single" w:sz="4" w:space="0" w:color="auto"/>
              <w:left w:val="nil"/>
              <w:bottom w:val="single" w:sz="4" w:space="0" w:color="auto"/>
              <w:right w:val="nil"/>
            </w:tcBorders>
            <w:shd w:val="clear" w:color="auto" w:fill="auto"/>
            <w:noWrap/>
            <w:vAlign w:val="center"/>
          </w:tcPr>
          <w:p w14:paraId="1C52EA1F" w14:textId="6A95EC08" w:rsidR="005E3C1D" w:rsidRPr="0099473F" w:rsidRDefault="005E3C1D"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single" w:sz="4" w:space="0" w:color="auto"/>
              <w:left w:val="nil"/>
              <w:bottom w:val="single" w:sz="4" w:space="0" w:color="auto"/>
              <w:right w:val="nil"/>
            </w:tcBorders>
            <w:shd w:val="clear" w:color="auto" w:fill="auto"/>
            <w:noWrap/>
            <w:vAlign w:val="center"/>
          </w:tcPr>
          <w:p w14:paraId="33EC6467" w14:textId="7B84B072" w:rsidR="005E3C1D" w:rsidRPr="0099473F" w:rsidRDefault="005E3C1D"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single" w:sz="4" w:space="0" w:color="auto"/>
              <w:right w:val="nil"/>
            </w:tcBorders>
            <w:shd w:val="clear" w:color="auto" w:fill="auto"/>
            <w:noWrap/>
            <w:vAlign w:val="center"/>
          </w:tcPr>
          <w:p w14:paraId="0ED4A5A7" w14:textId="2EC9BF13" w:rsidR="005E3C1D" w:rsidRPr="0099473F" w:rsidRDefault="005E3C1D"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235F373" w14:textId="77777777" w:rsidR="005E3C1D" w:rsidRDefault="005E3C1D" w:rsidP="008B4E13">
      <w:pPr>
        <w:pStyle w:val="LabelTabel"/>
      </w:pPr>
    </w:p>
    <w:p w14:paraId="33518EA1" w14:textId="673DABE8" w:rsidR="008B4E13" w:rsidRDefault="006755D9" w:rsidP="00D615F9">
      <w:pPr>
        <w:ind w:firstLine="720"/>
      </w:pPr>
      <w:r>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lengkap, jika permintaan yang dikirimkan tanpa menggunakan token atau ada data yang kurang maka permintaan akan gagal.</w:t>
      </w:r>
    </w:p>
    <w:p w14:paraId="2E6250E4" w14:textId="77777777" w:rsidR="00D615F9" w:rsidRDefault="00D615F9" w:rsidP="00D615F9">
      <w:pPr>
        <w:ind w:firstLine="720"/>
      </w:pPr>
    </w:p>
    <w:p w14:paraId="03AE7607" w14:textId="39AA9B41" w:rsidR="00DA132D" w:rsidRDefault="006B0F8C" w:rsidP="0047502C">
      <w:pPr>
        <w:pStyle w:val="SubBabIVIII"/>
        <w:ind w:hanging="720"/>
      </w:pPr>
      <w:bookmarkStart w:id="591" w:name="_Toc143523802"/>
      <w:bookmarkStart w:id="592" w:name="_Toc144760112"/>
      <w:r>
        <w:t xml:space="preserve">Komunikasi </w:t>
      </w:r>
      <w:r w:rsidR="005E72E0" w:rsidRPr="005E72E0">
        <w:rPr>
          <w:b w:val="0"/>
        </w:rPr>
        <w:t>Websocket</w:t>
      </w:r>
      <w:bookmarkEnd w:id="591"/>
      <w:bookmarkEnd w:id="592"/>
    </w:p>
    <w:p w14:paraId="6F6B0E42" w14:textId="61EBA637" w:rsidR="00CD14A0" w:rsidRDefault="003B0F6D" w:rsidP="003B0F6D">
      <w:pPr>
        <w:ind w:firstLine="720"/>
      </w:pPr>
      <w:r>
        <w:t xml:space="preserve">Pengujian komunikasi </w:t>
      </w:r>
      <w:r w:rsidRPr="0077017B">
        <w:rPr>
          <w:i/>
        </w:rPr>
        <w:t>websocket</w:t>
      </w:r>
      <w:r>
        <w:t xml:space="preserve"> dilakukan untuk mengetahui kinerja dari koneksi </w:t>
      </w:r>
      <w:r w:rsidR="0077017B">
        <w:rPr>
          <w:i/>
        </w:rPr>
        <w:t>subscrip</w:t>
      </w:r>
      <w:r w:rsidRPr="003B0F6D">
        <w:rPr>
          <w:i/>
        </w:rPr>
        <w:t>tion</w:t>
      </w:r>
      <w:r>
        <w:t xml:space="preserve"> pada </w:t>
      </w:r>
      <w:r w:rsidRPr="001B0ECC">
        <w:rPr>
          <w:i/>
        </w:rPr>
        <w:t>channel</w:t>
      </w:r>
      <w:r>
        <w:t xml:space="preserve"> </w:t>
      </w:r>
      <w:r w:rsidRPr="0077017B">
        <w:rPr>
          <w:i/>
        </w:rPr>
        <w:t>websocket</w:t>
      </w:r>
      <w:r>
        <w:t>. Hasil dari pengujia</w:t>
      </w:r>
      <w:r w:rsidR="006755D9">
        <w:t xml:space="preserve">n </w:t>
      </w:r>
      <w:r w:rsidR="006755D9" w:rsidRPr="0077017B">
        <w:rPr>
          <w:i/>
        </w:rPr>
        <w:t>websocket</w:t>
      </w:r>
      <w:r w:rsidR="006755D9">
        <w:t xml:space="preserve"> dapat dilihat pada T</w:t>
      </w:r>
      <w:r>
        <w:t>abel 4.14.</w:t>
      </w:r>
    </w:p>
    <w:p w14:paraId="161DDB78" w14:textId="5257FED5" w:rsidR="00E02CB3" w:rsidRDefault="00AD0558" w:rsidP="00E02CB3">
      <w:bookmarkStart w:id="593" w:name="_Toc142072930"/>
      <w:bookmarkStart w:id="594" w:name="_Toc143519718"/>
      <w:bookmarkStart w:id="595" w:name="_Toc143519887"/>
      <w:r>
        <w:t xml:space="preserve"> </w:t>
      </w:r>
      <w:bookmarkEnd w:id="593"/>
      <w:bookmarkEnd w:id="594"/>
      <w:bookmarkEnd w:id="595"/>
    </w:p>
    <w:p w14:paraId="4B4DA263" w14:textId="44F47A78" w:rsidR="00AD0558" w:rsidRDefault="00AD0558" w:rsidP="00AD0558">
      <w:pPr>
        <w:pStyle w:val="LabelTabel"/>
      </w:pPr>
      <w:bookmarkStart w:id="596" w:name="_Toc144760255"/>
      <w:r w:rsidRPr="00DA16EF">
        <w:rPr>
          <w:b/>
        </w:rPr>
        <w:t>Tabel 4.</w:t>
      </w:r>
      <w:r w:rsidRPr="00DA16EF">
        <w:rPr>
          <w:b/>
        </w:rPr>
        <w:fldChar w:fldCharType="begin"/>
      </w:r>
      <w:r w:rsidRPr="00DA16EF">
        <w:rPr>
          <w:b/>
        </w:rPr>
        <w:instrText xml:space="preserve"> SEQ Tabel_4. \* ARABIC </w:instrText>
      </w:r>
      <w:r w:rsidRPr="00DA16EF">
        <w:rPr>
          <w:b/>
        </w:rPr>
        <w:fldChar w:fldCharType="separate"/>
      </w:r>
      <w:r w:rsidR="00FB1F23">
        <w:rPr>
          <w:b/>
          <w:noProof/>
        </w:rPr>
        <w:t>14</w:t>
      </w:r>
      <w:r w:rsidRPr="00DA16EF">
        <w:rPr>
          <w:b/>
        </w:rPr>
        <w:fldChar w:fldCharType="end"/>
      </w:r>
      <w:r>
        <w:t xml:space="preserve"> </w:t>
      </w:r>
      <w:r w:rsidRPr="00D741BF">
        <w:t xml:space="preserve">Hasil pengujian </w:t>
      </w:r>
      <w:r w:rsidRPr="0077017B">
        <w:rPr>
          <w:i/>
        </w:rPr>
        <w:t>websocket</w:t>
      </w:r>
      <w:bookmarkEnd w:id="596"/>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1789BAB9"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4C94A26F"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sidR="00D649AD">
              <w:rPr>
                <w:rFonts w:eastAsia="Times New Roman" w:cs="Times New Roman"/>
                <w:i/>
                <w:color w:val="000000"/>
                <w:szCs w:val="24"/>
                <w:lang w:val="en-US"/>
              </w:rPr>
              <w:t xml:space="preserve">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00D649AD" w:rsidRPr="0077017B">
              <w:rPr>
                <w:rFonts w:eastAsia="Times New Roman" w:cs="Times New Roman"/>
                <w:i/>
                <w:color w:val="000000"/>
                <w:szCs w:val="24"/>
                <w:lang w:val="en-US"/>
              </w:rPr>
              <w:t>gnature</w:t>
            </w:r>
            <w:r w:rsidR="00D649AD">
              <w:rPr>
                <w:rFonts w:eastAsia="Times New Roman" w:cs="Times New Roman"/>
                <w:color w:val="000000"/>
                <w:szCs w:val="24"/>
                <w:lang w:val="en-US"/>
              </w:rPr>
              <w:t xml:space="preserve"> yang sesuai</w:t>
            </w:r>
          </w:p>
        </w:tc>
        <w:tc>
          <w:tcPr>
            <w:tcW w:w="2044" w:type="dxa"/>
            <w:tcBorders>
              <w:top w:val="single" w:sz="4" w:space="0" w:color="auto"/>
              <w:left w:val="nil"/>
              <w:bottom w:val="nil"/>
              <w:right w:val="nil"/>
            </w:tcBorders>
            <w:shd w:val="clear" w:color="auto" w:fill="auto"/>
            <w:noWrap/>
            <w:vAlign w:val="center"/>
          </w:tcPr>
          <w:p w14:paraId="5373D853" w14:textId="25A36A27" w:rsidR="00656B20" w:rsidRPr="0099473F" w:rsidRDefault="0077017B"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p</w:t>
            </w:r>
            <w:r w:rsidR="002A0188">
              <w:rPr>
                <w:rFonts w:eastAsia="Times New Roman" w:cs="Times New Roman"/>
                <w:i/>
                <w:color w:val="000000"/>
                <w:szCs w:val="24"/>
                <w:lang w:val="en-US"/>
              </w:rPr>
              <w:t>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6ECCFA4A" w:rsidR="00656B20" w:rsidRPr="0095100A" w:rsidRDefault="0077017B" w:rsidP="00656B20">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tanpa </w:t>
            </w:r>
            <w:r w:rsidR="00656B20"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843B81D" w:rsidR="00656B20" w:rsidRPr="0099473F" w:rsidRDefault="00D649AD" w:rsidP="0077017B">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subscri</w:t>
            </w:r>
            <w:r w:rsidR="0077017B">
              <w:rPr>
                <w:rFonts w:eastAsia="Times New Roman" w:cs="Times New Roman"/>
                <w:i/>
                <w:color w:val="000000"/>
                <w:szCs w:val="24"/>
                <w:lang w:val="en-US"/>
              </w:rPr>
              <w:t>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tanpa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23BCD96"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022DA872"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18612032" w14:textId="1A6AA4DA" w:rsidR="00BD3E4C" w:rsidRDefault="006755D9" w:rsidP="001865FA">
      <w:pPr>
        <w:ind w:firstLine="720"/>
      </w:pPr>
      <w:r>
        <w:t>Pada T</w:t>
      </w:r>
      <w:r w:rsidR="00BD3E4C">
        <w:t xml:space="preserve">abel 4.14 terlihat bahwa proses </w:t>
      </w:r>
      <w:r w:rsidR="0077017B">
        <w:rPr>
          <w:i/>
        </w:rPr>
        <w:t>subscrip</w:t>
      </w:r>
      <w:r w:rsidR="00BD3E4C" w:rsidRPr="00BD3E4C">
        <w:rPr>
          <w:i/>
        </w:rPr>
        <w:t>tion</w:t>
      </w:r>
      <w:r w:rsidR="00BD3E4C">
        <w:t xml:space="preserve"> pada </w:t>
      </w:r>
      <w:r w:rsidR="00BD3E4C" w:rsidRPr="00BD3E4C">
        <w:rPr>
          <w:i/>
        </w:rPr>
        <w:t>channel</w:t>
      </w:r>
      <w:r w:rsidR="00BD3E4C">
        <w:t xml:space="preserve"> </w:t>
      </w:r>
      <w:r w:rsidR="00BD3E4C" w:rsidRPr="0077017B">
        <w:rPr>
          <w:i/>
        </w:rPr>
        <w:t>websocket</w:t>
      </w:r>
      <w:r w:rsidR="00BD3E4C">
        <w:t xml:space="preserve">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akan gagal.</w:t>
      </w:r>
    </w:p>
    <w:p w14:paraId="353790E5" w14:textId="48D9161B" w:rsidR="00DA132D" w:rsidRDefault="00D371CD" w:rsidP="0047502C">
      <w:pPr>
        <w:pStyle w:val="SubBabIVIII"/>
        <w:ind w:hanging="720"/>
      </w:pPr>
      <w:bookmarkStart w:id="597" w:name="_Toc143523803"/>
      <w:bookmarkStart w:id="598" w:name="_Toc144760113"/>
      <w:r>
        <w:lastRenderedPageBreak/>
        <w:t xml:space="preserve">Fungsi </w:t>
      </w:r>
      <w:r w:rsidR="006B0F8C" w:rsidRPr="00D371CD">
        <w:rPr>
          <w:i/>
        </w:rPr>
        <w:t>Update</w:t>
      </w:r>
      <w:r w:rsidR="006B0F8C">
        <w:t xml:space="preserve"> Status P</w:t>
      </w:r>
      <w:r w:rsidR="00DA132D">
        <w:t>intu</w:t>
      </w:r>
      <w:bookmarkEnd w:id="597"/>
      <w:bookmarkEnd w:id="598"/>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76C43A2E" w:rsidR="00BD2038" w:rsidRDefault="00BD2038" w:rsidP="00BD2038">
      <w:pPr>
        <w:pStyle w:val="LabelTabel"/>
      </w:pPr>
      <w:bookmarkStart w:id="599" w:name="_Toc142072931"/>
      <w:bookmarkStart w:id="600" w:name="_Toc143519719"/>
      <w:bookmarkStart w:id="601" w:name="_Toc143519888"/>
      <w:bookmarkStart w:id="602" w:name="_Toc144760256"/>
      <w:r w:rsidRPr="00BD2038">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15</w:t>
      </w:r>
      <w:r w:rsidR="002B24B6">
        <w:rPr>
          <w:b/>
        </w:rPr>
        <w:fldChar w:fldCharType="end"/>
      </w:r>
      <w:r w:rsidR="00DA16EF">
        <w:t xml:space="preserve"> Hasil pengujian fungsi </w:t>
      </w:r>
      <w:r w:rsidR="00DA16EF" w:rsidRPr="0098160C">
        <w:rPr>
          <w:i/>
        </w:rPr>
        <w:t>update</w:t>
      </w:r>
      <w:r w:rsidR="00DA16EF">
        <w:t xml:space="preserve"> status p</w:t>
      </w:r>
      <w:r>
        <w:t>intu</w:t>
      </w:r>
      <w:bookmarkEnd w:id="599"/>
      <w:bookmarkEnd w:id="600"/>
      <w:bookmarkEnd w:id="601"/>
      <w:bookmarkEnd w:id="602"/>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008C52AE"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w:t>
            </w:r>
            <w:r w:rsidR="002F3522">
              <w:rPr>
                <w:rFonts w:eastAsia="Times New Roman" w:cs="Times New Roman"/>
                <w:color w:val="000000"/>
                <w:szCs w:val="24"/>
                <w:lang w:val="en-US"/>
              </w:rPr>
              <w:t>menggunakan</w:t>
            </w:r>
            <w:r>
              <w:rPr>
                <w:rFonts w:eastAsia="Times New Roman" w:cs="Times New Roman"/>
                <w:color w:val="000000"/>
                <w:szCs w:val="24"/>
                <w:lang w:val="en-US"/>
              </w:rPr>
              <w:t xml:space="preserve">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6768B357"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C00735">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47502C">
      <w:pPr>
        <w:pStyle w:val="SubBabIVIII"/>
        <w:ind w:hanging="720"/>
      </w:pPr>
      <w:bookmarkStart w:id="603" w:name="_Toc143523804"/>
      <w:bookmarkStart w:id="604" w:name="_Toc144760114"/>
      <w:r>
        <w:t xml:space="preserve">Fungsi </w:t>
      </w:r>
      <w:r w:rsidR="006B0F8C">
        <w:t>Peringatan P</w:t>
      </w:r>
      <w:r w:rsidR="00DA132D">
        <w:t>intu</w:t>
      </w:r>
      <w:bookmarkEnd w:id="603"/>
      <w:bookmarkEnd w:id="604"/>
    </w:p>
    <w:p w14:paraId="390F9D0D" w14:textId="259BC523"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6755D9">
        <w:t>tu dapat dilihat pada T</w:t>
      </w:r>
      <w:r w:rsidR="0040139F">
        <w:t>abel 4.16</w:t>
      </w:r>
      <w:r>
        <w:t>.</w:t>
      </w:r>
    </w:p>
    <w:p w14:paraId="5BE6AF22" w14:textId="77777777" w:rsidR="00CB0458" w:rsidRDefault="00CB0458" w:rsidP="00A813F3">
      <w:pPr>
        <w:ind w:firstLine="709"/>
      </w:pPr>
    </w:p>
    <w:p w14:paraId="313D4CF8" w14:textId="77777777" w:rsidR="001865FA" w:rsidRDefault="001865FA" w:rsidP="00A813F3">
      <w:pPr>
        <w:ind w:firstLine="709"/>
      </w:pPr>
    </w:p>
    <w:p w14:paraId="05585907" w14:textId="77777777" w:rsidR="001865FA" w:rsidRDefault="001865FA" w:rsidP="00CB0458">
      <w:pPr>
        <w:pStyle w:val="LabelTabel"/>
        <w:rPr>
          <w:b/>
        </w:rPr>
      </w:pPr>
      <w:bookmarkStart w:id="605" w:name="_Toc142072932"/>
      <w:bookmarkStart w:id="606" w:name="_Toc143519720"/>
      <w:bookmarkStart w:id="607" w:name="_Toc143519889"/>
    </w:p>
    <w:p w14:paraId="3BD98617" w14:textId="4A7A654E" w:rsidR="00CB0458" w:rsidRDefault="00CB0458" w:rsidP="00CB0458">
      <w:pPr>
        <w:pStyle w:val="LabelTabel"/>
      </w:pPr>
      <w:bookmarkStart w:id="608" w:name="_Toc144760257"/>
      <w:r w:rsidRPr="00CB0458">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FB1F23">
        <w:rPr>
          <w:b/>
          <w:noProof/>
        </w:rPr>
        <w:t>16</w:t>
      </w:r>
      <w:r w:rsidR="002B24B6">
        <w:rPr>
          <w:b/>
        </w:rPr>
        <w:fldChar w:fldCharType="end"/>
      </w:r>
      <w:r w:rsidR="00C94701">
        <w:t xml:space="preserve"> Hasil pengujian fungsi peringatan p</w:t>
      </w:r>
      <w:r>
        <w:t>intu</w:t>
      </w:r>
      <w:bookmarkEnd w:id="605"/>
      <w:bookmarkEnd w:id="606"/>
      <w:bookmarkEnd w:id="607"/>
      <w:bookmarkEnd w:id="608"/>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nil"/>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4B02C0B" w14:textId="77777777" w:rsidTr="005E1EA1">
        <w:trPr>
          <w:trHeight w:val="300"/>
        </w:trPr>
        <w:tc>
          <w:tcPr>
            <w:tcW w:w="510" w:type="dxa"/>
            <w:tcBorders>
              <w:top w:val="nil"/>
              <w:left w:val="nil"/>
              <w:right w:val="nil"/>
            </w:tcBorders>
            <w:shd w:val="clear" w:color="auto" w:fill="auto"/>
            <w:noWrap/>
            <w:vAlign w:val="center"/>
            <w:hideMark/>
          </w:tcPr>
          <w:p w14:paraId="6964FF5A"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62A50DC3" w14:textId="6D086B82" w:rsidR="001C371C" w:rsidRPr="0095100A" w:rsidRDefault="001C371C" w:rsidP="0048580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00485808">
              <w:rPr>
                <w:rFonts w:eastAsia="Times New Roman" w:cs="Times New Roman"/>
                <w:color w:val="000000"/>
                <w:szCs w:val="24"/>
                <w:lang w:val="en-US"/>
              </w:rPr>
              <w:t>sesuai</w:t>
            </w:r>
          </w:p>
        </w:tc>
        <w:tc>
          <w:tcPr>
            <w:tcW w:w="2820" w:type="dxa"/>
            <w:tcBorders>
              <w:top w:val="nil"/>
              <w:left w:val="nil"/>
              <w:right w:val="nil"/>
            </w:tcBorders>
            <w:shd w:val="clear" w:color="auto" w:fill="auto"/>
            <w:noWrap/>
            <w:vAlign w:val="center"/>
          </w:tcPr>
          <w:p w14:paraId="710DEB85" w14:textId="6E1E0432"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 xml:space="preserve">pintu dengan </w:t>
            </w:r>
            <w:r w:rsidR="002F3522">
              <w:rPr>
                <w:rFonts w:eastAsia="Times New Roman" w:cs="Times New Roman"/>
                <w:color w:val="000000"/>
                <w:szCs w:val="24"/>
                <w:lang w:val="en-US"/>
              </w:rPr>
              <w:t>menggunakan</w:t>
            </w:r>
            <w:r w:rsidR="001C371C">
              <w:rPr>
                <w:rFonts w:eastAsia="Times New Roman" w:cs="Times New Roman"/>
                <w:color w:val="000000"/>
                <w:szCs w:val="24"/>
                <w:lang w:val="en-US"/>
              </w:rPr>
              <w:t xml:space="preserve"> token dan data lengkap</w:t>
            </w:r>
          </w:p>
        </w:tc>
        <w:tc>
          <w:tcPr>
            <w:tcW w:w="2070" w:type="dxa"/>
            <w:tcBorders>
              <w:top w:val="nil"/>
              <w:left w:val="nil"/>
              <w:right w:val="nil"/>
            </w:tcBorders>
            <w:shd w:val="clear" w:color="auto" w:fill="auto"/>
            <w:noWrap/>
            <w:vAlign w:val="center"/>
          </w:tcPr>
          <w:p w14:paraId="3E114CEB"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8C0BA19"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C371C" w:rsidRPr="0099473F" w14:paraId="1500A581" w14:textId="77777777" w:rsidTr="005E1EA1">
        <w:trPr>
          <w:trHeight w:val="300"/>
        </w:trPr>
        <w:tc>
          <w:tcPr>
            <w:tcW w:w="510" w:type="dxa"/>
            <w:tcBorders>
              <w:top w:val="nil"/>
              <w:left w:val="nil"/>
              <w:bottom w:val="nil"/>
              <w:right w:val="nil"/>
            </w:tcBorders>
            <w:shd w:val="clear" w:color="auto" w:fill="auto"/>
            <w:noWrap/>
            <w:vAlign w:val="center"/>
            <w:hideMark/>
          </w:tcPr>
          <w:p w14:paraId="05968F78"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C0AB087" w14:textId="216B1644"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41232540" w14:textId="3BFDF060"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n data yang tidak lengkap</w:t>
            </w:r>
          </w:p>
        </w:tc>
        <w:tc>
          <w:tcPr>
            <w:tcW w:w="2070" w:type="dxa"/>
            <w:tcBorders>
              <w:top w:val="nil"/>
              <w:left w:val="nil"/>
              <w:bottom w:val="nil"/>
              <w:right w:val="nil"/>
            </w:tcBorders>
            <w:shd w:val="clear" w:color="auto" w:fill="auto"/>
            <w:noWrap/>
            <w:vAlign w:val="center"/>
          </w:tcPr>
          <w:p w14:paraId="7C58EBFA"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7A61C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C001D1C" w14:textId="77777777" w:rsidTr="005E1EA1">
        <w:trPr>
          <w:trHeight w:val="300"/>
        </w:trPr>
        <w:tc>
          <w:tcPr>
            <w:tcW w:w="510" w:type="dxa"/>
            <w:tcBorders>
              <w:top w:val="nil"/>
              <w:left w:val="nil"/>
              <w:bottom w:val="single" w:sz="4" w:space="0" w:color="auto"/>
              <w:right w:val="nil"/>
            </w:tcBorders>
            <w:shd w:val="clear" w:color="auto" w:fill="auto"/>
            <w:noWrap/>
            <w:vAlign w:val="center"/>
          </w:tcPr>
          <w:p w14:paraId="54D9F8E3"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2E110E" w14:textId="1251C510" w:rsidR="001C371C"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Pr="002E3689">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075111D8" w14:textId="230DBF96" w:rsidR="001C371C"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4C263115" w14:textId="77777777" w:rsidR="001C371C" w:rsidRPr="002A0188"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7035D382" w14:textId="77777777" w:rsidR="001C371C"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465FB39" w14:textId="77777777" w:rsidR="002D0EDC" w:rsidRDefault="002D0EDC"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254144AF" w:rsidR="00E83365" w:rsidRDefault="00E83365" w:rsidP="006726FA">
      <w:pPr>
        <w:pStyle w:val="SubBabIV"/>
        <w:ind w:left="709" w:hanging="709"/>
      </w:pPr>
      <w:bookmarkStart w:id="609" w:name="_Toc143523805"/>
      <w:bookmarkStart w:id="610" w:name="_Toc144760115"/>
      <w:r>
        <w:t xml:space="preserve">Pengujian </w:t>
      </w:r>
      <w:r w:rsidR="002E3689">
        <w:t>Nonf</w:t>
      </w:r>
      <w:r>
        <w:t>ungsional</w:t>
      </w:r>
      <w:bookmarkEnd w:id="609"/>
      <w:bookmarkEnd w:id="610"/>
    </w:p>
    <w:p w14:paraId="126F6015" w14:textId="31169713" w:rsidR="008C6A30" w:rsidRDefault="002E3689" w:rsidP="001865FA">
      <w:pPr>
        <w:ind w:firstLine="709"/>
      </w:pPr>
      <w:r>
        <w:t xml:space="preserve">Pengujian </w:t>
      </w:r>
      <w:r w:rsidR="00AC5CF6">
        <w:t>non fungsional</w:t>
      </w:r>
      <w:r w:rsidR="00266313">
        <w:t xml:space="preserve"> berfokus pada karakteristik dari sistem yang telah dibuat</w:t>
      </w:r>
      <w:r w:rsidR="001865FA">
        <w:t>.</w:t>
      </w:r>
      <w:r w:rsidR="00266313">
        <w:t xml:space="preserve"> </w:t>
      </w:r>
      <w:r w:rsidR="001865FA">
        <w:t>P</w:t>
      </w:r>
      <w:r w:rsidR="00266313">
        <w:t>engujian dilakukan dengan menggunakan</w:t>
      </w:r>
      <w:r w:rsidR="00F76B18">
        <w:t xml:space="preserve"> </w:t>
      </w:r>
      <w:r>
        <w:rPr>
          <w:i/>
        </w:rPr>
        <w:t>p</w:t>
      </w:r>
      <w:r w:rsidR="00F76B18" w:rsidRPr="002E3689">
        <w:rPr>
          <w:i/>
        </w:rPr>
        <w:t>ostman</w:t>
      </w:r>
      <w:r w:rsidR="00F76B18">
        <w:t xml:space="preserve"> dan</w:t>
      </w:r>
      <w:r w:rsidR="001865FA">
        <w:t xml:space="preserve"> </w:t>
      </w:r>
      <w:r>
        <w:rPr>
          <w:i/>
        </w:rPr>
        <w:t>j</w:t>
      </w:r>
      <w:r w:rsidR="001865FA" w:rsidRPr="002E3689">
        <w:rPr>
          <w:i/>
        </w:rPr>
        <w:t>meter</w:t>
      </w:r>
      <w:r w:rsidR="001865FA">
        <w:t xml:space="preserve"> </w:t>
      </w:r>
      <w:r w:rsidR="00266313">
        <w:t xml:space="preserve">dengan </w:t>
      </w:r>
      <w:r w:rsidR="001865FA">
        <w:t xml:space="preserve">cara </w:t>
      </w:r>
      <w:r w:rsidR="00266313">
        <w:t xml:space="preserve">memberikan beberapa </w:t>
      </w:r>
      <w:r w:rsidR="00266313" w:rsidRPr="00266313">
        <w:rPr>
          <w:i/>
        </w:rPr>
        <w:t>request</w:t>
      </w:r>
      <w:r w:rsidR="00266313">
        <w:t xml:space="preserve"> secara bersamaan.</w:t>
      </w:r>
    </w:p>
    <w:p w14:paraId="1EFFE1A4" w14:textId="6F8785FF" w:rsidR="001A07F3" w:rsidRDefault="005666D9" w:rsidP="001865FA">
      <w:pPr>
        <w:jc w:val="center"/>
      </w:pPr>
      <w:r>
        <w:rPr>
          <w:noProof/>
          <w:lang w:val="en-US"/>
        </w:rPr>
        <w:drawing>
          <wp:inline distT="0" distB="0" distL="0" distR="0" wp14:anchorId="3D2C77BB" wp14:editId="38CBAE00">
            <wp:extent cx="4619297" cy="2475963"/>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4619297" cy="2475963"/>
                    </a:xfrm>
                    <a:prstGeom prst="rect">
                      <a:avLst/>
                    </a:prstGeom>
                  </pic:spPr>
                </pic:pic>
              </a:graphicData>
            </a:graphic>
          </wp:inline>
        </w:drawing>
      </w:r>
    </w:p>
    <w:p w14:paraId="5030F9C2" w14:textId="1069CC89" w:rsidR="001A07F3" w:rsidRDefault="001A07F3" w:rsidP="001865FA">
      <w:pPr>
        <w:pStyle w:val="LabelGambar"/>
      </w:pPr>
      <w:bookmarkStart w:id="611" w:name="_Toc142072612"/>
      <w:bookmarkStart w:id="612" w:name="_Toc142073229"/>
      <w:bookmarkStart w:id="613" w:name="_Toc143520014"/>
      <w:bookmarkStart w:id="614" w:name="_Toc144760196"/>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FB1F23">
        <w:rPr>
          <w:b/>
          <w:noProof/>
        </w:rPr>
        <w:t>32</w:t>
      </w:r>
      <w:r w:rsidRPr="001A07F3">
        <w:rPr>
          <w:b/>
        </w:rPr>
        <w:fldChar w:fldCharType="end"/>
      </w:r>
      <w:r w:rsidR="00D501AF">
        <w:t xml:space="preserve"> Hasil pengujian p</w:t>
      </w:r>
      <w:r>
        <w:t>erforma API</w:t>
      </w:r>
      <w:bookmarkEnd w:id="611"/>
      <w:bookmarkEnd w:id="612"/>
      <w:bookmarkEnd w:id="613"/>
      <w:bookmarkEnd w:id="614"/>
    </w:p>
    <w:p w14:paraId="01EA5C26" w14:textId="7CF77BDA" w:rsidR="001A07F3" w:rsidRDefault="00DD5827" w:rsidP="008C6A30">
      <w:pPr>
        <w:ind w:firstLine="720"/>
      </w:pPr>
      <w:r>
        <w:lastRenderedPageBreak/>
        <w:t>Dapat</w:t>
      </w:r>
      <w:r w:rsidR="006755D9">
        <w:t xml:space="preserve"> dilihat pada G</w:t>
      </w:r>
      <w:r>
        <w:t>ambar 4.32, pada pengujian API secara keseluruhan dengan menggunakan 10 pengguna secara bersamaan menunjukkan waktu respon rata-rata 104 milidetik dengan waktu respon tertinggi 148 milidetik dan rasio error 0%</w:t>
      </w:r>
      <w:r w:rsidR="000F42D0">
        <w:t>.</w:t>
      </w:r>
    </w:p>
    <w:p w14:paraId="6F6D55A0" w14:textId="77777777" w:rsidR="00266313" w:rsidRDefault="00266313" w:rsidP="00266313">
      <w:pPr>
        <w:ind w:firstLine="709"/>
      </w:pPr>
    </w:p>
    <w:p w14:paraId="4C111844" w14:textId="07DB624E" w:rsidR="004544DB" w:rsidRDefault="00263B06" w:rsidP="00985D53">
      <w:pPr>
        <w:pStyle w:val="SubBabIVIV"/>
        <w:ind w:hanging="720"/>
      </w:pPr>
      <w:bookmarkStart w:id="615" w:name="_Toc143523806"/>
      <w:bookmarkStart w:id="616" w:name="_Toc144760116"/>
      <w:r>
        <w:t xml:space="preserve">Pengujian </w:t>
      </w:r>
      <w:r w:rsidR="00AA647B">
        <w:t>Performa</w:t>
      </w:r>
      <w:r w:rsidR="00282537">
        <w:t xml:space="preserve"> </w:t>
      </w:r>
      <w:r w:rsidR="00820F78">
        <w:t>Verifikasi</w:t>
      </w:r>
      <w:r w:rsidR="00AA647B">
        <w:t xml:space="preserve"> Akses</w:t>
      </w:r>
      <w:bookmarkEnd w:id="615"/>
      <w:bookmarkEnd w:id="616"/>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3C406E79" w:rsidR="00AA647B" w:rsidRDefault="004E5F2A" w:rsidP="006607C5">
      <w:pPr>
        <w:jc w:val="center"/>
      </w:pPr>
      <w:r>
        <w:rPr>
          <w:noProof/>
          <w:lang w:val="en-US"/>
        </w:rPr>
        <w:drawing>
          <wp:inline distT="0" distB="0" distL="0" distR="0" wp14:anchorId="0EDAEFB4" wp14:editId="51972131">
            <wp:extent cx="4713890" cy="2790496"/>
            <wp:effectExtent l="0" t="0" r="10795" b="1016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02BF382E" w14:textId="6E4E934F" w:rsidR="006607C5" w:rsidRDefault="006607C5" w:rsidP="006607C5">
      <w:pPr>
        <w:pStyle w:val="LabelGambar"/>
      </w:pPr>
      <w:bookmarkStart w:id="617" w:name="_Toc142072613"/>
      <w:bookmarkStart w:id="618" w:name="_Toc142073230"/>
      <w:bookmarkStart w:id="619" w:name="_Toc143520015"/>
      <w:bookmarkStart w:id="620" w:name="_Toc144760197"/>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FB1F23">
        <w:rPr>
          <w:b/>
          <w:noProof/>
        </w:rPr>
        <w:t>33</w:t>
      </w:r>
      <w:r w:rsidRPr="006607C5">
        <w:rPr>
          <w:b/>
        </w:rPr>
        <w:fldChar w:fldCharType="end"/>
      </w:r>
      <w:r w:rsidR="00D501AF">
        <w:t xml:space="preserve"> Grafik hasil pengujian performa verifikasi a</w:t>
      </w:r>
      <w:r>
        <w:t>kses</w:t>
      </w:r>
      <w:bookmarkEnd w:id="617"/>
      <w:bookmarkEnd w:id="618"/>
      <w:bookmarkEnd w:id="619"/>
      <w:bookmarkEnd w:id="620"/>
    </w:p>
    <w:p w14:paraId="7BA162DB" w14:textId="77777777" w:rsidR="006603C0" w:rsidRDefault="006603C0" w:rsidP="006607C5">
      <w:pPr>
        <w:pStyle w:val="LabelGambar"/>
      </w:pPr>
    </w:p>
    <w:p w14:paraId="35264682" w14:textId="4003E926" w:rsidR="00AA647B" w:rsidRDefault="007C386F" w:rsidP="00E01C96">
      <w:pPr>
        <w:ind w:firstLine="720"/>
      </w:pPr>
      <w:r>
        <w:t>Gambar 4.33</w:t>
      </w:r>
      <w:r w:rsidR="003A002A">
        <w:t xml:space="preserve"> merupakan hasil pengujian fungsi verifik</w:t>
      </w:r>
      <w:r w:rsidR="002E3689">
        <w:t xml:space="preserve">asi akses menggunakan </w:t>
      </w:r>
      <w:r w:rsidR="002E3689" w:rsidRPr="002E3689">
        <w:rPr>
          <w:i/>
        </w:rPr>
        <w:t>j</w:t>
      </w:r>
      <w:r w:rsidR="003A002A" w:rsidRPr="002E3689">
        <w:rPr>
          <w:i/>
        </w:rPr>
        <w:t>meter</w:t>
      </w:r>
      <w:r w:rsidR="003A002A">
        <w:t xml:space="preserve">. Pengujian dilakukan dengan </w:t>
      </w:r>
      <w:r w:rsidR="002E3689">
        <w:t>melakukan simulasi</w:t>
      </w:r>
      <w:r w:rsidR="003A002A">
        <w:t xml:space="preserve"> beban permintaan</w:t>
      </w:r>
      <w:r w:rsidR="00E01C96">
        <w:t xml:space="preserve"> verifikasi akses sebanyak</w:t>
      </w:r>
      <w:r w:rsidR="003A002A">
        <w:t xml:space="preserve"> 100 pengguna</w:t>
      </w:r>
      <w:r w:rsidR="00E01C96">
        <w:t xml:space="preserve"> berbeda secara bersamaan. Dari hasil pengujian didapatkan bahwa pada puncak jumlah pengguna sistem membutuhkan waktu</w:t>
      </w:r>
      <w:r w:rsidR="00DC7917">
        <w:t xml:space="preserve"> rata-rata</w:t>
      </w:r>
      <w:r w:rsidR="00E01C96">
        <w:t xml:space="preserve"> 1.5 detik untuk memberikan respon ke pengguna dengan rasio error 0.0%.</w:t>
      </w:r>
    </w:p>
    <w:p w14:paraId="209C5B34" w14:textId="77777777" w:rsidR="003A002A" w:rsidRDefault="003A002A" w:rsidP="003A002A"/>
    <w:p w14:paraId="3ACB452B" w14:textId="77777777" w:rsidR="002E3689" w:rsidRDefault="002E3689" w:rsidP="003A002A"/>
    <w:p w14:paraId="739E3EDC" w14:textId="1AE24205" w:rsidR="00820F78" w:rsidRDefault="00820F78" w:rsidP="00985D53">
      <w:pPr>
        <w:pStyle w:val="SubBabIVIV"/>
        <w:ind w:hanging="720"/>
      </w:pPr>
      <w:bookmarkStart w:id="621" w:name="_Toc143523807"/>
      <w:bookmarkStart w:id="622" w:name="_Toc144760117"/>
      <w:r>
        <w:lastRenderedPageBreak/>
        <w:t xml:space="preserve">Pengujian </w:t>
      </w:r>
      <w:r w:rsidR="000120BD">
        <w:t>Performa</w:t>
      </w:r>
      <w:r>
        <w:t xml:space="preserve"> Update Status Pintu</w:t>
      </w:r>
      <w:bookmarkEnd w:id="621"/>
      <w:bookmarkEnd w:id="622"/>
    </w:p>
    <w:p w14:paraId="03D14FE6" w14:textId="71A47CF1" w:rsidR="00D021D4" w:rsidRDefault="00675AF1" w:rsidP="00D021D4">
      <w:pPr>
        <w:ind w:firstLine="720"/>
      </w:pPr>
      <w:r>
        <w:t xml:space="preserve">Setiap terjadi perubahan status pada pintu maka perangkat penguncian akan langsung mengirimkan status perubahan ke </w:t>
      </w:r>
      <w:r w:rsidRPr="00065B47">
        <w:rPr>
          <w:i/>
        </w:rPr>
        <w:t>server</w:t>
      </w:r>
      <w:r>
        <w:t>.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E5E548A" w:rsidR="00AA647B" w:rsidRDefault="00155856" w:rsidP="00D021D4">
      <w:pPr>
        <w:jc w:val="center"/>
      </w:pPr>
      <w:r>
        <w:rPr>
          <w:noProof/>
          <w:lang w:val="en-US"/>
        </w:rPr>
        <w:drawing>
          <wp:inline distT="0" distB="0" distL="0" distR="0" wp14:anchorId="03DE3809" wp14:editId="56FF2EC5">
            <wp:extent cx="4859079" cy="2806995"/>
            <wp:effectExtent l="0" t="0" r="17780" b="1270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36D8D1A" w14:textId="3B773A2F" w:rsidR="00D021D4" w:rsidRDefault="00D021D4" w:rsidP="00D021D4">
      <w:pPr>
        <w:pStyle w:val="LabelGambar"/>
      </w:pPr>
      <w:bookmarkStart w:id="623" w:name="_Toc142072614"/>
      <w:bookmarkStart w:id="624" w:name="_Toc142073231"/>
      <w:bookmarkStart w:id="625" w:name="_Toc143520016"/>
      <w:bookmarkStart w:id="626" w:name="_Toc144760198"/>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FB1F23">
        <w:rPr>
          <w:b/>
          <w:noProof/>
        </w:rPr>
        <w:t>34</w:t>
      </w:r>
      <w:r w:rsidRPr="00D021D4">
        <w:rPr>
          <w:b/>
        </w:rPr>
        <w:fldChar w:fldCharType="end"/>
      </w:r>
      <w:r>
        <w:t xml:space="preserve"> </w:t>
      </w:r>
      <w:r w:rsidR="00D501AF">
        <w:t>Grafik hasil pengujian performa update status p</w:t>
      </w:r>
      <w:r>
        <w:t>intu</w:t>
      </w:r>
      <w:bookmarkEnd w:id="623"/>
      <w:bookmarkEnd w:id="624"/>
      <w:bookmarkEnd w:id="625"/>
      <w:bookmarkEnd w:id="626"/>
    </w:p>
    <w:p w14:paraId="65997B85" w14:textId="77777777" w:rsidR="00B207A8" w:rsidRDefault="00B207A8" w:rsidP="00B8653F"/>
    <w:p w14:paraId="541D1F11" w14:textId="1DB44504" w:rsidR="00D021D4" w:rsidRDefault="007C386F" w:rsidP="00D021D4">
      <w:pPr>
        <w:ind w:firstLine="720"/>
      </w:pPr>
      <w:r>
        <w:t>Gambar 4.34</w:t>
      </w:r>
      <w:r w:rsidR="00D021D4">
        <w:t xml:space="preserve"> merupakan hasil pengujian performa u</w:t>
      </w:r>
      <w:r w:rsidR="001B57F8">
        <w:t xml:space="preserve">pdate status pintu menggunakan </w:t>
      </w:r>
      <w:r w:rsidR="001B57F8" w:rsidRPr="001B57F8">
        <w:rPr>
          <w:i/>
        </w:rPr>
        <w:t>j</w:t>
      </w:r>
      <w:r w:rsidR="00D021D4" w:rsidRPr="001B57F8">
        <w:rPr>
          <w:i/>
        </w:rPr>
        <w:t>meter</w:t>
      </w:r>
      <w:r w:rsidR="00D021D4">
        <w:t>. Proses pengujian mendapatkan hasil bahwa pada beban 100 pintu berbeda melakukan update status secara bersamaan maka siste</w:t>
      </w:r>
      <w:r w:rsidR="00682F7A">
        <w:t xml:space="preserve">m memerlukan waktu </w:t>
      </w:r>
      <w:r w:rsidR="001B57F8">
        <w:t xml:space="preserve">respon </w:t>
      </w:r>
      <w:r w:rsidR="00682F7A">
        <w:t>rata-rata 2.5</w:t>
      </w:r>
      <w:r w:rsidR="00D021D4">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V"/>
        <w:ind w:hanging="720"/>
      </w:pPr>
      <w:bookmarkStart w:id="627" w:name="_Toc143523808"/>
      <w:bookmarkStart w:id="628" w:name="_Toc144760118"/>
      <w:r>
        <w:t xml:space="preserve">Pengujian </w:t>
      </w:r>
      <w:r w:rsidR="000120BD">
        <w:t>Performa</w:t>
      </w:r>
      <w:r>
        <w:t xml:space="preserve"> Penjadwalan</w:t>
      </w:r>
      <w:bookmarkEnd w:id="627"/>
      <w:bookmarkEnd w:id="628"/>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lastRenderedPageBreak/>
        <w:drawing>
          <wp:inline distT="0" distB="0" distL="0" distR="0" wp14:anchorId="60527045" wp14:editId="2FE83A88">
            <wp:extent cx="4859079" cy="2934586"/>
            <wp:effectExtent l="0" t="0" r="17780" b="1841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A8F0666" w14:textId="3A474B21" w:rsidR="00C70485" w:rsidRDefault="002B1536" w:rsidP="002B1536">
      <w:pPr>
        <w:pStyle w:val="LabelGambar"/>
      </w:pPr>
      <w:bookmarkStart w:id="629" w:name="_Toc142072615"/>
      <w:bookmarkStart w:id="630" w:name="_Toc142073232"/>
      <w:bookmarkStart w:id="631" w:name="_Toc143520017"/>
      <w:bookmarkStart w:id="632" w:name="_Toc144760199"/>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FB1F23">
        <w:rPr>
          <w:b/>
          <w:noProof/>
        </w:rPr>
        <w:t>35</w:t>
      </w:r>
      <w:r w:rsidRPr="002B1536">
        <w:rPr>
          <w:b/>
        </w:rPr>
        <w:fldChar w:fldCharType="end"/>
      </w:r>
      <w:r>
        <w:t xml:space="preserve"> </w:t>
      </w:r>
      <w:r w:rsidR="00D501AF">
        <w:t>Grafik hasil pengujian performa p</w:t>
      </w:r>
      <w:r>
        <w:t>enjadwalan</w:t>
      </w:r>
      <w:bookmarkEnd w:id="629"/>
      <w:bookmarkEnd w:id="630"/>
      <w:bookmarkEnd w:id="631"/>
      <w:bookmarkEnd w:id="632"/>
    </w:p>
    <w:p w14:paraId="6CE322B1" w14:textId="77777777" w:rsidR="0040139F" w:rsidRDefault="0040139F" w:rsidP="002B1536">
      <w:pPr>
        <w:pStyle w:val="LabelGambar"/>
      </w:pPr>
    </w:p>
    <w:p w14:paraId="3020ADBA" w14:textId="0C26A318"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7C386F">
        <w:t>ambar 4.35</w:t>
      </w:r>
      <w:r w:rsidR="002B1536">
        <w:t xml:space="preserve"> </w:t>
      </w:r>
      <w:r w:rsidR="0002563E">
        <w:t>di atas</w:t>
      </w:r>
      <w:r w:rsidR="002B1536">
        <w:t xml:space="preserve">, semakin besar jumlah jadwal yang ada maka waktu yang diperlukan pada proses </w:t>
      </w:r>
      <w:r w:rsidR="00C00735">
        <w:t>penjadwalan</w:t>
      </w:r>
      <w:r w:rsidR="002B1536">
        <w:t xml:space="preserve">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w:t>
      </w:r>
      <w:r w:rsidR="0002563E">
        <w:t>di bawah</w:t>
      </w:r>
      <w:r w:rsidR="00285C0E">
        <w:t xml:space="preserve">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633" w:name="_Toc143523809"/>
      <w:bookmarkStart w:id="634" w:name="_Toc144760119"/>
      <w:r>
        <w:t>Pembahasan</w:t>
      </w:r>
      <w:bookmarkEnd w:id="633"/>
      <w:bookmarkEnd w:id="634"/>
      <w:r>
        <w:t xml:space="preserve"> </w:t>
      </w:r>
    </w:p>
    <w:p w14:paraId="7A799670" w14:textId="36ECA5E4"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w:t>
      </w:r>
      <w:r w:rsidR="001038B4">
        <w:t xml:space="preserve">serta </w:t>
      </w:r>
      <w:r>
        <w:t xml:space="preserve">sistem keamanan kunci pintu gedung dengan akses kontrol ini merupakan bagian dari pengembangan sistem penguncian gedung berbasis IoT yang dibangun dengan tujuan untuk </w:t>
      </w:r>
      <w:r w:rsidR="00C00735">
        <w:t>meningkatkan</w:t>
      </w:r>
      <w:r>
        <w:t xml:space="preserve"> keamana</w:t>
      </w:r>
      <w:r w:rsidR="008B58F6">
        <w:t>n</w:t>
      </w:r>
      <w:r>
        <w:t xml:space="preserve"> dan </w:t>
      </w:r>
      <w:r w:rsidR="00C00735">
        <w:t>efisiensi</w:t>
      </w:r>
      <w:r>
        <w:t xml:space="preserve"> pengelolaan kunci pada sebuah gedung dimana </w:t>
      </w:r>
      <w:r w:rsidR="00AD21FF">
        <w:t>di dalam</w:t>
      </w:r>
      <w:r>
        <w:t xml:space="preserve">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A01E189" w14:textId="10480F11" w:rsidR="00CA4A59" w:rsidRPr="00CA4A59" w:rsidRDefault="00CA4A59" w:rsidP="001F68AA">
      <w:pPr>
        <w:ind w:firstLine="709"/>
      </w:pPr>
      <w:r>
        <w:lastRenderedPageBreak/>
        <w:t xml:space="preserve">Perancangan metode </w:t>
      </w:r>
      <w:r w:rsidRPr="00CA4A59">
        <w:rPr>
          <w:i/>
        </w:rPr>
        <w:t>access</w:t>
      </w:r>
      <w:r>
        <w:t xml:space="preserve"> </w:t>
      </w:r>
      <w:r w:rsidRPr="00CA4A59">
        <w:rPr>
          <w:i/>
        </w:rPr>
        <w:t>control</w:t>
      </w:r>
      <w:r>
        <w:t xml:space="preserve"> bertujuan untuk menerapkan metode penguncian yang baru untuk meningkatkan efisiensi dan keamanan kunci pintu pada sebuah gedung. metode yang dikembangkan yaitu menggunakan konsep </w:t>
      </w:r>
      <w:r w:rsidRPr="00CA4A59">
        <w:rPr>
          <w:i/>
        </w:rPr>
        <w:t>access control list</w:t>
      </w:r>
      <w:r>
        <w:t xml:space="preserve"> untuk melakukan pemeriksaan setiap pengguna yang akan membuka kunci pintu, jika pengguna tersebut terdaftar di dalam </w:t>
      </w:r>
      <w:r>
        <w:rPr>
          <w:i/>
        </w:rPr>
        <w:t>database</w:t>
      </w:r>
      <w:r>
        <w:t xml:space="preserve"> dan memiliki akses pada pintu tersebut maka pengguna akan diberikan kode kunci yang dapat digunakan untuk membuka kunci pintu.</w:t>
      </w:r>
    </w:p>
    <w:p w14:paraId="56A81CAA" w14:textId="63458333" w:rsidR="00032CE4" w:rsidRDefault="00BE7519" w:rsidP="001F68AA">
      <w:pPr>
        <w:ind w:firstLine="709"/>
      </w:pPr>
      <w:r>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w:t>
      </w:r>
      <w:r w:rsidR="008B58F6" w:rsidRPr="00065B47">
        <w:rPr>
          <w:i/>
        </w:rPr>
        <w:t>server</w:t>
      </w:r>
      <w:r w:rsidR="008B58F6">
        <w:t xml:space="preserve"> dibangun menggunakan sistem operasi </w:t>
      </w:r>
      <w:r w:rsidR="005E72E0" w:rsidRPr="005E72E0">
        <w:t>Ubuntu</w:t>
      </w:r>
      <w:r w:rsidR="008B58F6">
        <w:t xml:space="preserve"> 20.04 dengan dengan </w:t>
      </w:r>
      <w:r w:rsidR="008B58F6" w:rsidRPr="008B58F6">
        <w:rPr>
          <w:i/>
        </w:rPr>
        <w:t>database</w:t>
      </w:r>
      <w:r w:rsidR="008B58F6">
        <w:t xml:space="preserve"> MySQL dan </w:t>
      </w:r>
      <w:r w:rsidR="008B58F6" w:rsidRPr="008B58F6">
        <w:rPr>
          <w:i/>
        </w:rPr>
        <w:t>backend</w:t>
      </w:r>
      <w:r w:rsidR="005B7512">
        <w:t xml:space="preserve"> API </w:t>
      </w:r>
      <w:r w:rsidR="005E72E0" w:rsidRPr="005E72E0">
        <w:t>Laravel</w:t>
      </w:r>
      <w:r w:rsidR="006815BC">
        <w:t xml:space="preserve">. Penggunaan </w:t>
      </w:r>
      <w:r w:rsidR="005E72E0" w:rsidRPr="005E72E0">
        <w:t>Ubuntu</w:t>
      </w:r>
      <w:r w:rsidR="006815BC">
        <w:t xml:space="preserve"> sebagai </w:t>
      </w:r>
      <w:r w:rsidR="006815BC" w:rsidRPr="00165BB9">
        <w:rPr>
          <w:i/>
        </w:rPr>
        <w:t>server</w:t>
      </w:r>
      <w:r w:rsidR="006815BC">
        <w:t xml:space="preserve"> memberikan banyak kemudahan seperti adanya </w:t>
      </w:r>
      <w:r w:rsidR="005B7512">
        <w:t xml:space="preserve">dukungan </w:t>
      </w:r>
      <w:r w:rsidR="005B7512" w:rsidRPr="005B7512">
        <w:rPr>
          <w:i/>
        </w:rPr>
        <w:t>c</w:t>
      </w:r>
      <w:r w:rsidR="006815BC" w:rsidRPr="005B7512">
        <w:rPr>
          <w:i/>
        </w:rPr>
        <w:t>ronjob</w:t>
      </w:r>
      <w:r w:rsidR="006815BC">
        <w:t xml:space="preserve"> seb</w:t>
      </w:r>
      <w:r w:rsidR="005B7512">
        <w:t xml:space="preserve">agai mekanisme penjadwalan dan </w:t>
      </w:r>
      <w:r w:rsidR="005E72E0" w:rsidRPr="005E72E0">
        <w:t>Nginx</w:t>
      </w:r>
      <w:r w:rsidR="006815BC">
        <w:t xml:space="preserve"> sebagai HTTP </w:t>
      </w:r>
      <w:r w:rsidR="006815BC" w:rsidRPr="00165BB9">
        <w:rPr>
          <w:i/>
        </w:rPr>
        <w:t>server</w:t>
      </w:r>
      <w:r w:rsidR="006815BC">
        <w:t xml:space="preserve"> yang ringan dan cepat. </w:t>
      </w:r>
      <w:r w:rsidR="005E72E0" w:rsidRPr="005E72E0">
        <w:t>Laravel</w:t>
      </w:r>
      <w:r w:rsidR="006815BC">
        <w:t xml:space="preserve">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w:t>
      </w:r>
      <w:r w:rsidR="005E72E0" w:rsidRPr="005E72E0">
        <w:t>Laravel</w:t>
      </w:r>
      <w:r w:rsidR="00F210B9">
        <w:t xml:space="preserve"> serta </w:t>
      </w:r>
      <w:r w:rsidR="00F210B9" w:rsidRPr="00DA6A1B">
        <w:rPr>
          <w:i/>
        </w:rPr>
        <w:t>database</w:t>
      </w:r>
      <w:r w:rsidR="00F210B9">
        <w:t xml:space="preserve"> relasional yang disediakan oleh MySQL. Pada tahap pengujian menggunakan alat pengu</w:t>
      </w:r>
      <w:r w:rsidR="00165BB9">
        <w:t>jian seperti Jmeter dan Postman,</w:t>
      </w:r>
      <w:r w:rsidR="00F210B9">
        <w:t xml:space="preserve"> </w:t>
      </w:r>
      <w:r w:rsidR="005B7512">
        <w:t xml:space="preserve">Hasil dari proses pengujian yang dilakukan menunjukkan bahwa </w:t>
      </w:r>
      <w:r w:rsidR="00F210B9">
        <w:t>sistem dapat memberikan kinerja yang diinginkan dan juga dapat menangani ba</w:t>
      </w:r>
      <w:r w:rsidR="00FD02FA">
        <w:t>nyak pengguna secara bersamaan.</w:t>
      </w: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60B6D603" w14:textId="77777777" w:rsidR="0040139F" w:rsidRPr="001F68AA" w:rsidRDefault="0040139F" w:rsidP="00BA50A3"/>
    <w:p w14:paraId="445DF772" w14:textId="77777777" w:rsidR="00BA50A3" w:rsidRDefault="00BA50A3" w:rsidP="00AE0134">
      <w:pPr>
        <w:pStyle w:val="HeadingI"/>
        <w:sectPr w:rsidR="00BA50A3" w:rsidSect="00C54B68">
          <w:headerReference w:type="first" r:id="rId98"/>
          <w:footerReference w:type="first" r:id="rId99"/>
          <w:pgSz w:w="11906" w:h="16838" w:code="9"/>
          <w:pgMar w:top="1701" w:right="1701" w:bottom="1701" w:left="1701" w:header="709" w:footer="709" w:gutter="567"/>
          <w:cols w:space="708"/>
          <w:titlePg/>
          <w:docGrid w:linePitch="360"/>
        </w:sectPr>
      </w:pPr>
      <w:bookmarkStart w:id="635" w:name="_Toc106612758"/>
      <w:bookmarkStart w:id="636" w:name="_Toc143523810"/>
    </w:p>
    <w:p w14:paraId="4D606824" w14:textId="09F2D83B" w:rsidR="00021A68" w:rsidRPr="00021A68" w:rsidRDefault="00021A68" w:rsidP="00AE0134">
      <w:pPr>
        <w:pStyle w:val="HeadingI"/>
      </w:pPr>
      <w:bookmarkStart w:id="637" w:name="_Toc144760120"/>
      <w:r w:rsidRPr="00021A68">
        <w:lastRenderedPageBreak/>
        <w:t>BAB V</w:t>
      </w:r>
      <w:bookmarkEnd w:id="635"/>
      <w:bookmarkEnd w:id="636"/>
      <w:bookmarkEnd w:id="637"/>
      <w:r w:rsidRPr="00021A68">
        <w:t xml:space="preserve"> </w:t>
      </w:r>
    </w:p>
    <w:p w14:paraId="068801C0" w14:textId="77777777" w:rsid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638" w:name="_Toc103266959"/>
      <w:bookmarkStart w:id="639" w:name="_Toc103480616"/>
      <w:bookmarkStart w:id="640" w:name="_Toc106612759"/>
      <w:bookmarkStart w:id="641" w:name="_Toc143523811"/>
      <w:bookmarkStart w:id="642" w:name="_Toc144760121"/>
      <w:r w:rsidRPr="003C177E">
        <w:t>Kesimpulan</w:t>
      </w:r>
      <w:bookmarkEnd w:id="638"/>
      <w:bookmarkEnd w:id="639"/>
      <w:bookmarkEnd w:id="640"/>
      <w:bookmarkEnd w:id="641"/>
      <w:bookmarkEnd w:id="642"/>
    </w:p>
    <w:p w14:paraId="1DDCCD86" w14:textId="48A7B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berikut</w:t>
      </w:r>
      <w:r w:rsidR="004616A2">
        <w:t xml:space="preserve"> </w:t>
      </w:r>
      <w:r w:rsidRPr="00021A68">
        <w:t>:</w:t>
      </w:r>
    </w:p>
    <w:p w14:paraId="438083CB" w14:textId="5CC04F75" w:rsidR="00C46CC3" w:rsidRDefault="00C46CC3" w:rsidP="006247DA">
      <w:pPr>
        <w:pStyle w:val="ListParagraph"/>
        <w:numPr>
          <w:ilvl w:val="3"/>
          <w:numId w:val="16"/>
        </w:numPr>
        <w:tabs>
          <w:tab w:val="clear" w:pos="2880"/>
        </w:tabs>
        <w:ind w:left="709"/>
      </w:pPr>
      <w:r>
        <w:t xml:space="preserve">Metode </w:t>
      </w:r>
      <w:r w:rsidRPr="00C46CC3">
        <w:rPr>
          <w:i/>
        </w:rPr>
        <w:t>access</w:t>
      </w:r>
      <w:r>
        <w:t xml:space="preserve"> </w:t>
      </w:r>
      <w:r w:rsidRPr="00C46CC3">
        <w:rPr>
          <w:i/>
        </w:rPr>
        <w:t>control</w:t>
      </w:r>
      <w:r>
        <w:t xml:space="preserve"> yang digunakan pada penelitian ini dapat meningkatkan keamanan </w:t>
      </w:r>
      <w:r w:rsidR="002F3522">
        <w:t>penguncian</w:t>
      </w:r>
      <w:r>
        <w:t xml:space="preserve"> pada pintu gedung dibuktikan dengan hasil pengujian pada proses verifikasi akses yang mana hanya pengguna tertentu yang dapat membuka kunci pintu sesuai dengan izin yang diberikan oleh operator.  </w:t>
      </w:r>
    </w:p>
    <w:p w14:paraId="0B6FAD46" w14:textId="35E3F252" w:rsidR="00C46CC3" w:rsidRDefault="00C46CC3" w:rsidP="006247DA">
      <w:pPr>
        <w:pStyle w:val="ListParagraph"/>
        <w:numPr>
          <w:ilvl w:val="3"/>
          <w:numId w:val="16"/>
        </w:numPr>
        <w:tabs>
          <w:tab w:val="clear" w:pos="2880"/>
        </w:tabs>
        <w:ind w:left="709"/>
      </w:pPr>
      <w:r>
        <w:t xml:space="preserve">Metode penjadwalan yang dirancang pada penelitian ini dapat meningkatkan efisiensi </w:t>
      </w:r>
      <w:r w:rsidR="002F3522">
        <w:t>penguncian</w:t>
      </w:r>
      <w:r>
        <w:t xml:space="preserve"> pada sebuah gedung</w:t>
      </w:r>
      <w:r w:rsidR="007C386F">
        <w:t xml:space="preserve"> dibuktikan pada hasil pengujian penjadwalan untuk membuka 20 pintu hanya membutuhkan waktu 96.00 milidetik.</w:t>
      </w:r>
    </w:p>
    <w:p w14:paraId="1BE12042" w14:textId="5491CE58" w:rsidR="005E1E3C" w:rsidRDefault="005E1E3C" w:rsidP="006247DA">
      <w:pPr>
        <w:pStyle w:val="ListParagraph"/>
        <w:numPr>
          <w:ilvl w:val="3"/>
          <w:numId w:val="16"/>
        </w:numPr>
        <w:tabs>
          <w:tab w:val="clear" w:pos="2880"/>
        </w:tabs>
        <w:ind w:left="709"/>
      </w:pPr>
      <w:r>
        <w:t>API yang telah dikembangkan</w:t>
      </w:r>
      <w:r w:rsidR="00C46CC3">
        <w:t xml:space="preserve"> menggunakan </w:t>
      </w:r>
      <w:r w:rsidR="005E72E0" w:rsidRPr="005E72E0">
        <w:t>Laravel</w:t>
      </w:r>
      <w:r w:rsidR="00C46CC3">
        <w:t xml:space="preserve"> pada penelitian ini</w:t>
      </w:r>
      <w:r>
        <w:t xml:space="preserve"> secara umum dapat menangani permintaan secara bersamaan dengan waktu respon sekitar 140 milidetik</w:t>
      </w:r>
      <w:r w:rsidR="00F71C8C">
        <w:t xml:space="preserve"> dengan rasio error 0%</w:t>
      </w:r>
      <w:r>
        <w:t>.</w:t>
      </w:r>
    </w:p>
    <w:p w14:paraId="6BAF2699" w14:textId="52C3B0CA" w:rsidR="00184137" w:rsidRDefault="00184137" w:rsidP="006247DA">
      <w:pPr>
        <w:pStyle w:val="ListParagraph"/>
        <w:numPr>
          <w:ilvl w:val="3"/>
          <w:numId w:val="16"/>
        </w:numPr>
        <w:tabs>
          <w:tab w:val="clear" w:pos="2880"/>
        </w:tabs>
        <w:ind w:left="709"/>
      </w:pPr>
      <w:r>
        <w:t xml:space="preserve">Pada </w:t>
      </w:r>
      <w:r w:rsidRPr="00533C0D">
        <w:rPr>
          <w:i/>
        </w:rPr>
        <w:t>endpoint</w:t>
      </w:r>
      <w:r>
        <w:t xml:space="preserve"> API yang kemungkinan besar akan diakses secara bersamaan seperti verifikasi akses memerlukan waktu respon 1.5 detik pada beban 100 pengguna sedangkan untuk </w:t>
      </w:r>
      <w:r w:rsidRPr="00533C0D">
        <w:rPr>
          <w:i/>
        </w:rPr>
        <w:t>endpoint</w:t>
      </w:r>
      <w:r>
        <w:t xml:space="preserve"> </w:t>
      </w:r>
      <w:r w:rsidRPr="00533C0D">
        <w:rPr>
          <w:i/>
        </w:rPr>
        <w:t>update</w:t>
      </w:r>
      <w:r>
        <w:t xml:space="preserve"> status pintu memerlukan waktu 2.5 detik untuk beban 100 pintu.</w:t>
      </w:r>
    </w:p>
    <w:p w14:paraId="55C2FE6E" w14:textId="0A1235C2" w:rsidR="00F71C8C" w:rsidRDefault="00184137" w:rsidP="006247DA">
      <w:pPr>
        <w:pStyle w:val="ListParagraph"/>
        <w:numPr>
          <w:ilvl w:val="3"/>
          <w:numId w:val="16"/>
        </w:numPr>
        <w:tabs>
          <w:tab w:val="clear" w:pos="2880"/>
        </w:tabs>
        <w:ind w:left="709"/>
      </w:pPr>
      <w:r>
        <w:t xml:space="preserve">Proses penjadwalan 100 jadwal pintu memerlukan waktu eksekusi sebesar 3.6 detik sehingga proses penjadwalan dapat berjalan dengan aman </w:t>
      </w:r>
      <w:r w:rsidR="00DB362C">
        <w:t>menggunakan</w:t>
      </w:r>
      <w:r>
        <w:t xml:space="preserve"> periode pengecekan</w:t>
      </w:r>
      <w:r w:rsidR="00533C0D">
        <w:t xml:space="preserve"> jadwal</w:t>
      </w:r>
      <w:r>
        <w:t xml:space="preserve"> 1 menit sekali.</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643" w:name="_Toc143523812"/>
      <w:bookmarkStart w:id="644" w:name="_Toc144760122"/>
      <w:r>
        <w:rPr>
          <w:lang w:val="en-US"/>
        </w:rPr>
        <w:t>Saran</w:t>
      </w:r>
      <w:bookmarkEnd w:id="643"/>
      <w:bookmarkEnd w:id="644"/>
      <w:r>
        <w:rPr>
          <w:lang w:val="en-US"/>
        </w:rPr>
        <w:t xml:space="preserve"> </w:t>
      </w:r>
    </w:p>
    <w:p w14:paraId="16B79984" w14:textId="3B9D39E2" w:rsidR="00021A68" w:rsidRPr="000B3997" w:rsidRDefault="003C177E" w:rsidP="00B52B17">
      <w:pPr>
        <w:ind w:firstLine="709"/>
        <w:rPr>
          <w:rFonts w:eastAsia="Calibri"/>
          <w:lang w:val="id-ID"/>
        </w:rPr>
      </w:pPr>
      <w:r w:rsidRPr="00021A68">
        <w:t xml:space="preserve">Setelah dilakukan </w:t>
      </w:r>
      <w:r w:rsidR="00911DA7">
        <w:t>proses perancangan</w:t>
      </w:r>
      <w:r>
        <w:t xml:space="preserve"> dan pengujian</w:t>
      </w:r>
      <w:r w:rsidRPr="00021A68">
        <w:t xml:space="preserve"> didapatkan beberapa </w:t>
      </w:r>
      <w:r w:rsidR="00911DA7">
        <w:t>hal yang dapa</w:t>
      </w:r>
      <w:r w:rsidR="00B52B17">
        <w:t xml:space="preserve">t diperbaiki atau ditingkatkan </w:t>
      </w:r>
      <w:r w:rsidR="00911DA7">
        <w:t>yaitu</w:t>
      </w:r>
      <w:r w:rsidR="00B52B17">
        <w:t xml:space="preserve"> </w:t>
      </w:r>
      <w:r w:rsidR="00B52B17">
        <w:rPr>
          <w:rFonts w:eastAsia="Calibri"/>
          <w:lang w:val="en-US"/>
        </w:rPr>
        <w:t>p</w:t>
      </w:r>
      <w:r w:rsidR="000B3997">
        <w:rPr>
          <w:rFonts w:eastAsia="Calibri"/>
          <w:lang w:val="en-US"/>
        </w:rPr>
        <w:t xml:space="preserve">erlu adanya perancangan lebih lanjut untuk mempercepat respon </w:t>
      </w:r>
      <w:r w:rsidR="000B3997" w:rsidRPr="000B3997">
        <w:rPr>
          <w:rFonts w:eastAsia="Calibri"/>
          <w:i/>
          <w:lang w:val="en-US"/>
        </w:rPr>
        <w:t>server</w:t>
      </w:r>
      <w:r w:rsidR="000B3997">
        <w:rPr>
          <w:rFonts w:eastAsia="Calibri"/>
          <w:lang w:val="en-US"/>
        </w:rPr>
        <w:t xml:space="preserve"> terutama pada beban </w:t>
      </w:r>
      <w:r w:rsidR="000B3997" w:rsidRPr="000B3997">
        <w:rPr>
          <w:rFonts w:eastAsia="Calibri"/>
          <w:i/>
          <w:lang w:val="en-US"/>
        </w:rPr>
        <w:t>request</w:t>
      </w:r>
      <w:r w:rsidR="008A7FE5">
        <w:rPr>
          <w:rFonts w:eastAsia="Calibri"/>
          <w:lang w:val="en-US"/>
        </w:rPr>
        <w:t xml:space="preserve"> yang berat seperti kondisi adanya banyak permintaan secara bersamaan</w:t>
      </w:r>
      <w:r w:rsidR="000B3997">
        <w:rPr>
          <w:rFonts w:eastAsia="Calibri"/>
          <w:lang w:val="en-US"/>
        </w:rPr>
        <w:t>.</w:t>
      </w:r>
    </w:p>
    <w:p w14:paraId="3C8C918B"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00"/>
          <w:footerReference w:type="first" r:id="rId101"/>
          <w:pgSz w:w="11906" w:h="16838" w:code="9"/>
          <w:pgMar w:top="1701" w:right="1701" w:bottom="1701" w:left="1701" w:header="709" w:footer="709" w:gutter="567"/>
          <w:cols w:space="708"/>
          <w:titlePg/>
          <w:docGrid w:linePitch="360"/>
        </w:sectPr>
      </w:pPr>
      <w:bookmarkStart w:id="645" w:name="_Toc106612761"/>
      <w:bookmarkStart w:id="646" w:name="_Toc133353440"/>
      <w:bookmarkStart w:id="647" w:name="_Toc133873645"/>
      <w:bookmarkStart w:id="648" w:name="_Toc143523813"/>
    </w:p>
    <w:p w14:paraId="061F370F" w14:textId="63EAAA1A" w:rsidR="00316107" w:rsidRDefault="003C1C2E" w:rsidP="002D6A66">
      <w:pPr>
        <w:keepNext/>
        <w:keepLines/>
        <w:spacing w:before="240"/>
        <w:contextualSpacing/>
        <w:jc w:val="center"/>
        <w:outlineLvl w:val="0"/>
        <w:rPr>
          <w:rFonts w:eastAsia="Times New Roman" w:cs="Times New Roman"/>
          <w:b/>
          <w:sz w:val="28"/>
          <w:szCs w:val="32"/>
          <w:lang w:val="en-US"/>
        </w:rPr>
      </w:pPr>
      <w:bookmarkStart w:id="649" w:name="_Toc144760123"/>
      <w:r>
        <w:rPr>
          <w:rFonts w:eastAsia="Times New Roman" w:cs="Times New Roman"/>
          <w:b/>
          <w:sz w:val="28"/>
          <w:szCs w:val="32"/>
          <w:lang w:val="en-US"/>
        </w:rPr>
        <w:lastRenderedPageBreak/>
        <w:t>D</w:t>
      </w:r>
      <w:r w:rsidR="00213A5F" w:rsidRPr="00213A5F">
        <w:rPr>
          <w:rFonts w:eastAsia="Times New Roman" w:cs="Times New Roman"/>
          <w:b/>
          <w:sz w:val="28"/>
          <w:szCs w:val="32"/>
          <w:lang w:val="en-US"/>
        </w:rPr>
        <w:t>AFTAR PUSTAK</w:t>
      </w:r>
      <w:bookmarkEnd w:id="645"/>
      <w:r w:rsidR="00213A5F">
        <w:rPr>
          <w:rFonts w:eastAsia="Times New Roman" w:cs="Times New Roman"/>
          <w:b/>
          <w:sz w:val="28"/>
          <w:szCs w:val="32"/>
          <w:lang w:val="en-US"/>
        </w:rPr>
        <w:t>A</w:t>
      </w:r>
      <w:bookmarkEnd w:id="646"/>
      <w:bookmarkEnd w:id="647"/>
      <w:bookmarkEnd w:id="648"/>
      <w:bookmarkEnd w:id="649"/>
    </w:p>
    <w:p w14:paraId="196D4A0D" w14:textId="77777777" w:rsidR="00126E1A" w:rsidRDefault="00126E1A" w:rsidP="00126E1A">
      <w:pPr>
        <w:rPr>
          <w:lang w:val="en-US"/>
        </w:rPr>
      </w:pPr>
    </w:p>
    <w:p w14:paraId="494A1E12" w14:textId="7B72B98A" w:rsidR="00C653A2" w:rsidRPr="00C653A2" w:rsidRDefault="00126E1A" w:rsidP="00C653A2">
      <w:pPr>
        <w:widowControl w:val="0"/>
        <w:autoSpaceDE w:val="0"/>
        <w:autoSpaceDN w:val="0"/>
        <w:adjustRightInd w:val="0"/>
        <w:spacing w:after="12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653A2" w:rsidRPr="00C653A2">
        <w:rPr>
          <w:rFonts w:cs="Times New Roman"/>
          <w:noProof/>
          <w:szCs w:val="24"/>
        </w:rPr>
        <w:t>[1]</w:t>
      </w:r>
      <w:r w:rsidR="00C653A2" w:rsidRPr="00C653A2">
        <w:rPr>
          <w:rFonts w:cs="Times New Roman"/>
          <w:noProof/>
          <w:szCs w:val="24"/>
        </w:rPr>
        <w:tab/>
        <w:t xml:space="preserve">K. Y. Sun, Y. Pernando, and M. I. Safari, “Perancangan Sistem IoT pada Smart Door Lock Menggunakan Aplikasi BLYNK,” </w:t>
      </w:r>
      <w:r w:rsidR="00C653A2" w:rsidRPr="00C653A2">
        <w:rPr>
          <w:rFonts w:cs="Times New Roman"/>
          <w:i/>
          <w:iCs/>
          <w:noProof/>
          <w:szCs w:val="24"/>
        </w:rPr>
        <w:t>JUTSI (Jurnal Teknol. dan Sist. Informasi)</w:t>
      </w:r>
      <w:r w:rsidR="00C653A2" w:rsidRPr="00C653A2">
        <w:rPr>
          <w:rFonts w:cs="Times New Roman"/>
          <w:noProof/>
          <w:szCs w:val="24"/>
        </w:rPr>
        <w:t>, vol. 1, no. 3, pp. 289–296, 2021, doi: 10.33330/jutsi.v1i3.1360.</w:t>
      </w:r>
    </w:p>
    <w:p w14:paraId="3B707E3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2]</w:t>
      </w:r>
      <w:r w:rsidRPr="00C653A2">
        <w:rPr>
          <w:rFonts w:cs="Times New Roman"/>
          <w:noProof/>
          <w:szCs w:val="24"/>
        </w:rPr>
        <w:tab/>
        <w:t>I. Hermawan, D. Arnaldy, P. Oktivasari, and D. A. Fachrudin, “Development of Intelligent Door Lock System for Room Management Using Multi Factor Authentication,” vol. 16, no. 1, pp. 1–14, 2023.</w:t>
      </w:r>
    </w:p>
    <w:p w14:paraId="65A6F07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3]</w:t>
      </w:r>
      <w:r w:rsidRPr="00C653A2">
        <w:rPr>
          <w:rFonts w:cs="Times New Roman"/>
          <w:noProof/>
          <w:szCs w:val="24"/>
        </w:rPr>
        <w:tab/>
        <w:t xml:space="preserve">F. As </w:t>
      </w:r>
      <w:r w:rsidRPr="00C653A2">
        <w:rPr>
          <w:rFonts w:cs="Times New Roman"/>
          <w:i/>
          <w:iCs/>
          <w:noProof/>
          <w:szCs w:val="24"/>
        </w:rPr>
        <w:t>et al.</w:t>
      </w:r>
      <w:r w:rsidRPr="00C653A2">
        <w:rPr>
          <w:rFonts w:cs="Times New Roman"/>
          <w:noProof/>
          <w:szCs w:val="24"/>
        </w:rPr>
        <w:t xml:space="preserve">, “Design and Construction of a Smart Door Lock With an Embedded Spy-Camera,” </w:t>
      </w:r>
      <w:r w:rsidRPr="00C653A2">
        <w:rPr>
          <w:rFonts w:cs="Times New Roman"/>
          <w:i/>
          <w:iCs/>
          <w:noProof/>
          <w:szCs w:val="24"/>
        </w:rPr>
        <w:t>J. Multidiscip. Eng. Sci. Technol.</w:t>
      </w:r>
      <w:r w:rsidRPr="00C653A2">
        <w:rPr>
          <w:rFonts w:cs="Times New Roman"/>
          <w:noProof/>
          <w:szCs w:val="24"/>
        </w:rPr>
        <w:t>, vol. 8, no. October, pp. 2458–9403, 2021, [Online]. Available: https://www.researchgate.net/publication/354872757</w:t>
      </w:r>
    </w:p>
    <w:p w14:paraId="506452C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4]</w:t>
      </w:r>
      <w:r w:rsidRPr="00C653A2">
        <w:rPr>
          <w:rFonts w:cs="Times New Roman"/>
          <w:noProof/>
          <w:szCs w:val="24"/>
        </w:rPr>
        <w:tab/>
        <w:t xml:space="preserve">A. Jain, V. L. Kalyani, and B. Nogiya, “RFID and GSM Based Attendance Monitoring System using door locking / unlocking system and Its Hardware Implementation,” </w:t>
      </w:r>
      <w:r w:rsidRPr="00C653A2">
        <w:rPr>
          <w:rFonts w:cs="Times New Roman"/>
          <w:i/>
          <w:iCs/>
          <w:noProof/>
          <w:szCs w:val="24"/>
        </w:rPr>
        <w:t>J. Manag. Eng. Inf. Technol.</w:t>
      </w:r>
      <w:r w:rsidRPr="00C653A2">
        <w:rPr>
          <w:rFonts w:cs="Times New Roman"/>
          <w:noProof/>
          <w:szCs w:val="24"/>
        </w:rPr>
        <w:t>, vol. 2, no. 3, pp. 5–10, 2015.</w:t>
      </w:r>
    </w:p>
    <w:p w14:paraId="33C7BF8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5]</w:t>
      </w:r>
      <w:r w:rsidRPr="00C653A2">
        <w:rPr>
          <w:rFonts w:cs="Times New Roman"/>
          <w:noProof/>
          <w:szCs w:val="24"/>
        </w:rPr>
        <w:tab/>
        <w:t>M. Kasyful Anwar, “Perancangan Database IoT Berbasis Cloud dengan Restful API Cloud-Based IoT Database Design with Restful API,” vol. 20, no. 2, pp. 268–279, 2021.</w:t>
      </w:r>
    </w:p>
    <w:p w14:paraId="110BA33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6]</w:t>
      </w:r>
      <w:r w:rsidRPr="00C653A2">
        <w:rPr>
          <w:rFonts w:cs="Times New Roman"/>
          <w:noProof/>
          <w:szCs w:val="24"/>
        </w:rPr>
        <w:tab/>
        <w:t>S. Artikel, “Jurnal Nasional Teknologi dan Sistem Informasi Pembangunan Auto Backup SQL Database Server Menggunakan Raspberry Pi : Studi Kasus,” vol. 03, pp. 130–137, 2018.</w:t>
      </w:r>
    </w:p>
    <w:p w14:paraId="0680600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7]</w:t>
      </w:r>
      <w:r w:rsidRPr="00C653A2">
        <w:rPr>
          <w:rFonts w:cs="Times New Roman"/>
          <w:noProof/>
          <w:szCs w:val="24"/>
        </w:rPr>
        <w:tab/>
        <w:t xml:space="preserve">P. Simanjuntak, C. E. Suharyanto, and Jamilah, “Analisis Penggunaan Access Control List ( Acl ) Dalam Jaringan Komputer Di Kawasan,” </w:t>
      </w:r>
      <w:r w:rsidRPr="00C653A2">
        <w:rPr>
          <w:rFonts w:cs="Times New Roman"/>
          <w:i/>
          <w:iCs/>
          <w:noProof/>
          <w:szCs w:val="24"/>
        </w:rPr>
        <w:t>Isd</w:t>
      </w:r>
      <w:r w:rsidRPr="00C653A2">
        <w:rPr>
          <w:rFonts w:cs="Times New Roman"/>
          <w:noProof/>
          <w:szCs w:val="24"/>
        </w:rPr>
        <w:t>, vol. 2, no. 2, pp. 122–128, 2017.</w:t>
      </w:r>
    </w:p>
    <w:p w14:paraId="05F09C20"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8]</w:t>
      </w:r>
      <w:r w:rsidRPr="00C653A2">
        <w:rPr>
          <w:rFonts w:cs="Times New Roman"/>
          <w:noProof/>
          <w:szCs w:val="24"/>
        </w:rPr>
        <w:tab/>
        <w:t xml:space="preserve">Y. Efendi, “Internet Of Things (Iot) Sistem Pengendalian Lampu Menggunakan Raspberry Pi Berbasis Mobile,” </w:t>
      </w:r>
      <w:r w:rsidRPr="00C653A2">
        <w:rPr>
          <w:rFonts w:cs="Times New Roman"/>
          <w:i/>
          <w:iCs/>
          <w:noProof/>
          <w:szCs w:val="24"/>
        </w:rPr>
        <w:t>J. Ilm. Ilmu Komput.</w:t>
      </w:r>
      <w:r w:rsidRPr="00C653A2">
        <w:rPr>
          <w:rFonts w:cs="Times New Roman"/>
          <w:noProof/>
          <w:szCs w:val="24"/>
        </w:rPr>
        <w:t>, vol. 4, no. 2, pp. 21–27, 2018, doi: 10.35329/jiik.v4i2.41.</w:t>
      </w:r>
    </w:p>
    <w:p w14:paraId="7AA2383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9]</w:t>
      </w:r>
      <w:r w:rsidRPr="00C653A2">
        <w:rPr>
          <w:rFonts w:cs="Times New Roman"/>
          <w:noProof/>
          <w:szCs w:val="24"/>
        </w:rPr>
        <w:tab/>
        <w:t xml:space="preserve">R. F. Ramadhan and R. Mukhaiyar, “Penggunaan Database Mysql dengan </w:t>
      </w:r>
      <w:r w:rsidRPr="00C653A2">
        <w:rPr>
          <w:rFonts w:cs="Times New Roman"/>
          <w:noProof/>
          <w:szCs w:val="24"/>
        </w:rPr>
        <w:lastRenderedPageBreak/>
        <w:t>Interface PhpMyAdmin sebagai Pengontrolan Smarthome Berbasis Raspberry Pi,” vol. 1, no. 2, pp. 129–134, 2020.</w:t>
      </w:r>
    </w:p>
    <w:p w14:paraId="3C535F7C"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0]</w:t>
      </w:r>
      <w:r w:rsidRPr="00C653A2">
        <w:rPr>
          <w:rFonts w:cs="Times New Roman"/>
          <w:noProof/>
          <w:szCs w:val="24"/>
        </w:rPr>
        <w:tab/>
        <w:t xml:space="preserve">Nirsal, Rusmala, and Syafriadi, “Desain Dan Implementasi Sistem Pembelajaran Berbasis E-Learning Pada Sekolah Menengah Pertama Negeri 1 Pakue Tengah,” </w:t>
      </w:r>
      <w:r w:rsidRPr="00C653A2">
        <w:rPr>
          <w:rFonts w:cs="Times New Roman"/>
          <w:i/>
          <w:iCs/>
          <w:noProof/>
          <w:szCs w:val="24"/>
        </w:rPr>
        <w:t>J. Ilm. d’Computare</w:t>
      </w:r>
      <w:r w:rsidRPr="00C653A2">
        <w:rPr>
          <w:rFonts w:cs="Times New Roman"/>
          <w:noProof/>
          <w:szCs w:val="24"/>
        </w:rPr>
        <w:t>, vol. 10, pp. 30–37, 2020, [Online]. Available: http://www.elsevier.com/locate/scp</w:t>
      </w:r>
    </w:p>
    <w:p w14:paraId="6582F93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1]</w:t>
      </w:r>
      <w:r w:rsidRPr="00C653A2">
        <w:rPr>
          <w:rFonts w:cs="Times New Roman"/>
          <w:noProof/>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Cs w:val="24"/>
        </w:rPr>
        <w:t>J. InFact Sains dan Komput.</w:t>
      </w:r>
      <w:r w:rsidRPr="00C653A2">
        <w:rPr>
          <w:rFonts w:cs="Times New Roman"/>
          <w:noProof/>
          <w:szCs w:val="24"/>
        </w:rPr>
        <w:t>, vol. 7, no. 02, pp. 5–9, 2023.</w:t>
      </w:r>
    </w:p>
    <w:p w14:paraId="6CA0167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2]</w:t>
      </w:r>
      <w:r w:rsidRPr="00C653A2">
        <w:rPr>
          <w:rFonts w:cs="Times New Roman"/>
          <w:noProof/>
          <w:szCs w:val="24"/>
        </w:rPr>
        <w:tab/>
        <w:t>B. Robert and E. B. Brown, “Pengembangan Distro Ubuntu untuk Aplikasi Game Center,” no. 1, pp. 1–14, 2010.</w:t>
      </w:r>
    </w:p>
    <w:p w14:paraId="548A9863"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3]</w:t>
      </w:r>
      <w:r w:rsidRPr="00C653A2">
        <w:rPr>
          <w:rFonts w:cs="Times New Roman"/>
          <w:noProof/>
          <w:szCs w:val="24"/>
        </w:rPr>
        <w:tab/>
        <w:t>F. Nabawi and A. B. Susanto, “Perancangan Sistem Keamanan Server Linux Ubuntu 18 . 04 dengan Metode Ufw Firewall , Hardening , Chmod dan Chown pada UNUSIA Jakarta Abstrak Pendahuluan,” vol. 7, no. 4, 2022.</w:t>
      </w:r>
    </w:p>
    <w:p w14:paraId="640500F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4]</w:t>
      </w:r>
      <w:r w:rsidRPr="00C653A2">
        <w:rPr>
          <w:rFonts w:cs="Times New Roman"/>
          <w:noProof/>
          <w:szCs w:val="24"/>
        </w:rPr>
        <w:tab/>
        <w:t>A. Aziz and T. Tampati, “Analisis Web Server untuk Pengembangan Hosting Server Institusi : Pembandingan Kinerja Web Server Apache dengan Nginx,” vol. 1, no. 2, pp. 12–20, 2015.</w:t>
      </w:r>
    </w:p>
    <w:p w14:paraId="2F03700E"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5]</w:t>
      </w:r>
      <w:r w:rsidRPr="00C653A2">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31EE9EE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6]</w:t>
      </w:r>
      <w:r w:rsidRPr="00C653A2">
        <w:rPr>
          <w:rFonts w:cs="Times New Roman"/>
          <w:noProof/>
          <w:szCs w:val="24"/>
        </w:rPr>
        <w:tab/>
        <w:t xml:space="preserve">A. B. Warsito, A. Ananda, and D. Triyanjaya, “Penerapan Data JSON Untuk Mendukung Pengembangan Aplikasi Pada Perguruan Tinggi Dengan Teknik Restfull Dan Web Service,” </w:t>
      </w:r>
      <w:r w:rsidRPr="00C653A2">
        <w:rPr>
          <w:rFonts w:cs="Times New Roman"/>
          <w:i/>
          <w:iCs/>
          <w:noProof/>
          <w:szCs w:val="24"/>
        </w:rPr>
        <w:t>Technomedia J.</w:t>
      </w:r>
      <w:r w:rsidRPr="00C653A2">
        <w:rPr>
          <w:rFonts w:cs="Times New Roman"/>
          <w:noProof/>
          <w:szCs w:val="24"/>
        </w:rPr>
        <w:t>, vol. 2, no. 1, pp. 26–36, 2017, doi: 10.33050/tmj.v2i1.313.</w:t>
      </w:r>
    </w:p>
    <w:p w14:paraId="2A51F6C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7]</w:t>
      </w:r>
      <w:r w:rsidRPr="00C653A2">
        <w:rPr>
          <w:rFonts w:cs="Times New Roman"/>
          <w:noProof/>
          <w:szCs w:val="24"/>
        </w:rPr>
        <w:tab/>
        <w:t xml:space="preserve">S. Kosasi, I. D. Ayu, E. Yuliani, and G. Syarifudin, “Implementasi Arsitektur Model View Controller pada Website Toko Online Implementation of Model View Controller Architecture on Online Store </w:t>
      </w:r>
      <w:r w:rsidRPr="00C653A2">
        <w:rPr>
          <w:rFonts w:cs="Times New Roman"/>
          <w:noProof/>
          <w:szCs w:val="24"/>
        </w:rPr>
        <w:lastRenderedPageBreak/>
        <w:t>Website,” vol. 3, no. 2, pp. 135–150, 2021, doi: 10.30812/bite.v3i2.1566.</w:t>
      </w:r>
    </w:p>
    <w:p w14:paraId="25741BDD" w14:textId="116A98A3"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8]</w:t>
      </w:r>
      <w:r w:rsidRPr="00C653A2">
        <w:rPr>
          <w:rFonts w:cs="Times New Roman"/>
          <w:noProof/>
          <w:szCs w:val="24"/>
        </w:rPr>
        <w:tab/>
        <w:t xml:space="preserve">D. Purnama Sari and R. Wijanarko, “Implementasi Framework </w:t>
      </w:r>
      <w:r w:rsidR="005E72E0" w:rsidRPr="005E72E0">
        <w:rPr>
          <w:rFonts w:cs="Times New Roman"/>
          <w:noProof/>
          <w:szCs w:val="24"/>
        </w:rPr>
        <w:t>Laravel</w:t>
      </w:r>
      <w:r w:rsidRPr="00C653A2">
        <w:rPr>
          <w:rFonts w:cs="Times New Roman"/>
          <w:noProof/>
          <w:szCs w:val="24"/>
        </w:rPr>
        <w:t xml:space="preserve"> pada Sistem Informasi Penyewaan Kamera (Studi Kasus di Rumah Kamera Semarang),” </w:t>
      </w:r>
      <w:r w:rsidRPr="00C653A2">
        <w:rPr>
          <w:rFonts w:cs="Times New Roman"/>
          <w:i/>
          <w:iCs/>
          <w:noProof/>
          <w:szCs w:val="24"/>
        </w:rPr>
        <w:t>J. Inform. dan Rekayasa Perangkat Lunak</w:t>
      </w:r>
      <w:r w:rsidRPr="00C653A2">
        <w:rPr>
          <w:rFonts w:cs="Times New Roman"/>
          <w:noProof/>
          <w:szCs w:val="24"/>
        </w:rPr>
        <w:t>, vol. 2, no. 1, p. 32, 2020, doi: 10.36499/jinrpl.v2i1.3190.</w:t>
      </w:r>
    </w:p>
    <w:p w14:paraId="725DA74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9]</w:t>
      </w:r>
      <w:r w:rsidRPr="00C653A2">
        <w:rPr>
          <w:rFonts w:cs="Times New Roman"/>
          <w:noProof/>
          <w:szCs w:val="24"/>
        </w:rPr>
        <w:tab/>
        <w:t xml:space="preserve">A.-I. A.B., “Implementasi Teknologi Websocket dalam Pengembangan Sistem Berbagi Lokasi Berbasis Web,” </w:t>
      </w:r>
      <w:r w:rsidRPr="00C653A2">
        <w:rPr>
          <w:rFonts w:cs="Times New Roman"/>
          <w:i/>
          <w:iCs/>
          <w:noProof/>
          <w:szCs w:val="24"/>
        </w:rPr>
        <w:t>J. Pengemb. Teknol. Inf. dan Ilmu Komput.</w:t>
      </w:r>
      <w:r w:rsidRPr="00C653A2">
        <w:rPr>
          <w:rFonts w:cs="Times New Roman"/>
          <w:noProof/>
          <w:szCs w:val="24"/>
        </w:rPr>
        <w:t>, vol. 1, no. 9, pp. 950–959, 2017, [Online]. Available: http://j-ptiik.ub.ac.id</w:t>
      </w:r>
    </w:p>
    <w:p w14:paraId="0DE73F44" w14:textId="77777777" w:rsidR="00C653A2" w:rsidRPr="00C653A2" w:rsidRDefault="00C653A2" w:rsidP="00C653A2">
      <w:pPr>
        <w:widowControl w:val="0"/>
        <w:autoSpaceDE w:val="0"/>
        <w:autoSpaceDN w:val="0"/>
        <w:adjustRightInd w:val="0"/>
        <w:spacing w:after="120"/>
        <w:ind w:left="640" w:hanging="640"/>
        <w:rPr>
          <w:rFonts w:cs="Times New Roman"/>
          <w:noProof/>
        </w:rPr>
      </w:pPr>
      <w:r w:rsidRPr="00C653A2">
        <w:rPr>
          <w:rFonts w:cs="Times New Roman"/>
          <w:noProof/>
          <w:szCs w:val="24"/>
        </w:rPr>
        <w:t>[20]</w:t>
      </w:r>
      <w:r w:rsidRPr="00C653A2">
        <w:rPr>
          <w:rFonts w:cs="Times New Roman"/>
          <w:noProof/>
          <w:szCs w:val="24"/>
        </w:rPr>
        <w:tab/>
        <w:t xml:space="preserve">C. Asiminidis, G. Kokkonis, and S. Kontogiannis, “Database Systems Performance Evaluation for IoT Applications,” </w:t>
      </w:r>
      <w:r w:rsidRPr="00C653A2">
        <w:rPr>
          <w:rFonts w:cs="Times New Roman"/>
          <w:i/>
          <w:iCs/>
          <w:noProof/>
          <w:szCs w:val="24"/>
        </w:rPr>
        <w:t>SSRN Electron. J.</w:t>
      </w:r>
      <w:r w:rsidRPr="00C653A2">
        <w:rPr>
          <w:rFonts w:cs="Times New Roman"/>
          <w:noProof/>
          <w:szCs w:val="24"/>
        </w:rPr>
        <w:t>, no. November 2019, 2019, doi: 10.2139/ssrn.3360886.</w:t>
      </w:r>
    </w:p>
    <w:p w14:paraId="10BE9F81" w14:textId="004A6067" w:rsidR="00126E1A" w:rsidRDefault="00126E1A" w:rsidP="00C653A2">
      <w:pPr>
        <w:widowControl w:val="0"/>
        <w:autoSpaceDE w:val="0"/>
        <w:autoSpaceDN w:val="0"/>
        <w:adjustRightInd w:val="0"/>
        <w:spacing w:after="120"/>
        <w:ind w:left="640" w:hanging="640"/>
        <w:rPr>
          <w:lang w:val="en-US"/>
        </w:rPr>
      </w:pPr>
      <w:r>
        <w:rPr>
          <w:lang w:val="en-US"/>
        </w:rPr>
        <w:fldChar w:fldCharType="end"/>
      </w:r>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3033972C" w14:textId="77777777" w:rsidR="00506183" w:rsidRDefault="00506183" w:rsidP="002D6A66">
      <w:pPr>
        <w:keepNext/>
        <w:keepLines/>
        <w:spacing w:before="240"/>
        <w:contextualSpacing/>
        <w:jc w:val="center"/>
        <w:outlineLvl w:val="0"/>
        <w:rPr>
          <w:rFonts w:eastAsiaTheme="majorEastAsia" w:cs="Times New Roman"/>
          <w:b/>
          <w:bCs/>
          <w:sz w:val="28"/>
          <w:szCs w:val="28"/>
        </w:rPr>
        <w:sectPr w:rsidR="00506183" w:rsidSect="008615D2">
          <w:headerReference w:type="default" r:id="rId102"/>
          <w:headerReference w:type="first" r:id="rId103"/>
          <w:footerReference w:type="first" r:id="rId104"/>
          <w:pgSz w:w="11906" w:h="16838" w:code="9"/>
          <w:pgMar w:top="1701" w:right="1701" w:bottom="1701" w:left="1701" w:header="709" w:footer="709" w:gutter="567"/>
          <w:cols w:space="708"/>
          <w:titlePg/>
          <w:docGrid w:linePitch="360"/>
        </w:sectPr>
      </w:pPr>
      <w:bookmarkStart w:id="650" w:name="_Toc103266962"/>
      <w:bookmarkStart w:id="651" w:name="_Toc103480619"/>
      <w:bookmarkStart w:id="652" w:name="_Toc106612762"/>
      <w:bookmarkStart w:id="653" w:name="_Toc143523814"/>
    </w:p>
    <w:p w14:paraId="2DA417E7" w14:textId="1F5C3A41" w:rsidR="001452C6" w:rsidRDefault="001452C6" w:rsidP="002D6A66">
      <w:pPr>
        <w:keepNext/>
        <w:keepLines/>
        <w:spacing w:before="240"/>
        <w:contextualSpacing/>
        <w:jc w:val="center"/>
        <w:outlineLvl w:val="0"/>
        <w:rPr>
          <w:rFonts w:eastAsiaTheme="majorEastAsia" w:cs="Times New Roman"/>
          <w:b/>
          <w:bCs/>
          <w:sz w:val="28"/>
          <w:szCs w:val="28"/>
        </w:rPr>
      </w:pPr>
      <w:bookmarkStart w:id="654" w:name="_Toc144760124"/>
      <w:r w:rsidRPr="001452C6">
        <w:rPr>
          <w:rFonts w:eastAsiaTheme="majorEastAsia" w:cs="Times New Roman"/>
          <w:b/>
          <w:bCs/>
          <w:sz w:val="28"/>
          <w:szCs w:val="28"/>
        </w:rPr>
        <w:lastRenderedPageBreak/>
        <w:t>BIODATA MAHASISWA</w:t>
      </w:r>
      <w:bookmarkEnd w:id="650"/>
      <w:bookmarkEnd w:id="651"/>
      <w:bookmarkEnd w:id="652"/>
      <w:bookmarkEnd w:id="653"/>
      <w:bookmarkEnd w:id="654"/>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655" w:name="_Hlk135386089"/>
            <w:r w:rsidRPr="001452C6">
              <w:rPr>
                <w:rFonts w:cs="Times New Roman"/>
                <w:szCs w:val="24"/>
                <w:lang w:val="en-US"/>
              </w:rPr>
              <w:t>Muhammad Khoiril Wafi</w:t>
            </w:r>
            <w:bookmarkEnd w:id="655"/>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009D659F" w:rsidR="00FA0B4A" w:rsidRPr="001452C6" w:rsidRDefault="00FA0B4A" w:rsidP="002D6A66">
            <w:pPr>
              <w:contextualSpacing/>
              <w:rPr>
                <w:rFonts w:cs="Times New Roman"/>
                <w:szCs w:val="24"/>
              </w:rPr>
            </w:pPr>
            <w:r>
              <w:rPr>
                <w:rFonts w:cs="Times New Roman"/>
                <w:szCs w:val="24"/>
              </w:rPr>
              <w:t xml:space="preserve">Alamat </w:t>
            </w:r>
            <w:r w:rsidR="00C00735">
              <w:rPr>
                <w:rFonts w:cs="Times New Roman"/>
                <w:szCs w:val="24"/>
              </w:rPr>
              <w:t>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F630F0" w:rsidP="002D6A66">
            <w:pPr>
              <w:contextualSpacing/>
              <w:rPr>
                <w:rFonts w:eastAsia="Times New Roman" w:cs="Times New Roman"/>
                <w:szCs w:val="24"/>
                <w:lang w:val="en-US" w:eastAsia="id-ID"/>
              </w:rPr>
            </w:pPr>
            <w:hyperlink r:id="rId106"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31E18AD2" w:rsidR="00FA0B4A" w:rsidRDefault="00880CC1" w:rsidP="002D6A66">
            <w:pPr>
              <w:contextualSpacing/>
              <w:rPr>
                <w:rFonts w:cs="Times New Roman"/>
                <w:szCs w:val="24"/>
              </w:rPr>
            </w:pPr>
            <w:r>
              <w:rPr>
                <w:rFonts w:cs="Times New Roman"/>
                <w:szCs w:val="24"/>
              </w:rPr>
              <w:t>3.54</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452C6" w:rsidRPr="001452C6" w14:paraId="59952464" w14:textId="77777777" w:rsidTr="00E778C8">
        <w:tc>
          <w:tcPr>
            <w:tcW w:w="3963" w:type="dxa"/>
            <w:tcBorders>
              <w:top w:val="single" w:sz="4" w:space="0" w:color="auto"/>
              <w:bottom w:val="single" w:sz="4" w:space="0" w:color="auto"/>
            </w:tcBorders>
          </w:tcPr>
          <w:p w14:paraId="610DACD9" w14:textId="77777777" w:rsidR="001452C6" w:rsidRPr="001452C6" w:rsidRDefault="001452C6" w:rsidP="008679F4">
            <w:pPr>
              <w:spacing w:before="120"/>
              <w:jc w:val="center"/>
              <w:rPr>
                <w:rFonts w:cs="Times New Roman"/>
                <w:b/>
                <w:bCs/>
                <w:szCs w:val="24"/>
              </w:rPr>
            </w:pPr>
            <w:r w:rsidRPr="001452C6">
              <w:rPr>
                <w:rFonts w:cs="Times New Roman"/>
                <w:b/>
                <w:bCs/>
                <w:szCs w:val="24"/>
              </w:rPr>
              <w:t>Nama pengalaman / prestasi</w:t>
            </w:r>
          </w:p>
        </w:tc>
        <w:tc>
          <w:tcPr>
            <w:tcW w:w="3964" w:type="dxa"/>
            <w:tcBorders>
              <w:top w:val="single" w:sz="4" w:space="0" w:color="auto"/>
              <w:bottom w:val="single" w:sz="4" w:space="0" w:color="auto"/>
            </w:tcBorders>
          </w:tcPr>
          <w:p w14:paraId="64ACF08C" w14:textId="77777777" w:rsidR="001452C6" w:rsidRPr="001452C6" w:rsidRDefault="001452C6" w:rsidP="008679F4">
            <w:pPr>
              <w:spacing w:before="120"/>
              <w:jc w:val="center"/>
              <w:rPr>
                <w:rFonts w:cs="Times New Roman"/>
                <w:b/>
                <w:bCs/>
                <w:szCs w:val="24"/>
              </w:rPr>
            </w:pPr>
            <w:r w:rsidRPr="001452C6">
              <w:rPr>
                <w:rFonts w:cs="Times New Roman"/>
                <w:b/>
                <w:bCs/>
                <w:szCs w:val="24"/>
              </w:rPr>
              <w:t>Tahun</w:t>
            </w:r>
          </w:p>
        </w:tc>
      </w:tr>
      <w:tr w:rsidR="001452C6" w:rsidRPr="001452C6" w14:paraId="3863B0DE" w14:textId="77777777" w:rsidTr="00E778C8">
        <w:tc>
          <w:tcPr>
            <w:tcW w:w="3963" w:type="dxa"/>
            <w:tcBorders>
              <w:top w:val="single" w:sz="4" w:space="0" w:color="auto"/>
            </w:tcBorders>
          </w:tcPr>
          <w:p w14:paraId="49A201FE" w14:textId="4B00F1B8" w:rsidR="001452C6" w:rsidRPr="001452C6" w:rsidRDefault="008679F4" w:rsidP="00E778C8">
            <w:pPr>
              <w:spacing w:before="120"/>
              <w:jc w:val="center"/>
              <w:rPr>
                <w:rFonts w:cs="Times New Roman"/>
                <w:szCs w:val="24"/>
              </w:rPr>
            </w:pPr>
            <w:r>
              <w:rPr>
                <w:rFonts w:cs="Times New Roman"/>
                <w:szCs w:val="24"/>
              </w:rPr>
              <w:t>Sertifikasi Huawei Datacom</w:t>
            </w:r>
          </w:p>
        </w:tc>
        <w:tc>
          <w:tcPr>
            <w:tcW w:w="3964" w:type="dxa"/>
            <w:tcBorders>
              <w:top w:val="single" w:sz="4" w:space="0" w:color="auto"/>
            </w:tcBorders>
          </w:tcPr>
          <w:p w14:paraId="67335C2A" w14:textId="63D7613C" w:rsidR="001452C6" w:rsidRPr="001452C6" w:rsidRDefault="008679F4" w:rsidP="008679F4">
            <w:pPr>
              <w:spacing w:before="120"/>
              <w:jc w:val="center"/>
              <w:rPr>
                <w:rFonts w:cs="Times New Roman"/>
                <w:szCs w:val="24"/>
              </w:rPr>
            </w:pPr>
            <w:r>
              <w:rPr>
                <w:rFonts w:cs="Times New Roman"/>
                <w:szCs w:val="24"/>
              </w:rPr>
              <w:t>2021</w:t>
            </w:r>
          </w:p>
        </w:tc>
      </w:tr>
      <w:tr w:rsidR="001452C6" w:rsidRPr="001452C6" w14:paraId="737A6F0F" w14:textId="77777777" w:rsidTr="00E778C8">
        <w:tc>
          <w:tcPr>
            <w:tcW w:w="3963" w:type="dxa"/>
            <w:tcBorders>
              <w:bottom w:val="single" w:sz="4" w:space="0" w:color="auto"/>
            </w:tcBorders>
          </w:tcPr>
          <w:p w14:paraId="638506EB" w14:textId="199805F4" w:rsidR="001452C6" w:rsidRPr="001452C6" w:rsidRDefault="008679F4" w:rsidP="00E778C8">
            <w:pPr>
              <w:spacing w:before="120"/>
              <w:jc w:val="center"/>
              <w:rPr>
                <w:rFonts w:cs="Times New Roman"/>
                <w:szCs w:val="24"/>
              </w:rPr>
            </w:pPr>
            <w:r>
              <w:rPr>
                <w:rFonts w:cs="Times New Roman"/>
                <w:szCs w:val="24"/>
              </w:rPr>
              <w:t>Kerja Praktek Kominfo Demak</w:t>
            </w:r>
          </w:p>
        </w:tc>
        <w:tc>
          <w:tcPr>
            <w:tcW w:w="3964" w:type="dxa"/>
            <w:tcBorders>
              <w:bottom w:val="single" w:sz="4" w:space="0" w:color="auto"/>
            </w:tcBorders>
          </w:tcPr>
          <w:p w14:paraId="01675026" w14:textId="4531D6F2" w:rsidR="001452C6" w:rsidRPr="001452C6" w:rsidRDefault="008679F4" w:rsidP="008679F4">
            <w:pPr>
              <w:spacing w:before="120"/>
              <w:jc w:val="center"/>
              <w:rPr>
                <w:rFonts w:cs="Times New Roman"/>
                <w:szCs w:val="24"/>
              </w:rPr>
            </w:pPr>
            <w:r>
              <w:rPr>
                <w:rFonts w:cs="Times New Roman"/>
                <w:szCs w:val="24"/>
              </w:rPr>
              <w:t>2022</w:t>
            </w:r>
          </w:p>
        </w:tc>
      </w:tr>
    </w:tbl>
    <w:p w14:paraId="712641AF" w14:textId="3F15C449"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4118027B" w14:textId="77777777" w:rsidR="00356D77" w:rsidRDefault="00356D77" w:rsidP="002D6A66">
      <w:pPr>
        <w:tabs>
          <w:tab w:val="left" w:pos="5529"/>
        </w:tabs>
        <w:spacing w:before="600"/>
        <w:contextualSpacing/>
        <w:rPr>
          <w:rFonts w:cs="Times New Roman"/>
          <w:szCs w:val="24"/>
        </w:rPr>
      </w:pPr>
    </w:p>
    <w:p w14:paraId="57FA4FE7" w14:textId="41F0072E" w:rsidR="001452C6" w:rsidRDefault="00806486" w:rsidP="00356D77">
      <w:pPr>
        <w:tabs>
          <w:tab w:val="left" w:pos="4962"/>
        </w:tabs>
        <w:spacing w:before="600"/>
        <w:contextualSpacing/>
        <w:rPr>
          <w:rFonts w:cs="Times New Roman"/>
          <w:szCs w:val="24"/>
        </w:rPr>
      </w:pPr>
      <w:r>
        <w:rPr>
          <w:rFonts w:cs="Times New Roman"/>
          <w:szCs w:val="24"/>
        </w:rPr>
        <w:tab/>
        <w:t>Semarang, 8</w:t>
      </w:r>
      <w:r w:rsidR="00356D77">
        <w:rPr>
          <w:rFonts w:cs="Times New Roman"/>
          <w:szCs w:val="24"/>
        </w:rPr>
        <w:t xml:space="preserve"> September</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203C079F" w:rsidR="006E1D19" w:rsidRDefault="00356D77" w:rsidP="00356D77">
      <w:pPr>
        <w:tabs>
          <w:tab w:val="left" w:pos="4962"/>
        </w:tabs>
        <w:spacing w:before="600"/>
        <w:contextualSpacing/>
        <w:rPr>
          <w:rFonts w:cs="Times New Roman"/>
          <w:szCs w:val="24"/>
        </w:rPr>
      </w:pPr>
      <w:r>
        <w:rPr>
          <w:rFonts w:cs="Times New Roman"/>
          <w:szCs w:val="24"/>
        </w:rPr>
        <w:tab/>
      </w:r>
      <w:r w:rsidR="006E1D19">
        <w:rPr>
          <w:rFonts w:cs="Times New Roman"/>
          <w:szCs w:val="24"/>
        </w:rPr>
        <w:t>(Muhammad Khoiril Wafi)</w:t>
      </w:r>
    </w:p>
    <w:p w14:paraId="3387EF60" w14:textId="6167448D" w:rsidR="00A60F84" w:rsidRDefault="006E1D19" w:rsidP="001677F5">
      <w:pPr>
        <w:tabs>
          <w:tab w:val="left" w:pos="5529"/>
        </w:tabs>
        <w:spacing w:before="600"/>
        <w:ind w:left="4962"/>
        <w:contextualSpacing/>
        <w:rPr>
          <w:rFonts w:cs="Times New Roman"/>
          <w:szCs w:val="24"/>
        </w:rPr>
      </w:pPr>
      <w:r>
        <w:rPr>
          <w:rFonts w:cs="Times New Roman"/>
          <w:szCs w:val="24"/>
        </w:rPr>
        <w:t>NIM. 21060119140133</w:t>
      </w:r>
    </w:p>
    <w:p w14:paraId="5B04C971"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8615D2">
          <w:pgSz w:w="11906" w:h="16838" w:code="9"/>
          <w:pgMar w:top="1701" w:right="1701" w:bottom="1701" w:left="1701" w:header="709" w:footer="709" w:gutter="567"/>
          <w:cols w:space="708"/>
          <w:titlePg/>
          <w:docGrid w:linePitch="360"/>
        </w:sectPr>
      </w:pPr>
      <w:bookmarkStart w:id="656" w:name="_Toc106612764"/>
      <w:bookmarkStart w:id="657" w:name="_Toc143523815"/>
    </w:p>
    <w:p w14:paraId="00922AA6" w14:textId="10C7C608" w:rsidR="00A60F84" w:rsidRPr="001D2831" w:rsidRDefault="00A60F84" w:rsidP="002D6A66">
      <w:pPr>
        <w:keepNext/>
        <w:keepLines/>
        <w:contextualSpacing/>
        <w:jc w:val="center"/>
        <w:outlineLvl w:val="0"/>
        <w:rPr>
          <w:rFonts w:eastAsia="Times New Roman" w:cs="Times New Roman"/>
          <w:b/>
          <w:sz w:val="28"/>
          <w:szCs w:val="32"/>
          <w:lang w:val="en-US"/>
        </w:rPr>
      </w:pPr>
      <w:bookmarkStart w:id="658" w:name="_Toc144760125"/>
      <w:r w:rsidRPr="001D2831">
        <w:rPr>
          <w:rFonts w:eastAsia="Times New Roman" w:cs="Times New Roman"/>
          <w:b/>
          <w:sz w:val="28"/>
          <w:szCs w:val="32"/>
          <w:lang w:val="en-US"/>
        </w:rPr>
        <w:lastRenderedPageBreak/>
        <w:t xml:space="preserve">LAMPIRAN </w:t>
      </w:r>
      <w:bookmarkEnd w:id="656"/>
      <w:r>
        <w:rPr>
          <w:rFonts w:eastAsia="Times New Roman" w:cs="Times New Roman"/>
          <w:b/>
          <w:sz w:val="28"/>
          <w:szCs w:val="32"/>
          <w:lang w:val="en-US"/>
        </w:rPr>
        <w:t>A</w:t>
      </w:r>
      <w:bookmarkEnd w:id="657"/>
      <w:bookmarkEnd w:id="658"/>
    </w:p>
    <w:p w14:paraId="027AC00E" w14:textId="7CDD974F" w:rsidR="00A60F84" w:rsidRDefault="00625396" w:rsidP="002D6A66">
      <w:pPr>
        <w:spacing w:before="120"/>
        <w:contextualSpacing/>
        <w:jc w:val="center"/>
        <w:rPr>
          <w:rFonts w:eastAsia="Calibri" w:cs="Arial"/>
          <w:b/>
          <w:bCs/>
          <w:lang w:val="en-US"/>
        </w:rPr>
      </w:pPr>
      <w:r>
        <w:rPr>
          <w:rFonts w:eastAsia="Calibri" w:cs="Arial"/>
          <w:b/>
          <w:bCs/>
          <w:lang w:val="en-US"/>
        </w:rPr>
        <w:t>SERVER</w:t>
      </w:r>
    </w:p>
    <w:p w14:paraId="290340E7" w14:textId="77777777" w:rsidR="00625396" w:rsidRDefault="00625396" w:rsidP="002D6A66">
      <w:pPr>
        <w:spacing w:before="120"/>
        <w:contextualSpacing/>
        <w:jc w:val="center"/>
        <w:rPr>
          <w:rFonts w:eastAsia="Calibri" w:cs="Arial"/>
          <w:b/>
          <w:bCs/>
          <w:lang w:val="en-US"/>
        </w:rPr>
      </w:pPr>
    </w:p>
    <w:p w14:paraId="5C02B725" w14:textId="5F40C8B6" w:rsidR="00625396" w:rsidRDefault="00625396" w:rsidP="002D6A66">
      <w:pPr>
        <w:spacing w:before="120"/>
        <w:contextualSpacing/>
        <w:jc w:val="center"/>
        <w:rPr>
          <w:rFonts w:eastAsia="Calibri" w:cs="Arial"/>
          <w:b/>
          <w:bCs/>
          <w:lang w:val="en-US"/>
        </w:rPr>
      </w:pPr>
      <w:r>
        <w:rPr>
          <w:noProof/>
          <w:lang w:val="en-US"/>
        </w:rPr>
        <w:drawing>
          <wp:inline distT="0" distB="0" distL="0" distR="0" wp14:anchorId="5360D657" wp14:editId="0B052CDC">
            <wp:extent cx="5039995" cy="2833382"/>
            <wp:effectExtent l="0" t="0" r="825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039995" cy="2833382"/>
                    </a:xfrm>
                    <a:prstGeom prst="rect">
                      <a:avLst/>
                    </a:prstGeom>
                  </pic:spPr>
                </pic:pic>
              </a:graphicData>
            </a:graphic>
          </wp:inline>
        </w:drawing>
      </w:r>
    </w:p>
    <w:p w14:paraId="6BA4DFBE" w14:textId="68922D1B" w:rsidR="00625396" w:rsidRDefault="00625396" w:rsidP="002D6A66">
      <w:pPr>
        <w:spacing w:before="120"/>
        <w:contextualSpacing/>
        <w:jc w:val="center"/>
        <w:rPr>
          <w:rFonts w:eastAsia="Calibri" w:cs="Arial"/>
          <w:bCs/>
          <w:lang w:val="en-US"/>
        </w:rPr>
      </w:pPr>
      <w:r>
        <w:rPr>
          <w:rFonts w:eastAsia="Calibri" w:cs="Arial"/>
          <w:b/>
          <w:bCs/>
          <w:lang w:val="en-US"/>
        </w:rPr>
        <w:t xml:space="preserve">Gambar 1. </w:t>
      </w:r>
      <w:r>
        <w:rPr>
          <w:rFonts w:eastAsia="Calibri" w:cs="Arial"/>
          <w:bCs/>
          <w:lang w:val="en-US"/>
        </w:rPr>
        <w:t>Tampilan Dashboard VPS</w:t>
      </w:r>
    </w:p>
    <w:p w14:paraId="3D4704DB" w14:textId="77777777" w:rsidR="00625396" w:rsidRPr="00625396" w:rsidRDefault="00625396" w:rsidP="002D6A66">
      <w:pPr>
        <w:spacing w:before="120"/>
        <w:contextualSpacing/>
        <w:jc w:val="center"/>
        <w:rPr>
          <w:rFonts w:eastAsia="Calibri" w:cs="Arial"/>
          <w:bCs/>
          <w:lang w:val="en-US"/>
        </w:rPr>
      </w:pPr>
    </w:p>
    <w:p w14:paraId="6096BCD3" w14:textId="287792DB" w:rsidR="00625396" w:rsidRDefault="00625396" w:rsidP="002D6A66">
      <w:pPr>
        <w:spacing w:before="120"/>
        <w:contextualSpacing/>
        <w:jc w:val="center"/>
        <w:rPr>
          <w:rFonts w:eastAsia="Calibri" w:cs="Arial"/>
          <w:b/>
          <w:bCs/>
          <w:lang w:val="en-US"/>
        </w:rPr>
      </w:pPr>
      <w:r>
        <w:rPr>
          <w:noProof/>
          <w:lang w:val="en-US"/>
        </w:rPr>
        <w:drawing>
          <wp:inline distT="0" distB="0" distL="0" distR="0" wp14:anchorId="0E49B5A0" wp14:editId="43569527">
            <wp:extent cx="5039995" cy="2833382"/>
            <wp:effectExtent l="0" t="0" r="8255"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039995" cy="2833382"/>
                    </a:xfrm>
                    <a:prstGeom prst="rect">
                      <a:avLst/>
                    </a:prstGeom>
                  </pic:spPr>
                </pic:pic>
              </a:graphicData>
            </a:graphic>
          </wp:inline>
        </w:drawing>
      </w:r>
    </w:p>
    <w:p w14:paraId="4AD9660F" w14:textId="10FDAB1D" w:rsidR="00625396" w:rsidRPr="00625396" w:rsidRDefault="00625396" w:rsidP="002D6A66">
      <w:pPr>
        <w:spacing w:before="120"/>
        <w:contextualSpacing/>
        <w:jc w:val="center"/>
        <w:rPr>
          <w:rFonts w:eastAsia="Calibri" w:cs="Arial"/>
          <w:bCs/>
          <w:lang w:val="en-US"/>
        </w:rPr>
      </w:pPr>
      <w:r>
        <w:rPr>
          <w:rFonts w:eastAsia="Calibri" w:cs="Arial"/>
          <w:b/>
          <w:bCs/>
          <w:lang w:val="en-US"/>
        </w:rPr>
        <w:t xml:space="preserve">Gambar 2. </w:t>
      </w:r>
      <w:r>
        <w:rPr>
          <w:rFonts w:eastAsia="Calibri" w:cs="Arial"/>
          <w:bCs/>
          <w:lang w:val="en-US"/>
        </w:rPr>
        <w:t>Tampilan Server Aktif</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86143C8" w14:textId="77777777" w:rsidR="00BA50A3" w:rsidRDefault="00BA50A3" w:rsidP="00E967A0">
      <w:pPr>
        <w:keepNext/>
        <w:keepLines/>
        <w:contextualSpacing/>
        <w:jc w:val="center"/>
        <w:outlineLvl w:val="0"/>
        <w:rPr>
          <w:rFonts w:eastAsia="Times New Roman" w:cs="Times New Roman"/>
          <w:b/>
          <w:sz w:val="28"/>
          <w:szCs w:val="32"/>
          <w:lang w:val="en-US"/>
        </w:rPr>
        <w:sectPr w:rsidR="00BA50A3" w:rsidSect="008615D2">
          <w:headerReference w:type="default" r:id="rId109"/>
          <w:footerReference w:type="first" r:id="rId110"/>
          <w:pgSz w:w="11906" w:h="16838" w:code="9"/>
          <w:pgMar w:top="1701" w:right="1701" w:bottom="1701" w:left="1701" w:header="709" w:footer="709" w:gutter="567"/>
          <w:cols w:space="708"/>
          <w:titlePg/>
          <w:docGrid w:linePitch="360"/>
        </w:sectPr>
      </w:pPr>
      <w:bookmarkStart w:id="659" w:name="_Toc143523816"/>
    </w:p>
    <w:p w14:paraId="578A9F61" w14:textId="61B0D827" w:rsidR="00E967A0" w:rsidRPr="001D2831" w:rsidRDefault="00E967A0" w:rsidP="00E967A0">
      <w:pPr>
        <w:keepNext/>
        <w:keepLines/>
        <w:contextualSpacing/>
        <w:jc w:val="center"/>
        <w:outlineLvl w:val="0"/>
        <w:rPr>
          <w:rFonts w:eastAsia="Times New Roman" w:cs="Times New Roman"/>
          <w:b/>
          <w:sz w:val="28"/>
          <w:szCs w:val="32"/>
          <w:lang w:val="en-US"/>
        </w:rPr>
      </w:pPr>
      <w:bookmarkStart w:id="660" w:name="_Toc144760126"/>
      <w:r w:rsidRPr="001D2831">
        <w:rPr>
          <w:rFonts w:eastAsia="Times New Roman" w:cs="Times New Roman"/>
          <w:b/>
          <w:sz w:val="28"/>
          <w:szCs w:val="32"/>
          <w:lang w:val="en-US"/>
        </w:rPr>
        <w:lastRenderedPageBreak/>
        <w:t xml:space="preserve">LAMPIRAN </w:t>
      </w:r>
      <w:r>
        <w:rPr>
          <w:rFonts w:eastAsia="Times New Roman" w:cs="Times New Roman"/>
          <w:b/>
          <w:sz w:val="28"/>
          <w:szCs w:val="32"/>
          <w:lang w:val="en-US"/>
        </w:rPr>
        <w:t>B</w:t>
      </w:r>
      <w:bookmarkEnd w:id="659"/>
      <w:bookmarkEnd w:id="660"/>
    </w:p>
    <w:p w14:paraId="5E618DB0" w14:textId="1805D317" w:rsidR="00A60F84" w:rsidRDefault="00590D62" w:rsidP="00E967A0">
      <w:pPr>
        <w:contextualSpacing/>
        <w:jc w:val="center"/>
        <w:rPr>
          <w:rFonts w:eastAsia="Calibri" w:cs="Arial"/>
          <w:b/>
          <w:bCs/>
          <w:lang w:val="en-US"/>
        </w:rPr>
      </w:pPr>
      <w:r>
        <w:rPr>
          <w:rFonts w:eastAsia="Calibri" w:cs="Arial"/>
          <w:b/>
          <w:bCs/>
          <w:lang w:val="en-US"/>
        </w:rPr>
        <w:t xml:space="preserve">KODE </w:t>
      </w:r>
      <w:r w:rsidR="00E967A0">
        <w:rPr>
          <w:rFonts w:eastAsia="Calibri" w:cs="Arial"/>
          <w:b/>
          <w:bCs/>
          <w:lang w:val="en-US"/>
        </w:rPr>
        <w:t>PROGRAM</w:t>
      </w:r>
    </w:p>
    <w:p w14:paraId="30EF45B7" w14:textId="77777777" w:rsidR="00E967A0" w:rsidRDefault="00E967A0" w:rsidP="00E967A0">
      <w:pPr>
        <w:contextualSpacing/>
        <w:jc w:val="center"/>
        <w:rPr>
          <w:rFonts w:eastAsia="Calibri" w:cs="Arial"/>
          <w:b/>
          <w:bCs/>
          <w:lang w:val="en-US"/>
        </w:rPr>
      </w:pPr>
    </w:p>
    <w:p w14:paraId="34F49280" w14:textId="468B98F5" w:rsidR="00E967A0" w:rsidRDefault="00E967A0" w:rsidP="006247DA">
      <w:pPr>
        <w:pStyle w:val="ListParagraph"/>
        <w:numPr>
          <w:ilvl w:val="2"/>
          <w:numId w:val="2"/>
        </w:numPr>
        <w:ind w:left="284" w:hanging="284"/>
      </w:pPr>
      <w:r>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69E68D9B"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w:t>
            </w:r>
            <w:r w:rsidR="00780C9B" w:rsidRPr="00780C9B">
              <w:rPr>
                <w:rFonts w:ascii="Courier New" w:hAnsi="Courier New" w:cs="Courier New"/>
                <w:i/>
                <w:sz w:val="20"/>
                <w:szCs w:val="20"/>
              </w:rPr>
              <w:t>email</w:t>
            </w:r>
            <w:r w:rsidRPr="006D3BBD">
              <w:rPr>
                <w:rFonts w:ascii="Courier New" w:hAnsi="Courier New" w:cs="Courier New"/>
                <w:sz w:val="20"/>
                <w:szCs w:val="20"/>
              </w:rPr>
              <w:t>')-&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663A0350"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w:t>
            </w:r>
            <w:r w:rsidR="00780C9B" w:rsidRPr="00780C9B">
              <w:rPr>
                <w:rFonts w:ascii="Courier New" w:hAnsi="Courier New" w:cs="Courier New"/>
                <w:i/>
                <w:sz w:val="20"/>
                <w:szCs w:val="20"/>
              </w:rPr>
              <w:t>email</w:t>
            </w:r>
            <w:r w:rsidRPr="006D3BBD">
              <w:rPr>
                <w:rFonts w:ascii="Courier New" w:hAnsi="Courier New" w:cs="Courier New"/>
                <w:sz w:val="20"/>
                <w:szCs w:val="20"/>
              </w:rPr>
              <w:t>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0185A19" w14:textId="77777777" w:rsidR="00367564" w:rsidRDefault="00367564" w:rsidP="00367564">
            <w:pPr>
              <w:spacing w:before="120" w:line="240" w:lineRule="auto"/>
              <w:ind w:left="175"/>
              <w:contextualSpacing/>
              <w:rPr>
                <w:rFonts w:ascii="Courier New" w:hAnsi="Courier New" w:cs="Courier New"/>
                <w:sz w:val="20"/>
                <w:szCs w:val="20"/>
              </w:rPr>
            </w:pPr>
          </w:p>
          <w:p w14:paraId="37820C87" w14:textId="77777777" w:rsidR="00D80046" w:rsidRDefault="00D80046" w:rsidP="00367564">
            <w:pPr>
              <w:spacing w:before="120" w:line="240" w:lineRule="auto"/>
              <w:ind w:left="175"/>
              <w:contextualSpacing/>
              <w:rPr>
                <w:rFonts w:ascii="Courier New" w:hAnsi="Courier New" w:cs="Courier New"/>
                <w:sz w:val="20"/>
                <w:szCs w:val="20"/>
              </w:rPr>
            </w:pPr>
          </w:p>
          <w:p w14:paraId="1327699E" w14:textId="77777777" w:rsidR="00D80046" w:rsidRDefault="00D80046" w:rsidP="00367564">
            <w:pPr>
              <w:spacing w:before="120" w:line="240" w:lineRule="auto"/>
              <w:ind w:left="175"/>
              <w:contextualSpacing/>
              <w:rPr>
                <w:rFonts w:ascii="Courier New" w:hAnsi="Courier New" w:cs="Courier New"/>
                <w:sz w:val="20"/>
                <w:szCs w:val="20"/>
              </w:rPr>
            </w:pPr>
          </w:p>
          <w:p w14:paraId="6A0B8C51" w14:textId="77777777" w:rsidR="00D80046" w:rsidRDefault="00D80046" w:rsidP="00367564">
            <w:pPr>
              <w:spacing w:before="120" w:line="240" w:lineRule="auto"/>
              <w:ind w:left="175"/>
              <w:contextualSpacing/>
              <w:rPr>
                <w:rFonts w:ascii="Courier New" w:hAnsi="Courier New" w:cs="Courier New"/>
                <w:sz w:val="20"/>
                <w:szCs w:val="20"/>
              </w:rPr>
            </w:pPr>
          </w:p>
          <w:p w14:paraId="5812E8EC" w14:textId="77777777" w:rsidR="00D80046" w:rsidRDefault="00D80046" w:rsidP="00367564">
            <w:pPr>
              <w:spacing w:before="120" w:line="240" w:lineRule="auto"/>
              <w:ind w:left="175"/>
              <w:contextualSpacing/>
              <w:rPr>
                <w:rFonts w:ascii="Courier New" w:hAnsi="Courier New" w:cs="Courier New"/>
                <w:sz w:val="20"/>
                <w:szCs w:val="20"/>
              </w:rPr>
            </w:pPr>
          </w:p>
          <w:p w14:paraId="687E9C58" w14:textId="77777777" w:rsidR="00D80046" w:rsidRDefault="00D80046" w:rsidP="00367564">
            <w:pPr>
              <w:spacing w:before="120" w:line="240" w:lineRule="auto"/>
              <w:ind w:left="175"/>
              <w:contextualSpacing/>
              <w:rPr>
                <w:rFonts w:ascii="Courier New" w:hAnsi="Courier New" w:cs="Courier New"/>
                <w:sz w:val="20"/>
                <w:szCs w:val="20"/>
              </w:rPr>
            </w:pPr>
          </w:p>
          <w:p w14:paraId="5C40CA69" w14:textId="77777777" w:rsidR="00D80046" w:rsidRDefault="00D80046" w:rsidP="00367564">
            <w:pPr>
              <w:spacing w:before="120" w:line="240" w:lineRule="auto"/>
              <w:ind w:left="175"/>
              <w:contextualSpacing/>
              <w:rPr>
                <w:rFonts w:ascii="Courier New" w:hAnsi="Courier New" w:cs="Courier New"/>
                <w:sz w:val="20"/>
                <w:szCs w:val="20"/>
              </w:rPr>
            </w:pPr>
          </w:p>
          <w:p w14:paraId="3CA2144F" w14:textId="77777777" w:rsidR="00D80046" w:rsidRDefault="00D80046" w:rsidP="00367564">
            <w:pPr>
              <w:spacing w:before="120" w:line="240" w:lineRule="auto"/>
              <w:ind w:left="175"/>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352FB0A2" w14:textId="77777777"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3CAFDE98" w14:textId="77777777" w:rsidR="00E83F2F" w:rsidRDefault="00E83F2F" w:rsidP="00221198">
            <w:pPr>
              <w:spacing w:before="120" w:line="240" w:lineRule="auto"/>
              <w:ind w:left="175"/>
              <w:contextualSpacing/>
              <w:rPr>
                <w:rFonts w:ascii="Courier New" w:hAnsi="Courier New" w:cs="Courier New"/>
                <w:sz w:val="20"/>
                <w:szCs w:val="20"/>
              </w:rPr>
            </w:pPr>
          </w:p>
          <w:p w14:paraId="41FB3334" w14:textId="77777777" w:rsidR="00E83F2F" w:rsidRDefault="00E83F2F" w:rsidP="00221198">
            <w:pPr>
              <w:spacing w:before="120" w:line="240" w:lineRule="auto"/>
              <w:ind w:left="175"/>
              <w:contextualSpacing/>
              <w:rPr>
                <w:rFonts w:ascii="Courier New" w:hAnsi="Courier New" w:cs="Courier New"/>
                <w:sz w:val="20"/>
                <w:szCs w:val="20"/>
              </w:rPr>
            </w:pPr>
          </w:p>
          <w:p w14:paraId="5CE81E64" w14:textId="77777777" w:rsidR="00E83F2F" w:rsidRDefault="00E83F2F" w:rsidP="00221198">
            <w:pPr>
              <w:spacing w:before="120" w:line="240" w:lineRule="auto"/>
              <w:ind w:left="175"/>
              <w:contextualSpacing/>
              <w:rPr>
                <w:rFonts w:ascii="Courier New" w:hAnsi="Courier New" w:cs="Courier New"/>
                <w:sz w:val="20"/>
                <w:szCs w:val="20"/>
              </w:rPr>
            </w:pPr>
          </w:p>
          <w:p w14:paraId="6B3356B8" w14:textId="77777777" w:rsidR="00D80046" w:rsidRPr="00221198" w:rsidRDefault="00D80046" w:rsidP="00D80046">
            <w:pPr>
              <w:spacing w:before="120" w:line="240" w:lineRule="auto"/>
              <w:contextualSpacing/>
              <w:rPr>
                <w:rFonts w:ascii="Courier New" w:hAnsi="Courier New" w:cs="Courier New"/>
                <w:sz w:val="20"/>
                <w:szCs w:val="20"/>
              </w:rPr>
            </w:pP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1B7221BC" w14:textId="77777777" w:rsidR="00CD37F2" w:rsidRDefault="00CD37F2" w:rsidP="00CD37F2">
            <w:pPr>
              <w:spacing w:before="120" w:line="240" w:lineRule="auto"/>
              <w:ind w:left="175"/>
              <w:contextualSpacing/>
              <w:rPr>
                <w:rFonts w:ascii="Courier New" w:hAnsi="Courier New" w:cs="Courier New"/>
                <w:sz w:val="20"/>
                <w:szCs w:val="20"/>
              </w:rPr>
            </w:pPr>
          </w:p>
          <w:p w14:paraId="0484EA6A" w14:textId="77777777" w:rsidR="00CD37F2" w:rsidRDefault="00CD37F2" w:rsidP="00CD37F2">
            <w:pPr>
              <w:spacing w:before="120" w:line="240" w:lineRule="auto"/>
              <w:ind w:left="175"/>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AA7E6F6"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verify otp via </w:t>
            </w:r>
            <w:r w:rsidR="00780C9B" w:rsidRPr="00780C9B">
              <w:rPr>
                <w:rFonts w:ascii="Courier New" w:hAnsi="Courier New" w:cs="Courier New"/>
                <w:i/>
                <w:sz w:val="20"/>
                <w:szCs w:val="20"/>
              </w:rPr>
              <w:t>email</w:t>
            </w:r>
          </w:p>
          <w:p w14:paraId="3842F6B5" w14:textId="4005CDE8"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w:t>
            </w:r>
            <w:r w:rsidR="00780C9B" w:rsidRPr="00780C9B">
              <w:rPr>
                <w:rFonts w:ascii="Courier New" w:hAnsi="Courier New" w:cs="Courier New"/>
                <w:i/>
                <w:sz w:val="20"/>
                <w:szCs w:val="20"/>
              </w:rPr>
              <w:t>email</w:t>
            </w:r>
            <w:r w:rsidRPr="001B6F78">
              <w:rPr>
                <w:rFonts w:ascii="Courier New" w:hAnsi="Courier New" w:cs="Courier New"/>
                <w:sz w:val="20"/>
                <w:szCs w:val="20"/>
              </w:rPr>
              <w:t>',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lastRenderedPageBreak/>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38CF66C7" w14:textId="77777777" w:rsidR="00CC6E76" w:rsidRDefault="00CC6E76" w:rsidP="00CC6E76">
      <w:pPr>
        <w:pStyle w:val="ListParagraph"/>
        <w:ind w:left="284"/>
      </w:pPr>
    </w:p>
    <w:p w14:paraId="4A76BEEE" w14:textId="77777777" w:rsidR="00E45FA7" w:rsidRDefault="00E45FA7" w:rsidP="00CC6E76">
      <w:pPr>
        <w:pStyle w:val="ListParagraph"/>
        <w:ind w:left="284"/>
      </w:pPr>
    </w:p>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lastRenderedPageBreak/>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Pr="00734BF9" w:rsidRDefault="00734BF9"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1D7D200F" w14:textId="77777777" w:rsidR="00734BF9" w:rsidRDefault="00734BF9" w:rsidP="00A65FB3">
            <w:pPr>
              <w:spacing w:line="240" w:lineRule="auto"/>
              <w:ind w:left="175"/>
              <w:jc w:val="left"/>
              <w:rPr>
                <w:rFonts w:ascii="Courier New" w:hAnsi="Courier New" w:cs="Courier New"/>
                <w:sz w:val="20"/>
                <w:szCs w:val="20"/>
              </w:rPr>
            </w:pPr>
          </w:p>
          <w:p w14:paraId="336BB14E" w14:textId="77777777" w:rsidR="00586EF4" w:rsidRDefault="00586EF4" w:rsidP="00A65FB3">
            <w:pPr>
              <w:spacing w:line="240" w:lineRule="auto"/>
              <w:ind w:left="175"/>
              <w:jc w:val="left"/>
              <w:rPr>
                <w:rFonts w:ascii="Courier New" w:hAnsi="Courier New" w:cs="Courier New"/>
                <w:sz w:val="20"/>
                <w:szCs w:val="20"/>
              </w:rPr>
            </w:pPr>
          </w:p>
          <w:p w14:paraId="457DC20C" w14:textId="77777777" w:rsidR="00586EF4" w:rsidRDefault="00586EF4" w:rsidP="00A65FB3">
            <w:pPr>
              <w:spacing w:line="240" w:lineRule="auto"/>
              <w:ind w:left="175"/>
              <w:jc w:val="left"/>
              <w:rPr>
                <w:rFonts w:ascii="Courier New" w:hAnsi="Courier New" w:cs="Courier New"/>
                <w:sz w:val="20"/>
                <w:szCs w:val="20"/>
              </w:rPr>
            </w:pPr>
          </w:p>
          <w:p w14:paraId="048A0F7E" w14:textId="77777777" w:rsidR="00586EF4" w:rsidRDefault="00586EF4" w:rsidP="00A65FB3">
            <w:pPr>
              <w:spacing w:line="240" w:lineRule="auto"/>
              <w:ind w:left="175"/>
              <w:jc w:val="left"/>
              <w:rPr>
                <w:rFonts w:ascii="Courier New" w:hAnsi="Courier New" w:cs="Courier New"/>
                <w:sz w:val="20"/>
                <w:szCs w:val="20"/>
              </w:rPr>
            </w:pPr>
          </w:p>
          <w:p w14:paraId="3F81130A" w14:textId="77777777" w:rsidR="00586EF4" w:rsidRDefault="00586EF4" w:rsidP="00A65FB3">
            <w:pPr>
              <w:spacing w:line="240" w:lineRule="auto"/>
              <w:ind w:left="175"/>
              <w:jc w:val="left"/>
              <w:rPr>
                <w:rFonts w:ascii="Courier New" w:hAnsi="Courier New" w:cs="Courier New"/>
                <w:sz w:val="20"/>
                <w:szCs w:val="20"/>
              </w:rPr>
            </w:pPr>
          </w:p>
          <w:p w14:paraId="55C43E4C" w14:textId="77777777" w:rsidR="00586EF4" w:rsidRPr="00734BF9" w:rsidRDefault="00586EF4" w:rsidP="00A65FB3">
            <w:pPr>
              <w:spacing w:line="240" w:lineRule="auto"/>
              <w:ind w:left="175"/>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DE2D851"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6EE4D7" w14:textId="77777777" w:rsidR="00586EF4" w:rsidRDefault="00586EF4" w:rsidP="00A65FB3">
            <w:pPr>
              <w:spacing w:line="240" w:lineRule="auto"/>
              <w:ind w:left="175"/>
              <w:jc w:val="left"/>
              <w:rPr>
                <w:rFonts w:ascii="Courier New" w:hAnsi="Courier New" w:cs="Courier New"/>
                <w:sz w:val="20"/>
                <w:szCs w:val="20"/>
              </w:rPr>
            </w:pP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C42C4C2" w14:textId="77777777" w:rsidR="00CE7B1E" w:rsidRDefault="00CE7B1E" w:rsidP="00CE7B1E">
            <w:pPr>
              <w:spacing w:line="240" w:lineRule="auto"/>
              <w:ind w:left="175"/>
              <w:jc w:val="left"/>
              <w:rPr>
                <w:rFonts w:ascii="Courier New" w:hAnsi="Courier New" w:cs="Courier New"/>
                <w:sz w:val="20"/>
                <w:szCs w:val="20"/>
              </w:rPr>
            </w:pPr>
          </w:p>
          <w:p w14:paraId="18831707" w14:textId="77777777" w:rsidR="00CE7B1E" w:rsidRPr="00CE7B1E" w:rsidRDefault="00CE7B1E" w:rsidP="00CE7B1E">
            <w:pPr>
              <w:spacing w:line="240" w:lineRule="auto"/>
              <w:ind w:left="175"/>
              <w:jc w:val="left"/>
              <w:rPr>
                <w:rFonts w:ascii="Courier New" w:hAnsi="Courier New" w:cs="Courier New"/>
                <w:sz w:val="20"/>
                <w:szCs w:val="20"/>
              </w:rPr>
            </w:pPr>
          </w:p>
          <w:p w14:paraId="21023767" w14:textId="77777777" w:rsidR="00CE7B1E" w:rsidRPr="00CE7B1E" w:rsidRDefault="00CE7B1E" w:rsidP="00CE7B1E">
            <w:pPr>
              <w:spacing w:line="240" w:lineRule="auto"/>
              <w:ind w:left="175"/>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Pr="00CE7B1E" w:rsidRDefault="00CE7B1E"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0C6B356E"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2DFA123B"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string', "</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37A255D9"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w:t>
            </w:r>
            <w:r w:rsidR="00780C9B" w:rsidRPr="00780C9B">
              <w:rPr>
                <w:rFonts w:ascii="Courier New" w:hAnsi="Courier New" w:cs="Courier New"/>
                <w:i/>
                <w:sz w:val="20"/>
                <w:szCs w:val="20"/>
              </w:rPr>
              <w:t>email</w:t>
            </w:r>
            <w:r w:rsidRPr="00CE7B1E">
              <w:rPr>
                <w:rFonts w:ascii="Courier New" w:hAnsi="Courier New" w:cs="Courier New"/>
                <w:sz w:val="20"/>
                <w:szCs w:val="20"/>
              </w:rPr>
              <w: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27FC8478"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560E4B5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w:t>
            </w:r>
            <w:r w:rsidR="00780C9B" w:rsidRPr="00780C9B">
              <w:rPr>
                <w:rFonts w:ascii="Courier New" w:hAnsi="Courier New" w:cs="Courier New"/>
                <w:i/>
                <w:sz w:val="20"/>
                <w:szCs w:val="20"/>
              </w:rPr>
              <w:t>email</w:t>
            </w:r>
          </w:p>
          <w:p w14:paraId="2F1D0AF8" w14:textId="7CF265F9"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w:t>
            </w:r>
            <w:r w:rsidR="00780C9B" w:rsidRPr="00780C9B">
              <w:rPr>
                <w:rFonts w:ascii="Courier New" w:hAnsi="Courier New" w:cs="Courier New"/>
                <w:i/>
                <w:sz w:val="20"/>
                <w:szCs w:val="20"/>
              </w:rPr>
              <w:t>email</w:t>
            </w:r>
            <w:r w:rsidRPr="00CE7B1E">
              <w:rPr>
                <w:rFonts w:ascii="Courier New" w:hAnsi="Courier New" w:cs="Courier New"/>
                <w:sz w:val="20"/>
                <w:szCs w:val="20"/>
              </w:rPr>
              <w:t>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6F57E6C" w14:textId="77777777" w:rsidR="00CE7B1E" w:rsidRDefault="00CE7B1E" w:rsidP="00CE7B1E">
            <w:pPr>
              <w:spacing w:line="240" w:lineRule="auto"/>
              <w:ind w:left="175"/>
              <w:jc w:val="left"/>
              <w:rPr>
                <w:rFonts w:ascii="Courier New" w:hAnsi="Courier New" w:cs="Courier New"/>
                <w:sz w:val="20"/>
                <w:szCs w:val="20"/>
              </w:rPr>
            </w:pPr>
          </w:p>
          <w:p w14:paraId="1D8EB864" w14:textId="77777777" w:rsidR="00CE7B1E" w:rsidRDefault="00CE7B1E" w:rsidP="00CE7B1E">
            <w:pPr>
              <w:spacing w:line="240" w:lineRule="auto"/>
              <w:ind w:left="175"/>
              <w:jc w:val="left"/>
              <w:rPr>
                <w:rFonts w:ascii="Courier New" w:hAnsi="Courier New" w:cs="Courier New"/>
                <w:sz w:val="20"/>
                <w:szCs w:val="20"/>
              </w:rPr>
            </w:pPr>
          </w:p>
          <w:p w14:paraId="07448601" w14:textId="77777777" w:rsidR="00CE7B1E" w:rsidRDefault="00CE7B1E" w:rsidP="00CE7B1E">
            <w:pPr>
              <w:spacing w:line="240" w:lineRule="auto"/>
              <w:ind w:left="175"/>
              <w:jc w:val="left"/>
              <w:rPr>
                <w:rFonts w:ascii="Courier New" w:hAnsi="Courier New" w:cs="Courier New"/>
                <w:sz w:val="20"/>
                <w:szCs w:val="20"/>
              </w:rPr>
            </w:pPr>
          </w:p>
          <w:p w14:paraId="6AD5909A" w14:textId="77777777" w:rsidR="00CE7B1E" w:rsidRDefault="00CE7B1E" w:rsidP="00CE7B1E">
            <w:pPr>
              <w:spacing w:line="240" w:lineRule="auto"/>
              <w:ind w:left="175"/>
              <w:jc w:val="left"/>
              <w:rPr>
                <w:rFonts w:ascii="Courier New" w:hAnsi="Courier New" w:cs="Courier New"/>
                <w:sz w:val="20"/>
                <w:szCs w:val="20"/>
              </w:rPr>
            </w:pPr>
          </w:p>
          <w:p w14:paraId="1E1965A6" w14:textId="77777777" w:rsidR="00CE7B1E" w:rsidRDefault="00CE7B1E" w:rsidP="00CE7B1E">
            <w:pPr>
              <w:spacing w:line="240" w:lineRule="auto"/>
              <w:ind w:left="175"/>
              <w:jc w:val="left"/>
              <w:rPr>
                <w:rFonts w:ascii="Courier New" w:hAnsi="Courier New" w:cs="Courier New"/>
                <w:sz w:val="20"/>
                <w:szCs w:val="20"/>
              </w:rPr>
            </w:pPr>
          </w:p>
          <w:p w14:paraId="4F5D54F7" w14:textId="77777777" w:rsidR="00CE7B1E" w:rsidRDefault="00CE7B1E" w:rsidP="00CE7B1E">
            <w:pPr>
              <w:spacing w:line="240" w:lineRule="auto"/>
              <w:ind w:left="175"/>
              <w:jc w:val="left"/>
              <w:rPr>
                <w:rFonts w:ascii="Courier New" w:hAnsi="Courier New" w:cs="Courier New"/>
                <w:sz w:val="20"/>
                <w:szCs w:val="20"/>
              </w:rPr>
            </w:pPr>
          </w:p>
          <w:p w14:paraId="4A916265" w14:textId="77777777" w:rsidR="00CE7B1E" w:rsidRDefault="00CE7B1E" w:rsidP="00CE7B1E">
            <w:pPr>
              <w:spacing w:line="240" w:lineRule="auto"/>
              <w:ind w:left="175"/>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5C46D82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A9B533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w:t>
            </w:r>
            <w:r w:rsidR="00780C9B" w:rsidRPr="00780C9B">
              <w:rPr>
                <w:rFonts w:ascii="Courier New" w:hAnsi="Courier New" w:cs="Courier New"/>
                <w:i/>
                <w:sz w:val="20"/>
                <w:szCs w:val="20"/>
              </w:rPr>
              <w:t>email</w:t>
            </w:r>
            <w:r w:rsidRPr="00CE7B1E">
              <w:rPr>
                <w:rFonts w:ascii="Courier New" w:hAnsi="Courier New" w:cs="Courier New"/>
                <w:sz w:val="20"/>
                <w:szCs w:val="20"/>
              </w:rPr>
              <w:t>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111656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11770F4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user-&gt;</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53F91D7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w:t>
            </w:r>
            <w:r w:rsidR="00780C9B" w:rsidRPr="00780C9B">
              <w:rPr>
                <w:rFonts w:ascii="Courier New" w:hAnsi="Courier New" w:cs="Courier New"/>
                <w:i/>
                <w:sz w:val="20"/>
                <w:szCs w:val="20"/>
              </w:rPr>
              <w:t>email</w:t>
            </w:r>
            <w:r w:rsidRPr="00CE7B1E">
              <w:rPr>
                <w:rFonts w:ascii="Courier New" w:hAnsi="Courier New" w:cs="Courier New"/>
                <w:sz w:val="20"/>
                <w:szCs w:val="20"/>
              </w:rPr>
              <w:t>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001E717B"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C1757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52C64C8"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select(['i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38C4AE13"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05FEBED6"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w:t>
            </w:r>
            <w:r w:rsidR="00780C9B" w:rsidRPr="00780C9B">
              <w:rPr>
                <w:rFonts w:ascii="Courier New" w:hAnsi="Courier New" w:cs="Courier New"/>
                <w:i/>
                <w:sz w:val="20"/>
                <w:szCs w:val="20"/>
              </w:rPr>
              <w:t>email</w:t>
            </w:r>
            <w:r w:rsidRPr="00CE7B1E">
              <w:rPr>
                <w:rFonts w:ascii="Courier New" w:hAnsi="Courier New" w:cs="Courier New"/>
                <w:sz w:val="20"/>
                <w:szCs w:val="20"/>
              </w:rPr>
              <w:t>: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27AF42BA"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gt; </w:t>
            </w:r>
          </w:p>
          <w:p w14:paraId="270F29E0" w14:textId="4B1ABE3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2880873A"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0C986E64"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 found',</w:t>
            </w:r>
          </w:p>
          <w:p w14:paraId="7CF2E813" w14:textId="06315A11"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DBE141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23BA36AC"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58254B26"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r w:rsidR="00780C9B" w:rsidRPr="00780C9B">
              <w:rPr>
                <w:rFonts w:ascii="Courier New" w:hAnsi="Courier New" w:cs="Courier New"/>
                <w:i/>
                <w:sz w:val="20"/>
                <w:szCs w:val="20"/>
              </w:rPr>
              <w:t>email</w:t>
            </w:r>
            <w:r w:rsidRPr="00C208DF">
              <w:rPr>
                <w:rFonts w:ascii="Courier New" w:hAnsi="Courier New" w:cs="Courier New"/>
                <w:sz w:val="20"/>
                <w:szCs w:val="20"/>
              </w:rPr>
              <w:t>'  =&gt; ['required',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244FB2BE"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 $data['</w:t>
            </w:r>
            <w:r w:rsidR="00780C9B" w:rsidRPr="00780C9B">
              <w:rPr>
                <w:rFonts w:ascii="Courier New" w:hAnsi="Courier New" w:cs="Courier New"/>
                <w:i/>
                <w:sz w:val="20"/>
                <w:szCs w:val="20"/>
              </w:rPr>
              <w:t>email</w:t>
            </w:r>
            <w:r w:rsidRPr="00C208DF">
              <w:rPr>
                <w:rFonts w:ascii="Courier New" w:hAnsi="Courier New" w:cs="Courier New"/>
                <w:sz w:val="20"/>
                <w:szCs w:val="20"/>
              </w:rPr>
              <w:t>'];</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02450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62DF5A" w14:textId="77777777" w:rsidR="00C208DF" w:rsidRDefault="00C208DF" w:rsidP="00C208DF">
            <w:pPr>
              <w:spacing w:line="240" w:lineRule="auto"/>
              <w:ind w:left="175"/>
              <w:jc w:val="left"/>
              <w:rPr>
                <w:rFonts w:ascii="Courier New" w:hAnsi="Courier New" w:cs="Courier New"/>
                <w:sz w:val="20"/>
                <w:szCs w:val="20"/>
              </w:rPr>
            </w:pPr>
          </w:p>
          <w:p w14:paraId="3C3A4E5E" w14:textId="77777777" w:rsidR="00C208DF" w:rsidRDefault="00C208DF" w:rsidP="00C208DF">
            <w:pPr>
              <w:spacing w:line="240" w:lineRule="auto"/>
              <w:ind w:left="175"/>
              <w:jc w:val="left"/>
              <w:rPr>
                <w:rFonts w:ascii="Courier New" w:hAnsi="Courier New" w:cs="Courier New"/>
                <w:sz w:val="20"/>
                <w:szCs w:val="20"/>
              </w:rPr>
            </w:pPr>
          </w:p>
          <w:p w14:paraId="23DD398D" w14:textId="77777777" w:rsidR="00C208DF" w:rsidRDefault="00C208DF" w:rsidP="00C208DF">
            <w:pPr>
              <w:spacing w:line="240" w:lineRule="auto"/>
              <w:ind w:left="175"/>
              <w:jc w:val="left"/>
              <w:rPr>
                <w:rFonts w:ascii="Courier New" w:hAnsi="Courier New" w:cs="Courier New"/>
                <w:sz w:val="20"/>
                <w:szCs w:val="20"/>
              </w:rPr>
            </w:pP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Pr="00C208DF" w:rsidRDefault="00C208DF"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6D360625" w14:textId="77777777" w:rsidR="00C208DF" w:rsidRDefault="00C208DF" w:rsidP="00C208DF">
            <w:pPr>
              <w:spacing w:line="240" w:lineRule="auto"/>
              <w:ind w:left="175"/>
              <w:jc w:val="left"/>
              <w:rPr>
                <w:rFonts w:ascii="Courier New" w:hAnsi="Courier New" w:cs="Courier New"/>
                <w:sz w:val="20"/>
                <w:szCs w:val="20"/>
              </w:rPr>
            </w:pPr>
          </w:p>
          <w:p w14:paraId="3DCF9406" w14:textId="77777777" w:rsidR="00C208DF" w:rsidRDefault="00C208DF" w:rsidP="00C208DF">
            <w:pPr>
              <w:spacing w:line="240" w:lineRule="auto"/>
              <w:ind w:left="175"/>
              <w:jc w:val="left"/>
              <w:rPr>
                <w:rFonts w:ascii="Courier New" w:hAnsi="Courier New" w:cs="Courier New"/>
                <w:sz w:val="20"/>
                <w:szCs w:val="20"/>
              </w:rPr>
            </w:pPr>
          </w:p>
          <w:p w14:paraId="5F6E74E2" w14:textId="77777777" w:rsidR="00C208DF" w:rsidRDefault="00C208DF" w:rsidP="00C208DF">
            <w:pPr>
              <w:spacing w:line="240" w:lineRule="auto"/>
              <w:ind w:left="175"/>
              <w:jc w:val="left"/>
              <w:rPr>
                <w:rFonts w:ascii="Courier New" w:hAnsi="Courier New" w:cs="Courier New"/>
                <w:sz w:val="20"/>
                <w:szCs w:val="20"/>
              </w:rPr>
            </w:pPr>
          </w:p>
          <w:p w14:paraId="2B86DF9D" w14:textId="77777777" w:rsidR="00C208DF" w:rsidRDefault="00C208DF" w:rsidP="00C208DF">
            <w:pPr>
              <w:spacing w:line="240" w:lineRule="auto"/>
              <w:ind w:left="175"/>
              <w:jc w:val="left"/>
              <w:rPr>
                <w:rFonts w:ascii="Courier New" w:hAnsi="Courier New" w:cs="Courier New"/>
                <w:sz w:val="20"/>
                <w:szCs w:val="20"/>
              </w:rPr>
            </w:pP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lastRenderedPageBreak/>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56837C64" w14:textId="77777777" w:rsidR="001C3AC5" w:rsidRDefault="001C3AC5" w:rsidP="002D6A66">
      <w:pPr>
        <w:contextualSpacing/>
        <w:jc w:val="center"/>
        <w:rPr>
          <w:rFonts w:eastAsia="Calibri" w:cs="Arial"/>
          <w:b/>
          <w:bCs/>
          <w:lang w:val="en-US"/>
        </w:rPr>
      </w:pPr>
    </w:p>
    <w:p w14:paraId="0D47DA74" w14:textId="77777777" w:rsidR="001C3AC5" w:rsidRDefault="001C3AC5" w:rsidP="002D6A66">
      <w:pPr>
        <w:contextualSpacing/>
        <w:jc w:val="center"/>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063E4CD6"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11"/>
          <w:footerReference w:type="first" r:id="rId112"/>
          <w:pgSz w:w="11906" w:h="16838" w:code="9"/>
          <w:pgMar w:top="1701" w:right="1701" w:bottom="1701" w:left="1701" w:header="709" w:footer="709" w:gutter="567"/>
          <w:cols w:space="708"/>
          <w:titlePg/>
          <w:docGrid w:linePitch="360"/>
        </w:sectPr>
      </w:pPr>
      <w:bookmarkStart w:id="661" w:name="_Toc103480629"/>
      <w:bookmarkStart w:id="662" w:name="_Toc106612771"/>
      <w:bookmarkStart w:id="663" w:name="_Toc143523817"/>
    </w:p>
    <w:p w14:paraId="45879673" w14:textId="267233EA"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664" w:name="_Toc144760127"/>
      <w:r w:rsidRPr="00ED44FF">
        <w:rPr>
          <w:rFonts w:eastAsia="Times New Roman" w:cs="Times New Roman"/>
          <w:b/>
          <w:sz w:val="28"/>
          <w:szCs w:val="32"/>
          <w:lang w:val="en-US"/>
        </w:rPr>
        <w:lastRenderedPageBreak/>
        <w:t xml:space="preserve">LAMPIRAN </w:t>
      </w:r>
      <w:bookmarkEnd w:id="661"/>
      <w:bookmarkEnd w:id="662"/>
      <w:r>
        <w:rPr>
          <w:rFonts w:eastAsia="Times New Roman" w:cs="Times New Roman"/>
          <w:b/>
          <w:sz w:val="28"/>
          <w:szCs w:val="32"/>
          <w:lang w:val="en-US"/>
        </w:rPr>
        <w:t>C</w:t>
      </w:r>
      <w:bookmarkEnd w:id="663"/>
      <w:bookmarkEnd w:id="664"/>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FB7777D" w14:textId="1BF94574" w:rsidR="00125D34" w:rsidRPr="0032207D" w:rsidRDefault="00125D34" w:rsidP="002D6A66">
      <w:pPr>
        <w:contextualSpacing/>
        <w:rPr>
          <w:rFonts w:eastAsia="Calibri" w:cs="Arial"/>
          <w:lang w:val="en-US"/>
        </w:rPr>
        <w:sectPr w:rsidR="00125D34" w:rsidRPr="0032207D" w:rsidSect="008615D2">
          <w:headerReference w:type="default" r:id="rId113"/>
          <w:footerReference w:type="first" r:id="rId114"/>
          <w:pgSz w:w="11906" w:h="16838" w:code="9"/>
          <w:pgMar w:top="1701" w:right="1701" w:bottom="1701" w:left="1701" w:header="709" w:footer="709" w:gutter="567"/>
          <w:cols w:space="708"/>
          <w:titlePg/>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61934F2B" w:rsidR="002851ED" w:rsidRDefault="00994A6B"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SERTA</w:t>
      </w:r>
      <w:r w:rsidR="002851ED">
        <w:rPr>
          <w:rFonts w:eastAsia="Calibri" w:cs="Times New Roman"/>
          <w:b/>
          <w:bCs/>
          <w:sz w:val="28"/>
          <w:szCs w:val="28"/>
          <w:lang w:val="en-US"/>
        </w:rPr>
        <w:t xml:space="preserve">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1F97069D"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91138">
        <w:t>M. Arfan, S.Kom., M.Eng.</w:t>
      </w:r>
      <w:r w:rsidRPr="00A84030">
        <w:rPr>
          <w:rFonts w:cs="Times New Roman"/>
        </w:rPr>
        <w:t xml:space="preserve"> dan </w:t>
      </w:r>
      <w:r w:rsidR="00591138">
        <w:t>Imam Santoso, S.T., M.T.</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6DE649B1"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00C00735">
        <w:rPr>
          <w:rFonts w:cs="Times New Roman"/>
          <w:i/>
          <w:iCs/>
          <w:sz w:val="20"/>
          <w:szCs w:val="20"/>
        </w:rPr>
        <w:t>Email</w:t>
      </w:r>
      <w:r w:rsidRPr="00D02308">
        <w:rPr>
          <w:rFonts w:cs="Times New Roman"/>
          <w:i/>
          <w:iCs/>
          <w:sz w:val="20"/>
          <w:szCs w:val="20"/>
        </w:rPr>
        <w:t xml:space="preserve">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2EB50F94"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w:t>
      </w:r>
      <w:r w:rsidR="00056668">
        <w:rPr>
          <w:rFonts w:cs="Times New Roman"/>
          <w:i/>
          <w:sz w:val="20"/>
          <w:szCs w:val="20"/>
        </w:rPr>
        <w:t>u</w:t>
      </w:r>
      <w:r w:rsidRPr="00F34121">
        <w:rPr>
          <w:rFonts w:cs="Times New Roman"/>
          <w:i/>
          <w:sz w:val="20"/>
          <w:szCs w:val="20"/>
        </w:rPr>
        <w:t xml:space="preserve">k masing-masing pintu yang terhubung ke sebuah server sebagai </w:t>
      </w:r>
      <w:r w:rsidR="00056668">
        <w:rPr>
          <w:rFonts w:cs="Times New Roman"/>
          <w:i/>
          <w:sz w:val="20"/>
          <w:szCs w:val="20"/>
        </w:rPr>
        <w:t xml:space="preserve">pusat </w:t>
      </w:r>
      <w:r w:rsidRPr="00F34121">
        <w:rPr>
          <w:rFonts w:cs="Times New Roman"/>
          <w:i/>
          <w:sz w:val="20"/>
          <w:szCs w:val="20"/>
        </w:rPr>
        <w:t xml:space="preserve">kendali dan data yang mengatur semua pintu serta memberikan informasi kepada pihak pengelola gedung tersebut mengenai kondisi pintu pada gedung tersebut. </w:t>
      </w:r>
      <w:r w:rsidR="00C00735">
        <w:rPr>
          <w:rFonts w:cs="Times New Roman"/>
          <w:i/>
          <w:sz w:val="20"/>
          <w:szCs w:val="20"/>
        </w:rPr>
        <w:t>Beberapa</w:t>
      </w:r>
      <w:r w:rsidRPr="00F34121">
        <w:rPr>
          <w:rFonts w:cs="Times New Roman"/>
          <w:i/>
          <w:sz w:val="20"/>
          <w:szCs w:val="20"/>
        </w:rPr>
        <w:t xml:space="preserve"> fitur seperti pengawasan langsung, pindai kode QR, penjadwalan dan kendali jarak jauh akan disediakan untuk mengoptimalkan pengawasan dan pengelolaan pintu. Sistem yang dibangun terdiri dari backend API menggunakan </w:t>
      </w:r>
      <w:r w:rsidR="005E72E0" w:rsidRPr="005E72E0">
        <w:rPr>
          <w:rFonts w:cs="Times New Roman"/>
          <w:sz w:val="20"/>
          <w:szCs w:val="20"/>
        </w:rPr>
        <w:t>Laravel</w:t>
      </w:r>
      <w:r w:rsidRPr="00F34121">
        <w:rPr>
          <w:rFonts w:cs="Times New Roman"/>
          <w:i/>
          <w:sz w:val="20"/>
          <w:szCs w:val="20"/>
        </w:rPr>
        <w:t xml:space="preserve">, database menggunakan MySQL, penjadwalan menggunakan </w:t>
      </w:r>
      <w:r w:rsidR="00B15982">
        <w:rPr>
          <w:rFonts w:cs="Times New Roman"/>
          <w:i/>
          <w:sz w:val="20"/>
          <w:szCs w:val="20"/>
        </w:rPr>
        <w:t>Cron Job</w:t>
      </w:r>
      <w:r w:rsidRPr="00F34121">
        <w:rPr>
          <w:rFonts w:cs="Times New Roman"/>
          <w:i/>
          <w:sz w:val="20"/>
          <w:szCs w:val="20"/>
        </w:rPr>
        <w:t xml:space="preserve"> serta komunikasi menggunakan </w:t>
      </w:r>
      <w:r w:rsidR="005E72E0" w:rsidRPr="005E72E0">
        <w:rPr>
          <w:rFonts w:cs="Times New Roman"/>
          <w:sz w:val="20"/>
          <w:szCs w:val="20"/>
        </w:rPr>
        <w:t>Websocket</w:t>
      </w:r>
      <w:r w:rsidRPr="00F34121">
        <w:rPr>
          <w:rFonts w:cs="Times New Roman"/>
          <w:i/>
          <w:sz w:val="20"/>
          <w:szCs w:val="20"/>
        </w:rPr>
        <w:t xml:space="preserve">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323A8875"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w:t>
      </w:r>
      <w:r w:rsidR="00B15982">
        <w:rPr>
          <w:rFonts w:cs="Times New Roman"/>
          <w:i/>
          <w:sz w:val="20"/>
          <w:szCs w:val="20"/>
        </w:rPr>
        <w:t>several</w:t>
      </w:r>
      <w:r w:rsidRPr="00F34121">
        <w:rPr>
          <w:rFonts w:cs="Times New Roman"/>
          <w:i/>
          <w:sz w:val="20"/>
          <w:szCs w:val="20"/>
        </w:rPr>
        <w:t xml:space="preserve">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cs="Times New Roman"/>
          <w:sz w:val="20"/>
          <w:szCs w:val="20"/>
        </w:rPr>
        <w:t>Laravel</w:t>
      </w:r>
      <w:r w:rsidRPr="00F34121">
        <w:rPr>
          <w:rFonts w:cs="Times New Roman"/>
          <w:i/>
          <w:sz w:val="20"/>
          <w:szCs w:val="20"/>
        </w:rPr>
        <w:t xml:space="preserve">, a database using MySQL, scheduling using </w:t>
      </w:r>
      <w:r w:rsidR="00B15982">
        <w:rPr>
          <w:rFonts w:cs="Times New Roman"/>
          <w:i/>
          <w:sz w:val="20"/>
          <w:szCs w:val="20"/>
        </w:rPr>
        <w:t>Cron Job</w:t>
      </w:r>
      <w:r w:rsidRPr="00F34121">
        <w:rPr>
          <w:rFonts w:cs="Times New Roman"/>
          <w:i/>
          <w:sz w:val="20"/>
          <w:szCs w:val="20"/>
        </w:rPr>
        <w:t xml:space="preserve"> and communication using </w:t>
      </w:r>
      <w:r w:rsidR="005E72E0" w:rsidRPr="005E72E0">
        <w:rPr>
          <w:rFonts w:cs="Times New Roman"/>
          <w:sz w:val="20"/>
          <w:szCs w:val="20"/>
        </w:rPr>
        <w:t>Websocket</w:t>
      </w:r>
      <w:r w:rsidRPr="00F34121">
        <w:rPr>
          <w:rFonts w:cs="Times New Roman"/>
          <w:i/>
          <w:sz w:val="20"/>
          <w:szCs w:val="20"/>
        </w:rPr>
        <w:t xml:space="preserve">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6F0A39">
          <w:headerReference w:type="default" r:id="rId115"/>
          <w:footerReference w:type="default" r:id="rId116"/>
          <w:headerReference w:type="first" r:id="rId117"/>
          <w:footerReference w:type="first" r:id="rId118"/>
          <w:pgSz w:w="11906" w:h="16838" w:code="9"/>
          <w:pgMar w:top="1134" w:right="1134" w:bottom="1134" w:left="1134" w:header="709" w:footer="709" w:gutter="0"/>
          <w:pgNumType w:start="22"/>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0CC70B38"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w:t>
      </w:r>
      <w:r w:rsidR="00AD21FF">
        <w:rPr>
          <w:rFonts w:cs="Times New Roman"/>
          <w:sz w:val="20"/>
          <w:szCs w:val="20"/>
        </w:rPr>
        <w:t>efektivitas</w:t>
      </w:r>
      <w:r w:rsidRPr="006A7CA8">
        <w:rPr>
          <w:rFonts w:cs="Times New Roman"/>
          <w:sz w:val="20"/>
          <w:szCs w:val="20"/>
        </w:rPr>
        <w:t xml:space="preserve"> dapat diselesaikan dengan menggunakan </w:t>
      </w:r>
      <w:r w:rsidRPr="006A7CA8">
        <w:rPr>
          <w:rFonts w:cs="Times New Roman"/>
          <w:sz w:val="20"/>
          <w:szCs w:val="20"/>
        </w:rPr>
        <w:lastRenderedPageBreak/>
        <w:t xml:space="preserve">sebuah sistem penguncian cerdas yang terorganisasi dan </w:t>
      </w:r>
      <w:r w:rsidR="00AD21FF">
        <w:rPr>
          <w:rFonts w:cs="Times New Roman"/>
          <w:sz w:val="20"/>
          <w:szCs w:val="20"/>
        </w:rPr>
        <w:t>terkoneksi</w:t>
      </w:r>
      <w:r w:rsidRPr="006A7CA8">
        <w:rPr>
          <w:rFonts w:cs="Times New Roman"/>
          <w:sz w:val="20"/>
          <w:szCs w:val="20"/>
        </w:rPr>
        <w:t xml:space="preserve">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sidR="00C653A2">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3]</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sidR="00C653A2">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4]","plainTextFormattedCitation":"[4]","previouslyFormattedCitation":"[4]"},"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4]</w:t>
      </w:r>
      <w:r>
        <w:rPr>
          <w:rFonts w:cs="Times New Roman"/>
          <w:sz w:val="20"/>
          <w:szCs w:val="20"/>
        </w:rPr>
        <w:fldChar w:fldCharType="end"/>
      </w:r>
      <w:r w:rsidRPr="006A7CA8">
        <w:rPr>
          <w:rFonts w:cs="Times New Roman"/>
          <w:sz w:val="20"/>
          <w:szCs w:val="20"/>
        </w:rPr>
        <w:t>.</w:t>
      </w:r>
    </w:p>
    <w:p w14:paraId="32548DC9" w14:textId="081C39E4"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w:t>
      </w:r>
      <w:r w:rsidR="00AD21FF">
        <w:rPr>
          <w:rFonts w:cs="Times New Roman"/>
          <w:sz w:val="20"/>
          <w:szCs w:val="20"/>
        </w:rPr>
        <w:t>aktivitas</w:t>
      </w:r>
      <w:r w:rsidRPr="006A7CA8">
        <w:rPr>
          <w:rFonts w:cs="Times New Roman"/>
          <w:sz w:val="20"/>
          <w:szCs w:val="20"/>
        </w:rPr>
        <w:t xml:space="preserve">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sidR="00C653A2">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rFonts w:cs="Times New Roman"/>
          <w:i/>
          <w:sz w:val="20"/>
          <w:szCs w:val="20"/>
        </w:rPr>
        <w:fldChar w:fldCharType="separate"/>
      </w:r>
      <w:r w:rsidR="00C653A2" w:rsidRPr="00C653A2">
        <w:rPr>
          <w:rFonts w:cs="Times New Roman"/>
          <w:noProof/>
          <w:sz w:val="20"/>
          <w:szCs w:val="20"/>
        </w:rPr>
        <w:t>[5]</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265842B6"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52130C98"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65753598"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w:t>
      </w:r>
      <w:r w:rsidR="00126266">
        <w:rPr>
          <w:rFonts w:cs="Times New Roman"/>
          <w:sz w:val="20"/>
          <w:szCs w:val="20"/>
        </w:rPr>
        <w:t>anya pengguna tertentu yang diiz</w:t>
      </w:r>
      <w:r w:rsidRPr="00A930A3">
        <w:rPr>
          <w:rFonts w:cs="Times New Roman"/>
          <w:sz w:val="20"/>
          <w:szCs w:val="20"/>
        </w:rPr>
        <w:t>inkan yang bisa mengakse</w:t>
      </w:r>
      <w:r>
        <w:rPr>
          <w:rFonts w:cs="Times New Roman"/>
          <w:sz w:val="20"/>
          <w:szCs w:val="20"/>
        </w:rPr>
        <w:t>s sumber daya yang dilindungi</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0E6B136E" w:rsidR="002851ED" w:rsidRDefault="002851ED" w:rsidP="002851ED">
      <w:pPr>
        <w:spacing w:line="276" w:lineRule="auto"/>
        <w:ind w:firstLine="567"/>
        <w:rPr>
          <w:rFonts w:cs="Times New Roman"/>
          <w:sz w:val="20"/>
          <w:szCs w:val="20"/>
        </w:rPr>
      </w:pPr>
      <w:r w:rsidRPr="00A930A3">
        <w:rPr>
          <w:rFonts w:cs="Times New Roman"/>
          <w:sz w:val="20"/>
          <w:szCs w:val="20"/>
        </w:rPr>
        <w:t xml:space="preserve">IoT merupakan sebuah konsep yang digunakan untuk mengembangkan </w:t>
      </w:r>
      <w:r w:rsidR="00AD21FF">
        <w:rPr>
          <w:rFonts w:cs="Times New Roman"/>
          <w:sz w:val="20"/>
          <w:szCs w:val="20"/>
        </w:rPr>
        <w:t>konektivitas</w:t>
      </w:r>
      <w:r w:rsidRPr="00A930A3">
        <w:rPr>
          <w:rFonts w:cs="Times New Roman"/>
          <w:sz w:val="20"/>
          <w:szCs w:val="20"/>
        </w:rPr>
        <w:t xml:space="preserve">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sidR="00C653A2">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8]</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1C352394"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w:t>
      </w:r>
      <w:r w:rsidR="00AD21FF">
        <w:rPr>
          <w:rFonts w:cs="Times New Roman"/>
          <w:sz w:val="20"/>
          <w:szCs w:val="20"/>
        </w:rPr>
        <w:t>basis data</w:t>
      </w:r>
      <w:r w:rsidRPr="00A930A3">
        <w:rPr>
          <w:rFonts w:cs="Times New Roman"/>
          <w:sz w:val="20"/>
          <w:szCs w:val="20"/>
        </w:rPr>
        <w:t xml:space="preserve">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33B8861C" w:rsidR="002851ED" w:rsidRDefault="002851ED" w:rsidP="002851ED">
      <w:pPr>
        <w:spacing w:line="276" w:lineRule="auto"/>
        <w:ind w:firstLine="567"/>
        <w:rPr>
          <w:rFonts w:cs="Times New Roman"/>
          <w:sz w:val="20"/>
          <w:szCs w:val="20"/>
        </w:rPr>
      </w:pPr>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sidR="00C653A2">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10]</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213F4688"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Laravel</w:t>
      </w:r>
    </w:p>
    <w:p w14:paraId="42B2A32E" w14:textId="574C485B" w:rsidR="002851ED" w:rsidRDefault="005E72E0" w:rsidP="002851ED">
      <w:pPr>
        <w:spacing w:line="276" w:lineRule="auto"/>
        <w:ind w:firstLine="567"/>
        <w:rPr>
          <w:rFonts w:cs="Times New Roman"/>
          <w:sz w:val="20"/>
          <w:szCs w:val="20"/>
        </w:rPr>
      </w:pPr>
      <w:r w:rsidRPr="005E72E0">
        <w:rPr>
          <w:rFonts w:cs="Times New Roman"/>
          <w:sz w:val="20"/>
          <w:szCs w:val="20"/>
        </w:rPr>
        <w:t>Laravel</w:t>
      </w:r>
      <w:r w:rsidR="002851ED" w:rsidRPr="00A930A3">
        <w:rPr>
          <w:rFonts w:cs="Times New Roman"/>
          <w:sz w:val="20"/>
          <w:szCs w:val="20"/>
        </w:rPr>
        <w:t xml:space="preserve"> merupakan kerangka kerja pemrograman web yang menggunakan bahasa </w:t>
      </w:r>
      <w:r w:rsidR="00B57B9F">
        <w:rPr>
          <w:rFonts w:cs="Times New Roman"/>
          <w:sz w:val="20"/>
          <w:szCs w:val="20"/>
        </w:rPr>
        <w:t>pemrograman</w:t>
      </w:r>
      <w:r w:rsidR="002851ED" w:rsidRPr="00A930A3">
        <w:rPr>
          <w:rFonts w:cs="Times New Roman"/>
          <w:sz w:val="20"/>
          <w:szCs w:val="20"/>
        </w:rPr>
        <w:t xml:space="preserve"> PHP yang terbuka dan gratis, </w:t>
      </w:r>
      <w:r w:rsidRPr="005E72E0">
        <w:rPr>
          <w:rFonts w:cs="Times New Roman"/>
          <w:sz w:val="20"/>
          <w:szCs w:val="20"/>
        </w:rPr>
        <w:t>Laravel</w:t>
      </w:r>
      <w:r w:rsidR="002851ED" w:rsidRPr="00A930A3">
        <w:rPr>
          <w:rFonts w:cs="Times New Roman"/>
          <w:sz w:val="20"/>
          <w:szCs w:val="20"/>
        </w:rPr>
        <w:t xml:space="preserve"> diperuntukkan untuk pengembangan aplikasi berbasis </w:t>
      </w:r>
      <w:r w:rsidR="002851ED" w:rsidRPr="00857399">
        <w:rPr>
          <w:rFonts w:cs="Times New Roman"/>
          <w:i/>
          <w:sz w:val="20"/>
          <w:szCs w:val="20"/>
        </w:rPr>
        <w:t>website</w:t>
      </w:r>
      <w:r w:rsidR="002851ED" w:rsidRPr="00A930A3">
        <w:rPr>
          <w:rFonts w:cs="Times New Roman"/>
          <w:sz w:val="20"/>
          <w:szCs w:val="20"/>
        </w:rPr>
        <w:t xml:space="preserve"> maupun API dengan menggunakan pendekatan pola MVC atau </w:t>
      </w:r>
      <w:r w:rsidR="002851ED" w:rsidRPr="00857399">
        <w:rPr>
          <w:rFonts w:cs="Times New Roman"/>
          <w:i/>
          <w:sz w:val="20"/>
          <w:szCs w:val="20"/>
        </w:rPr>
        <w:t>Model</w:t>
      </w:r>
      <w:r w:rsidR="002851ED" w:rsidRPr="00A930A3">
        <w:rPr>
          <w:rFonts w:cs="Times New Roman"/>
          <w:sz w:val="20"/>
          <w:szCs w:val="20"/>
        </w:rPr>
        <w:t xml:space="preserve"> </w:t>
      </w:r>
      <w:r w:rsidR="002851ED" w:rsidRPr="00857399">
        <w:rPr>
          <w:rFonts w:cs="Times New Roman"/>
          <w:i/>
          <w:sz w:val="20"/>
          <w:szCs w:val="20"/>
        </w:rPr>
        <w:t>View</w:t>
      </w:r>
      <w:r w:rsidR="002851ED" w:rsidRPr="00A930A3">
        <w:rPr>
          <w:rFonts w:cs="Times New Roman"/>
          <w:sz w:val="20"/>
          <w:szCs w:val="20"/>
        </w:rPr>
        <w:t xml:space="preserve"> </w:t>
      </w:r>
      <w:r w:rsidR="002851ED" w:rsidRPr="00857399">
        <w:rPr>
          <w:rFonts w:cs="Times New Roman"/>
          <w:i/>
          <w:sz w:val="20"/>
          <w:szCs w:val="20"/>
        </w:rPr>
        <w:t>Controller</w:t>
      </w:r>
      <w:r w:rsidR="002851ED">
        <w:rPr>
          <w:rFonts w:cs="Times New Roman"/>
          <w:i/>
          <w:sz w:val="20"/>
          <w:szCs w:val="20"/>
        </w:rPr>
        <w:fldChar w:fldCharType="begin" w:fldLock="1"/>
      </w:r>
      <w:r w:rsidR="00C653A2">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2851ED">
        <w:rPr>
          <w:rFonts w:cs="Times New Roman"/>
          <w:i/>
          <w:sz w:val="20"/>
          <w:szCs w:val="20"/>
        </w:rPr>
        <w:fldChar w:fldCharType="separate"/>
      </w:r>
      <w:r w:rsidR="00C653A2" w:rsidRPr="00C653A2">
        <w:rPr>
          <w:rFonts w:cs="Times New Roman"/>
          <w:noProof/>
          <w:sz w:val="20"/>
          <w:szCs w:val="20"/>
        </w:rPr>
        <w:t>[18]</w:t>
      </w:r>
      <w:r w:rsidR="002851ED">
        <w:rPr>
          <w:rFonts w:cs="Times New Roman"/>
          <w:i/>
          <w:sz w:val="20"/>
          <w:szCs w:val="20"/>
        </w:rPr>
        <w:fldChar w:fldCharType="end"/>
      </w:r>
      <w:r w:rsidR="002851ED" w:rsidRPr="00A930A3">
        <w:rPr>
          <w:rFonts w:cs="Times New Roman"/>
          <w:sz w:val="20"/>
          <w:szCs w:val="20"/>
        </w:rPr>
        <w:t xml:space="preserve">. </w:t>
      </w:r>
      <w:r w:rsidR="00B57B9F">
        <w:rPr>
          <w:rFonts w:cs="Times New Roman"/>
          <w:sz w:val="20"/>
          <w:szCs w:val="20"/>
        </w:rPr>
        <w:t>Arsitektur</w:t>
      </w:r>
      <w:r w:rsidR="002851ED" w:rsidRPr="00A930A3">
        <w:rPr>
          <w:rFonts w:cs="Times New Roman"/>
          <w:sz w:val="20"/>
          <w:szCs w:val="20"/>
        </w:rPr>
        <w:t xml:space="preserve"> MVC memiliki </w:t>
      </w:r>
      <w:r w:rsidR="002851ED" w:rsidRPr="00857399">
        <w:rPr>
          <w:rFonts w:cs="Times New Roman"/>
          <w:i/>
          <w:sz w:val="20"/>
          <w:szCs w:val="20"/>
        </w:rPr>
        <w:t>business</w:t>
      </w:r>
      <w:r w:rsidR="002851ED" w:rsidRPr="00A930A3">
        <w:rPr>
          <w:rFonts w:cs="Times New Roman"/>
          <w:sz w:val="20"/>
          <w:szCs w:val="20"/>
        </w:rPr>
        <w:t xml:space="preserve"> </w:t>
      </w:r>
      <w:r w:rsidR="002851ED" w:rsidRPr="00857399">
        <w:rPr>
          <w:rFonts w:cs="Times New Roman"/>
          <w:i/>
          <w:sz w:val="20"/>
          <w:szCs w:val="20"/>
        </w:rPr>
        <w:t>logic</w:t>
      </w:r>
      <w:r w:rsidR="002851ED" w:rsidRPr="00A930A3">
        <w:rPr>
          <w:rFonts w:cs="Times New Roman"/>
          <w:sz w:val="20"/>
          <w:szCs w:val="20"/>
        </w:rPr>
        <w:t xml:space="preserve"> yang terpisah dari </w:t>
      </w:r>
      <w:r w:rsidR="002851ED" w:rsidRPr="00857399">
        <w:rPr>
          <w:rFonts w:cs="Times New Roman"/>
          <w:i/>
          <w:sz w:val="20"/>
          <w:szCs w:val="20"/>
        </w:rPr>
        <w:t>model</w:t>
      </w:r>
      <w:r w:rsidR="002851ED" w:rsidRPr="00A930A3">
        <w:rPr>
          <w:rFonts w:cs="Times New Roman"/>
          <w:sz w:val="20"/>
          <w:szCs w:val="20"/>
        </w:rPr>
        <w:t xml:space="preserve"> dan </w:t>
      </w:r>
      <w:r w:rsidR="002851ED" w:rsidRPr="00857399">
        <w:rPr>
          <w:rFonts w:cs="Times New Roman"/>
          <w:i/>
          <w:sz w:val="20"/>
          <w:szCs w:val="20"/>
        </w:rPr>
        <w:t>presentation</w:t>
      </w:r>
      <w:r w:rsidR="002851ED" w:rsidRPr="00A930A3">
        <w:rPr>
          <w:rFonts w:cs="Times New Roman"/>
          <w:sz w:val="20"/>
          <w:szCs w:val="20"/>
        </w:rPr>
        <w:t xml:space="preserve">, sehingga saat melakukan modifikasi pada program tidak mempengaruhi komponen lain yang tidak diubah, dan proses pengembangan yang lebih cepat, serta dapat menggunakan </w:t>
      </w:r>
      <w:r w:rsidR="002851ED" w:rsidRPr="00857399">
        <w:rPr>
          <w:rFonts w:cs="Times New Roman"/>
          <w:i/>
          <w:sz w:val="20"/>
          <w:szCs w:val="20"/>
        </w:rPr>
        <w:t>reuse</w:t>
      </w:r>
      <w:r w:rsidR="002851ED" w:rsidRPr="00A930A3">
        <w:rPr>
          <w:rFonts w:cs="Times New Roman"/>
          <w:sz w:val="20"/>
          <w:szCs w:val="20"/>
        </w:rPr>
        <w:t xml:space="preserve"> </w:t>
      </w:r>
      <w:r w:rsidR="002851ED" w:rsidRPr="00857399">
        <w:rPr>
          <w:rFonts w:cs="Times New Roman"/>
          <w:i/>
          <w:sz w:val="20"/>
          <w:szCs w:val="20"/>
        </w:rPr>
        <w:t>of</w:t>
      </w:r>
      <w:r w:rsidR="002851ED" w:rsidRPr="00A930A3">
        <w:rPr>
          <w:rFonts w:cs="Times New Roman"/>
          <w:sz w:val="20"/>
          <w:szCs w:val="20"/>
        </w:rPr>
        <w:t xml:space="preserve"> </w:t>
      </w:r>
      <w:r w:rsidR="002851ED" w:rsidRPr="00857399">
        <w:rPr>
          <w:rFonts w:cs="Times New Roman"/>
          <w:i/>
          <w:sz w:val="20"/>
          <w:szCs w:val="20"/>
        </w:rPr>
        <w:t>code</w:t>
      </w:r>
      <w:r w:rsidR="002851ED" w:rsidRPr="00A930A3">
        <w:rPr>
          <w:rFonts w:cs="Times New Roman"/>
          <w:sz w:val="20"/>
          <w:szCs w:val="20"/>
        </w:rPr>
        <w:t xml:space="preserve"> dimana fungsi ini berguna dalam pengembangan </w:t>
      </w:r>
      <w:r w:rsidR="002851ED" w:rsidRPr="00857399">
        <w:rPr>
          <w:rFonts w:cs="Times New Roman"/>
          <w:i/>
          <w:sz w:val="20"/>
          <w:szCs w:val="20"/>
        </w:rPr>
        <w:t>website</w:t>
      </w:r>
      <w:r w:rsidR="002851ED" w:rsidRPr="00A930A3">
        <w:rPr>
          <w:rFonts w:cs="Times New Roman"/>
          <w:sz w:val="20"/>
          <w:szCs w:val="20"/>
        </w:rPr>
        <w:t xml:space="preserve"> tanpa harus melakukan </w:t>
      </w:r>
      <w:r w:rsidR="002851ED" w:rsidRPr="00857399">
        <w:rPr>
          <w:rFonts w:cs="Times New Roman"/>
          <w:i/>
          <w:sz w:val="20"/>
          <w:szCs w:val="20"/>
        </w:rPr>
        <w:t>coding</w:t>
      </w:r>
      <w:r w:rsidR="002851ED">
        <w:rPr>
          <w:rFonts w:cs="Times New Roman"/>
          <w:sz w:val="20"/>
          <w:szCs w:val="20"/>
        </w:rPr>
        <w:t xml:space="preserve"> dari awal</w:t>
      </w:r>
      <w:r w:rsidR="002851ED">
        <w:rPr>
          <w:rFonts w:cs="Times New Roman"/>
          <w:sz w:val="20"/>
          <w:szCs w:val="20"/>
        </w:rPr>
        <w:fldChar w:fldCharType="begin" w:fldLock="1"/>
      </w:r>
      <w:r w:rsidR="00C653A2">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7]</w:t>
      </w:r>
      <w:r w:rsidR="002851ED">
        <w:rPr>
          <w:rFonts w:cs="Times New Roman"/>
          <w:sz w:val="20"/>
          <w:szCs w:val="20"/>
        </w:rPr>
        <w:fldChar w:fldCharType="end"/>
      </w:r>
      <w:r w:rsidR="002851ED"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14463814"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Websocket</w:t>
      </w:r>
    </w:p>
    <w:p w14:paraId="5FE424CC" w14:textId="25AA34C7"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5B0BE3">
        <w:rPr>
          <w:rFonts w:cs="Times New Roman"/>
          <w:sz w:val="20"/>
          <w:szCs w:val="20"/>
        </w:rPr>
        <w:t xml:space="preserve"> merupakan sebuah protokol komunikasi web berbasis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keberadaan </w:t>
      </w:r>
      <w:r w:rsidR="002851ED" w:rsidRPr="00126266">
        <w:rPr>
          <w:rFonts w:cs="Times New Roman"/>
          <w:i/>
          <w:sz w:val="20"/>
          <w:szCs w:val="20"/>
        </w:rPr>
        <w:t>websocket</w:t>
      </w:r>
      <w:r w:rsidR="002851ED" w:rsidRPr="005B0BE3">
        <w:rPr>
          <w:rFonts w:cs="Times New Roman"/>
          <w:sz w:val="20"/>
          <w:szCs w:val="20"/>
        </w:rPr>
        <w:t xml:space="preserve"> dinilai dapat menggantikan </w:t>
      </w:r>
      <w:r w:rsidR="00B57B9F">
        <w:rPr>
          <w:rFonts w:cs="Times New Roman"/>
          <w:sz w:val="20"/>
          <w:szCs w:val="20"/>
        </w:rPr>
        <w:t>teknologi</w:t>
      </w:r>
      <w:r w:rsidR="002851ED" w:rsidRPr="005B0BE3">
        <w:rPr>
          <w:rFonts w:cs="Times New Roman"/>
          <w:sz w:val="20"/>
          <w:szCs w:val="20"/>
        </w:rPr>
        <w:t xml:space="preserve"> AJAX sebagai pendahulu komunikasi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rupakan teknologi yang mampu memberikan performa terbaik ketika diimplementasikan dalam sistem dengan </w:t>
      </w:r>
      <w:r w:rsidR="002851ED" w:rsidRPr="00857399">
        <w:rPr>
          <w:rFonts w:cs="Times New Roman"/>
          <w:i/>
          <w:sz w:val="20"/>
          <w:szCs w:val="20"/>
        </w:rPr>
        <w:t>rate</w:t>
      </w:r>
      <w:r w:rsidR="002851ED" w:rsidRPr="005B0BE3">
        <w:rPr>
          <w:rFonts w:cs="Times New Roman"/>
          <w:sz w:val="20"/>
          <w:szCs w:val="20"/>
        </w:rPr>
        <w:t>-</w:t>
      </w:r>
      <w:r w:rsidR="002851ED" w:rsidRPr="00857399">
        <w:rPr>
          <w:rFonts w:cs="Times New Roman"/>
          <w:i/>
          <w:sz w:val="20"/>
          <w:szCs w:val="20"/>
        </w:rPr>
        <w:t>request</w:t>
      </w:r>
      <w:r w:rsidR="002851ED" w:rsidRPr="005B0BE3">
        <w:rPr>
          <w:rFonts w:cs="Times New Roman"/>
          <w:sz w:val="20"/>
          <w:szCs w:val="20"/>
        </w:rPr>
        <w:t xml:space="preserve"> tinggi, dibandingkan dengan teknologi k</w:t>
      </w:r>
      <w:r w:rsidR="002851ED">
        <w:rPr>
          <w:rFonts w:cs="Times New Roman"/>
          <w:sz w:val="20"/>
          <w:szCs w:val="20"/>
        </w:rPr>
        <w:t>omunikasi lain termasuk AJAX</w:t>
      </w:r>
      <w:r w:rsidR="002851ED">
        <w:rPr>
          <w:rFonts w:cs="Times New Roman"/>
          <w:sz w:val="20"/>
          <w:szCs w:val="20"/>
        </w:rPr>
        <w:fldChar w:fldCharType="begin" w:fldLock="1"/>
      </w:r>
      <w:r w:rsidR="00C653A2">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9]</w:t>
      </w:r>
      <w:r w:rsidR="002851ED">
        <w:rPr>
          <w:rFonts w:cs="Times New Roman"/>
          <w:sz w:val="20"/>
          <w:szCs w:val="20"/>
        </w:rPr>
        <w:fldChar w:fldCharType="end"/>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mungkinkan komunikasi dua arah antara </w:t>
      </w:r>
      <w:r w:rsidR="002851ED" w:rsidRPr="00857399">
        <w:rPr>
          <w:rFonts w:cs="Times New Roman"/>
          <w:i/>
          <w:sz w:val="20"/>
          <w:szCs w:val="20"/>
        </w:rPr>
        <w:t>client</w:t>
      </w:r>
      <w:r w:rsidR="002851ED" w:rsidRPr="005B0BE3">
        <w:rPr>
          <w:rFonts w:cs="Times New Roman"/>
          <w:sz w:val="20"/>
          <w:szCs w:val="20"/>
        </w:rPr>
        <w:t xml:space="preserve"> dan </w:t>
      </w:r>
      <w:r w:rsidR="002851ED" w:rsidRPr="00857399">
        <w:rPr>
          <w:rFonts w:cs="Times New Roman"/>
          <w:i/>
          <w:sz w:val="20"/>
          <w:szCs w:val="20"/>
        </w:rPr>
        <w:t>server</w:t>
      </w:r>
      <w:r w:rsidR="002851ED" w:rsidRPr="005B0BE3">
        <w:rPr>
          <w:rFonts w:cs="Times New Roman"/>
          <w:sz w:val="20"/>
          <w:szCs w:val="20"/>
        </w:rPr>
        <w:t xml:space="preserve"> dengan menggunakan koneksi yang sudah terjalin, hal ini dikarenakan pada </w:t>
      </w:r>
      <w:r w:rsidR="002851ED" w:rsidRPr="00126266">
        <w:rPr>
          <w:rFonts w:cs="Times New Roman"/>
          <w:i/>
          <w:sz w:val="20"/>
          <w:szCs w:val="20"/>
        </w:rPr>
        <w:t>websocket</w:t>
      </w:r>
      <w:r w:rsidR="002851ED" w:rsidRPr="005B0BE3">
        <w:rPr>
          <w:rFonts w:cs="Times New Roman"/>
          <w:sz w:val="20"/>
          <w:szCs w:val="20"/>
        </w:rPr>
        <w:t xml:space="preserve">, koneksi akan terus terjalin selama tidak </w:t>
      </w:r>
      <w:r w:rsidR="00B57B9F">
        <w:rPr>
          <w:rFonts w:cs="Times New Roman"/>
          <w:sz w:val="20"/>
          <w:szCs w:val="20"/>
        </w:rPr>
        <w:t>terjadi</w:t>
      </w:r>
      <w:r w:rsidR="002851ED" w:rsidRPr="005B0BE3">
        <w:rPr>
          <w:rFonts w:cs="Times New Roman"/>
          <w:sz w:val="20"/>
          <w:szCs w:val="20"/>
        </w:rPr>
        <w:t xml:space="preserve"> error atau ada permintaan pemutusan koneksi. Salah satu layanan yang menyediakan koneksi </w:t>
      </w:r>
      <w:r w:rsidR="002851ED" w:rsidRPr="00126266">
        <w:rPr>
          <w:rFonts w:cs="Times New Roman"/>
          <w:i/>
          <w:sz w:val="20"/>
          <w:szCs w:val="20"/>
        </w:rPr>
        <w:t>websocket</w:t>
      </w:r>
      <w:r w:rsidR="002851ED" w:rsidRPr="005B0BE3">
        <w:rPr>
          <w:rFonts w:cs="Times New Roman"/>
          <w:sz w:val="20"/>
          <w:szCs w:val="20"/>
        </w:rPr>
        <w:t xml:space="preserve"> yaitu </w:t>
      </w:r>
      <w:r w:rsidR="002851ED" w:rsidRPr="00126266">
        <w:rPr>
          <w:rFonts w:cs="Times New Roman"/>
          <w:i/>
          <w:sz w:val="20"/>
          <w:szCs w:val="20"/>
        </w:rPr>
        <w:t>Pusher</w:t>
      </w:r>
      <w:r w:rsidR="002851ED" w:rsidRPr="005B0BE3">
        <w:rPr>
          <w:rFonts w:cs="Times New Roman"/>
          <w:sz w:val="20"/>
          <w:szCs w:val="20"/>
        </w:rPr>
        <w:t xml:space="preserve">, </w:t>
      </w:r>
      <w:r w:rsidR="002851ED" w:rsidRPr="00126266">
        <w:rPr>
          <w:rFonts w:cs="Times New Roman"/>
          <w:i/>
          <w:sz w:val="20"/>
          <w:szCs w:val="20"/>
        </w:rPr>
        <w:t>Pusher</w:t>
      </w:r>
      <w:r w:rsidR="002851ED" w:rsidRPr="005B0BE3">
        <w:rPr>
          <w:rFonts w:cs="Times New Roman"/>
          <w:sz w:val="20"/>
          <w:szCs w:val="20"/>
        </w:rPr>
        <w:t xml:space="preserve"> menyediakan komunikasi </w:t>
      </w:r>
      <w:r w:rsidR="002851ED" w:rsidRPr="00857399">
        <w:rPr>
          <w:rFonts w:cs="Times New Roman"/>
          <w:i/>
          <w:sz w:val="20"/>
          <w:szCs w:val="20"/>
        </w:rPr>
        <w:t>realtime</w:t>
      </w:r>
      <w:r w:rsidR="002851ED" w:rsidRPr="005B0BE3">
        <w:rPr>
          <w:rFonts w:cs="Times New Roman"/>
          <w:sz w:val="20"/>
          <w:szCs w:val="20"/>
        </w:rPr>
        <w:t xml:space="preserve"> antara </w:t>
      </w:r>
      <w:r w:rsidR="002851ED" w:rsidRPr="00857399">
        <w:rPr>
          <w:rFonts w:cs="Times New Roman"/>
          <w:i/>
          <w:sz w:val="20"/>
          <w:szCs w:val="20"/>
        </w:rPr>
        <w:t>server</w:t>
      </w:r>
      <w:r w:rsidR="002851ED" w:rsidRPr="005B0BE3">
        <w:rPr>
          <w:rFonts w:cs="Times New Roman"/>
          <w:sz w:val="20"/>
          <w:szCs w:val="20"/>
        </w:rPr>
        <w:t xml:space="preserve"> dan </w:t>
      </w:r>
      <w:r w:rsidR="002851ED" w:rsidRPr="00857399">
        <w:rPr>
          <w:rFonts w:cs="Times New Roman"/>
          <w:i/>
          <w:sz w:val="20"/>
          <w:szCs w:val="20"/>
        </w:rPr>
        <w:t>client</w:t>
      </w:r>
      <w:r w:rsidR="002851ED" w:rsidRPr="005B0BE3">
        <w:rPr>
          <w:rFonts w:cs="Times New Roman"/>
          <w:sz w:val="20"/>
          <w:szCs w:val="20"/>
        </w:rPr>
        <w:t xml:space="preserve"> melalui </w:t>
      </w:r>
      <w:r w:rsidR="002851ED" w:rsidRPr="00857399">
        <w:rPr>
          <w:rFonts w:cs="Times New Roman"/>
          <w:i/>
          <w:sz w:val="20"/>
          <w:szCs w:val="20"/>
        </w:rPr>
        <w:t>channel</w:t>
      </w:r>
      <w:r w:rsidR="002851ED" w:rsidRPr="005B0BE3">
        <w:rPr>
          <w:rFonts w:cs="Times New Roman"/>
          <w:sz w:val="20"/>
          <w:szCs w:val="20"/>
        </w:rPr>
        <w:t>-</w:t>
      </w:r>
      <w:r w:rsidR="002851ED" w:rsidRPr="00857399">
        <w:rPr>
          <w:rFonts w:cs="Times New Roman"/>
          <w:i/>
          <w:sz w:val="20"/>
          <w:szCs w:val="20"/>
        </w:rPr>
        <w:t>channel</w:t>
      </w:r>
      <w:r w:rsidR="002851ED"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77777777"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w:t>
      </w:r>
      <w:r w:rsidRPr="00126266">
        <w:rPr>
          <w:rFonts w:cs="Times New Roman"/>
          <w:i/>
          <w:sz w:val="20"/>
          <w:szCs w:val="20"/>
        </w:rPr>
        <w:t>hardware</w:t>
      </w:r>
      <w:r w:rsidRPr="00A930A3">
        <w:rPr>
          <w:rFonts w:cs="Times New Roman"/>
          <w:sz w:val="20"/>
          <w:szCs w:val="20"/>
        </w:rPr>
        <w:t xml:space="preserve"> pada </w:t>
      </w:r>
      <w:r w:rsidRPr="00065B47">
        <w:rPr>
          <w:rFonts w:cs="Times New Roman"/>
          <w:i/>
          <w:sz w:val="20"/>
          <w:szCs w:val="20"/>
        </w:rPr>
        <w:t>server</w:t>
      </w:r>
      <w:r w:rsidRPr="00A930A3">
        <w:rPr>
          <w:rFonts w:cs="Times New Roman"/>
          <w:sz w:val="20"/>
          <w:szCs w:val="20"/>
        </w:rPr>
        <w:t xml:space="preserve">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0D07B7A9" w14:textId="77777777" w:rsidR="002851ED" w:rsidRDefault="002851ED" w:rsidP="002851ED">
      <w:pPr>
        <w:pStyle w:val="ListParagraph"/>
        <w:spacing w:line="276" w:lineRule="auto"/>
        <w:ind w:left="426"/>
        <w:jc w:val="left"/>
        <w:rPr>
          <w:rFonts w:cs="Times New Roman"/>
          <w:sz w:val="20"/>
          <w:szCs w:val="20"/>
        </w:rPr>
      </w:pPr>
    </w:p>
    <w:p w14:paraId="4E2058EE" w14:textId="77777777" w:rsidR="006F0A39" w:rsidRDefault="006F0A39" w:rsidP="002851ED">
      <w:pPr>
        <w:pStyle w:val="ListParagraph"/>
        <w:spacing w:line="276" w:lineRule="auto"/>
        <w:ind w:left="426"/>
        <w:jc w:val="left"/>
        <w:rPr>
          <w:rFonts w:cs="Times New Roman"/>
          <w:sz w:val="20"/>
          <w:szCs w:val="20"/>
        </w:rPr>
      </w:pPr>
    </w:p>
    <w:p w14:paraId="4A009015" w14:textId="77777777" w:rsidR="006F0A39" w:rsidRPr="00FA13E8" w:rsidRDefault="006F0A39"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278E0C88"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sidR="00C653A2">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20]</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0A2618D2">
            <wp:extent cx="2970530" cy="3033398"/>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70530" cy="3033398"/>
                    </a:xfrm>
                    <a:prstGeom prst="rect">
                      <a:avLst/>
                    </a:prstGeom>
                  </pic:spPr>
                </pic:pic>
              </a:graphicData>
            </a:graphic>
          </wp:inline>
        </w:drawing>
      </w:r>
    </w:p>
    <w:p w14:paraId="316F4FB6" w14:textId="58E5CACE"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1</w:t>
      </w:r>
      <w:r w:rsidRPr="005736B8">
        <w:rPr>
          <w:rFonts w:cs="Times New Roman"/>
          <w:sz w:val="16"/>
          <w:szCs w:val="16"/>
        </w:rPr>
        <w:t xml:space="preserve"> ERD </w:t>
      </w:r>
      <w:r w:rsidR="001B2693">
        <w:rPr>
          <w:rFonts w:cs="Times New Roman"/>
          <w:i/>
          <w:sz w:val="16"/>
          <w:szCs w:val="16"/>
        </w:rPr>
        <w:t>d</w:t>
      </w:r>
      <w:r w:rsidRPr="005736B8">
        <w:rPr>
          <w:rFonts w:cs="Times New Roman"/>
          <w:i/>
          <w:sz w:val="16"/>
          <w:szCs w:val="16"/>
        </w:rPr>
        <w:t>atabase</w:t>
      </w:r>
    </w:p>
    <w:p w14:paraId="1651B4D7" w14:textId="77777777" w:rsidR="002851ED" w:rsidRDefault="002851ED" w:rsidP="002851ED">
      <w:pPr>
        <w:spacing w:line="276" w:lineRule="auto"/>
        <w:ind w:firstLine="567"/>
        <w:rPr>
          <w:rFonts w:cs="Times New Roman"/>
          <w:sz w:val="20"/>
          <w:szCs w:val="20"/>
        </w:rPr>
      </w:pPr>
    </w:p>
    <w:p w14:paraId="579346AA" w14:textId="142EB180" w:rsidR="002851ED" w:rsidRDefault="006755D9" w:rsidP="002851ED">
      <w:pPr>
        <w:spacing w:line="276" w:lineRule="auto"/>
        <w:ind w:firstLine="567"/>
        <w:rPr>
          <w:rFonts w:cs="Times New Roman"/>
          <w:sz w:val="20"/>
          <w:szCs w:val="20"/>
        </w:rPr>
      </w:pPr>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w:t>
      </w:r>
      <w:r w:rsidR="00AD21FF">
        <w:rPr>
          <w:rFonts w:cs="Times New Roman"/>
          <w:sz w:val="20"/>
          <w:szCs w:val="20"/>
        </w:rPr>
        <w:t>di dalam</w:t>
      </w:r>
      <w:r w:rsidR="002851ED" w:rsidRPr="002E7AB2">
        <w:rPr>
          <w:rFonts w:cs="Times New Roman"/>
          <w:sz w:val="20"/>
          <w:szCs w:val="20"/>
        </w:rPr>
        <w:t xml:space="preserve"> </w:t>
      </w:r>
      <w:r w:rsidR="002851ED" w:rsidRPr="00BD3BC0">
        <w:rPr>
          <w:rFonts w:cs="Times New Roman"/>
          <w:i/>
          <w:sz w:val="20"/>
          <w:szCs w:val="20"/>
        </w:rPr>
        <w:t>database</w:t>
      </w:r>
      <w:r w:rsidR="002851ED" w:rsidRPr="002E7AB2">
        <w:rPr>
          <w:rFonts w:cs="Times New Roman"/>
          <w:sz w:val="20"/>
          <w:szCs w:val="20"/>
        </w:rPr>
        <w:t xml:space="preserve"> sistem penguncian pintu gedung.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w:t>
      </w:r>
      <w:r w:rsidR="00C00735">
        <w:rPr>
          <w:rFonts w:cs="Times New Roman"/>
          <w:sz w:val="20"/>
          <w:szCs w:val="20"/>
        </w:rPr>
        <w:t>menyimpan</w:t>
      </w:r>
      <w:r w:rsidR="002851ED" w:rsidRPr="002E7AB2">
        <w:rPr>
          <w:rFonts w:cs="Times New Roman"/>
          <w:sz w:val="20"/>
          <w:szCs w:val="20"/>
        </w:rPr>
        <w:t xml:space="preserve"> data yang akan digunakan </w:t>
      </w:r>
      <w:r w:rsidR="00AD21FF">
        <w:rPr>
          <w:rFonts w:cs="Times New Roman"/>
          <w:sz w:val="20"/>
          <w:szCs w:val="20"/>
        </w:rPr>
        <w:t>di dalam</w:t>
      </w:r>
      <w:r w:rsidR="002851ED" w:rsidRPr="002E7AB2">
        <w:rPr>
          <w:rFonts w:cs="Times New Roman"/>
          <w:sz w:val="20"/>
          <w:szCs w:val="20"/>
        </w:rPr>
        <w:t xml:space="preserve"> pengelolaan sistem dengan isi data sesuai dengan atribut dari masing-masing entitas. </w:t>
      </w:r>
      <w:r w:rsidR="00C00735">
        <w:rPr>
          <w:rFonts w:cs="Times New Roman"/>
          <w:sz w:val="20"/>
          <w:szCs w:val="20"/>
        </w:rPr>
        <w:t>Di dalam</w:t>
      </w:r>
      <w:r w:rsidR="002851ED" w:rsidRPr="002E7AB2">
        <w:rPr>
          <w:rFonts w:cs="Times New Roman"/>
          <w:sz w:val="20"/>
          <w:szCs w:val="20"/>
        </w:rPr>
        <w:t xml:space="preserve">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5E9F5DAA"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w:t>
      </w:r>
      <w:r w:rsidR="0002563E">
        <w:rPr>
          <w:rFonts w:cs="Times New Roman"/>
          <w:sz w:val="20"/>
          <w:szCs w:val="20"/>
        </w:rPr>
        <w:t>di bawah</w:t>
      </w:r>
      <w:r w:rsidRPr="002E7AB2">
        <w:rPr>
          <w:rFonts w:cs="Times New Roman"/>
          <w:sz w:val="20"/>
          <w:szCs w:val="20"/>
        </w:rPr>
        <w:t>.</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E4F78B">
            <wp:extent cx="2970514" cy="335864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70514" cy="3358641"/>
                    </a:xfrm>
                    <a:prstGeom prst="rect">
                      <a:avLst/>
                    </a:prstGeom>
                  </pic:spPr>
                </pic:pic>
              </a:graphicData>
            </a:graphic>
          </wp:inline>
        </w:drawing>
      </w:r>
    </w:p>
    <w:p w14:paraId="47A28B6A" w14:textId="25F2F7E9"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2</w:t>
      </w:r>
      <w:r w:rsidRPr="005736B8">
        <w:rPr>
          <w:rFonts w:cs="Times New Roman"/>
          <w:sz w:val="16"/>
          <w:szCs w:val="16"/>
        </w:rPr>
        <w:t xml:space="preserve"> Diagram </w:t>
      </w:r>
      <w:r w:rsidR="001B2693">
        <w:rPr>
          <w:rFonts w:cs="Times New Roman"/>
          <w:i/>
          <w:sz w:val="16"/>
          <w:szCs w:val="16"/>
        </w:rPr>
        <w:t>u</w:t>
      </w:r>
      <w:r w:rsidRPr="005736B8">
        <w:rPr>
          <w:rFonts w:cs="Times New Roman"/>
          <w:i/>
          <w:sz w:val="16"/>
          <w:szCs w:val="16"/>
        </w:rPr>
        <w:t>se</w:t>
      </w:r>
      <w:r w:rsidRPr="005736B8">
        <w:rPr>
          <w:rFonts w:cs="Times New Roman"/>
          <w:sz w:val="16"/>
          <w:szCs w:val="16"/>
        </w:rPr>
        <w:t xml:space="preserve"> </w:t>
      </w:r>
      <w:r w:rsidR="001B2693">
        <w:rPr>
          <w:rFonts w:cs="Times New Roman"/>
          <w:i/>
          <w:sz w:val="16"/>
          <w:szCs w:val="16"/>
        </w:rPr>
        <w:t>c</w:t>
      </w:r>
      <w:r w:rsidRPr="005736B8">
        <w:rPr>
          <w:rFonts w:cs="Times New Roman"/>
          <w:i/>
          <w:sz w:val="16"/>
          <w:szCs w:val="16"/>
        </w:rPr>
        <w:t>ase</w:t>
      </w:r>
      <w:r w:rsidRPr="005736B8">
        <w:rPr>
          <w:rFonts w:cs="Times New Roman"/>
          <w:sz w:val="16"/>
          <w:szCs w:val="16"/>
        </w:rPr>
        <w:t xml:space="preserve"> API</w:t>
      </w:r>
    </w:p>
    <w:p w14:paraId="345C5F43" w14:textId="77777777" w:rsidR="00D063DC" w:rsidRPr="002E7AB2" w:rsidRDefault="00D063DC" w:rsidP="002851ED">
      <w:pPr>
        <w:spacing w:line="276" w:lineRule="auto"/>
        <w:jc w:val="center"/>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30EA94D3"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w:t>
      </w:r>
      <w:r w:rsidR="00780C9B" w:rsidRPr="00780C9B">
        <w:rPr>
          <w:rFonts w:cs="Times New Roman"/>
          <w:i/>
          <w:sz w:val="20"/>
          <w:szCs w:val="20"/>
        </w:rPr>
        <w:t>email</w:t>
      </w:r>
      <w:r w:rsidRPr="00AB52CE">
        <w:rPr>
          <w:rFonts w:cs="Times New Roman"/>
          <w:sz w:val="20"/>
          <w:szCs w:val="20"/>
        </w:rPr>
        <w:t xml:space="preserve">, jika belum maka </w:t>
      </w:r>
      <w:r w:rsidRPr="009C4EB3">
        <w:rPr>
          <w:rFonts w:cs="Times New Roman"/>
          <w:i/>
          <w:sz w:val="20"/>
          <w:szCs w:val="20"/>
        </w:rPr>
        <w:t>login</w:t>
      </w:r>
      <w:r w:rsidRPr="00AB52CE">
        <w:rPr>
          <w:rFonts w:cs="Times New Roman"/>
          <w:sz w:val="20"/>
          <w:szCs w:val="20"/>
        </w:rPr>
        <w:t xml:space="preserve"> akan tertahan sampai pengguna </w:t>
      </w:r>
      <w:r w:rsidR="002F3522">
        <w:rPr>
          <w:rFonts w:cs="Times New Roman"/>
          <w:sz w:val="20"/>
          <w:szCs w:val="20"/>
        </w:rPr>
        <w:t>melakukan</w:t>
      </w:r>
      <w:r w:rsidRPr="00AB52CE">
        <w:rPr>
          <w:rFonts w:cs="Times New Roman"/>
          <w:sz w:val="20"/>
          <w:szCs w:val="20"/>
        </w:rPr>
        <w:t xml:space="preserve"> verifikasi </w:t>
      </w:r>
      <w:r w:rsidR="00780C9B" w:rsidRPr="00780C9B">
        <w:rPr>
          <w:rFonts w:cs="Times New Roman"/>
          <w:i/>
          <w:sz w:val="20"/>
          <w:szCs w:val="20"/>
        </w:rPr>
        <w:t>email</w:t>
      </w:r>
      <w:r w:rsidRPr="00AB52CE">
        <w:rPr>
          <w:rFonts w:cs="Times New Roman"/>
          <w:sz w:val="20"/>
          <w:szCs w:val="20"/>
        </w:rPr>
        <w:t xml:space="preserve">. Diagram fungsi </w:t>
      </w:r>
      <w:r w:rsidRPr="00412987">
        <w:rPr>
          <w:rFonts w:cs="Times New Roman"/>
          <w:i/>
          <w:sz w:val="20"/>
          <w:szCs w:val="20"/>
        </w:rPr>
        <w:t>log</w:t>
      </w:r>
      <w:r w:rsidR="006755D9" w:rsidRPr="00412987">
        <w:rPr>
          <w:rFonts w:cs="Times New Roman"/>
          <w:i/>
          <w:sz w:val="20"/>
          <w:szCs w:val="20"/>
        </w:rPr>
        <w:t>in</w:t>
      </w:r>
      <w:r w:rsidR="006755D9">
        <w:rPr>
          <w:rFonts w:cs="Times New Roman"/>
          <w:sz w:val="20"/>
          <w:szCs w:val="20"/>
        </w:rPr>
        <w:t xml:space="preserve"> dapat dilihat pada G</w:t>
      </w:r>
      <w:r>
        <w:rPr>
          <w:rFonts w:cs="Times New Roman"/>
          <w:sz w:val="20"/>
          <w:szCs w:val="20"/>
        </w:rPr>
        <w:t>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052F8690" w:rsidR="002851ED" w:rsidRPr="005736B8" w:rsidRDefault="002851ED" w:rsidP="002851ED">
      <w:pPr>
        <w:spacing w:line="276" w:lineRule="auto"/>
        <w:jc w:val="center"/>
        <w:rPr>
          <w:rFonts w:cs="Times New Roman"/>
          <w:i/>
          <w:sz w:val="16"/>
          <w:szCs w:val="16"/>
        </w:rPr>
      </w:pPr>
      <w:r w:rsidRPr="005736B8">
        <w:rPr>
          <w:rFonts w:cs="Times New Roman"/>
          <w:b/>
          <w:sz w:val="16"/>
          <w:szCs w:val="16"/>
        </w:rPr>
        <w:t>Gambar 3</w:t>
      </w:r>
      <w:r w:rsidRPr="005736B8">
        <w:rPr>
          <w:rFonts w:cs="Times New Roman"/>
          <w:sz w:val="16"/>
          <w:szCs w:val="16"/>
        </w:rPr>
        <w:t xml:space="preserve"> API </w:t>
      </w:r>
      <w:r w:rsidR="001B2693">
        <w:rPr>
          <w:rFonts w:cs="Times New Roman"/>
          <w:i/>
          <w:sz w:val="16"/>
          <w:szCs w:val="16"/>
        </w:rPr>
        <w:t>l</w:t>
      </w:r>
      <w:r w:rsidRPr="005736B8">
        <w:rPr>
          <w:rFonts w:cs="Times New Roman"/>
          <w:i/>
          <w:sz w:val="16"/>
          <w:szCs w:val="16"/>
        </w:rPr>
        <w:t>ogin</w:t>
      </w:r>
    </w:p>
    <w:p w14:paraId="48D6199E" w14:textId="77777777" w:rsidR="00B4757D" w:rsidRPr="00AB52CE" w:rsidRDefault="00B4757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39ADB52C" w:rsidR="002851ED" w:rsidRDefault="002851ED" w:rsidP="002851ED">
      <w:pPr>
        <w:spacing w:line="276" w:lineRule="auto"/>
        <w:ind w:firstLine="567"/>
        <w:rPr>
          <w:rFonts w:cs="Times New Roman"/>
          <w:sz w:val="20"/>
          <w:szCs w:val="20"/>
        </w:rPr>
      </w:pPr>
      <w:r w:rsidRPr="00AB52CE">
        <w:rPr>
          <w:rFonts w:cs="Times New Roman"/>
          <w:sz w:val="20"/>
          <w:szCs w:val="20"/>
        </w:rPr>
        <w:t xml:space="preserve">API verifikasi </w:t>
      </w:r>
      <w:r w:rsidR="00780C9B" w:rsidRPr="00780C9B">
        <w:rPr>
          <w:rFonts w:cs="Times New Roman"/>
          <w:i/>
          <w:sz w:val="20"/>
          <w:szCs w:val="20"/>
        </w:rPr>
        <w:t>email</w:t>
      </w:r>
      <w:r w:rsidRPr="00AB52CE">
        <w:rPr>
          <w:rFonts w:cs="Times New Roman"/>
          <w:sz w:val="20"/>
          <w:szCs w:val="20"/>
        </w:rPr>
        <w:t xml:space="preserve"> digunakan untuk memastikan bahwa pengguna dan operator memiliki </w:t>
      </w:r>
      <w:r w:rsidR="00780C9B" w:rsidRPr="00780C9B">
        <w:rPr>
          <w:rFonts w:cs="Times New Roman"/>
          <w:i/>
          <w:sz w:val="20"/>
          <w:szCs w:val="20"/>
        </w:rPr>
        <w:t>email</w:t>
      </w:r>
      <w:r w:rsidRPr="00AB52CE">
        <w:rPr>
          <w:rFonts w:cs="Times New Roman"/>
          <w:sz w:val="20"/>
          <w:szCs w:val="20"/>
        </w:rPr>
        <w:t xml:space="preserve"> yang valid dan aktif, dengan adanya verifikasi </w:t>
      </w:r>
      <w:r w:rsidR="00780C9B" w:rsidRPr="00780C9B">
        <w:rPr>
          <w:rFonts w:cs="Times New Roman"/>
          <w:i/>
          <w:sz w:val="20"/>
          <w:szCs w:val="20"/>
        </w:rPr>
        <w:t>email</w:t>
      </w:r>
      <w:r w:rsidRPr="00AB52CE">
        <w:rPr>
          <w:rFonts w:cs="Times New Roman"/>
          <w:sz w:val="20"/>
          <w:szCs w:val="20"/>
        </w:rPr>
        <w:t xml:space="preserve"> maka akan meningkatkan keamanan dengan hanya </w:t>
      </w:r>
      <w:r w:rsidR="00AD21FF">
        <w:rPr>
          <w:rFonts w:cs="Times New Roman"/>
          <w:sz w:val="20"/>
          <w:szCs w:val="20"/>
        </w:rPr>
        <w:t>mengizinkan</w:t>
      </w:r>
      <w:r w:rsidRPr="00AB52CE">
        <w:rPr>
          <w:rFonts w:cs="Times New Roman"/>
          <w:sz w:val="20"/>
          <w:szCs w:val="20"/>
        </w:rPr>
        <w:t xml:space="preserve"> pengguna dan operator yang terpercaya untuk mengakses sumber daya yang ada. Verifikasi </w:t>
      </w:r>
      <w:r w:rsidR="00780C9B" w:rsidRPr="00780C9B">
        <w:rPr>
          <w:rFonts w:cs="Times New Roman"/>
          <w:i/>
          <w:sz w:val="20"/>
          <w:szCs w:val="20"/>
        </w:rPr>
        <w:t>email</w:t>
      </w:r>
      <w:r w:rsidRPr="00AB52CE">
        <w:rPr>
          <w:rFonts w:cs="Times New Roman"/>
          <w:sz w:val="20"/>
          <w:szCs w:val="20"/>
        </w:rPr>
        <w:t xml:space="preserve">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xml:space="preserve">) ke </w:t>
      </w:r>
      <w:r w:rsidR="00780C9B" w:rsidRPr="00780C9B">
        <w:rPr>
          <w:rFonts w:cs="Times New Roman"/>
          <w:i/>
          <w:sz w:val="20"/>
          <w:szCs w:val="20"/>
        </w:rPr>
        <w:t>email</w:t>
      </w:r>
      <w:r w:rsidRPr="00AB52CE">
        <w:rPr>
          <w:rFonts w:cs="Times New Roman"/>
          <w:sz w:val="20"/>
          <w:szCs w:val="20"/>
        </w:rPr>
        <w:t xml:space="preserve"> yang telah didaftarkan. Diagram dari API verifikasi </w:t>
      </w:r>
      <w:r w:rsidR="00780C9B" w:rsidRPr="00780C9B">
        <w:rPr>
          <w:rFonts w:cs="Times New Roman"/>
          <w:i/>
          <w:sz w:val="20"/>
          <w:szCs w:val="20"/>
        </w:rPr>
        <w:t>email</w:t>
      </w:r>
      <w:r w:rsidR="00D063DC">
        <w:rPr>
          <w:rFonts w:cs="Times New Roman"/>
          <w:sz w:val="20"/>
          <w:szCs w:val="20"/>
        </w:rPr>
        <w:t xml:space="preserve"> dapat dilihat pada Gambar 4</w:t>
      </w:r>
      <w:r>
        <w:rPr>
          <w:rFonts w:cs="Times New Roman"/>
          <w:sz w:val="20"/>
          <w:szCs w:val="20"/>
        </w:rPr>
        <w:t>.</w:t>
      </w:r>
    </w:p>
    <w:p w14:paraId="45A7975C" w14:textId="77777777" w:rsidR="002851ED" w:rsidRDefault="002851ED" w:rsidP="002851ED">
      <w:pPr>
        <w:spacing w:line="276" w:lineRule="auto"/>
        <w:rPr>
          <w:rFonts w:cs="Times New Roman"/>
          <w:sz w:val="20"/>
          <w:szCs w:val="20"/>
        </w:rPr>
      </w:pPr>
      <w:r>
        <w:rPr>
          <w:noProof/>
          <w:lang w:val="en-US"/>
        </w:rPr>
        <w:lastRenderedPageBreak/>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9"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0F7187A3" w:rsidR="002851ED" w:rsidRPr="005736B8" w:rsidRDefault="00D063DC" w:rsidP="002851ED">
      <w:pPr>
        <w:spacing w:line="276" w:lineRule="auto"/>
        <w:jc w:val="center"/>
        <w:rPr>
          <w:rFonts w:cs="Times New Roman"/>
          <w:sz w:val="16"/>
          <w:szCs w:val="16"/>
        </w:rPr>
      </w:pPr>
      <w:r w:rsidRPr="005736B8">
        <w:rPr>
          <w:rFonts w:cs="Times New Roman"/>
          <w:b/>
          <w:sz w:val="16"/>
          <w:szCs w:val="16"/>
        </w:rPr>
        <w:t>Gambar 4</w:t>
      </w:r>
      <w:r w:rsidR="001B2693">
        <w:rPr>
          <w:rFonts w:cs="Times New Roman"/>
          <w:sz w:val="16"/>
          <w:szCs w:val="16"/>
        </w:rPr>
        <w:t xml:space="preserve"> API verifikasi </w:t>
      </w:r>
      <w:r w:rsidR="001B2693" w:rsidRPr="001B2693">
        <w:rPr>
          <w:rFonts w:cs="Times New Roman"/>
          <w:i/>
          <w:sz w:val="16"/>
          <w:szCs w:val="16"/>
        </w:rPr>
        <w:t>e</w:t>
      </w:r>
      <w:r w:rsidR="002851ED" w:rsidRPr="001B2693">
        <w:rPr>
          <w:rFonts w:cs="Times New Roman"/>
          <w:i/>
          <w:sz w:val="16"/>
          <w:szCs w:val="16"/>
        </w:rPr>
        <w:t>ma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668F62BB"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sidR="006755D9">
        <w:rPr>
          <w:rFonts w:cs="Times New Roman"/>
          <w:sz w:val="20"/>
          <w:szCs w:val="20"/>
        </w:rPr>
        <w:t>s dapat dilihat pada G</w:t>
      </w:r>
      <w:r w:rsidR="00124C9B">
        <w:rPr>
          <w:rFonts w:cs="Times New Roman"/>
          <w:sz w:val="20"/>
          <w:szCs w:val="20"/>
        </w:rPr>
        <w:t>ambar 5</w:t>
      </w:r>
      <w:r>
        <w:rPr>
          <w:rFonts w:cs="Times New Roman"/>
          <w:sz w:val="20"/>
          <w:szCs w:val="20"/>
        </w:rPr>
        <w:t>.</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5">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3944D2AA"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5</w:t>
      </w:r>
      <w:r w:rsidR="001B2693">
        <w:rPr>
          <w:rFonts w:cs="Times New Roman"/>
          <w:sz w:val="16"/>
          <w:szCs w:val="16"/>
        </w:rPr>
        <w:t xml:space="preserve"> API verifikasi a</w:t>
      </w:r>
      <w:r w:rsidR="002851ED" w:rsidRPr="005736B8">
        <w:rPr>
          <w:rFonts w:cs="Times New Roman"/>
          <w:sz w:val="16"/>
          <w:szCs w:val="16"/>
        </w:rPr>
        <w:t>kses</w:t>
      </w:r>
    </w:p>
    <w:p w14:paraId="3099CF93" w14:textId="77777777" w:rsidR="006705F5" w:rsidRDefault="006705F5" w:rsidP="002851ED">
      <w:pPr>
        <w:spacing w:line="276" w:lineRule="auto"/>
        <w:jc w:val="center"/>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2028B2F3"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w:t>
      </w:r>
      <w:r w:rsidR="00D35269">
        <w:rPr>
          <w:rFonts w:cs="Times New Roman"/>
          <w:sz w:val="20"/>
          <w:szCs w:val="20"/>
        </w:rPr>
        <w:t>melalui</w:t>
      </w:r>
      <w:r w:rsidRPr="006A347C">
        <w:rPr>
          <w:rFonts w:cs="Times New Roman"/>
          <w:sz w:val="20"/>
          <w:szCs w:val="20"/>
        </w:rPr>
        <w:t xml:space="preserve">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w:t>
      </w:r>
      <w:r w:rsidR="002F3522">
        <w:rPr>
          <w:rFonts w:cs="Times New Roman"/>
          <w:sz w:val="20"/>
          <w:szCs w:val="20"/>
        </w:rPr>
        <w:t>menggunakan</w:t>
      </w:r>
      <w:r w:rsidRPr="006A347C">
        <w:rPr>
          <w:rFonts w:cs="Times New Roman"/>
          <w:sz w:val="20"/>
          <w:szCs w:val="20"/>
        </w:rPr>
        <w:t xml:space="preserve"> komputer. 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sidR="00124C9B">
        <w:rPr>
          <w:rFonts w:cs="Times New Roman"/>
          <w:sz w:val="20"/>
          <w:szCs w:val="20"/>
        </w:rPr>
        <w:t>ambar 6</w:t>
      </w:r>
      <w:r>
        <w:rPr>
          <w:rFonts w:cs="Times New Roman"/>
          <w:sz w:val="20"/>
          <w:szCs w:val="20"/>
        </w:rPr>
        <w:t>.</w:t>
      </w:r>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E4B1C8E">
            <wp:extent cx="2717611" cy="1956391"/>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19">
                      <a:extLst>
                        <a:ext uri="{28A0092B-C50C-407E-A947-70E740481C1C}">
                          <a14:useLocalDpi xmlns:a14="http://schemas.microsoft.com/office/drawing/2010/main" val="0"/>
                        </a:ext>
                      </a:extLst>
                    </a:blip>
                    <a:srcRect l="18776" t="23117" r="5907" b="6989"/>
                    <a:stretch/>
                  </pic:blipFill>
                  <pic:spPr bwMode="auto">
                    <a:xfrm>
                      <a:off x="0" y="0"/>
                      <a:ext cx="2732704" cy="1967256"/>
                    </a:xfrm>
                    <a:prstGeom prst="rect">
                      <a:avLst/>
                    </a:prstGeom>
                    <a:ln>
                      <a:noFill/>
                    </a:ln>
                    <a:extLst>
                      <a:ext uri="{53640926-AAD7-44D8-BBD7-CCE9431645EC}">
                        <a14:shadowObscured xmlns:a14="http://schemas.microsoft.com/office/drawing/2010/main"/>
                      </a:ext>
                    </a:extLst>
                  </pic:spPr>
                </pic:pic>
              </a:graphicData>
            </a:graphic>
          </wp:inline>
        </w:drawing>
      </w:r>
    </w:p>
    <w:p w14:paraId="061AF2EC" w14:textId="7CAF43B2" w:rsidR="002851ED" w:rsidRPr="005736B8" w:rsidRDefault="00124C9B" w:rsidP="005736B8">
      <w:pPr>
        <w:spacing w:line="276" w:lineRule="auto"/>
        <w:jc w:val="center"/>
        <w:rPr>
          <w:rFonts w:cs="Times New Roman"/>
          <w:sz w:val="16"/>
          <w:szCs w:val="16"/>
        </w:rPr>
      </w:pPr>
      <w:r w:rsidRPr="005736B8">
        <w:rPr>
          <w:rFonts w:cs="Times New Roman"/>
          <w:b/>
          <w:sz w:val="16"/>
          <w:szCs w:val="16"/>
        </w:rPr>
        <w:t>Gambar 6</w:t>
      </w:r>
      <w:r w:rsidR="002851ED" w:rsidRPr="005736B8">
        <w:rPr>
          <w:rFonts w:cs="Times New Roman"/>
          <w:sz w:val="16"/>
          <w:szCs w:val="16"/>
        </w:rPr>
        <w:t xml:space="preserve"> API </w:t>
      </w:r>
      <w:r w:rsidR="001B2693">
        <w:rPr>
          <w:rFonts w:cs="Times New Roman"/>
          <w:i/>
          <w:sz w:val="16"/>
          <w:szCs w:val="16"/>
        </w:rPr>
        <w:t>r</w:t>
      </w:r>
      <w:r w:rsidR="002851ED" w:rsidRPr="005736B8">
        <w:rPr>
          <w:rFonts w:cs="Times New Roman"/>
          <w:i/>
          <w:sz w:val="16"/>
          <w:szCs w:val="16"/>
        </w:rPr>
        <w:t>emote</w:t>
      </w:r>
      <w:r w:rsidR="001B2693">
        <w:rPr>
          <w:rFonts w:cs="Times New Roman"/>
          <w:sz w:val="16"/>
          <w:szCs w:val="16"/>
        </w:rPr>
        <w:t xml:space="preserve"> p</w:t>
      </w:r>
      <w:r w:rsidR="005736B8">
        <w:rPr>
          <w:rFonts w:cs="Times New Roman"/>
          <w:sz w:val="16"/>
          <w:szCs w:val="16"/>
        </w:rPr>
        <w:t>intu</w:t>
      </w: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lastRenderedPageBreak/>
        <w:t xml:space="preserve">Door </w:t>
      </w:r>
      <w:r w:rsidRPr="00704222">
        <w:rPr>
          <w:rFonts w:cs="Times New Roman"/>
          <w:i/>
          <w:sz w:val="20"/>
          <w:szCs w:val="20"/>
        </w:rPr>
        <w:t>Register</w:t>
      </w:r>
    </w:p>
    <w:p w14:paraId="5A7328D7" w14:textId="02AD7237"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w:t>
      </w:r>
      <w:r w:rsidR="00622B18">
        <w:rPr>
          <w:rFonts w:cs="Times New Roman"/>
          <w:sz w:val="20"/>
          <w:szCs w:val="20"/>
        </w:rPr>
        <w:t>ke dalam</w:t>
      </w:r>
      <w:r w:rsidRPr="006A347C">
        <w:rPr>
          <w:rFonts w:cs="Times New Roman"/>
          <w:sz w:val="20"/>
          <w:szCs w:val="20"/>
        </w:rPr>
        <w:t xml:space="preserve"> pintu. Pada saat operator </w:t>
      </w:r>
      <w:r w:rsidR="002F3522">
        <w:rPr>
          <w:rFonts w:cs="Times New Roman"/>
          <w:sz w:val="20"/>
          <w:szCs w:val="20"/>
        </w:rPr>
        <w:t>menambahkan</w:t>
      </w:r>
      <w:r w:rsidRPr="006A347C">
        <w:rPr>
          <w:rFonts w:cs="Times New Roman"/>
          <w:sz w:val="20"/>
          <w:szCs w:val="20"/>
        </w:rPr>
        <w:t xml:space="preserve">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sidR="00124C9B">
        <w:rPr>
          <w:rFonts w:cs="Times New Roman"/>
          <w:sz w:val="20"/>
          <w:szCs w:val="20"/>
        </w:rPr>
        <w:t>ambar 7</w:t>
      </w:r>
      <w:r>
        <w:rPr>
          <w:rFonts w:cs="Times New Roman"/>
          <w:sz w:val="20"/>
          <w:szCs w:val="20"/>
        </w:rPr>
        <w:t>.</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2">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6603AD69"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7</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r</w:t>
      </w:r>
      <w:r w:rsidR="002851ED" w:rsidRPr="005736B8">
        <w:rPr>
          <w:rFonts w:cs="Times New Roman"/>
          <w:i/>
          <w:sz w:val="16"/>
          <w:szCs w:val="16"/>
        </w:rPr>
        <w:t>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52CF1533" w14:textId="133C1EB4" w:rsidR="002851ED"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00B57B9F">
        <w:rPr>
          <w:rFonts w:cs="Times New Roman"/>
          <w:i/>
          <w:sz w:val="20"/>
          <w:szCs w:val="20"/>
        </w:rPr>
        <w:t>subs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 xml:space="preserve">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w:t>
      </w:r>
      <w:r w:rsidR="005736B8">
        <w:rPr>
          <w:rFonts w:cs="Times New Roman"/>
          <w:sz w:val="20"/>
          <w:szCs w:val="20"/>
        </w:rPr>
        <w:t xml:space="preserve">e yang ada pada protokol </w:t>
      </w:r>
      <w:r w:rsidR="005E72E0" w:rsidRPr="005E72E0">
        <w:rPr>
          <w:rFonts w:cs="Times New Roman"/>
          <w:sz w:val="20"/>
          <w:szCs w:val="20"/>
        </w:rPr>
        <w:t>Pusher</w:t>
      </w:r>
      <w:r w:rsidR="005736B8">
        <w:rPr>
          <w:rFonts w:cs="Times New Roman"/>
          <w:sz w:val="20"/>
          <w:szCs w:val="20"/>
        </w:rPr>
        <w:t xml:space="preserve">. </w:t>
      </w:r>
      <w:r w:rsidRPr="00EB0BDF">
        <w:rPr>
          <w:rFonts w:cs="Times New Roman"/>
          <w:sz w:val="20"/>
          <w:szCs w:val="20"/>
        </w:rPr>
        <w:t xml:space="preserve">Setelah mendapatkan nilai signature kemudian kontroler akan </w:t>
      </w:r>
      <w:r w:rsidR="00D35269">
        <w:rPr>
          <w:rFonts w:cs="Times New Roman"/>
          <w:sz w:val="20"/>
          <w:szCs w:val="20"/>
        </w:rPr>
        <w:t>mengembalikan</w:t>
      </w:r>
      <w:r w:rsidRPr="00EB0BDF">
        <w:rPr>
          <w:rFonts w:cs="Times New Roman"/>
          <w:sz w:val="20"/>
          <w:szCs w:val="20"/>
        </w:rPr>
        <w:t xml:space="preserve">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sidR="00124C9B">
        <w:rPr>
          <w:rFonts w:cs="Times New Roman"/>
          <w:sz w:val="20"/>
          <w:szCs w:val="20"/>
        </w:rPr>
        <w:t>ambar 8</w:t>
      </w:r>
      <w:r>
        <w:rPr>
          <w:rFonts w:cs="Times New Roman"/>
          <w:sz w:val="20"/>
          <w:szCs w:val="20"/>
        </w:rPr>
        <w:t>.</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3">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5CD3AAAF"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8</w:t>
      </w:r>
      <w:r w:rsidR="001B2693">
        <w:rPr>
          <w:rFonts w:cs="Times New Roman"/>
          <w:sz w:val="16"/>
          <w:szCs w:val="16"/>
        </w:rPr>
        <w:t xml:space="preserve"> API </w:t>
      </w:r>
      <w:r w:rsidR="001B2693" w:rsidRPr="001B2693">
        <w:rPr>
          <w:rFonts w:cs="Times New Roman"/>
          <w:i/>
          <w:sz w:val="16"/>
          <w:szCs w:val="16"/>
        </w:rPr>
        <w:t>door</w:t>
      </w:r>
      <w:r w:rsidR="001B2693">
        <w:rPr>
          <w:rFonts w:cs="Times New Roman"/>
          <w:sz w:val="16"/>
          <w:szCs w:val="16"/>
        </w:rPr>
        <w:t xml:space="preserve"> </w:t>
      </w:r>
      <w:r w:rsidR="001B2693" w:rsidRPr="001B2693">
        <w:rPr>
          <w:rFonts w:cs="Times New Roman"/>
          <w:i/>
          <w:sz w:val="16"/>
          <w:szCs w:val="16"/>
        </w:rPr>
        <w:t>s</w:t>
      </w:r>
      <w:r w:rsidR="002851ED" w:rsidRPr="001B2693">
        <w:rPr>
          <w:rFonts w:cs="Times New Roman"/>
          <w:i/>
          <w:sz w:val="16"/>
          <w:szCs w:val="16"/>
        </w:rPr>
        <w:t>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77A240D5"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w:t>
      </w:r>
      <w:r w:rsidR="00D35269">
        <w:rPr>
          <w:rFonts w:cs="Times New Roman"/>
          <w:i/>
          <w:sz w:val="20"/>
          <w:szCs w:val="20"/>
        </w:rPr>
        <w:t>update</w:t>
      </w:r>
      <w:r w:rsidRPr="000E61A8">
        <w:rPr>
          <w:rFonts w:cs="Times New Roman"/>
          <w:sz w:val="20"/>
          <w:szCs w:val="20"/>
        </w:rPr>
        <w:t xml:space="preserve"> ini kunci pintu juga akan diperbarui sehingga meningkatkan keamanan karena kode kunci </w:t>
      </w:r>
      <w:r w:rsidRPr="000E61A8">
        <w:rPr>
          <w:rFonts w:cs="Times New Roman"/>
          <w:sz w:val="20"/>
          <w:szCs w:val="20"/>
        </w:rPr>
        <w:lastRenderedPageBreak/>
        <w:t xml:space="preserve">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sidR="00124C9B">
        <w:rPr>
          <w:rFonts w:cs="Times New Roman"/>
          <w:sz w:val="20"/>
          <w:szCs w:val="20"/>
        </w:rPr>
        <w:t>ambar 9</w:t>
      </w:r>
      <w:r>
        <w:rPr>
          <w:rFonts w:cs="Times New Roman"/>
          <w:sz w:val="20"/>
          <w:szCs w:val="20"/>
        </w:rPr>
        <w:t>.</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4">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3C3DF32B"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9</w:t>
      </w:r>
      <w:r w:rsidR="002851ED" w:rsidRPr="005736B8">
        <w:rPr>
          <w:rFonts w:cs="Times New Roman"/>
          <w:sz w:val="16"/>
          <w:szCs w:val="16"/>
        </w:rPr>
        <w:t xml:space="preserve"> API </w:t>
      </w:r>
      <w:r w:rsidR="002851ED" w:rsidRPr="005736B8">
        <w:rPr>
          <w:rFonts w:cs="Times New Roman"/>
          <w:i/>
          <w:sz w:val="16"/>
          <w:szCs w:val="16"/>
        </w:rPr>
        <w:t>Door</w:t>
      </w:r>
      <w:r w:rsidR="002851ED" w:rsidRPr="005736B8">
        <w:rPr>
          <w:rFonts w:cs="Times New Roman"/>
          <w:sz w:val="16"/>
          <w:szCs w:val="16"/>
        </w:rPr>
        <w:t xml:space="preserve"> </w:t>
      </w:r>
      <w:r w:rsidR="001B2693">
        <w:rPr>
          <w:rFonts w:cs="Times New Roman"/>
          <w:i/>
          <w:sz w:val="16"/>
          <w:szCs w:val="16"/>
        </w:rPr>
        <w:t>u</w:t>
      </w:r>
      <w:r w:rsidR="002851ED" w:rsidRPr="005736B8">
        <w:rPr>
          <w:rFonts w:cs="Times New Roman"/>
          <w:i/>
          <w:sz w:val="16"/>
          <w:szCs w:val="16"/>
        </w:rPr>
        <w:t>pdate</w:t>
      </w:r>
      <w:r w:rsidR="001B2693">
        <w:rPr>
          <w:rFonts w:cs="Times New Roman"/>
          <w:sz w:val="16"/>
          <w:szCs w:val="16"/>
        </w:rPr>
        <w:t xml:space="preserve"> s</w:t>
      </w:r>
      <w:r w:rsidR="002851ED" w:rsidRPr="005736B8">
        <w:rPr>
          <w:rFonts w:cs="Times New Roman"/>
          <w:sz w:val="16"/>
          <w:szCs w:val="16"/>
        </w:rPr>
        <w:t>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2E5531F9"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sidR="00124C9B">
        <w:rPr>
          <w:rFonts w:cs="Times New Roman"/>
          <w:sz w:val="20"/>
          <w:szCs w:val="20"/>
        </w:rPr>
        <w:t>ambar 10</w:t>
      </w:r>
      <w:r>
        <w:rPr>
          <w:rFonts w:cs="Times New Roman"/>
          <w:sz w:val="20"/>
          <w:szCs w:val="20"/>
        </w:rPr>
        <w:t>.</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5">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72CEED59" w14:textId="3A19F928" w:rsidR="002851ED" w:rsidRPr="005736B8" w:rsidRDefault="00124C9B" w:rsidP="00B4757D">
      <w:pPr>
        <w:spacing w:line="276" w:lineRule="auto"/>
        <w:jc w:val="center"/>
        <w:rPr>
          <w:rFonts w:cs="Times New Roman"/>
          <w:sz w:val="16"/>
          <w:szCs w:val="16"/>
        </w:rPr>
      </w:pPr>
      <w:r w:rsidRPr="005736B8">
        <w:rPr>
          <w:rFonts w:cs="Times New Roman"/>
          <w:b/>
          <w:sz w:val="16"/>
          <w:szCs w:val="16"/>
        </w:rPr>
        <w:t>Gambar 10</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a</w:t>
      </w:r>
      <w:r w:rsidR="002851ED" w:rsidRPr="005736B8">
        <w:rPr>
          <w:rFonts w:cs="Times New Roman"/>
          <w:i/>
          <w:sz w:val="16"/>
          <w:szCs w:val="16"/>
        </w:rPr>
        <w:t>lert</w:t>
      </w: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373F7C50" w:rsidR="002851ED" w:rsidRPr="00704222" w:rsidRDefault="002851ED" w:rsidP="002851ED">
      <w:pPr>
        <w:spacing w:line="276" w:lineRule="auto"/>
        <w:ind w:firstLine="567"/>
        <w:rPr>
          <w:sz w:val="20"/>
          <w:szCs w:val="20"/>
        </w:rPr>
      </w:pPr>
      <w:r w:rsidRPr="00704222">
        <w:rPr>
          <w:sz w:val="20"/>
          <w:szCs w:val="20"/>
        </w:rPr>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t>
      </w:r>
      <w:r w:rsidRPr="004A384D">
        <w:rPr>
          <w:i/>
          <w:sz w:val="20"/>
          <w:szCs w:val="20"/>
        </w:rPr>
        <w:t>websocket</w:t>
      </w:r>
      <w:r w:rsidRPr="00704222">
        <w:rPr>
          <w:sz w:val="20"/>
          <w:szCs w:val="20"/>
        </w:rPr>
        <w:t>. Diagram dari pengec</w:t>
      </w:r>
      <w:r w:rsidR="006755D9">
        <w:rPr>
          <w:sz w:val="20"/>
          <w:szCs w:val="20"/>
        </w:rPr>
        <w:t>ekan jadwal dapat dilihat pada G</w:t>
      </w:r>
      <w:r w:rsidR="00124C9B">
        <w:rPr>
          <w:sz w:val="20"/>
          <w:szCs w:val="20"/>
        </w:rPr>
        <w:t>ambar 11</w:t>
      </w:r>
      <w:r w:rsidRPr="00704222">
        <w:rPr>
          <w:sz w:val="20"/>
          <w:szCs w:val="20"/>
        </w:rPr>
        <w:t>.</w:t>
      </w:r>
    </w:p>
    <w:p w14:paraId="401BA109" w14:textId="77777777" w:rsidR="002851ED" w:rsidRDefault="002851ED" w:rsidP="005736B8">
      <w:pPr>
        <w:spacing w:line="276" w:lineRule="auto"/>
        <w:jc w:val="center"/>
        <w:rPr>
          <w:rFonts w:cs="Times New Roman"/>
          <w:sz w:val="20"/>
          <w:szCs w:val="20"/>
        </w:rPr>
      </w:pPr>
      <w:r>
        <w:rPr>
          <w:noProof/>
          <w:lang w:val="en-US"/>
        </w:rPr>
        <w:drawing>
          <wp:inline distT="0" distB="0" distL="0" distR="0" wp14:anchorId="64A3E7D7" wp14:editId="521BAC14">
            <wp:extent cx="2662430" cy="1982027"/>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6" cstate="print">
                      <a:extLst>
                        <a:ext uri="{28A0092B-C50C-407E-A947-70E740481C1C}">
                          <a14:useLocalDpi xmlns:a14="http://schemas.microsoft.com/office/drawing/2010/main" val="0"/>
                        </a:ext>
                      </a:extLst>
                    </a:blip>
                    <a:srcRect l="17752" t="21136" r="1055" b="3176"/>
                    <a:stretch/>
                  </pic:blipFill>
                  <pic:spPr bwMode="auto">
                    <a:xfrm>
                      <a:off x="0" y="0"/>
                      <a:ext cx="2662211" cy="1981864"/>
                    </a:xfrm>
                    <a:prstGeom prst="rect">
                      <a:avLst/>
                    </a:prstGeom>
                    <a:ln>
                      <a:noFill/>
                    </a:ln>
                    <a:extLst>
                      <a:ext uri="{53640926-AAD7-44D8-BBD7-CCE9431645EC}">
                        <a14:shadowObscured xmlns:a14="http://schemas.microsoft.com/office/drawing/2010/main"/>
                      </a:ext>
                    </a:extLst>
                  </pic:spPr>
                </pic:pic>
              </a:graphicData>
            </a:graphic>
          </wp:inline>
        </w:drawing>
      </w:r>
    </w:p>
    <w:p w14:paraId="3703D689" w14:textId="6D75A62A" w:rsidR="005012B2" w:rsidRPr="00962A41" w:rsidRDefault="00124C9B" w:rsidP="00962A41">
      <w:pPr>
        <w:spacing w:line="276" w:lineRule="auto"/>
        <w:jc w:val="center"/>
        <w:rPr>
          <w:rFonts w:cs="Times New Roman"/>
          <w:sz w:val="16"/>
          <w:szCs w:val="16"/>
        </w:rPr>
      </w:pPr>
      <w:r w:rsidRPr="005736B8">
        <w:rPr>
          <w:rFonts w:cs="Times New Roman"/>
          <w:b/>
          <w:sz w:val="16"/>
          <w:szCs w:val="16"/>
        </w:rPr>
        <w:t>Gambar 11</w:t>
      </w:r>
      <w:r w:rsidR="001B2693">
        <w:rPr>
          <w:rFonts w:cs="Times New Roman"/>
          <w:sz w:val="16"/>
          <w:szCs w:val="16"/>
        </w:rPr>
        <w:t xml:space="preserve"> Proses p</w:t>
      </w:r>
      <w:r w:rsidR="00962A41">
        <w:rPr>
          <w:rFonts w:cs="Times New Roman"/>
          <w:sz w:val="16"/>
          <w:szCs w:val="16"/>
        </w:rPr>
        <w:t>enjadwalan</w:t>
      </w:r>
    </w:p>
    <w:p w14:paraId="2D1AE424" w14:textId="51922E8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lastRenderedPageBreak/>
        <w:t xml:space="preserve">Komunikasi </w:t>
      </w:r>
      <w:r w:rsidR="005E72E0" w:rsidRPr="005E72E0">
        <w:rPr>
          <w:rFonts w:cs="Times New Roman"/>
          <w:sz w:val="20"/>
          <w:szCs w:val="20"/>
        </w:rPr>
        <w:t>Websocket</w:t>
      </w:r>
    </w:p>
    <w:p w14:paraId="7BAF13BD" w14:textId="2C5C69F1"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86141B">
        <w:rPr>
          <w:rFonts w:cs="Times New Roman"/>
          <w:sz w:val="20"/>
          <w:szCs w:val="20"/>
        </w:rPr>
        <w:t xml:space="preserve"> digunakan sebagai jalur komunikasi yang menghubungkan antara </w:t>
      </w:r>
      <w:r w:rsidR="002851ED" w:rsidRPr="00704222">
        <w:rPr>
          <w:rFonts w:cs="Times New Roman"/>
          <w:i/>
          <w:sz w:val="20"/>
          <w:szCs w:val="20"/>
        </w:rPr>
        <w:t>server</w:t>
      </w:r>
      <w:r w:rsidR="002851ED" w:rsidRPr="0086141B">
        <w:rPr>
          <w:rFonts w:cs="Times New Roman"/>
          <w:sz w:val="20"/>
          <w:szCs w:val="20"/>
        </w:rPr>
        <w:t xml:space="preserve"> dengan </w:t>
      </w:r>
      <w:r w:rsidR="00BF5FD9">
        <w:rPr>
          <w:rFonts w:cs="Times New Roman"/>
          <w:sz w:val="20"/>
          <w:szCs w:val="20"/>
        </w:rPr>
        <w:t>perangkat</w:t>
      </w:r>
      <w:r w:rsidR="002851ED" w:rsidRPr="0086141B">
        <w:rPr>
          <w:rFonts w:cs="Times New Roman"/>
          <w:sz w:val="20"/>
          <w:szCs w:val="20"/>
        </w:rPr>
        <w:t xml:space="preserve"> kunci pintu, dengan adanya komunikasi </w:t>
      </w:r>
      <w:r w:rsidR="002851ED" w:rsidRPr="004A384D">
        <w:rPr>
          <w:rFonts w:cs="Times New Roman"/>
          <w:i/>
          <w:sz w:val="20"/>
          <w:szCs w:val="20"/>
        </w:rPr>
        <w:t>websocket</w:t>
      </w:r>
      <w:r w:rsidR="002851ED" w:rsidRPr="0086141B">
        <w:rPr>
          <w:rFonts w:cs="Times New Roman"/>
          <w:sz w:val="20"/>
          <w:szCs w:val="20"/>
        </w:rPr>
        <w:t xml:space="preserve"> maka perangkat kunci pintu dan </w:t>
      </w:r>
      <w:r w:rsidR="002851ED" w:rsidRPr="00704222">
        <w:rPr>
          <w:rFonts w:cs="Times New Roman"/>
          <w:i/>
          <w:sz w:val="20"/>
          <w:szCs w:val="20"/>
        </w:rPr>
        <w:t>server</w:t>
      </w:r>
      <w:r w:rsidR="002851ED" w:rsidRPr="0086141B">
        <w:rPr>
          <w:rFonts w:cs="Times New Roman"/>
          <w:sz w:val="20"/>
          <w:szCs w:val="20"/>
        </w:rPr>
        <w:t xml:space="preserve"> akan selalu terhubung sehingga dapat berkomunikasi secara langsung.</w:t>
      </w:r>
      <w:r w:rsidR="002851ED">
        <w:rPr>
          <w:rFonts w:cs="Times New Roman"/>
          <w:sz w:val="20"/>
          <w:szCs w:val="20"/>
        </w:rPr>
        <w:t xml:space="preserve"> </w:t>
      </w:r>
    </w:p>
    <w:p w14:paraId="069531A0" w14:textId="7984E291"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w:t>
      </w:r>
      <w:r w:rsidR="005E72E0" w:rsidRPr="005E72E0">
        <w:rPr>
          <w:rFonts w:cs="Times New Roman"/>
          <w:sz w:val="20"/>
          <w:szCs w:val="20"/>
        </w:rPr>
        <w:t>Pusher</w:t>
      </w:r>
      <w:r w:rsidRPr="0086141B">
        <w:rPr>
          <w:rFonts w:cs="Times New Roman"/>
          <w:sz w:val="20"/>
          <w:szCs w:val="20"/>
        </w:rPr>
        <w:t xml:space="preserve"> sebagai protokol komunikasi </w:t>
      </w:r>
      <w:r w:rsidRPr="004A384D">
        <w:rPr>
          <w:rFonts w:cs="Times New Roman"/>
          <w:i/>
          <w:sz w:val="20"/>
          <w:szCs w:val="20"/>
        </w:rPr>
        <w:t>websocket</w:t>
      </w:r>
      <w:r w:rsidRPr="0086141B">
        <w:rPr>
          <w:rFonts w:cs="Times New Roman"/>
          <w:sz w:val="20"/>
          <w:szCs w:val="20"/>
        </w:rPr>
        <w:t xml:space="preserve">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sidR="003B530F">
        <w:rPr>
          <w:rFonts w:cs="Times New Roman"/>
          <w:sz w:val="20"/>
          <w:szCs w:val="20"/>
        </w:rPr>
        <w:t>ambar 12</w:t>
      </w:r>
      <w:r>
        <w:rPr>
          <w:rFonts w:cs="Times New Roman"/>
          <w:sz w:val="20"/>
          <w:szCs w:val="20"/>
        </w:rPr>
        <w:t xml:space="preserve">.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18DA2169"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2</w:t>
      </w:r>
      <w:r w:rsidR="002851ED" w:rsidRPr="00494152">
        <w:rPr>
          <w:rFonts w:cs="Times New Roman"/>
          <w:sz w:val="16"/>
          <w:szCs w:val="16"/>
        </w:rPr>
        <w:t xml:space="preserve"> Komuni</w:t>
      </w:r>
      <w:r w:rsidR="001B2693">
        <w:rPr>
          <w:rFonts w:cs="Times New Roman"/>
          <w:sz w:val="16"/>
          <w:szCs w:val="16"/>
        </w:rPr>
        <w:t>kasi w</w:t>
      </w:r>
      <w:r w:rsidR="002851ED" w:rsidRPr="00494152">
        <w:rPr>
          <w:rFonts w:cs="Times New Roman"/>
          <w:sz w:val="16"/>
          <w:szCs w:val="16"/>
        </w:rPr>
        <w:t>ebsocket</w:t>
      </w:r>
    </w:p>
    <w:p w14:paraId="1CEEF881" w14:textId="77777777" w:rsidR="002851ED" w:rsidRDefault="002851ED" w:rsidP="002851ED">
      <w:pPr>
        <w:spacing w:line="276" w:lineRule="auto"/>
        <w:jc w:val="left"/>
        <w:rPr>
          <w:rFonts w:cs="Times New Roman"/>
          <w:sz w:val="20"/>
          <w:szCs w:val="20"/>
        </w:rPr>
      </w:pPr>
    </w:p>
    <w:p w14:paraId="16C03CBD" w14:textId="4110480E"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 xml:space="preserve">etiap pintu akan dikelompokkan berdasarkan dengan gedung dengan satu orang operator, setiap gedung akan memiliki satu </w:t>
      </w:r>
      <w:r w:rsidRPr="004A384D">
        <w:rPr>
          <w:rFonts w:cs="Times New Roman"/>
          <w:i/>
          <w:sz w:val="20"/>
          <w:szCs w:val="20"/>
        </w:rPr>
        <w:t>channel</w:t>
      </w:r>
      <w:r w:rsidRPr="0086141B">
        <w:rPr>
          <w:rFonts w:cs="Times New Roman"/>
          <w:sz w:val="20"/>
          <w:szCs w:val="20"/>
        </w:rPr>
        <w:t xml:space="preserve"> </w:t>
      </w:r>
      <w:r w:rsidR="005E72E0" w:rsidRPr="005E72E0">
        <w:rPr>
          <w:rFonts w:cs="Times New Roman"/>
          <w:sz w:val="20"/>
          <w:szCs w:val="20"/>
        </w:rPr>
        <w:t>Pusher</w:t>
      </w:r>
      <w:r w:rsidRPr="0086141B">
        <w:rPr>
          <w:rFonts w:cs="Times New Roman"/>
          <w:sz w:val="20"/>
          <w:szCs w:val="20"/>
        </w:rPr>
        <w:t xml:space="preserve"> yang dapat di-</w:t>
      </w:r>
      <w:r w:rsidRPr="00704222">
        <w:rPr>
          <w:rFonts w:cs="Times New Roman"/>
          <w:i/>
          <w:sz w:val="20"/>
          <w:szCs w:val="20"/>
        </w:rPr>
        <w:t>subscribe</w:t>
      </w:r>
      <w:r w:rsidRPr="0086141B">
        <w:rPr>
          <w:rFonts w:cs="Times New Roman"/>
          <w:sz w:val="20"/>
          <w:szCs w:val="20"/>
        </w:rPr>
        <w:t xml:space="preserve"> oleh perangkat penguncian </w:t>
      </w:r>
      <w:r w:rsidR="00AD21FF">
        <w:rPr>
          <w:rFonts w:cs="Times New Roman"/>
          <w:sz w:val="20"/>
          <w:szCs w:val="20"/>
        </w:rPr>
        <w:t>di dalam</w:t>
      </w:r>
      <w:r w:rsidRPr="0086141B">
        <w:rPr>
          <w:rFonts w:cs="Times New Roman"/>
          <w:sz w:val="20"/>
          <w:szCs w:val="20"/>
        </w:rPr>
        <w:t xml:space="preserve"> gedung tersebut, untuk mengawasi semua </w:t>
      </w:r>
      <w:r w:rsidR="00AD21FF">
        <w:rPr>
          <w:rFonts w:cs="Times New Roman"/>
          <w:sz w:val="20"/>
          <w:szCs w:val="20"/>
        </w:rPr>
        <w:t>aktivitas</w:t>
      </w:r>
      <w:r w:rsidRPr="0086141B">
        <w:rPr>
          <w:rFonts w:cs="Times New Roman"/>
          <w:sz w:val="20"/>
          <w:szCs w:val="20"/>
        </w:rPr>
        <w:t xml:space="preserve">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w:t>
      </w:r>
      <w:r w:rsidR="00AD21FF">
        <w:rPr>
          <w:rFonts w:cs="Times New Roman"/>
          <w:sz w:val="20"/>
          <w:szCs w:val="20"/>
        </w:rPr>
        <w:t>aktivitas</w:t>
      </w:r>
      <w:r w:rsidRPr="0086141B">
        <w:rPr>
          <w:rFonts w:cs="Times New Roman"/>
          <w:sz w:val="20"/>
          <w:szCs w:val="20"/>
        </w:rPr>
        <w:t xml:space="preserve"> semua perangkat kunci pintu seperti perangkat kunci melakukan </w:t>
      </w:r>
      <w:r w:rsidRPr="00704222">
        <w:rPr>
          <w:rFonts w:cs="Times New Roman"/>
          <w:i/>
          <w:sz w:val="20"/>
          <w:szCs w:val="20"/>
        </w:rPr>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78736401"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w:t>
      </w:r>
      <w:r w:rsidR="005E72E0" w:rsidRPr="005E72E0">
        <w:rPr>
          <w:rFonts w:cs="Times New Roman"/>
          <w:sz w:val="20"/>
          <w:szCs w:val="20"/>
        </w:rPr>
        <w:t>Laravel</w:t>
      </w:r>
      <w:r w:rsidRPr="00F81906">
        <w:rPr>
          <w:rFonts w:cs="Times New Roman"/>
          <w:sz w:val="20"/>
          <w:szCs w:val="20"/>
        </w:rPr>
        <w:t xml:space="preserve">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sidR="003B530F">
        <w:rPr>
          <w:rFonts w:cs="Times New Roman"/>
          <w:sz w:val="20"/>
          <w:szCs w:val="20"/>
        </w:rPr>
        <w:t>ambar 13</w:t>
      </w:r>
      <w:r>
        <w:rPr>
          <w:rFonts w:cs="Times New Roman"/>
          <w:sz w:val="20"/>
          <w:szCs w:val="20"/>
        </w:rPr>
        <w:t>.</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71088576"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3</w:t>
      </w:r>
      <w:r w:rsidR="002851ED" w:rsidRPr="00494152">
        <w:rPr>
          <w:rFonts w:cs="Times New Roman"/>
          <w:sz w:val="16"/>
          <w:szCs w:val="16"/>
        </w:rPr>
        <w:t xml:space="preserve"> Konfigurasi </w:t>
      </w:r>
      <w:r w:rsidR="001B2693">
        <w:rPr>
          <w:rFonts w:cs="Times New Roman"/>
          <w:i/>
          <w:sz w:val="16"/>
          <w:szCs w:val="16"/>
        </w:rPr>
        <w:t>s</w:t>
      </w:r>
      <w:r w:rsidR="002851ED" w:rsidRPr="00494152">
        <w:rPr>
          <w:rFonts w:cs="Times New Roman"/>
          <w:i/>
          <w:sz w:val="16"/>
          <w:szCs w:val="16"/>
        </w:rPr>
        <w:t>erver</w:t>
      </w:r>
    </w:p>
    <w:p w14:paraId="57C85B48" w14:textId="77777777" w:rsidR="002851ED" w:rsidRPr="00F81906" w:rsidRDefault="002851ED" w:rsidP="002851ED">
      <w:pPr>
        <w:spacing w:line="276" w:lineRule="auto"/>
        <w:rPr>
          <w:rFonts w:cs="Times New Roman"/>
          <w:sz w:val="20"/>
          <w:szCs w:val="20"/>
        </w:rPr>
      </w:pPr>
    </w:p>
    <w:p w14:paraId="3C62AF66" w14:textId="00235F71" w:rsidR="002851ED" w:rsidRDefault="002851ED" w:rsidP="002851ED">
      <w:pPr>
        <w:spacing w:line="276" w:lineRule="auto"/>
        <w:ind w:firstLine="567"/>
        <w:rPr>
          <w:rFonts w:cs="Times New Roman"/>
          <w:sz w:val="20"/>
          <w:szCs w:val="20"/>
        </w:rPr>
      </w:pPr>
      <w:r w:rsidRPr="00704222">
        <w:rPr>
          <w:rFonts w:cs="Times New Roman"/>
          <w:i/>
          <w:sz w:val="20"/>
          <w:szCs w:val="20"/>
        </w:rPr>
        <w:lastRenderedPageBreak/>
        <w:t>Server</w:t>
      </w:r>
      <w:r w:rsidRPr="00F81906">
        <w:rPr>
          <w:rFonts w:cs="Times New Roman"/>
          <w:sz w:val="20"/>
          <w:szCs w:val="20"/>
        </w:rPr>
        <w:t xml:space="preserve"> dibangun menggunakan sistem operasi </w:t>
      </w:r>
      <w:r w:rsidR="005E72E0" w:rsidRPr="005E72E0">
        <w:rPr>
          <w:rFonts w:cs="Times New Roman"/>
          <w:sz w:val="20"/>
          <w:szCs w:val="20"/>
        </w:rPr>
        <w:t>Ubuntu</w:t>
      </w:r>
      <w:r w:rsidRPr="00F81906">
        <w:rPr>
          <w:rFonts w:cs="Times New Roman"/>
          <w:sz w:val="20"/>
          <w:szCs w:val="20"/>
        </w:rPr>
        <w:t xml:space="preserve"> 20.04, </w:t>
      </w:r>
      <w:r w:rsidR="005E72E0" w:rsidRPr="005E72E0">
        <w:rPr>
          <w:rFonts w:cs="Times New Roman"/>
          <w:sz w:val="20"/>
          <w:szCs w:val="20"/>
        </w:rPr>
        <w:t>Ubuntu</w:t>
      </w:r>
      <w:r w:rsidRPr="00F81906">
        <w:rPr>
          <w:rFonts w:cs="Times New Roman"/>
          <w:sz w:val="20"/>
          <w:szCs w:val="20"/>
        </w:rPr>
        <w:t xml:space="preserve"> merupakan bagian dari sistem operasi linux yang biasa digunakan baik untuk perangkat </w:t>
      </w:r>
      <w:r w:rsidR="00622B18">
        <w:rPr>
          <w:rFonts w:cs="Times New Roman"/>
          <w:sz w:val="20"/>
          <w:szCs w:val="20"/>
        </w:rPr>
        <w:t>desktop</w:t>
      </w:r>
      <w:r w:rsidRPr="00F81906">
        <w:rPr>
          <w:rFonts w:cs="Times New Roman"/>
          <w:sz w:val="20"/>
          <w:szCs w:val="20"/>
        </w:rPr>
        <w:t xml:space="preserve"> maupun </w:t>
      </w:r>
      <w:r w:rsidRPr="00065B47">
        <w:rPr>
          <w:rFonts w:cs="Times New Roman"/>
          <w:i/>
          <w:sz w:val="20"/>
          <w:szCs w:val="20"/>
        </w:rPr>
        <w:t>server</w:t>
      </w:r>
      <w:r w:rsidRPr="00F81906">
        <w:rPr>
          <w:rFonts w:cs="Times New Roman"/>
          <w:sz w:val="20"/>
          <w:szCs w:val="20"/>
        </w:rPr>
        <w:t xml:space="preserve">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sistem operasi </w:t>
      </w:r>
      <w:r w:rsidR="005E72E0" w:rsidRPr="005E72E0">
        <w:rPr>
          <w:rFonts w:cs="Times New Roman"/>
          <w:sz w:val="20"/>
          <w:szCs w:val="20"/>
        </w:rPr>
        <w:t>Ubuntu</w:t>
      </w:r>
      <w:r w:rsidRPr="00917195">
        <w:rPr>
          <w:rFonts w:cs="Times New Roman"/>
          <w:sz w:val="20"/>
          <w:szCs w:val="20"/>
        </w:rPr>
        <w:t xml:space="preserve"> 20.04 dipasang </w:t>
      </w:r>
      <w:r w:rsidR="005E72E0" w:rsidRPr="005E72E0">
        <w:rPr>
          <w:rFonts w:cs="Times New Roman"/>
          <w:sz w:val="20"/>
          <w:szCs w:val="20"/>
        </w:rPr>
        <w:t>Nginx</w:t>
      </w:r>
      <w:r w:rsidRPr="00917195">
        <w:rPr>
          <w:rFonts w:cs="Times New Roman"/>
          <w:sz w:val="20"/>
          <w:szCs w:val="20"/>
        </w:rPr>
        <w:t xml:space="preserve">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w:t>
      </w:r>
      <w:r w:rsidR="005E72E0" w:rsidRPr="005E72E0">
        <w:rPr>
          <w:rFonts w:cs="Times New Roman"/>
          <w:sz w:val="20"/>
          <w:szCs w:val="20"/>
        </w:rPr>
        <w:t>Laravel</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w:t>
      </w:r>
      <w:r w:rsidR="005E72E0" w:rsidRPr="005E72E0">
        <w:rPr>
          <w:rFonts w:cs="Times New Roman"/>
          <w:sz w:val="20"/>
          <w:szCs w:val="20"/>
        </w:rPr>
        <w:t>Ubuntu</w:t>
      </w:r>
      <w:r w:rsidRPr="00917195">
        <w:rPr>
          <w:rFonts w:cs="Times New Roman"/>
          <w:sz w:val="20"/>
          <w:szCs w:val="20"/>
        </w:rPr>
        <w:t xml:space="preserve"> juga dipasang MySQL sebagai pusat penyimpanan data yang terhubung ke </w:t>
      </w:r>
      <w:r w:rsidR="005E72E0" w:rsidRPr="005E72E0">
        <w:rPr>
          <w:rFonts w:cs="Times New Roman"/>
          <w:sz w:val="20"/>
          <w:szCs w:val="20"/>
        </w:rPr>
        <w:t>Laravel</w:t>
      </w:r>
      <w:r w:rsidRPr="00917195">
        <w:rPr>
          <w:rFonts w:cs="Times New Roman"/>
          <w:sz w:val="20"/>
          <w:szCs w:val="20"/>
        </w:rPr>
        <w:t xml:space="preserve">,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494152" w:rsidRDefault="002851ED" w:rsidP="002851ED">
      <w:pPr>
        <w:spacing w:line="276" w:lineRule="auto"/>
        <w:ind w:firstLine="567"/>
        <w:rPr>
          <w:rFonts w:cs="Times New Roman"/>
          <w:sz w:val="16"/>
          <w:szCs w:val="20"/>
        </w:rPr>
      </w:pPr>
    </w:p>
    <w:p w14:paraId="617F8B9A" w14:textId="7AC588C4" w:rsidR="002851ED" w:rsidRPr="00494152" w:rsidRDefault="002851ED" w:rsidP="002851ED">
      <w:pPr>
        <w:spacing w:line="276" w:lineRule="auto"/>
        <w:jc w:val="left"/>
        <w:rPr>
          <w:rFonts w:cs="Times New Roman"/>
          <w:sz w:val="16"/>
          <w:szCs w:val="20"/>
        </w:rPr>
      </w:pPr>
      <w:r w:rsidRPr="00494152">
        <w:rPr>
          <w:rFonts w:cs="Times New Roman"/>
          <w:b/>
          <w:sz w:val="16"/>
          <w:szCs w:val="20"/>
        </w:rPr>
        <w:t xml:space="preserve">Tabel </w:t>
      </w:r>
      <w:r w:rsidR="004F50DB" w:rsidRPr="00494152">
        <w:rPr>
          <w:rFonts w:cs="Times New Roman"/>
          <w:b/>
          <w:sz w:val="16"/>
          <w:szCs w:val="20"/>
        </w:rPr>
        <w:t>1</w:t>
      </w:r>
      <w:r w:rsidR="00252C27">
        <w:rPr>
          <w:rFonts w:cs="Times New Roman"/>
          <w:sz w:val="16"/>
          <w:szCs w:val="20"/>
        </w:rPr>
        <w:t xml:space="preserve"> Pengujian </w:t>
      </w:r>
      <w:r w:rsidR="00252C27">
        <w:rPr>
          <w:rFonts w:cs="Times New Roman"/>
          <w:i/>
          <w:sz w:val="16"/>
          <w:szCs w:val="20"/>
        </w:rPr>
        <w:t>l</w:t>
      </w:r>
      <w:r w:rsidRPr="00494152">
        <w:rPr>
          <w:rFonts w:cs="Times New Roman"/>
          <w:i/>
          <w:sz w:val="16"/>
          <w:szCs w:val="20"/>
        </w:rPr>
        <w:t>ogin</w:t>
      </w:r>
      <w:r w:rsidRPr="00494152">
        <w:rPr>
          <w:rFonts w:cs="Times New Roman"/>
          <w:sz w:val="16"/>
          <w:szCs w:val="20"/>
        </w:rPr>
        <w:t xml:space="preserve"> </w:t>
      </w:r>
    </w:p>
    <w:tbl>
      <w:tblPr>
        <w:tblW w:w="4488" w:type="dxa"/>
        <w:tblInd w:w="108" w:type="dxa"/>
        <w:tblLook w:val="04A0" w:firstRow="1" w:lastRow="0" w:firstColumn="1" w:lastColumn="0" w:noHBand="0" w:noVBand="1"/>
      </w:tblPr>
      <w:tblGrid>
        <w:gridCol w:w="1183"/>
        <w:gridCol w:w="1511"/>
        <w:gridCol w:w="1984"/>
      </w:tblGrid>
      <w:tr w:rsidR="002851ED" w:rsidRPr="00917195" w14:paraId="5034550A" w14:textId="77777777" w:rsidTr="002851ED">
        <w:trPr>
          <w:trHeight w:val="300"/>
        </w:trPr>
        <w:tc>
          <w:tcPr>
            <w:tcW w:w="99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506183">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2851ED">
        <w:trPr>
          <w:trHeight w:val="300"/>
        </w:trPr>
        <w:tc>
          <w:tcPr>
            <w:tcW w:w="99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0467BD1C"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2851ED">
        <w:trPr>
          <w:trHeight w:val="300"/>
        </w:trPr>
        <w:tc>
          <w:tcPr>
            <w:tcW w:w="993" w:type="dxa"/>
            <w:tcBorders>
              <w:top w:val="nil"/>
              <w:left w:val="nil"/>
              <w:bottom w:val="nil"/>
              <w:right w:val="nil"/>
            </w:tcBorders>
            <w:shd w:val="clear" w:color="auto" w:fill="auto"/>
            <w:noWrap/>
            <w:vAlign w:val="center"/>
            <w:hideMark/>
          </w:tcPr>
          <w:p w14:paraId="264819DC"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014347FB"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2851ED">
        <w:trPr>
          <w:trHeight w:val="300"/>
        </w:trPr>
        <w:tc>
          <w:tcPr>
            <w:tcW w:w="993" w:type="dxa"/>
            <w:tcBorders>
              <w:top w:val="nil"/>
              <w:left w:val="nil"/>
              <w:bottom w:val="nil"/>
              <w:right w:val="nil"/>
            </w:tcBorders>
            <w:shd w:val="clear" w:color="auto" w:fill="auto"/>
            <w:noWrap/>
            <w:vAlign w:val="center"/>
            <w:hideMark/>
          </w:tcPr>
          <w:p w14:paraId="2333FEB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bottom w:val="nil"/>
              <w:right w:val="nil"/>
            </w:tcBorders>
            <w:shd w:val="clear" w:color="auto" w:fill="auto"/>
            <w:noWrap/>
            <w:vAlign w:val="center"/>
            <w:hideMark/>
          </w:tcPr>
          <w:p w14:paraId="1CBEEF92" w14:textId="1679B4D9"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bottom w:val="nil"/>
              <w:right w:val="nil"/>
            </w:tcBorders>
            <w:shd w:val="clear" w:color="auto" w:fill="auto"/>
            <w:noWrap/>
            <w:vAlign w:val="center"/>
            <w:hideMark/>
          </w:tcPr>
          <w:p w14:paraId="63F98602"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2851ED">
        <w:trPr>
          <w:trHeight w:val="300"/>
        </w:trPr>
        <w:tc>
          <w:tcPr>
            <w:tcW w:w="993" w:type="dxa"/>
            <w:tcBorders>
              <w:top w:val="nil"/>
              <w:left w:val="nil"/>
              <w:bottom w:val="nil"/>
              <w:right w:val="nil"/>
            </w:tcBorders>
            <w:shd w:val="clear" w:color="auto" w:fill="auto"/>
            <w:noWrap/>
            <w:vAlign w:val="center"/>
            <w:hideMark/>
          </w:tcPr>
          <w:p w14:paraId="1781A104"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BE528D4"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412987">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107A55A0" w14:textId="77777777" w:rsidTr="002851ED">
        <w:trPr>
          <w:trHeight w:val="300"/>
        </w:trPr>
        <w:tc>
          <w:tcPr>
            <w:tcW w:w="993" w:type="dxa"/>
            <w:tcBorders>
              <w:top w:val="nil"/>
              <w:left w:val="nil"/>
              <w:right w:val="nil"/>
            </w:tcBorders>
            <w:shd w:val="clear" w:color="auto" w:fill="auto"/>
            <w:noWrap/>
            <w:vAlign w:val="center"/>
            <w:hideMark/>
          </w:tcPr>
          <w:p w14:paraId="38DAE300"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right w:val="nil"/>
            </w:tcBorders>
            <w:shd w:val="clear" w:color="auto" w:fill="auto"/>
            <w:noWrap/>
            <w:vAlign w:val="center"/>
            <w:hideMark/>
          </w:tcPr>
          <w:p w14:paraId="404352F0" w14:textId="6E2AA228"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w:t>
            </w:r>
            <w:r w:rsidR="00780C9B" w:rsidRPr="00780C9B">
              <w:rPr>
                <w:rFonts w:eastAsia="Times New Roman" w:cs="Times New Roman"/>
                <w:i/>
                <w:color w:val="000000"/>
                <w:sz w:val="20"/>
                <w:szCs w:val="20"/>
                <w:lang w:val="en-US"/>
              </w:rPr>
              <w:t>email</w:t>
            </w:r>
          </w:p>
        </w:tc>
        <w:tc>
          <w:tcPr>
            <w:tcW w:w="1984" w:type="dxa"/>
            <w:tcBorders>
              <w:top w:val="nil"/>
              <w:left w:val="nil"/>
              <w:right w:val="nil"/>
            </w:tcBorders>
            <w:shd w:val="clear" w:color="auto" w:fill="auto"/>
            <w:noWrap/>
            <w:vAlign w:val="center"/>
            <w:hideMark/>
          </w:tcPr>
          <w:p w14:paraId="71D19627"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7158F1C4" w14:textId="77777777" w:rsidTr="002851ED">
        <w:trPr>
          <w:trHeight w:val="300"/>
        </w:trPr>
        <w:tc>
          <w:tcPr>
            <w:tcW w:w="993" w:type="dxa"/>
            <w:tcBorders>
              <w:top w:val="nil"/>
              <w:left w:val="nil"/>
              <w:bottom w:val="single" w:sz="4" w:space="0" w:color="auto"/>
              <w:right w:val="nil"/>
            </w:tcBorders>
            <w:shd w:val="clear" w:color="auto" w:fill="auto"/>
            <w:noWrap/>
            <w:vAlign w:val="center"/>
            <w:hideMark/>
          </w:tcPr>
          <w:p w14:paraId="40338D8D" w14:textId="168C3BDD"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belum terverifikasi</w:t>
            </w:r>
          </w:p>
        </w:tc>
        <w:tc>
          <w:tcPr>
            <w:tcW w:w="1511" w:type="dxa"/>
            <w:tcBorders>
              <w:top w:val="nil"/>
              <w:left w:val="nil"/>
              <w:bottom w:val="single" w:sz="4" w:space="0" w:color="auto"/>
              <w:right w:val="nil"/>
            </w:tcBorders>
            <w:shd w:val="clear" w:color="auto" w:fill="auto"/>
            <w:noWrap/>
            <w:vAlign w:val="center"/>
            <w:hideMark/>
          </w:tcPr>
          <w:p w14:paraId="14CA3D6E" w14:textId="2DF6F3A2"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w:t>
            </w:r>
            <w:r w:rsidR="00BF5FD9">
              <w:rPr>
                <w:rFonts w:eastAsia="Times New Roman" w:cs="Times New Roman"/>
                <w:color w:val="000000"/>
                <w:sz w:val="20"/>
                <w:szCs w:val="20"/>
                <w:lang w:val="en-US"/>
              </w:rPr>
              <w:t>belum</w:t>
            </w:r>
            <w:r w:rsidRPr="00917195">
              <w:rPr>
                <w:rFonts w:eastAsia="Times New Roman" w:cs="Times New Roman"/>
                <w:color w:val="000000"/>
                <w:sz w:val="20"/>
                <w:szCs w:val="20"/>
                <w:lang w:val="en-US"/>
              </w:rPr>
              <w:t xml:space="preserve"> terverifikasi</w:t>
            </w:r>
          </w:p>
        </w:tc>
        <w:tc>
          <w:tcPr>
            <w:tcW w:w="1984" w:type="dxa"/>
            <w:tcBorders>
              <w:top w:val="nil"/>
              <w:left w:val="nil"/>
              <w:bottom w:val="single" w:sz="4" w:space="0" w:color="auto"/>
              <w:right w:val="nil"/>
            </w:tcBorders>
            <w:shd w:val="clear" w:color="auto" w:fill="auto"/>
            <w:noWrap/>
            <w:vAlign w:val="center"/>
            <w:hideMark/>
          </w:tcPr>
          <w:p w14:paraId="2DA36B52" w14:textId="76D767AA" w:rsidR="002851ED" w:rsidRPr="00917195" w:rsidRDefault="00780C9B" w:rsidP="00506183">
            <w:pPr>
              <w:spacing w:before="60" w:after="60" w:line="240" w:lineRule="auto"/>
              <w:jc w:val="center"/>
              <w:rPr>
                <w:rFonts w:eastAsia="Times New Roman" w:cs="Times New Roman"/>
                <w:color w:val="000000"/>
                <w:sz w:val="20"/>
                <w:szCs w:val="20"/>
                <w:lang w:val="en-US"/>
              </w:rPr>
            </w:pPr>
            <w:r w:rsidRPr="00780C9B">
              <w:rPr>
                <w:rFonts w:eastAsia="Times New Roman" w:cs="Times New Roman"/>
                <w:i/>
                <w:color w:val="000000"/>
                <w:sz w:val="20"/>
                <w:szCs w:val="20"/>
                <w:lang w:val="en-US"/>
              </w:rPr>
              <w:t>email</w:t>
            </w:r>
            <w:r w:rsidR="002851ED" w:rsidRPr="00917195">
              <w:rPr>
                <w:rFonts w:eastAsia="Times New Roman" w:cs="Times New Roman"/>
                <w:color w:val="000000"/>
                <w:sz w:val="20"/>
                <w:szCs w:val="20"/>
                <w:lang w:val="en-US"/>
              </w:rPr>
              <w:t>_</w:t>
            </w:r>
            <w:r w:rsidR="002851ED" w:rsidRPr="00917195">
              <w:rPr>
                <w:rFonts w:eastAsia="Times New Roman" w:cs="Times New Roman"/>
                <w:i/>
                <w:color w:val="000000"/>
                <w:sz w:val="20"/>
                <w:szCs w:val="20"/>
                <w:lang w:val="en-US"/>
              </w:rPr>
              <w:t>unverified</w:t>
            </w:r>
          </w:p>
        </w:tc>
      </w:tr>
    </w:tbl>
    <w:p w14:paraId="7C3FE941" w14:textId="77777777" w:rsidR="002851ED" w:rsidRDefault="002851ED" w:rsidP="002851ED">
      <w:pPr>
        <w:spacing w:line="276" w:lineRule="auto"/>
        <w:jc w:val="left"/>
        <w:rPr>
          <w:rFonts w:cs="Times New Roman"/>
          <w:sz w:val="20"/>
          <w:szCs w:val="20"/>
        </w:rPr>
      </w:pPr>
    </w:p>
    <w:p w14:paraId="3AE468F6" w14:textId="5DBFA266"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w:t>
      </w:r>
      <w:r w:rsidR="00780C9B" w:rsidRPr="00780C9B">
        <w:rPr>
          <w:rFonts w:cs="Times New Roman"/>
          <w:i/>
          <w:sz w:val="20"/>
          <w:szCs w:val="20"/>
        </w:rPr>
        <w:t>email</w:t>
      </w:r>
      <w:r w:rsidRPr="00103F4D">
        <w:rPr>
          <w:rFonts w:cs="Times New Roman"/>
          <w:sz w:val="20"/>
          <w:szCs w:val="20"/>
        </w:rPr>
        <w:t xml:space="preserve">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w:t>
      </w:r>
      <w:r w:rsidRPr="00103F4D">
        <w:rPr>
          <w:rFonts w:cs="Times New Roman"/>
          <w:sz w:val="20"/>
          <w:szCs w:val="20"/>
        </w:rPr>
        <w:lastRenderedPageBreak/>
        <w:t xml:space="preserve">tersedia dan juga sesuai. Pada proses pengujian menggunakan </w:t>
      </w:r>
      <w:r w:rsidR="00780C9B" w:rsidRPr="00780C9B">
        <w:rPr>
          <w:rFonts w:cs="Times New Roman"/>
          <w:i/>
          <w:sz w:val="20"/>
          <w:szCs w:val="20"/>
        </w:rPr>
        <w:t>email</w:t>
      </w:r>
      <w:r w:rsidRPr="00103F4D">
        <w:rPr>
          <w:rFonts w:cs="Times New Roman"/>
          <w:sz w:val="20"/>
          <w:szCs w:val="20"/>
        </w:rPr>
        <w:t xml:space="preserve"> yang belum terverifikasi </w:t>
      </w:r>
      <w:r w:rsidRPr="00704222">
        <w:rPr>
          <w:rFonts w:cs="Times New Roman"/>
          <w:i/>
          <w:sz w:val="20"/>
          <w:szCs w:val="20"/>
        </w:rPr>
        <w:t>login</w:t>
      </w:r>
      <w:r w:rsidRPr="00103F4D">
        <w:rPr>
          <w:rFonts w:cs="Times New Roman"/>
          <w:sz w:val="20"/>
          <w:szCs w:val="20"/>
        </w:rPr>
        <w:t xml:space="preserve"> akan tertahan dengan status </w:t>
      </w:r>
      <w:r w:rsidR="00780C9B" w:rsidRPr="00780C9B">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w:t>
      </w:r>
      <w:r w:rsidR="00780C9B" w:rsidRPr="00780C9B">
        <w:rPr>
          <w:rFonts w:cs="Times New Roman"/>
          <w:i/>
          <w:sz w:val="20"/>
          <w:szCs w:val="20"/>
        </w:rPr>
        <w:t>email</w:t>
      </w:r>
      <w:r w:rsidRPr="00103F4D">
        <w:rPr>
          <w:rFonts w:cs="Times New Roman"/>
          <w:sz w:val="20"/>
          <w:szCs w:val="20"/>
        </w:rPr>
        <w:t>.</w:t>
      </w:r>
    </w:p>
    <w:p w14:paraId="5263897C" w14:textId="77777777" w:rsidR="002851ED" w:rsidRPr="00103F4D" w:rsidRDefault="002851ED" w:rsidP="002851ED">
      <w:pPr>
        <w:spacing w:line="276" w:lineRule="auto"/>
        <w:ind w:firstLine="567"/>
        <w:rPr>
          <w:rFonts w:cs="Times New Roman"/>
          <w:sz w:val="20"/>
          <w:szCs w:val="20"/>
        </w:rPr>
      </w:pPr>
    </w:p>
    <w:p w14:paraId="4F9E3EE6" w14:textId="0EAE839F" w:rsidR="002851ED" w:rsidRPr="00252C27" w:rsidRDefault="002851ED" w:rsidP="002851ED">
      <w:pPr>
        <w:spacing w:line="276" w:lineRule="auto"/>
        <w:jc w:val="left"/>
        <w:rPr>
          <w:rFonts w:cs="Times New Roman"/>
          <w:sz w:val="16"/>
          <w:szCs w:val="20"/>
        </w:rPr>
      </w:pPr>
      <w:r w:rsidRPr="00252C27">
        <w:rPr>
          <w:rFonts w:cs="Times New Roman"/>
          <w:b/>
          <w:sz w:val="16"/>
          <w:szCs w:val="20"/>
        </w:rPr>
        <w:t xml:space="preserve">Tabel </w:t>
      </w:r>
      <w:r w:rsidR="004F50DB" w:rsidRPr="00252C27">
        <w:rPr>
          <w:rFonts w:cs="Times New Roman"/>
          <w:b/>
          <w:sz w:val="16"/>
          <w:szCs w:val="20"/>
        </w:rPr>
        <w:t>2</w:t>
      </w:r>
      <w:r w:rsidRPr="00252C27">
        <w:rPr>
          <w:rFonts w:cs="Times New Roman"/>
          <w:sz w:val="16"/>
          <w:szCs w:val="20"/>
        </w:rPr>
        <w:t xml:space="preserve"> Pengujian </w:t>
      </w:r>
      <w:r w:rsidR="00252C27">
        <w:rPr>
          <w:rFonts w:cs="Times New Roman"/>
          <w:sz w:val="16"/>
          <w:szCs w:val="20"/>
        </w:rPr>
        <w:t>verifikasi e</w:t>
      </w:r>
      <w:r w:rsidRPr="00252C27">
        <w:rPr>
          <w:rFonts w:cs="Times New Roman"/>
          <w:sz w:val="16"/>
          <w:szCs w:val="20"/>
        </w:rPr>
        <w:t>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19D37D3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token</w:t>
            </w:r>
          </w:p>
        </w:tc>
        <w:tc>
          <w:tcPr>
            <w:tcW w:w="1563" w:type="dxa"/>
            <w:tcBorders>
              <w:top w:val="single" w:sz="4" w:space="0" w:color="auto"/>
              <w:left w:val="nil"/>
              <w:bottom w:val="nil"/>
              <w:right w:val="nil"/>
            </w:tcBorders>
            <w:shd w:val="clear" w:color="auto" w:fill="auto"/>
            <w:noWrap/>
            <w:vAlign w:val="center"/>
            <w:hideMark/>
          </w:tcPr>
          <w:p w14:paraId="0247E01F" w14:textId="2DD561F0"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1B699D16"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idak sesuai</w:t>
            </w:r>
          </w:p>
        </w:tc>
        <w:tc>
          <w:tcPr>
            <w:tcW w:w="1563" w:type="dxa"/>
            <w:tcBorders>
              <w:top w:val="nil"/>
              <w:left w:val="nil"/>
              <w:bottom w:val="nil"/>
              <w:right w:val="nil"/>
            </w:tcBorders>
            <w:shd w:val="clear" w:color="auto" w:fill="auto"/>
            <w:noWrap/>
            <w:vAlign w:val="center"/>
            <w:hideMark/>
          </w:tcPr>
          <w:p w14:paraId="497DA025" w14:textId="713BF9A9"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1C3C7F21"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kadaluarsa</w:t>
            </w:r>
          </w:p>
        </w:tc>
        <w:tc>
          <w:tcPr>
            <w:tcW w:w="1563" w:type="dxa"/>
            <w:tcBorders>
              <w:top w:val="nil"/>
              <w:left w:val="nil"/>
              <w:bottom w:val="nil"/>
              <w:right w:val="nil"/>
            </w:tcBorders>
            <w:shd w:val="clear" w:color="auto" w:fill="auto"/>
            <w:noWrap/>
            <w:vAlign w:val="center"/>
            <w:hideMark/>
          </w:tcPr>
          <w:p w14:paraId="73EFEBE7" w14:textId="24E9732C"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385C73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sesuai</w:t>
            </w:r>
          </w:p>
        </w:tc>
        <w:tc>
          <w:tcPr>
            <w:tcW w:w="1563" w:type="dxa"/>
            <w:tcBorders>
              <w:top w:val="nil"/>
              <w:left w:val="nil"/>
              <w:right w:val="nil"/>
            </w:tcBorders>
            <w:shd w:val="clear" w:color="auto" w:fill="auto"/>
            <w:noWrap/>
            <w:vAlign w:val="center"/>
            <w:hideMark/>
          </w:tcPr>
          <w:p w14:paraId="0F35C790" w14:textId="1F014F43"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1623ED9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oken salah</w:t>
            </w:r>
          </w:p>
        </w:tc>
        <w:tc>
          <w:tcPr>
            <w:tcW w:w="1563" w:type="dxa"/>
            <w:tcBorders>
              <w:top w:val="nil"/>
              <w:left w:val="nil"/>
              <w:bottom w:val="single" w:sz="4" w:space="0" w:color="auto"/>
              <w:right w:val="nil"/>
            </w:tcBorders>
            <w:shd w:val="clear" w:color="auto" w:fill="auto"/>
            <w:noWrap/>
            <w:vAlign w:val="center"/>
            <w:hideMark/>
          </w:tcPr>
          <w:p w14:paraId="0757DEFD" w14:textId="61ABD34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6ED76C8A" w14:textId="045322B7" w:rsidR="002851ED" w:rsidRDefault="002851ED" w:rsidP="006705F5">
      <w:pPr>
        <w:spacing w:line="276" w:lineRule="auto"/>
        <w:ind w:firstLine="567"/>
        <w:rPr>
          <w:rFonts w:cs="Times New Roman"/>
          <w:sz w:val="20"/>
          <w:szCs w:val="20"/>
        </w:rPr>
      </w:pPr>
      <w:r>
        <w:rPr>
          <w:rFonts w:cs="Times New Roman"/>
          <w:sz w:val="20"/>
          <w:szCs w:val="20"/>
        </w:rPr>
        <w:t>P</w:t>
      </w:r>
      <w:r w:rsidRPr="00D04F0E">
        <w:rPr>
          <w:rFonts w:cs="Times New Roman"/>
          <w:sz w:val="20"/>
          <w:szCs w:val="20"/>
        </w:rPr>
        <w:t xml:space="preserve">roses verifikasi </w:t>
      </w:r>
      <w:r w:rsidR="00780C9B" w:rsidRPr="00780C9B">
        <w:rPr>
          <w:rFonts w:cs="Times New Roman"/>
          <w:i/>
          <w:sz w:val="20"/>
          <w:szCs w:val="20"/>
        </w:rPr>
        <w:t>email</w:t>
      </w:r>
      <w:r w:rsidRPr="00D04F0E">
        <w:rPr>
          <w:rFonts w:cs="Times New Roman"/>
          <w:sz w:val="20"/>
          <w:szCs w:val="20"/>
        </w:rPr>
        <w:t xml:space="preserve"> hanya berhasil jika client mengirimkan kode OTP yang sesuai disertai dengan token yang sesuai. Jika proses verifikasi </w:t>
      </w:r>
      <w:r w:rsidR="00780C9B" w:rsidRPr="00780C9B">
        <w:rPr>
          <w:rFonts w:cs="Times New Roman"/>
          <w:i/>
          <w:sz w:val="20"/>
          <w:szCs w:val="20"/>
        </w:rPr>
        <w:t>email</w:t>
      </w:r>
      <w:r w:rsidRPr="00D04F0E">
        <w:rPr>
          <w:rFonts w:cs="Times New Roman"/>
          <w:sz w:val="20"/>
          <w:szCs w:val="20"/>
        </w:rPr>
        <w:t xml:space="preserve"> menggunakan kode OTP yang salah atau sudah kadaluarsa maka proses verifikasi </w:t>
      </w:r>
      <w:r w:rsidR="00780C9B" w:rsidRPr="00780C9B">
        <w:rPr>
          <w:rFonts w:cs="Times New Roman"/>
          <w:i/>
          <w:sz w:val="20"/>
          <w:szCs w:val="20"/>
        </w:rPr>
        <w:t>email</w:t>
      </w:r>
      <w:r w:rsidRPr="00D04F0E">
        <w:rPr>
          <w:rFonts w:cs="Times New Roman"/>
          <w:sz w:val="20"/>
          <w:szCs w:val="20"/>
        </w:rPr>
        <w:t xml:space="preserve"> akan gagal.</w:t>
      </w:r>
      <w:r w:rsidRPr="00B54752">
        <w:rPr>
          <w:rFonts w:cs="Times New Roman"/>
          <w:sz w:val="20"/>
          <w:szCs w:val="20"/>
        </w:rPr>
        <w:t xml:space="preserve"> </w:t>
      </w:r>
    </w:p>
    <w:p w14:paraId="061368E2" w14:textId="77777777" w:rsidR="002851ED" w:rsidRPr="00B54752" w:rsidRDefault="002851ED" w:rsidP="002851ED">
      <w:pPr>
        <w:spacing w:line="276" w:lineRule="auto"/>
        <w:rPr>
          <w:rFonts w:cs="Times New Roman"/>
          <w:sz w:val="20"/>
          <w:szCs w:val="20"/>
        </w:rPr>
      </w:pPr>
    </w:p>
    <w:p w14:paraId="31AB5289" w14:textId="059E50DE" w:rsidR="002851ED" w:rsidRPr="00494152" w:rsidRDefault="004F50DB" w:rsidP="002851ED">
      <w:pPr>
        <w:spacing w:line="276" w:lineRule="auto"/>
        <w:jc w:val="left"/>
        <w:rPr>
          <w:rFonts w:cs="Times New Roman"/>
          <w:sz w:val="16"/>
          <w:szCs w:val="20"/>
        </w:rPr>
      </w:pPr>
      <w:r w:rsidRPr="00494152">
        <w:rPr>
          <w:rFonts w:cs="Times New Roman"/>
          <w:b/>
          <w:sz w:val="16"/>
          <w:szCs w:val="20"/>
        </w:rPr>
        <w:t>Tabel 3</w:t>
      </w:r>
      <w:r w:rsidR="00252C27">
        <w:rPr>
          <w:rFonts w:cs="Times New Roman"/>
          <w:sz w:val="16"/>
          <w:szCs w:val="20"/>
        </w:rPr>
        <w:t xml:space="preserve"> Pengujian verifikasi a</w:t>
      </w:r>
      <w:r w:rsidR="002851ED" w:rsidRPr="00494152">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single" w:sz="4" w:space="0" w:color="auto"/>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single" w:sz="4" w:space="0" w:color="auto"/>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bl>
    <w:p w14:paraId="4971D4BF" w14:textId="77777777" w:rsidR="002851ED" w:rsidRDefault="002851ED" w:rsidP="002851ED">
      <w:pPr>
        <w:spacing w:line="276" w:lineRule="auto"/>
        <w:jc w:val="left"/>
        <w:rPr>
          <w:rFonts w:cs="Times New Roman"/>
          <w:sz w:val="20"/>
          <w:szCs w:val="20"/>
        </w:rPr>
      </w:pPr>
    </w:p>
    <w:p w14:paraId="1B4D3657" w14:textId="77777777" w:rsidR="00634561" w:rsidRDefault="00634561" w:rsidP="002851ED">
      <w:pPr>
        <w:spacing w:line="276" w:lineRule="auto"/>
        <w:jc w:val="left"/>
        <w:rPr>
          <w:rFonts w:cs="Times New Roman"/>
          <w:sz w:val="20"/>
          <w:szCs w:val="20"/>
        </w:rPr>
      </w:pPr>
    </w:p>
    <w:p w14:paraId="7C2A6B30" w14:textId="77777777" w:rsidR="00634561" w:rsidRDefault="00634561" w:rsidP="002851ED">
      <w:pPr>
        <w:spacing w:line="276" w:lineRule="auto"/>
        <w:jc w:val="left"/>
        <w:rPr>
          <w:rFonts w:cs="Times New Roman"/>
          <w:sz w:val="20"/>
          <w:szCs w:val="20"/>
        </w:rPr>
      </w:pPr>
    </w:p>
    <w:p w14:paraId="10402931" w14:textId="5F3CC3D0" w:rsidR="00634561"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3</w:t>
      </w:r>
      <w:r w:rsidR="00252C27">
        <w:rPr>
          <w:rFonts w:cs="Times New Roman"/>
          <w:sz w:val="16"/>
          <w:szCs w:val="20"/>
        </w:rPr>
        <w:t xml:space="preserve"> Pengujian verifikasi a</w:t>
      </w:r>
      <w:r>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634561" w:rsidRPr="00315ABD" w14:paraId="663B3308" w14:textId="77777777" w:rsidTr="009F581F">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4C30D27"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9DC6310"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46D14B1B" w14:textId="77777777" w:rsidR="00634561" w:rsidRPr="00315ABD" w:rsidRDefault="00634561" w:rsidP="009F581F">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634561" w:rsidRPr="00315ABD" w14:paraId="6E6DBFC7" w14:textId="77777777" w:rsidTr="009F581F">
        <w:trPr>
          <w:trHeight w:val="300"/>
        </w:trPr>
        <w:tc>
          <w:tcPr>
            <w:tcW w:w="1134" w:type="dxa"/>
            <w:tcBorders>
              <w:top w:val="nil"/>
              <w:left w:val="nil"/>
              <w:right w:val="nil"/>
            </w:tcBorders>
            <w:shd w:val="clear" w:color="auto" w:fill="auto"/>
            <w:noWrap/>
            <w:vAlign w:val="center"/>
          </w:tcPr>
          <w:p w14:paraId="4C8CF8B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nil"/>
              <w:left w:val="nil"/>
              <w:right w:val="nil"/>
            </w:tcBorders>
            <w:shd w:val="clear" w:color="auto" w:fill="auto"/>
            <w:noWrap/>
            <w:vAlign w:val="center"/>
          </w:tcPr>
          <w:p w14:paraId="572EA7F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nil"/>
              <w:left w:val="nil"/>
              <w:right w:val="nil"/>
            </w:tcBorders>
            <w:shd w:val="clear" w:color="auto" w:fill="auto"/>
            <w:noWrap/>
            <w:vAlign w:val="center"/>
          </w:tcPr>
          <w:p w14:paraId="33EEE256" w14:textId="77777777" w:rsidR="00634561" w:rsidRPr="00315ABD" w:rsidRDefault="00634561" w:rsidP="009F581F">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634561" w:rsidRPr="00315ABD" w14:paraId="3F8B1FFA" w14:textId="77777777" w:rsidTr="009F581F">
        <w:trPr>
          <w:trHeight w:val="300"/>
        </w:trPr>
        <w:tc>
          <w:tcPr>
            <w:tcW w:w="1134" w:type="dxa"/>
            <w:tcBorders>
              <w:top w:val="nil"/>
              <w:left w:val="nil"/>
              <w:bottom w:val="single" w:sz="4" w:space="0" w:color="auto"/>
              <w:right w:val="nil"/>
            </w:tcBorders>
            <w:shd w:val="clear" w:color="auto" w:fill="auto"/>
            <w:noWrap/>
            <w:vAlign w:val="center"/>
          </w:tcPr>
          <w:p w14:paraId="03631A86"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id pintu salah</w:t>
            </w:r>
          </w:p>
        </w:tc>
        <w:tc>
          <w:tcPr>
            <w:tcW w:w="1701" w:type="dxa"/>
            <w:tcBorders>
              <w:top w:val="nil"/>
              <w:left w:val="nil"/>
              <w:bottom w:val="single" w:sz="4" w:space="0" w:color="auto"/>
              <w:right w:val="nil"/>
            </w:tcBorders>
            <w:shd w:val="clear" w:color="auto" w:fill="auto"/>
            <w:noWrap/>
            <w:vAlign w:val="center"/>
          </w:tcPr>
          <w:p w14:paraId="0BFD4972"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identitas pintu yang salah</w:t>
            </w:r>
          </w:p>
        </w:tc>
        <w:tc>
          <w:tcPr>
            <w:tcW w:w="1843" w:type="dxa"/>
            <w:tcBorders>
              <w:top w:val="nil"/>
              <w:left w:val="nil"/>
              <w:bottom w:val="single" w:sz="4" w:space="0" w:color="auto"/>
              <w:right w:val="nil"/>
            </w:tcBorders>
            <w:shd w:val="clear" w:color="auto" w:fill="auto"/>
            <w:noWrap/>
            <w:vAlign w:val="center"/>
          </w:tcPr>
          <w:p w14:paraId="0EF747D3" w14:textId="77777777" w:rsidR="00634561" w:rsidRPr="00315ABD" w:rsidRDefault="00634561" w:rsidP="009F581F">
            <w:pPr>
              <w:spacing w:before="60" w:after="60" w:line="276" w:lineRule="auto"/>
              <w:jc w:val="center"/>
              <w:rPr>
                <w:rFonts w:eastAsia="Times New Roman" w:cs="Times New Roman"/>
                <w:color w:val="000000"/>
                <w:sz w:val="20"/>
                <w:szCs w:val="20"/>
                <w:lang w:val="en-US"/>
              </w:rPr>
            </w:pPr>
            <w:r w:rsidRPr="00315ABD">
              <w:rPr>
                <w:rFonts w:eastAsia="Times New Roman" w:cs="Times New Roman"/>
                <w:i/>
                <w:color w:val="000000"/>
                <w:sz w:val="20"/>
                <w:szCs w:val="20"/>
                <w:lang w:val="en-US"/>
              </w:rPr>
              <w:t>no_data</w:t>
            </w:r>
          </w:p>
        </w:tc>
      </w:tr>
    </w:tbl>
    <w:p w14:paraId="0878FE5E" w14:textId="77777777" w:rsidR="00634561" w:rsidRDefault="00634561" w:rsidP="002851ED">
      <w:pPr>
        <w:spacing w:line="276" w:lineRule="auto"/>
        <w:jc w:val="left"/>
        <w:rPr>
          <w:rFonts w:cs="Times New Roman"/>
          <w:sz w:val="20"/>
          <w:szCs w:val="20"/>
        </w:rPr>
      </w:pPr>
    </w:p>
    <w:p w14:paraId="2EFB8EC3" w14:textId="2EF20B82"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 xml:space="preserve">roses verifikasi akses berhasil jika permintaan disertai dengan token dan identitas pintu sesuai, jika identitas pintu tidak sesuai maka proses verifikasi akses akan </w:t>
      </w:r>
      <w:r w:rsidR="00BF5FD9">
        <w:rPr>
          <w:rFonts w:cs="Times New Roman"/>
          <w:sz w:val="20"/>
          <w:szCs w:val="20"/>
        </w:rPr>
        <w:t>gagal</w:t>
      </w:r>
      <w:r w:rsidRPr="00315ABD">
        <w:rPr>
          <w:rFonts w:cs="Times New Roman"/>
          <w:sz w:val="20"/>
          <w:szCs w:val="20"/>
        </w:rPr>
        <w:t xml:space="preserve">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2522D9E7" w:rsidR="002851ED" w:rsidRPr="00494152" w:rsidRDefault="004F50DB" w:rsidP="002851ED">
      <w:pPr>
        <w:spacing w:line="276" w:lineRule="auto"/>
        <w:jc w:val="left"/>
        <w:rPr>
          <w:rFonts w:cs="Times New Roman"/>
          <w:sz w:val="16"/>
          <w:szCs w:val="20"/>
        </w:rPr>
      </w:pPr>
      <w:r w:rsidRPr="00494152">
        <w:rPr>
          <w:rFonts w:cs="Times New Roman"/>
          <w:b/>
          <w:sz w:val="16"/>
          <w:szCs w:val="20"/>
        </w:rPr>
        <w:t>Tabel 4</w:t>
      </w:r>
      <w:r w:rsidR="002851ED" w:rsidRPr="00494152">
        <w:rPr>
          <w:rFonts w:cs="Times New Roman"/>
          <w:sz w:val="16"/>
          <w:szCs w:val="20"/>
        </w:rPr>
        <w:t xml:space="preserve"> Pengujian </w:t>
      </w:r>
      <w:r w:rsidR="00252C27">
        <w:rPr>
          <w:rFonts w:cs="Times New Roman"/>
          <w:i/>
          <w:sz w:val="16"/>
          <w:szCs w:val="20"/>
        </w:rPr>
        <w:t>s</w:t>
      </w:r>
      <w:r w:rsidR="002851ED" w:rsidRPr="00494152">
        <w:rPr>
          <w:rFonts w:cs="Times New Roman"/>
          <w:i/>
          <w:sz w:val="16"/>
          <w:szCs w:val="20"/>
        </w:rPr>
        <w:t>ignature</w:t>
      </w:r>
      <w:r w:rsidR="002851ED"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4365A5EF" w:rsidR="002851ED" w:rsidRPr="00494152" w:rsidRDefault="004F50DB" w:rsidP="002851ED">
      <w:pPr>
        <w:spacing w:line="276" w:lineRule="auto"/>
        <w:jc w:val="left"/>
        <w:rPr>
          <w:rFonts w:cs="Times New Roman"/>
          <w:sz w:val="16"/>
          <w:szCs w:val="20"/>
        </w:rPr>
      </w:pPr>
      <w:r w:rsidRPr="00494152">
        <w:rPr>
          <w:rFonts w:cs="Times New Roman"/>
          <w:b/>
          <w:sz w:val="16"/>
          <w:szCs w:val="20"/>
        </w:rPr>
        <w:t>Tabel 5</w:t>
      </w:r>
      <w:r w:rsidR="002851ED" w:rsidRPr="00494152">
        <w:rPr>
          <w:rFonts w:cs="Times New Roman"/>
          <w:sz w:val="16"/>
          <w:szCs w:val="20"/>
        </w:rPr>
        <w:t xml:space="preserve"> Pe</w:t>
      </w:r>
      <w:r w:rsidR="00252C27">
        <w:rPr>
          <w:rFonts w:cs="Times New Roman"/>
          <w:sz w:val="16"/>
          <w:szCs w:val="20"/>
        </w:rPr>
        <w:t>ngujian w</w:t>
      </w:r>
      <w:r w:rsidR="002851ED" w:rsidRPr="00494152">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2851ED" w:rsidRPr="00DC4CAC" w14:paraId="6D49E4CA"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tcPr>
          <w:p w14:paraId="46DB1145" w14:textId="0608DCAE" w:rsidR="002851ED" w:rsidRPr="00DC4CAC" w:rsidRDefault="00BF5FD9" w:rsidP="002851ED">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color w:val="000000"/>
                <w:sz w:val="20"/>
                <w:szCs w:val="20"/>
                <w:lang w:val="en-US"/>
              </w:rPr>
              <w:t xml:space="preserve"> dengan </w:t>
            </w:r>
            <w:r w:rsidR="002851ED" w:rsidRPr="00DC4CAC">
              <w:rPr>
                <w:rFonts w:eastAsia="Times New Roman" w:cs="Times New Roman"/>
                <w:i/>
                <w:color w:val="000000"/>
                <w:sz w:val="20"/>
                <w:szCs w:val="20"/>
                <w:lang w:val="en-US"/>
              </w:rPr>
              <w:t>signature</w:t>
            </w:r>
            <w:r w:rsidR="002851ED" w:rsidRPr="00DC4CAC">
              <w:rPr>
                <w:rFonts w:eastAsia="Times New Roman" w:cs="Times New Roman"/>
                <w:color w:val="000000"/>
                <w:sz w:val="20"/>
                <w:szCs w:val="20"/>
                <w:lang w:val="en-US"/>
              </w:rPr>
              <w:t xml:space="preserve"> </w:t>
            </w:r>
          </w:p>
        </w:tc>
        <w:tc>
          <w:tcPr>
            <w:tcW w:w="1749" w:type="dxa"/>
            <w:tcBorders>
              <w:top w:val="single" w:sz="4" w:space="0" w:color="auto"/>
              <w:left w:val="nil"/>
              <w:bottom w:val="single" w:sz="4" w:space="0" w:color="auto"/>
              <w:right w:val="nil"/>
            </w:tcBorders>
            <w:shd w:val="clear" w:color="auto" w:fill="auto"/>
            <w:noWrap/>
            <w:vAlign w:val="center"/>
          </w:tcPr>
          <w:p w14:paraId="5D324F85" w14:textId="30D77062" w:rsidR="002851ED" w:rsidRPr="00DC4CAC" w:rsidRDefault="002851ED" w:rsidP="00634561">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B15982">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menggunakan </w:t>
            </w:r>
            <w:r w:rsidR="00BF5FD9">
              <w:rPr>
                <w:rFonts w:eastAsia="Times New Roman" w:cs="Times New Roman"/>
                <w:color w:val="000000"/>
                <w:sz w:val="20"/>
                <w:szCs w:val="20"/>
                <w:lang w:val="en-US"/>
              </w:rPr>
              <w:t>signature</w:t>
            </w:r>
            <w:r w:rsidRPr="00DC4CAC">
              <w:rPr>
                <w:rFonts w:eastAsia="Times New Roman" w:cs="Times New Roman"/>
                <w:color w:val="000000"/>
                <w:sz w:val="20"/>
                <w:szCs w:val="20"/>
                <w:lang w:val="en-US"/>
              </w:rPr>
              <w:t xml:space="preserve"> sesuai</w:t>
            </w:r>
          </w:p>
        </w:tc>
        <w:tc>
          <w:tcPr>
            <w:tcW w:w="1701" w:type="dxa"/>
            <w:tcBorders>
              <w:top w:val="single" w:sz="4" w:space="0" w:color="auto"/>
              <w:left w:val="nil"/>
              <w:bottom w:val="single" w:sz="4" w:space="0" w:color="auto"/>
              <w:right w:val="nil"/>
            </w:tcBorders>
            <w:shd w:val="clear" w:color="auto" w:fill="auto"/>
            <w:noWrap/>
            <w:vAlign w:val="center"/>
          </w:tcPr>
          <w:p w14:paraId="6E2177C8" w14:textId="233BB00B" w:rsidR="002851ED" w:rsidRPr="00DC4CAC" w:rsidRDefault="00BF5FD9" w:rsidP="002851ED">
            <w:pPr>
              <w:spacing w:before="60" w:after="60" w:line="276" w:lineRule="auto"/>
              <w:jc w:val="center"/>
              <w:rPr>
                <w:rFonts w:eastAsia="Times New Roman" w:cs="Times New Roman"/>
                <w:i/>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i/>
                <w:color w:val="000000"/>
                <w:sz w:val="20"/>
                <w:szCs w:val="20"/>
                <w:lang w:val="en-US"/>
              </w:rPr>
              <w:t xml:space="preserve"> Succeed</w:t>
            </w:r>
          </w:p>
        </w:tc>
      </w:tr>
    </w:tbl>
    <w:p w14:paraId="0B63210B" w14:textId="29749587" w:rsidR="002851ED"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5</w:t>
      </w:r>
      <w:r w:rsidR="00252C27">
        <w:rPr>
          <w:rFonts w:cs="Times New Roman"/>
          <w:sz w:val="16"/>
          <w:szCs w:val="20"/>
        </w:rPr>
        <w:t xml:space="preserve"> Pengujian w</w:t>
      </w:r>
      <w:r>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634561" w:rsidRPr="00DC4CAC" w14:paraId="0E953994" w14:textId="77777777" w:rsidTr="009F581F">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7F0E0E5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59499C6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780262CD" w14:textId="77777777" w:rsidR="00634561" w:rsidRPr="00DC4CAC" w:rsidRDefault="00634561" w:rsidP="009F581F">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634561" w:rsidRPr="00DC4CAC" w14:paraId="674A04F3" w14:textId="77777777" w:rsidTr="009F581F">
        <w:trPr>
          <w:trHeight w:val="300"/>
        </w:trPr>
        <w:tc>
          <w:tcPr>
            <w:tcW w:w="1228" w:type="dxa"/>
            <w:tcBorders>
              <w:top w:val="nil"/>
              <w:left w:val="nil"/>
              <w:right w:val="nil"/>
            </w:tcBorders>
            <w:shd w:val="clear" w:color="auto" w:fill="auto"/>
            <w:noWrap/>
            <w:vAlign w:val="center"/>
          </w:tcPr>
          <w:p w14:paraId="6714FD81" w14:textId="3F7FD33F" w:rsidR="00634561" w:rsidRPr="00DC4CAC" w:rsidRDefault="004A384D" w:rsidP="009F581F">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w:t>
            </w:r>
            <w:r w:rsidR="00634561" w:rsidRPr="00DC4CAC">
              <w:rPr>
                <w:rFonts w:eastAsia="Times New Roman" w:cs="Times New Roman"/>
                <w:i/>
                <w:color w:val="000000"/>
                <w:sz w:val="20"/>
                <w:szCs w:val="20"/>
                <w:lang w:val="en-US"/>
              </w:rPr>
              <w:t>tion</w:t>
            </w:r>
            <w:r w:rsidR="00634561" w:rsidRPr="00DC4CAC">
              <w:rPr>
                <w:rFonts w:eastAsia="Times New Roman" w:cs="Times New Roman"/>
                <w:color w:val="000000"/>
                <w:sz w:val="20"/>
                <w:szCs w:val="20"/>
                <w:lang w:val="en-US"/>
              </w:rPr>
              <w:t xml:space="preserve"> tanpa </w:t>
            </w:r>
            <w:r w:rsidR="00634561" w:rsidRPr="00DC4CAC">
              <w:rPr>
                <w:rFonts w:eastAsia="Times New Roman" w:cs="Times New Roman"/>
                <w:i/>
                <w:color w:val="000000"/>
                <w:sz w:val="20"/>
                <w:szCs w:val="20"/>
                <w:lang w:val="en-US"/>
              </w:rPr>
              <w:t>signature</w:t>
            </w:r>
          </w:p>
        </w:tc>
        <w:tc>
          <w:tcPr>
            <w:tcW w:w="1749" w:type="dxa"/>
            <w:tcBorders>
              <w:top w:val="nil"/>
              <w:left w:val="nil"/>
              <w:right w:val="nil"/>
            </w:tcBorders>
            <w:shd w:val="clear" w:color="auto" w:fill="auto"/>
            <w:noWrap/>
            <w:vAlign w:val="center"/>
          </w:tcPr>
          <w:p w14:paraId="2B4E3766" w14:textId="0793675F"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4A384D">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sidR="004A384D">
              <w:rPr>
                <w:rFonts w:eastAsia="Times New Roman" w:cs="Times New Roman"/>
                <w:color w:val="000000"/>
                <w:sz w:val="20"/>
                <w:szCs w:val="20"/>
                <w:lang w:val="en-US"/>
              </w:rPr>
              <w:t xml:space="preserve"> tanpa menggunakan </w:t>
            </w:r>
            <w:r w:rsidR="004A384D" w:rsidRPr="004A384D">
              <w:rPr>
                <w:rFonts w:eastAsia="Times New Roman" w:cs="Times New Roman"/>
                <w:i/>
                <w:color w:val="000000"/>
                <w:sz w:val="20"/>
                <w:szCs w:val="20"/>
                <w:lang w:val="en-US"/>
              </w:rPr>
              <w:t>si</w:t>
            </w:r>
            <w:r w:rsidRPr="004A384D">
              <w:rPr>
                <w:rFonts w:eastAsia="Times New Roman" w:cs="Times New Roman"/>
                <w:i/>
                <w:color w:val="000000"/>
                <w:sz w:val="20"/>
                <w:szCs w:val="20"/>
                <w:lang w:val="en-US"/>
              </w:rPr>
              <w:t>gnature</w:t>
            </w:r>
            <w:r w:rsidRPr="00DC4CAC">
              <w:rPr>
                <w:rFonts w:eastAsia="Times New Roman" w:cs="Times New Roman"/>
                <w:color w:val="000000"/>
                <w:sz w:val="20"/>
                <w:szCs w:val="20"/>
                <w:lang w:val="en-US"/>
              </w:rPr>
              <w:t xml:space="preserve"> </w:t>
            </w:r>
          </w:p>
        </w:tc>
        <w:tc>
          <w:tcPr>
            <w:tcW w:w="1701" w:type="dxa"/>
            <w:tcBorders>
              <w:top w:val="nil"/>
              <w:left w:val="nil"/>
              <w:right w:val="nil"/>
            </w:tcBorders>
            <w:shd w:val="clear" w:color="auto" w:fill="auto"/>
            <w:noWrap/>
            <w:vAlign w:val="center"/>
          </w:tcPr>
          <w:p w14:paraId="72B00F5B" w14:textId="77777777" w:rsidR="00634561" w:rsidRPr="00DC4CAC" w:rsidRDefault="00634561" w:rsidP="009F581F">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634561" w:rsidRPr="00DC4CAC" w14:paraId="79831A28" w14:textId="77777777" w:rsidTr="009F581F">
        <w:trPr>
          <w:trHeight w:val="300"/>
        </w:trPr>
        <w:tc>
          <w:tcPr>
            <w:tcW w:w="1228" w:type="dxa"/>
            <w:tcBorders>
              <w:top w:val="nil"/>
              <w:left w:val="nil"/>
              <w:bottom w:val="single" w:sz="4" w:space="0" w:color="auto"/>
              <w:right w:val="nil"/>
            </w:tcBorders>
            <w:shd w:val="clear" w:color="auto" w:fill="auto"/>
            <w:noWrap/>
            <w:vAlign w:val="center"/>
          </w:tcPr>
          <w:p w14:paraId="1DACD7E3" w14:textId="5A04482A" w:rsidR="00634561" w:rsidRPr="00DC4CAC" w:rsidRDefault="004A384D" w:rsidP="009F581F">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w:t>
            </w:r>
            <w:r w:rsidR="00634561" w:rsidRPr="00DC4CAC">
              <w:rPr>
                <w:rFonts w:eastAsia="Times New Roman" w:cs="Times New Roman"/>
                <w:i/>
                <w:color w:val="000000"/>
                <w:sz w:val="20"/>
                <w:szCs w:val="20"/>
                <w:lang w:val="en-US"/>
              </w:rPr>
              <w:t>tion</w:t>
            </w:r>
            <w:r w:rsidR="00634561" w:rsidRPr="00DC4CAC">
              <w:rPr>
                <w:rFonts w:eastAsia="Times New Roman" w:cs="Times New Roman"/>
                <w:color w:val="000000"/>
                <w:sz w:val="20"/>
                <w:szCs w:val="20"/>
                <w:lang w:val="en-US"/>
              </w:rPr>
              <w:t xml:space="preserve"> dengan </w:t>
            </w:r>
            <w:r w:rsidR="00634561" w:rsidRPr="00DC4CAC">
              <w:rPr>
                <w:rFonts w:eastAsia="Times New Roman" w:cs="Times New Roman"/>
                <w:i/>
                <w:color w:val="000000"/>
                <w:sz w:val="20"/>
                <w:szCs w:val="20"/>
                <w:lang w:val="en-US"/>
              </w:rPr>
              <w:t>signature</w:t>
            </w:r>
            <w:r w:rsidR="00634561" w:rsidRPr="00DC4CAC">
              <w:rPr>
                <w:rFonts w:eastAsia="Times New Roman" w:cs="Times New Roman"/>
                <w:color w:val="000000"/>
                <w:sz w:val="20"/>
                <w:szCs w:val="20"/>
                <w:lang w:val="en-US"/>
              </w:rPr>
              <w:t xml:space="preserve"> salah</w:t>
            </w:r>
          </w:p>
        </w:tc>
        <w:tc>
          <w:tcPr>
            <w:tcW w:w="1749" w:type="dxa"/>
            <w:tcBorders>
              <w:top w:val="nil"/>
              <w:left w:val="nil"/>
              <w:bottom w:val="single" w:sz="4" w:space="0" w:color="auto"/>
              <w:right w:val="nil"/>
            </w:tcBorders>
            <w:shd w:val="clear" w:color="auto" w:fill="auto"/>
            <w:noWrap/>
            <w:vAlign w:val="center"/>
          </w:tcPr>
          <w:p w14:paraId="0AE2F1BD" w14:textId="54767CA5"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4A384D">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sidR="004A384D">
              <w:rPr>
                <w:rFonts w:eastAsia="Times New Roman" w:cs="Times New Roman"/>
                <w:color w:val="000000"/>
                <w:sz w:val="20"/>
                <w:szCs w:val="20"/>
                <w:lang w:val="en-US"/>
              </w:rPr>
              <w:t xml:space="preserve"> menggunakan </w:t>
            </w:r>
            <w:r w:rsidR="004A384D" w:rsidRPr="004A384D">
              <w:rPr>
                <w:rFonts w:eastAsia="Times New Roman" w:cs="Times New Roman"/>
                <w:i/>
                <w:color w:val="000000"/>
                <w:sz w:val="20"/>
                <w:szCs w:val="20"/>
                <w:lang w:val="en-US"/>
              </w:rPr>
              <w:t>si</w:t>
            </w:r>
            <w:r w:rsidRPr="004A384D">
              <w:rPr>
                <w:rFonts w:eastAsia="Times New Roman" w:cs="Times New Roman"/>
                <w:i/>
                <w:color w:val="000000"/>
                <w:sz w:val="20"/>
                <w:szCs w:val="20"/>
                <w:lang w:val="en-US"/>
              </w:rPr>
              <w:t>gnature</w:t>
            </w:r>
            <w:r w:rsidRPr="00DC4CAC">
              <w:rPr>
                <w:rFonts w:eastAsia="Times New Roman" w:cs="Times New Roman"/>
                <w:color w:val="000000"/>
                <w:sz w:val="20"/>
                <w:szCs w:val="20"/>
                <w:lang w:val="en-US"/>
              </w:rPr>
              <w:t xml:space="preserve"> yang tidak sesuai</w:t>
            </w:r>
          </w:p>
        </w:tc>
        <w:tc>
          <w:tcPr>
            <w:tcW w:w="1701" w:type="dxa"/>
            <w:tcBorders>
              <w:top w:val="nil"/>
              <w:left w:val="nil"/>
              <w:bottom w:val="single" w:sz="4" w:space="0" w:color="auto"/>
              <w:right w:val="nil"/>
            </w:tcBorders>
            <w:shd w:val="clear" w:color="auto" w:fill="auto"/>
            <w:noWrap/>
            <w:vAlign w:val="center"/>
          </w:tcPr>
          <w:p w14:paraId="3F60A412" w14:textId="77777777" w:rsidR="00634561" w:rsidRPr="00DC4CAC" w:rsidRDefault="00634561" w:rsidP="009F581F">
            <w:pPr>
              <w:spacing w:before="60" w:after="60" w:line="276" w:lineRule="auto"/>
              <w:jc w:val="center"/>
              <w:rPr>
                <w:rFonts w:eastAsia="Times New Roman" w:cs="Times New Roman"/>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1E2B52A4" w14:textId="77777777" w:rsidR="00634561" w:rsidRDefault="00634561" w:rsidP="002851ED">
      <w:pPr>
        <w:spacing w:line="276" w:lineRule="auto"/>
        <w:jc w:val="left"/>
        <w:rPr>
          <w:rFonts w:cs="Times New Roman"/>
          <w:sz w:val="20"/>
          <w:szCs w:val="20"/>
        </w:rPr>
      </w:pPr>
    </w:p>
    <w:p w14:paraId="74F75C77" w14:textId="1B64F110"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004A384D">
        <w:rPr>
          <w:rFonts w:cs="Times New Roman"/>
          <w:i/>
          <w:sz w:val="20"/>
          <w:szCs w:val="20"/>
        </w:rPr>
        <w:t>subscrip</w:t>
      </w:r>
      <w:r w:rsidRPr="00091D32">
        <w:rPr>
          <w:rFonts w:cs="Times New Roman"/>
          <w:i/>
          <w:sz w:val="20"/>
          <w:szCs w:val="20"/>
        </w:rPr>
        <w:t>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t>
      </w:r>
      <w:r w:rsidRPr="004A384D">
        <w:rPr>
          <w:rFonts w:cs="Times New Roman"/>
          <w:i/>
          <w:sz w:val="20"/>
          <w:szCs w:val="20"/>
        </w:rPr>
        <w:t>websocket</w:t>
      </w:r>
      <w:r w:rsidRPr="002E4E48">
        <w:rPr>
          <w:rFonts w:cs="Times New Roman"/>
          <w:sz w:val="20"/>
          <w:szCs w:val="20"/>
        </w:rPr>
        <w:t xml:space="preserve">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w:t>
      </w:r>
      <w:r w:rsidRPr="004A384D">
        <w:rPr>
          <w:rFonts w:cs="Times New Roman"/>
          <w:i/>
          <w:sz w:val="20"/>
          <w:szCs w:val="20"/>
        </w:rPr>
        <w:t>signature</w:t>
      </w:r>
      <w:r w:rsidRPr="002E4E48">
        <w:rPr>
          <w:rFonts w:cs="Times New Roman"/>
          <w:sz w:val="20"/>
          <w:szCs w:val="20"/>
        </w:rPr>
        <w:t xml:space="preserv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0A19D4ED" w:rsidR="002851ED" w:rsidRPr="00494152" w:rsidRDefault="004F50DB" w:rsidP="002851ED">
      <w:pPr>
        <w:spacing w:line="276" w:lineRule="auto"/>
        <w:jc w:val="left"/>
        <w:rPr>
          <w:rFonts w:cs="Times New Roman"/>
          <w:sz w:val="16"/>
          <w:szCs w:val="20"/>
        </w:rPr>
      </w:pPr>
      <w:r w:rsidRPr="00494152">
        <w:rPr>
          <w:rFonts w:cs="Times New Roman"/>
          <w:b/>
          <w:sz w:val="16"/>
          <w:szCs w:val="20"/>
        </w:rPr>
        <w:t>Tabel 6</w:t>
      </w:r>
      <w:r w:rsidR="002851ED" w:rsidRPr="00494152">
        <w:rPr>
          <w:rFonts w:cs="Times New Roman"/>
          <w:sz w:val="16"/>
          <w:szCs w:val="20"/>
        </w:rPr>
        <w:t xml:space="preserve"> Pengujian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35FA3E3F" w:rsidR="002851ED" w:rsidRPr="004967B3" w:rsidRDefault="002851ED" w:rsidP="00BC7282">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2851ED">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3B40CFFE"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w:t>
            </w:r>
            <w:r w:rsidR="002F3522">
              <w:rPr>
                <w:rFonts w:eastAsia="Times New Roman" w:cs="Times New Roman"/>
                <w:color w:val="000000"/>
                <w:sz w:val="20"/>
                <w:szCs w:val="20"/>
                <w:lang w:val="en-US"/>
              </w:rPr>
              <w:t>menggunakan</w:t>
            </w:r>
            <w:r w:rsidRPr="004967B3">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2851ED">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56A3FCCD"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00C00735">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2851ED" w:rsidRPr="004967B3" w14:paraId="779037C1"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2AFC7E4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385448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1AA2EDF9"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4867CCE8" w:rsidR="002851ED" w:rsidRPr="00494152" w:rsidRDefault="002851ED" w:rsidP="002851ED">
      <w:pPr>
        <w:spacing w:line="276" w:lineRule="auto"/>
        <w:jc w:val="left"/>
        <w:rPr>
          <w:rFonts w:cs="Times New Roman"/>
          <w:sz w:val="16"/>
          <w:szCs w:val="20"/>
        </w:rPr>
      </w:pPr>
      <w:r w:rsidRPr="00494152">
        <w:rPr>
          <w:rFonts w:cs="Times New Roman"/>
          <w:b/>
          <w:sz w:val="16"/>
          <w:szCs w:val="20"/>
        </w:rPr>
        <w:lastRenderedPageBreak/>
        <w:t>Tabe</w:t>
      </w:r>
      <w:r w:rsidR="00EC5FC8" w:rsidRPr="00494152">
        <w:rPr>
          <w:rFonts w:cs="Times New Roman"/>
          <w:b/>
          <w:sz w:val="16"/>
          <w:szCs w:val="20"/>
        </w:rPr>
        <w:t>l 7</w:t>
      </w:r>
      <w:r w:rsidR="00252C27">
        <w:rPr>
          <w:rFonts w:cs="Times New Roman"/>
          <w:sz w:val="16"/>
          <w:szCs w:val="20"/>
        </w:rPr>
        <w:t xml:space="preserve"> Pengujian peringatan p</w:t>
      </w:r>
      <w:r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sesuai</w:t>
            </w:r>
          </w:p>
        </w:tc>
        <w:tc>
          <w:tcPr>
            <w:tcW w:w="1559" w:type="dxa"/>
            <w:tcBorders>
              <w:top w:val="nil"/>
              <w:left w:val="nil"/>
              <w:right w:val="nil"/>
            </w:tcBorders>
            <w:shd w:val="clear" w:color="auto" w:fill="auto"/>
            <w:noWrap/>
            <w:vAlign w:val="center"/>
          </w:tcPr>
          <w:p w14:paraId="75BBA83B" w14:textId="5BA86BB4"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Mengirim peringatan pintu dengan </w:t>
            </w:r>
            <w:r w:rsidR="002F3522">
              <w:rPr>
                <w:rFonts w:eastAsia="Times New Roman" w:cs="Times New Roman"/>
                <w:color w:val="000000"/>
                <w:sz w:val="20"/>
                <w:szCs w:val="20"/>
                <w:lang w:val="en-US"/>
              </w:rPr>
              <w:t>menggunakan</w:t>
            </w:r>
            <w:r w:rsidRPr="00863DE6">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77777777" w:rsidR="002851ED" w:rsidRDefault="002851ED" w:rsidP="002851ED">
      <w:pPr>
        <w:spacing w:line="276" w:lineRule="auto"/>
        <w:jc w:val="left"/>
        <w:rPr>
          <w:rFonts w:cs="Times New Roman"/>
          <w:sz w:val="20"/>
          <w:szCs w:val="20"/>
        </w:rPr>
      </w:pPr>
      <w:r>
        <w:rPr>
          <w:noProof/>
          <w:lang w:val="en-US"/>
        </w:rPr>
        <w:drawing>
          <wp:inline distT="0" distB="0" distL="0" distR="0" wp14:anchorId="3633EEE2" wp14:editId="6699B98A">
            <wp:extent cx="2970530" cy="1695453"/>
            <wp:effectExtent l="0" t="0" r="20320" b="19050"/>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56768D3F" w14:textId="4BC44C09"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4</w:t>
      </w:r>
      <w:r w:rsidR="00252C27">
        <w:rPr>
          <w:rFonts w:cs="Times New Roman"/>
          <w:sz w:val="16"/>
          <w:szCs w:val="20"/>
        </w:rPr>
        <w:t xml:space="preserve"> Performa verifikasi a</w:t>
      </w:r>
      <w:r w:rsidR="002851ED" w:rsidRPr="00494152">
        <w:rPr>
          <w:rFonts w:cs="Times New Roman"/>
          <w:sz w:val="16"/>
          <w:szCs w:val="20"/>
        </w:rPr>
        <w:t>kses</w:t>
      </w:r>
    </w:p>
    <w:p w14:paraId="1D159017" w14:textId="77777777" w:rsidR="002851ED" w:rsidRDefault="002851ED" w:rsidP="002851ED">
      <w:pPr>
        <w:spacing w:line="276" w:lineRule="auto"/>
        <w:rPr>
          <w:rFonts w:cs="Times New Roman"/>
          <w:sz w:val="20"/>
          <w:szCs w:val="20"/>
        </w:rPr>
      </w:pPr>
    </w:p>
    <w:p w14:paraId="03589FC4" w14:textId="294A18DE" w:rsidR="002851ED" w:rsidRDefault="002851ED" w:rsidP="005012B2">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 xml:space="preserve">dilakukan dengan mensimulasikan beban permintaan verifikasi akses sebanyak 100 pengguna berbeda secara bersamaan. Dari hasil pengujian didapatkan bahwa pada puncak jumlah pengguna sistem membutuhkan waktu rata-rata 1.5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79F5DEE4" w14:textId="77777777" w:rsidR="002851ED" w:rsidRDefault="002851ED" w:rsidP="002851ED">
      <w:pPr>
        <w:spacing w:line="276" w:lineRule="auto"/>
        <w:jc w:val="left"/>
        <w:rPr>
          <w:rFonts w:cs="Times New Roman"/>
          <w:sz w:val="20"/>
          <w:szCs w:val="20"/>
        </w:rPr>
      </w:pPr>
    </w:p>
    <w:p w14:paraId="6874D5F9" w14:textId="77777777" w:rsidR="002851ED" w:rsidRPr="00E3470A" w:rsidRDefault="002851ED" w:rsidP="002851ED">
      <w:pPr>
        <w:spacing w:line="276" w:lineRule="auto"/>
        <w:jc w:val="left"/>
        <w:rPr>
          <w:rFonts w:cs="Times New Roman"/>
          <w:sz w:val="20"/>
          <w:szCs w:val="20"/>
        </w:rPr>
      </w:pPr>
      <w:r>
        <w:rPr>
          <w:noProof/>
          <w:lang w:val="en-US"/>
        </w:rPr>
        <w:lastRenderedPageBreak/>
        <w:drawing>
          <wp:inline distT="0" distB="0" distL="0" distR="0" wp14:anchorId="5E8ACDDB" wp14:editId="326FC00C">
            <wp:extent cx="2966484" cy="1722475"/>
            <wp:effectExtent l="0" t="0" r="24765" b="11430"/>
            <wp:docPr id="98" name="Chart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6541A91E" w14:textId="4D12D842"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5</w:t>
      </w:r>
      <w:r w:rsidR="002851ED" w:rsidRPr="00494152">
        <w:rPr>
          <w:rFonts w:cs="Times New Roman"/>
          <w:sz w:val="16"/>
          <w:szCs w:val="20"/>
        </w:rPr>
        <w:t xml:space="preserve"> Performa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w:t>
      </w:r>
      <w:r w:rsidRPr="004A384D">
        <w:rPr>
          <w:rFonts w:cs="Times New Roman"/>
          <w:i/>
          <w:sz w:val="20"/>
          <w:szCs w:val="20"/>
        </w:rPr>
        <w:t>update</w:t>
      </w:r>
      <w:r w:rsidRPr="00E3470A">
        <w:rPr>
          <w:rFonts w:cs="Times New Roman"/>
          <w:sz w:val="20"/>
          <w:szCs w:val="20"/>
        </w:rPr>
        <w:t xml:space="preserve"> </w:t>
      </w:r>
      <w:r w:rsidRPr="004A384D">
        <w:rPr>
          <w:rFonts w:cs="Times New Roman"/>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45F9BF21" w14:textId="1FA6E4EB"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6</w:t>
      </w:r>
      <w:r w:rsidR="00252C27">
        <w:rPr>
          <w:rFonts w:cs="Times New Roman"/>
          <w:sz w:val="16"/>
          <w:szCs w:val="20"/>
        </w:rPr>
        <w:t xml:space="preserve"> Performa p</w:t>
      </w:r>
      <w:r w:rsidR="002851ED" w:rsidRPr="00494152">
        <w:rPr>
          <w:rFonts w:cs="Times New Roman"/>
          <w:sz w:val="16"/>
          <w:szCs w:val="20"/>
        </w:rPr>
        <w:t>enjadwalan</w:t>
      </w:r>
    </w:p>
    <w:p w14:paraId="19262025" w14:textId="77777777" w:rsidR="002851ED" w:rsidRDefault="002851ED" w:rsidP="002851ED">
      <w:pPr>
        <w:spacing w:line="276" w:lineRule="auto"/>
        <w:jc w:val="center"/>
        <w:rPr>
          <w:rFonts w:cs="Times New Roman"/>
          <w:sz w:val="20"/>
          <w:szCs w:val="20"/>
        </w:rPr>
      </w:pPr>
    </w:p>
    <w:p w14:paraId="66ABE609" w14:textId="08766C88"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sidR="006755D9">
        <w:rPr>
          <w:rFonts w:cs="Times New Roman"/>
          <w:sz w:val="20"/>
          <w:szCs w:val="20"/>
        </w:rPr>
        <w:t>ntu. Dapat dilihat pada G</w:t>
      </w:r>
      <w:r w:rsidRPr="00306909">
        <w:rPr>
          <w:rFonts w:cs="Times New Roman"/>
          <w:sz w:val="20"/>
          <w:szCs w:val="20"/>
        </w:rPr>
        <w:t xml:space="preserve">ambar 4.34 </w:t>
      </w:r>
      <w:r w:rsidR="0002563E">
        <w:rPr>
          <w:rFonts w:cs="Times New Roman"/>
          <w:sz w:val="20"/>
          <w:szCs w:val="20"/>
        </w:rPr>
        <w:t>di atas</w:t>
      </w:r>
      <w:r w:rsidRPr="00306909">
        <w:rPr>
          <w:rFonts w:cs="Times New Roman"/>
          <w:sz w:val="20"/>
          <w:szCs w:val="20"/>
        </w:rPr>
        <w:t xml:space="preserve">, semakin besar jumlah jadwal yang ada maka waktu yang diperlukan pada proses </w:t>
      </w:r>
      <w:r w:rsidR="00C00735">
        <w:rPr>
          <w:rFonts w:cs="Times New Roman"/>
          <w:sz w:val="20"/>
          <w:szCs w:val="20"/>
        </w:rPr>
        <w:t>penjadwalan</w:t>
      </w:r>
      <w:r w:rsidRPr="00306909">
        <w:rPr>
          <w:rFonts w:cs="Times New Roman"/>
          <w:sz w:val="20"/>
          <w:szCs w:val="20"/>
        </w:rPr>
        <w:t xml:space="preserve"> akan semakin lama dimana untuk 1 jadwal memerlukan waktu 96.00 milidetik dan 100 jadwal memerlukan waktu 3641.14 milidetik. Dari hasil pengujian menggunakan 100 jadwal waktu yang diperlukan yaitu 3.6 detik dimana nilai tersebut masih </w:t>
      </w:r>
      <w:r w:rsidR="0002563E">
        <w:rPr>
          <w:rFonts w:cs="Times New Roman"/>
          <w:sz w:val="20"/>
          <w:szCs w:val="20"/>
        </w:rPr>
        <w:t>di bawah</w:t>
      </w:r>
      <w:r w:rsidRPr="00306909">
        <w:rPr>
          <w:rFonts w:cs="Times New Roman"/>
          <w:sz w:val="20"/>
          <w:szCs w:val="20"/>
        </w:rPr>
        <w:t xml:space="preserve">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66C1EF2B"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w:t>
      </w:r>
      <w:r w:rsidR="00C00735">
        <w:rPr>
          <w:rFonts w:cs="Times New Roman"/>
          <w:sz w:val="20"/>
          <w:szCs w:val="20"/>
        </w:rPr>
        <w:t>meningkatkan</w:t>
      </w:r>
      <w:r w:rsidRPr="00306909">
        <w:rPr>
          <w:rFonts w:cs="Times New Roman"/>
          <w:sz w:val="20"/>
          <w:szCs w:val="20"/>
        </w:rPr>
        <w:t xml:space="preserve"> keamanan dan </w:t>
      </w:r>
      <w:r w:rsidR="00C00735">
        <w:rPr>
          <w:rFonts w:cs="Times New Roman"/>
          <w:sz w:val="20"/>
          <w:szCs w:val="20"/>
        </w:rPr>
        <w:t>efisiensi</w:t>
      </w:r>
      <w:r w:rsidRPr="00306909">
        <w:rPr>
          <w:rFonts w:cs="Times New Roman"/>
          <w:sz w:val="20"/>
          <w:szCs w:val="20"/>
        </w:rPr>
        <w:t xml:space="preserve"> pengelolaan kunci pada sebuah gedung dimana </w:t>
      </w:r>
      <w:r w:rsidR="00AD21FF">
        <w:rPr>
          <w:rFonts w:cs="Times New Roman"/>
          <w:sz w:val="20"/>
          <w:szCs w:val="20"/>
        </w:rPr>
        <w:t>di dalam</w:t>
      </w:r>
      <w:r w:rsidRPr="00306909">
        <w:rPr>
          <w:rFonts w:cs="Times New Roman"/>
          <w:sz w:val="20"/>
          <w:szCs w:val="20"/>
        </w:rPr>
        <w:t xml:space="preserve"> satu gedung tersebut terdapat banyak ruangan. Sistem yang dibangun dapat meningkatan keamanan dan efisiensi penguncian dengan menggunakan beberapa fitur seperti </w:t>
      </w:r>
      <w:r w:rsidRPr="00306909">
        <w:rPr>
          <w:rFonts w:cs="Times New Roman"/>
          <w:sz w:val="20"/>
          <w:szCs w:val="20"/>
        </w:rPr>
        <w:lastRenderedPageBreak/>
        <w:t>kode QR, kendali jarak jauh, peringatan penerobosan dan penjadwalan.</w:t>
      </w:r>
    </w:p>
    <w:p w14:paraId="69E5C59B" w14:textId="0A8F3EB4"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w:t>
      </w:r>
      <w:r w:rsidRPr="00065B47">
        <w:rPr>
          <w:rFonts w:cs="Times New Roman"/>
          <w:i/>
          <w:sz w:val="20"/>
          <w:szCs w:val="20"/>
        </w:rPr>
        <w:t>server</w:t>
      </w:r>
      <w:r w:rsidRPr="00306909">
        <w:rPr>
          <w:rFonts w:cs="Times New Roman"/>
          <w:sz w:val="20"/>
          <w:szCs w:val="20"/>
        </w:rPr>
        <w:t xml:space="preserve"> dibangun menggunakan sistem operasi </w:t>
      </w:r>
      <w:r w:rsidR="005E72E0" w:rsidRPr="005E72E0">
        <w:rPr>
          <w:rFonts w:cs="Times New Roman"/>
          <w:sz w:val="20"/>
          <w:szCs w:val="20"/>
        </w:rPr>
        <w:t>Ubuntu</w:t>
      </w:r>
      <w:r w:rsidRPr="00306909">
        <w:rPr>
          <w:rFonts w:cs="Times New Roman"/>
          <w:sz w:val="20"/>
          <w:szCs w:val="20"/>
        </w:rPr>
        <w:t xml:space="preserve">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w:t>
      </w:r>
      <w:r w:rsidR="005E72E0" w:rsidRPr="005E72E0">
        <w:rPr>
          <w:rFonts w:cs="Times New Roman"/>
          <w:sz w:val="20"/>
          <w:szCs w:val="20"/>
        </w:rPr>
        <w:t>Laravel</w:t>
      </w:r>
      <w:r w:rsidRPr="00306909">
        <w:rPr>
          <w:rFonts w:cs="Times New Roman"/>
          <w:sz w:val="20"/>
          <w:szCs w:val="20"/>
        </w:rPr>
        <w:t xml:space="preserve">. Penggunaan </w:t>
      </w:r>
      <w:r w:rsidR="005E72E0" w:rsidRPr="005E72E0">
        <w:rPr>
          <w:rFonts w:cs="Times New Roman"/>
          <w:sz w:val="20"/>
          <w:szCs w:val="20"/>
        </w:rPr>
        <w:t>Ubuntu</w:t>
      </w:r>
      <w:r w:rsidRPr="00306909">
        <w:rPr>
          <w:rFonts w:cs="Times New Roman"/>
          <w:sz w:val="20"/>
          <w:szCs w:val="20"/>
        </w:rPr>
        <w:t xml:space="preserve"> sebagai </w:t>
      </w:r>
      <w:r w:rsidRPr="00091D32">
        <w:rPr>
          <w:rFonts w:cs="Times New Roman"/>
          <w:i/>
          <w:sz w:val="20"/>
          <w:szCs w:val="20"/>
        </w:rPr>
        <w:t>server</w:t>
      </w:r>
      <w:r w:rsidRPr="00306909">
        <w:rPr>
          <w:rFonts w:cs="Times New Roman"/>
          <w:sz w:val="20"/>
          <w:szCs w:val="20"/>
        </w:rPr>
        <w:t xml:space="preserve"> memberikan banyak kemudahan seperti adanya dukungan </w:t>
      </w:r>
      <w:r w:rsidR="00C00735">
        <w:rPr>
          <w:rFonts w:cs="Times New Roman"/>
          <w:sz w:val="20"/>
          <w:szCs w:val="20"/>
        </w:rPr>
        <w:t>Cron Job</w:t>
      </w:r>
      <w:r w:rsidRPr="00306909">
        <w:rPr>
          <w:rFonts w:cs="Times New Roman"/>
          <w:sz w:val="20"/>
          <w:szCs w:val="20"/>
        </w:rPr>
        <w:t xml:space="preserve">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w:t>
      </w:r>
      <w:r w:rsidR="005E72E0" w:rsidRPr="005E72E0">
        <w:rPr>
          <w:rFonts w:cs="Times New Roman"/>
          <w:sz w:val="20"/>
          <w:szCs w:val="20"/>
        </w:rPr>
        <w:t>Laravel</w:t>
      </w:r>
      <w:r w:rsidRPr="00306909">
        <w:rPr>
          <w:rFonts w:cs="Times New Roman"/>
          <w:sz w:val="20"/>
          <w:szCs w:val="20"/>
        </w:rPr>
        <w:t xml:space="preserve">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w:t>
      </w:r>
      <w:r w:rsidR="005E72E0" w:rsidRPr="005E72E0">
        <w:rPr>
          <w:rFonts w:cs="Times New Roman"/>
          <w:sz w:val="20"/>
          <w:szCs w:val="20"/>
        </w:rPr>
        <w:t>Laravel</w:t>
      </w:r>
      <w:r w:rsidRPr="00306909">
        <w:rPr>
          <w:rFonts w:cs="Times New Roman"/>
          <w:sz w:val="20"/>
          <w:szCs w:val="20"/>
        </w:rPr>
        <w:t xml:space="preserve"> serta </w:t>
      </w:r>
      <w:r w:rsidRPr="00091D32">
        <w:rPr>
          <w:rFonts w:cs="Times New Roman"/>
          <w:i/>
          <w:sz w:val="20"/>
          <w:szCs w:val="20"/>
        </w:rPr>
        <w:t xml:space="preserve">database </w:t>
      </w:r>
      <w:r w:rsidRPr="00306909">
        <w:rPr>
          <w:rFonts w:cs="Times New Roman"/>
          <w:sz w:val="20"/>
          <w:szCs w:val="20"/>
        </w:rPr>
        <w:t>relasional yang disediakan oleh MySQL. Pada tahap pengujian menggunakan alat pengujian seperti Jmeter dan Postman,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3CC9D7E5" w14:textId="4C676EFE" w:rsidR="002851ED" w:rsidRDefault="002851ED" w:rsidP="0083007B">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w:t>
      </w:r>
      <w:r w:rsidR="0083007B">
        <w:rPr>
          <w:rFonts w:cs="Times New Roman"/>
          <w:sz w:val="20"/>
          <w:szCs w:val="20"/>
        </w:rPr>
        <w:t xml:space="preserve"> beberapa hal sebagai berikut :</w:t>
      </w:r>
    </w:p>
    <w:p w14:paraId="429B8683" w14:textId="55BFAF4C" w:rsidR="003A7A39" w:rsidRPr="003A7A39" w:rsidRDefault="003A7A39" w:rsidP="003A7A39">
      <w:pPr>
        <w:pStyle w:val="ListParagraph"/>
        <w:numPr>
          <w:ilvl w:val="3"/>
          <w:numId w:val="28"/>
        </w:numPr>
        <w:tabs>
          <w:tab w:val="clear" w:pos="2880"/>
        </w:tabs>
        <w:spacing w:line="276" w:lineRule="auto"/>
        <w:ind w:left="567" w:hanging="283"/>
        <w:rPr>
          <w:sz w:val="20"/>
        </w:rPr>
      </w:pPr>
      <w:r w:rsidRPr="003A7A39">
        <w:rPr>
          <w:sz w:val="20"/>
        </w:rPr>
        <w:t xml:space="preserve">Metode </w:t>
      </w:r>
      <w:r w:rsidRPr="003A7A39">
        <w:rPr>
          <w:i/>
          <w:sz w:val="20"/>
        </w:rPr>
        <w:t>access</w:t>
      </w:r>
      <w:r w:rsidRPr="003A7A39">
        <w:rPr>
          <w:sz w:val="20"/>
        </w:rPr>
        <w:t xml:space="preserve"> </w:t>
      </w:r>
      <w:r w:rsidRPr="003A7A39">
        <w:rPr>
          <w:i/>
          <w:sz w:val="20"/>
        </w:rPr>
        <w:t>control</w:t>
      </w:r>
      <w:r w:rsidRPr="003A7A39">
        <w:rPr>
          <w:sz w:val="20"/>
        </w:rPr>
        <w:t xml:space="preserve"> yang digunakan pada penelitian ini dapat meningkatkan keamanan </w:t>
      </w:r>
      <w:r w:rsidR="002F3522">
        <w:rPr>
          <w:sz w:val="20"/>
        </w:rPr>
        <w:t>penguncian</w:t>
      </w:r>
      <w:r w:rsidRPr="003A7A39">
        <w:rPr>
          <w:sz w:val="20"/>
        </w:rPr>
        <w:t xml:space="preserve"> pada pintu gedung dibuktikan dengan hasil pengujian pada proses verifikasi akses yang mana hanya pengguna tertentu yang dapat membuka kunci pintu sesuai dengan izin yang diberikan oleh operator.  </w:t>
      </w:r>
    </w:p>
    <w:p w14:paraId="63842934" w14:textId="77204141"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Metode penjadwalan yang dirancang pada penelitian ini dapat meningkatkan efisiensi </w:t>
      </w:r>
      <w:r w:rsidR="002F3522">
        <w:rPr>
          <w:sz w:val="20"/>
        </w:rPr>
        <w:t>penguncian</w:t>
      </w:r>
      <w:r w:rsidRPr="003A7A39">
        <w:rPr>
          <w:sz w:val="20"/>
        </w:rPr>
        <w:t xml:space="preserve"> pada sebuah gedung dibuktikan pada hasil pengujian penjadwalan untuk membuka 20 pintu hanya membutuhkan waktu 96.00 milidetik.</w:t>
      </w:r>
    </w:p>
    <w:p w14:paraId="602D9305" w14:textId="4F2D5F56"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API yang telah dikembangkan menggunakan </w:t>
      </w:r>
      <w:r w:rsidR="005E72E0" w:rsidRPr="005E72E0">
        <w:rPr>
          <w:sz w:val="20"/>
        </w:rPr>
        <w:t>Laravel</w:t>
      </w:r>
      <w:r w:rsidRPr="003A7A39">
        <w:rPr>
          <w:sz w:val="20"/>
        </w:rPr>
        <w:t xml:space="preserve"> pada penelitian ini secara umum dapat menangani permintaan secara bersamaan dengan waktu respon sekitar 140 milidetik dengan rasio error 0%.</w:t>
      </w:r>
    </w:p>
    <w:p w14:paraId="4F6E0C92" w14:textId="77777777"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Pada </w:t>
      </w:r>
      <w:r w:rsidRPr="003A7A39">
        <w:rPr>
          <w:i/>
          <w:sz w:val="20"/>
        </w:rPr>
        <w:t>endpoint</w:t>
      </w:r>
      <w:r w:rsidRPr="003A7A39">
        <w:rPr>
          <w:sz w:val="20"/>
        </w:rPr>
        <w:t xml:space="preserve"> API yang kemungkinan besar akan diakses secara bersamaan seperti verifikasi akses memerlukan waktu respon 1.5 detik pada beban 100 pengguna sedangkan untuk </w:t>
      </w:r>
      <w:r w:rsidRPr="003A7A39">
        <w:rPr>
          <w:i/>
          <w:sz w:val="20"/>
        </w:rPr>
        <w:t>endpoint</w:t>
      </w:r>
      <w:r w:rsidRPr="003A7A39">
        <w:rPr>
          <w:sz w:val="20"/>
        </w:rPr>
        <w:t xml:space="preserve"> </w:t>
      </w:r>
      <w:r w:rsidRPr="003A7A39">
        <w:rPr>
          <w:i/>
          <w:sz w:val="20"/>
        </w:rPr>
        <w:t>update</w:t>
      </w:r>
      <w:r w:rsidRPr="003A7A39">
        <w:rPr>
          <w:sz w:val="20"/>
        </w:rPr>
        <w:t xml:space="preserve"> status pintu memerlukan waktu 2.5 detik untuk beban 100 pintu.</w:t>
      </w:r>
    </w:p>
    <w:p w14:paraId="4BE50A24" w14:textId="77777777" w:rsidR="003A7A39" w:rsidRPr="003A7A39" w:rsidRDefault="003A7A39" w:rsidP="003A7A39">
      <w:pPr>
        <w:pStyle w:val="ListParagraph"/>
        <w:numPr>
          <w:ilvl w:val="3"/>
          <w:numId w:val="28"/>
        </w:numPr>
        <w:spacing w:line="276" w:lineRule="auto"/>
        <w:ind w:left="567" w:hanging="283"/>
        <w:rPr>
          <w:sz w:val="20"/>
        </w:rPr>
      </w:pPr>
      <w:r w:rsidRPr="003A7A39">
        <w:rPr>
          <w:sz w:val="20"/>
        </w:rPr>
        <w:t>Proses penjadwalan 100 jadwal pintu memerlukan waktu eksekusi sebesar 3.6 detik sehingga proses penjadwalan dapat berjalan dengan aman menggunakan periode pengecekan jadwal 1 menit sekali.</w:t>
      </w:r>
    </w:p>
    <w:p w14:paraId="21CD5DD5" w14:textId="77777777" w:rsidR="002851ED" w:rsidRPr="00306909" w:rsidRDefault="002851ED" w:rsidP="0083007B">
      <w:pPr>
        <w:spacing w:line="276" w:lineRule="auto"/>
        <w:rPr>
          <w:rFonts w:cs="Times New Roman"/>
          <w:sz w:val="20"/>
          <w:szCs w:val="20"/>
        </w:rPr>
      </w:pP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Saran </w:t>
      </w:r>
    </w:p>
    <w:p w14:paraId="341A9FC1" w14:textId="5051097E" w:rsidR="002851ED" w:rsidRDefault="002851ED" w:rsidP="004A384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w:t>
      </w:r>
      <w:r w:rsidR="004A384D">
        <w:rPr>
          <w:rFonts w:cs="Times New Roman"/>
          <w:sz w:val="20"/>
          <w:szCs w:val="20"/>
        </w:rPr>
        <w:t xml:space="preserve">t diperbaiki atau ditingkatkan </w:t>
      </w:r>
      <w:r w:rsidRPr="00306909">
        <w:rPr>
          <w:rFonts w:cs="Times New Roman"/>
          <w:sz w:val="20"/>
          <w:szCs w:val="20"/>
        </w:rPr>
        <w:t xml:space="preserve">yaitu </w:t>
      </w:r>
      <w:r w:rsidR="004A384D">
        <w:rPr>
          <w:rFonts w:cs="Times New Roman"/>
          <w:sz w:val="20"/>
          <w:szCs w:val="20"/>
        </w:rPr>
        <w:t xml:space="preserve">perlu </w:t>
      </w:r>
      <w:r w:rsidRPr="00306909">
        <w:rPr>
          <w:rFonts w:cs="Times New Roman"/>
          <w:sz w:val="20"/>
          <w:szCs w:val="20"/>
        </w:rPr>
        <w:t xml:space="preserve">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2B5DFA9B" w14:textId="77777777" w:rsidR="00494152" w:rsidRDefault="00494152" w:rsidP="0083007B">
      <w:pPr>
        <w:spacing w:line="276" w:lineRule="auto"/>
        <w:ind w:left="567" w:hanging="283"/>
        <w:rPr>
          <w:rFonts w:cs="Times New Roman"/>
          <w:sz w:val="20"/>
          <w:szCs w:val="20"/>
        </w:rPr>
      </w:pPr>
    </w:p>
    <w:p w14:paraId="5482BBE3" w14:textId="77777777" w:rsidR="00634561" w:rsidRDefault="00634561" w:rsidP="0083007B">
      <w:pPr>
        <w:spacing w:line="276" w:lineRule="auto"/>
        <w:ind w:left="567" w:hanging="283"/>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641E593D" w14:textId="094D0798" w:rsidR="00C653A2" w:rsidRPr="00C653A2" w:rsidRDefault="002851ED" w:rsidP="00C653A2">
      <w:pPr>
        <w:widowControl w:val="0"/>
        <w:autoSpaceDE w:val="0"/>
        <w:autoSpaceDN w:val="0"/>
        <w:adjustRightInd w:val="0"/>
        <w:spacing w:before="60" w:line="240" w:lineRule="auto"/>
        <w:ind w:left="640" w:hanging="640"/>
        <w:rPr>
          <w:rFonts w:cs="Times New Roman"/>
          <w:noProof/>
          <w:sz w:val="20"/>
          <w:szCs w:val="24"/>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00C653A2" w:rsidRPr="00C653A2">
        <w:rPr>
          <w:rFonts w:cs="Times New Roman"/>
          <w:noProof/>
          <w:sz w:val="20"/>
          <w:szCs w:val="24"/>
        </w:rPr>
        <w:t>[1]</w:t>
      </w:r>
      <w:r w:rsidR="00C653A2" w:rsidRPr="00C653A2">
        <w:rPr>
          <w:rFonts w:cs="Times New Roman"/>
          <w:noProof/>
          <w:sz w:val="20"/>
          <w:szCs w:val="24"/>
        </w:rPr>
        <w:tab/>
        <w:t xml:space="preserve">K. Y. Sun, Y. Pernando, and M. I. Safari, “Perancangan Sistem IoT pada Smart Door Lock Menggunakan Aplikasi BLYNK,” </w:t>
      </w:r>
      <w:r w:rsidR="00C653A2" w:rsidRPr="00C653A2">
        <w:rPr>
          <w:rFonts w:cs="Times New Roman"/>
          <w:i/>
          <w:iCs/>
          <w:noProof/>
          <w:sz w:val="20"/>
          <w:szCs w:val="24"/>
        </w:rPr>
        <w:t>JUTSI (Jurnal Teknol. dan Sist. Informasi)</w:t>
      </w:r>
      <w:r w:rsidR="00C653A2" w:rsidRPr="00C653A2">
        <w:rPr>
          <w:rFonts w:cs="Times New Roman"/>
          <w:noProof/>
          <w:sz w:val="20"/>
          <w:szCs w:val="24"/>
        </w:rPr>
        <w:t>, vol. 1, no. 3, pp. 289–296, 2021, doi: 10.33330/jutsi.v1i3.1360.</w:t>
      </w:r>
    </w:p>
    <w:p w14:paraId="7B5253E5"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2]</w:t>
      </w:r>
      <w:r w:rsidRPr="00C653A2">
        <w:rPr>
          <w:rFonts w:cs="Times New Roman"/>
          <w:noProof/>
          <w:sz w:val="20"/>
          <w:szCs w:val="24"/>
        </w:rPr>
        <w:tab/>
        <w:t>I. Hermawan, D. Arnaldy, P. Oktivasari, and D. A. Fachrudin, “Development of Intelligent Door Lock System for Room Management Using Multi Factor Authentication,” vol. 16, no. 1, pp. 1–14, 2023.</w:t>
      </w:r>
    </w:p>
    <w:p w14:paraId="2069771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3]</w:t>
      </w:r>
      <w:r w:rsidRPr="00C653A2">
        <w:rPr>
          <w:rFonts w:cs="Times New Roman"/>
          <w:noProof/>
          <w:sz w:val="20"/>
          <w:szCs w:val="24"/>
        </w:rPr>
        <w:tab/>
        <w:t xml:space="preserve">F. As </w:t>
      </w:r>
      <w:r w:rsidRPr="00C653A2">
        <w:rPr>
          <w:rFonts w:cs="Times New Roman"/>
          <w:i/>
          <w:iCs/>
          <w:noProof/>
          <w:sz w:val="20"/>
          <w:szCs w:val="24"/>
        </w:rPr>
        <w:t>et al.</w:t>
      </w:r>
      <w:r w:rsidRPr="00C653A2">
        <w:rPr>
          <w:rFonts w:cs="Times New Roman"/>
          <w:noProof/>
          <w:sz w:val="20"/>
          <w:szCs w:val="24"/>
        </w:rPr>
        <w:t xml:space="preserve">, “Design and Construction of a Smart Door Lock With an Embedded Spy-Camera,” </w:t>
      </w:r>
      <w:r w:rsidRPr="00C653A2">
        <w:rPr>
          <w:rFonts w:cs="Times New Roman"/>
          <w:i/>
          <w:iCs/>
          <w:noProof/>
          <w:sz w:val="20"/>
          <w:szCs w:val="24"/>
        </w:rPr>
        <w:t>J. Multidiscip. Eng. Sci. Technol.</w:t>
      </w:r>
      <w:r w:rsidRPr="00C653A2">
        <w:rPr>
          <w:rFonts w:cs="Times New Roman"/>
          <w:noProof/>
          <w:sz w:val="20"/>
          <w:szCs w:val="24"/>
        </w:rPr>
        <w:t>, vol. 8, no. October, pp. 2458–9403, 2021, [Online]. Available: https://www.researchgate.net/publication/354872757</w:t>
      </w:r>
    </w:p>
    <w:p w14:paraId="090BAE9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4]</w:t>
      </w:r>
      <w:r w:rsidRPr="00C653A2">
        <w:rPr>
          <w:rFonts w:cs="Times New Roman"/>
          <w:noProof/>
          <w:sz w:val="20"/>
          <w:szCs w:val="24"/>
        </w:rPr>
        <w:tab/>
        <w:t xml:space="preserve">A. Jain, V. L. Kalyani, and B. Nogiya, “RFID and GSM Based Attendance Monitoring System using door locking / unlocking system and Its Hardware Implementation,” </w:t>
      </w:r>
      <w:r w:rsidRPr="00C653A2">
        <w:rPr>
          <w:rFonts w:cs="Times New Roman"/>
          <w:i/>
          <w:iCs/>
          <w:noProof/>
          <w:sz w:val="20"/>
          <w:szCs w:val="24"/>
        </w:rPr>
        <w:t>J. Manag. Eng. Inf. Technol.</w:t>
      </w:r>
      <w:r w:rsidRPr="00C653A2">
        <w:rPr>
          <w:rFonts w:cs="Times New Roman"/>
          <w:noProof/>
          <w:sz w:val="20"/>
          <w:szCs w:val="24"/>
        </w:rPr>
        <w:t>, vol. 2, no. 3, pp. 5–10, 2015.</w:t>
      </w:r>
    </w:p>
    <w:p w14:paraId="20349D0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5]</w:t>
      </w:r>
      <w:r w:rsidRPr="00C653A2">
        <w:rPr>
          <w:rFonts w:cs="Times New Roman"/>
          <w:noProof/>
          <w:sz w:val="20"/>
          <w:szCs w:val="24"/>
        </w:rPr>
        <w:tab/>
        <w:t>M. Kasyful Anwar, “Perancangan Database IoT Berbasis Cloud dengan Restful API Cloud-Based IoT Database Design with Restful API,” vol. 20, no. 2, pp. 268–279, 2021.</w:t>
      </w:r>
    </w:p>
    <w:p w14:paraId="1D792A2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6]</w:t>
      </w:r>
      <w:r w:rsidRPr="00C653A2">
        <w:rPr>
          <w:rFonts w:cs="Times New Roman"/>
          <w:noProof/>
          <w:sz w:val="20"/>
          <w:szCs w:val="24"/>
        </w:rPr>
        <w:tab/>
        <w:t>S. Artikel, “Jurnal Nasional Teknologi dan Sistem Informasi Pembangunan Auto Backup SQL Database Server Menggunakan Raspberry Pi : Studi Kasus,” vol. 03, pp. 130–137, 2018.</w:t>
      </w:r>
    </w:p>
    <w:p w14:paraId="4C51EEE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7]</w:t>
      </w:r>
      <w:r w:rsidRPr="00C653A2">
        <w:rPr>
          <w:rFonts w:cs="Times New Roman"/>
          <w:noProof/>
          <w:sz w:val="20"/>
          <w:szCs w:val="24"/>
        </w:rPr>
        <w:tab/>
        <w:t xml:space="preserve">P. Simanjuntak, C. E. Suharyanto, and Jamilah, “Analisis Penggunaan Access Control List ( Acl ) Dalam Jaringan Komputer Di Kawasan,” </w:t>
      </w:r>
      <w:r w:rsidRPr="00C653A2">
        <w:rPr>
          <w:rFonts w:cs="Times New Roman"/>
          <w:i/>
          <w:iCs/>
          <w:noProof/>
          <w:sz w:val="20"/>
          <w:szCs w:val="24"/>
        </w:rPr>
        <w:t>Isd</w:t>
      </w:r>
      <w:r w:rsidRPr="00C653A2">
        <w:rPr>
          <w:rFonts w:cs="Times New Roman"/>
          <w:noProof/>
          <w:sz w:val="20"/>
          <w:szCs w:val="24"/>
        </w:rPr>
        <w:t>, vol. 2, no. 2, pp. 122–128, 2017.</w:t>
      </w:r>
    </w:p>
    <w:p w14:paraId="7E46251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8]</w:t>
      </w:r>
      <w:r w:rsidRPr="00C653A2">
        <w:rPr>
          <w:rFonts w:cs="Times New Roman"/>
          <w:noProof/>
          <w:sz w:val="20"/>
          <w:szCs w:val="24"/>
        </w:rPr>
        <w:tab/>
        <w:t xml:space="preserve">Y. Efendi, “Internet Of Things (Iot) Sistem Pengendalian Lampu Menggunakan Raspberry Pi Berbasis Mobile,” </w:t>
      </w:r>
      <w:r w:rsidRPr="00C653A2">
        <w:rPr>
          <w:rFonts w:cs="Times New Roman"/>
          <w:i/>
          <w:iCs/>
          <w:noProof/>
          <w:sz w:val="20"/>
          <w:szCs w:val="24"/>
        </w:rPr>
        <w:t>J. Ilm. Ilmu Komput.</w:t>
      </w:r>
      <w:r w:rsidRPr="00C653A2">
        <w:rPr>
          <w:rFonts w:cs="Times New Roman"/>
          <w:noProof/>
          <w:sz w:val="20"/>
          <w:szCs w:val="24"/>
        </w:rPr>
        <w:t>, vol. 4, no. 2, pp. 21–27, 2018, doi: 10.35329/jiik.v4i2.41.</w:t>
      </w:r>
    </w:p>
    <w:p w14:paraId="640A177B"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9]</w:t>
      </w:r>
      <w:r w:rsidRPr="00C653A2">
        <w:rPr>
          <w:rFonts w:cs="Times New Roman"/>
          <w:noProof/>
          <w:sz w:val="20"/>
          <w:szCs w:val="24"/>
        </w:rPr>
        <w:tab/>
        <w:t>R. F. Ramadhan and R. Mukhaiyar, “Penggunaan Database Mysql dengan Interface PhpMyAdmin sebagai Pengontrolan Smarthome Berbasis Raspberry Pi,” vol. 1, no. 2, pp. 129–134, 2020.</w:t>
      </w:r>
    </w:p>
    <w:p w14:paraId="7233BCF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0]</w:t>
      </w:r>
      <w:r w:rsidRPr="00C653A2">
        <w:rPr>
          <w:rFonts w:cs="Times New Roman"/>
          <w:noProof/>
          <w:sz w:val="20"/>
          <w:szCs w:val="24"/>
        </w:rPr>
        <w:tab/>
        <w:t xml:space="preserve">Nirsal, Rusmala, and Syafriadi, “Desain Dan Implementasi Sistem Pembelajaran Berbasis E-Learning Pada Sekolah Menengah Pertama Negeri 1 Pakue Tengah,” </w:t>
      </w:r>
      <w:r w:rsidRPr="00C653A2">
        <w:rPr>
          <w:rFonts w:cs="Times New Roman"/>
          <w:i/>
          <w:iCs/>
          <w:noProof/>
          <w:sz w:val="20"/>
          <w:szCs w:val="24"/>
        </w:rPr>
        <w:t>J. Ilm. d’Computare</w:t>
      </w:r>
      <w:r w:rsidRPr="00C653A2">
        <w:rPr>
          <w:rFonts w:cs="Times New Roman"/>
          <w:noProof/>
          <w:sz w:val="20"/>
          <w:szCs w:val="24"/>
        </w:rPr>
        <w:t xml:space="preserve">, vol. 10, pp. 30–37, 2020, [Online]. Available: </w:t>
      </w:r>
      <w:r w:rsidRPr="00C653A2">
        <w:rPr>
          <w:rFonts w:cs="Times New Roman"/>
          <w:noProof/>
          <w:sz w:val="20"/>
          <w:szCs w:val="24"/>
        </w:rPr>
        <w:lastRenderedPageBreak/>
        <w:t>http://www.elsevier.com/locate/scp</w:t>
      </w:r>
    </w:p>
    <w:p w14:paraId="45E6716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1]</w:t>
      </w:r>
      <w:r w:rsidRPr="00C653A2">
        <w:rPr>
          <w:rFonts w:cs="Times New Roman"/>
          <w:noProof/>
          <w:sz w:val="20"/>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 w:val="20"/>
          <w:szCs w:val="24"/>
        </w:rPr>
        <w:t>J. InFact Sains dan Komput.</w:t>
      </w:r>
      <w:r w:rsidRPr="00C653A2">
        <w:rPr>
          <w:rFonts w:cs="Times New Roman"/>
          <w:noProof/>
          <w:sz w:val="20"/>
          <w:szCs w:val="24"/>
        </w:rPr>
        <w:t>, vol. 7, no. 02, pp. 5–9, 2023.</w:t>
      </w:r>
    </w:p>
    <w:p w14:paraId="349881E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2]</w:t>
      </w:r>
      <w:r w:rsidRPr="00C653A2">
        <w:rPr>
          <w:rFonts w:cs="Times New Roman"/>
          <w:noProof/>
          <w:sz w:val="20"/>
          <w:szCs w:val="24"/>
        </w:rPr>
        <w:tab/>
        <w:t>B. Robert and E. B. Brown, “Pengembangan Distro Ubuntu untuk Aplikasi Game Center,” no. 1, pp. 1–14, 2010.</w:t>
      </w:r>
    </w:p>
    <w:p w14:paraId="59BCA22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3]</w:t>
      </w:r>
      <w:r w:rsidRPr="00C653A2">
        <w:rPr>
          <w:rFonts w:cs="Times New Roman"/>
          <w:noProof/>
          <w:sz w:val="20"/>
          <w:szCs w:val="24"/>
        </w:rPr>
        <w:tab/>
        <w:t>F. Nabawi and A. B. Susanto, “Perancangan Sistem Keamanan Server Linux Ubuntu 18 . 04 dengan Metode Ufw Firewall , Hardening , Chmod dan Chown pada UNUSIA Jakarta Abstrak Pendahuluan,” vol. 7, no. 4, 2022.</w:t>
      </w:r>
    </w:p>
    <w:p w14:paraId="34A5C28E"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4]</w:t>
      </w:r>
      <w:r w:rsidRPr="00C653A2">
        <w:rPr>
          <w:rFonts w:cs="Times New Roman"/>
          <w:noProof/>
          <w:sz w:val="20"/>
          <w:szCs w:val="24"/>
        </w:rPr>
        <w:tab/>
        <w:t>A. Aziz and T. Tampati, “Analisis Web Server untuk Pengembangan Hosting Server Institusi : Pembandingan Kinerja Web Server Apache dengan Nginx,” vol. 1, no. 2, pp. 12–20, 2015.</w:t>
      </w:r>
    </w:p>
    <w:p w14:paraId="56259C40"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5]</w:t>
      </w:r>
      <w:r w:rsidRPr="00C653A2">
        <w:rPr>
          <w:rFonts w:cs="Times New Roman"/>
          <w:noProof/>
          <w:sz w:val="20"/>
          <w:szCs w:val="24"/>
        </w:rPr>
        <w:tab/>
        <w:t>M. Meng, S. Steinhardt, and A. Schubert, “Application Programming Interface Documentation : Application Programming Interface Documentation : What Do Software Developers Want ?,” no. March, 2019, doi: 10.1177/0047281617721853.</w:t>
      </w:r>
    </w:p>
    <w:p w14:paraId="7BE814D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6]</w:t>
      </w:r>
      <w:r w:rsidRPr="00C653A2">
        <w:rPr>
          <w:rFonts w:cs="Times New Roman"/>
          <w:noProof/>
          <w:sz w:val="20"/>
          <w:szCs w:val="24"/>
        </w:rPr>
        <w:tab/>
        <w:t xml:space="preserve">A. B. Warsito, A. Ananda, and D. Triyanjaya, “Penerapan Data JSON Untuk Mendukung Pengembangan Aplikasi Pada Perguruan Tinggi Dengan Teknik Restfull Dan Web Service,” </w:t>
      </w:r>
      <w:r w:rsidRPr="00C653A2">
        <w:rPr>
          <w:rFonts w:cs="Times New Roman"/>
          <w:i/>
          <w:iCs/>
          <w:noProof/>
          <w:sz w:val="20"/>
          <w:szCs w:val="24"/>
        </w:rPr>
        <w:t>Technomedia J.</w:t>
      </w:r>
      <w:r w:rsidRPr="00C653A2">
        <w:rPr>
          <w:rFonts w:cs="Times New Roman"/>
          <w:noProof/>
          <w:sz w:val="20"/>
          <w:szCs w:val="24"/>
        </w:rPr>
        <w:t>, vol. 2, no. 1, pp. 26–36, 2017, doi: 10.33050/tmj.v2i1.313.</w:t>
      </w:r>
    </w:p>
    <w:p w14:paraId="11749B4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7]</w:t>
      </w:r>
      <w:r w:rsidRPr="00C653A2">
        <w:rPr>
          <w:rFonts w:cs="Times New Roman"/>
          <w:noProof/>
          <w:sz w:val="20"/>
          <w:szCs w:val="24"/>
        </w:rPr>
        <w:tab/>
        <w:t>S. Kosasi, I. D. Ayu, E. Yuliani, and G. Syarifudin, “Implementasi Arsitektur Model View Controller pada Website Toko Online Implementation of Model View Controller Architecture on Online Store Website,” vol. 3, no. 2, pp. 135–150, 2021, doi: 10.30812/bite.v3i2.1566.</w:t>
      </w:r>
    </w:p>
    <w:p w14:paraId="4174DEF6" w14:textId="50EF4F2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8]</w:t>
      </w:r>
      <w:r w:rsidRPr="00C653A2">
        <w:rPr>
          <w:rFonts w:cs="Times New Roman"/>
          <w:noProof/>
          <w:sz w:val="20"/>
          <w:szCs w:val="24"/>
        </w:rPr>
        <w:tab/>
        <w:t xml:space="preserve">D. Purnama Sari and R. Wijanarko, “Implementasi Framework </w:t>
      </w:r>
      <w:r w:rsidR="005E72E0" w:rsidRPr="005E72E0">
        <w:rPr>
          <w:rFonts w:cs="Times New Roman"/>
          <w:noProof/>
          <w:sz w:val="20"/>
          <w:szCs w:val="24"/>
        </w:rPr>
        <w:t>Laravel</w:t>
      </w:r>
      <w:r w:rsidRPr="00C653A2">
        <w:rPr>
          <w:rFonts w:cs="Times New Roman"/>
          <w:noProof/>
          <w:sz w:val="20"/>
          <w:szCs w:val="24"/>
        </w:rPr>
        <w:t xml:space="preserve"> pada Sistem Informasi Penyewaan Kamera (Studi Kasus di Rumah Kamera Semarang),” </w:t>
      </w:r>
      <w:r w:rsidRPr="00C653A2">
        <w:rPr>
          <w:rFonts w:cs="Times New Roman"/>
          <w:i/>
          <w:iCs/>
          <w:noProof/>
          <w:sz w:val="20"/>
          <w:szCs w:val="24"/>
        </w:rPr>
        <w:t>J. Inform. dan Rekayasa Perangkat Lunak</w:t>
      </w:r>
      <w:r w:rsidRPr="00C653A2">
        <w:rPr>
          <w:rFonts w:cs="Times New Roman"/>
          <w:noProof/>
          <w:sz w:val="20"/>
          <w:szCs w:val="24"/>
        </w:rPr>
        <w:t>, vol. 2, no. 1, p. 32, 2020, doi: 10.36499/jinrpl.v2i1.3190.</w:t>
      </w:r>
    </w:p>
    <w:p w14:paraId="3B9A4EB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9]</w:t>
      </w:r>
      <w:r w:rsidRPr="00C653A2">
        <w:rPr>
          <w:rFonts w:cs="Times New Roman"/>
          <w:noProof/>
          <w:sz w:val="20"/>
          <w:szCs w:val="24"/>
        </w:rPr>
        <w:tab/>
        <w:t xml:space="preserve">A.-I. A.B., “Implementasi Teknologi Websocket dalam Pengembangan Sistem Berbagi Lokasi Berbasis Web,” </w:t>
      </w:r>
      <w:r w:rsidRPr="00C653A2">
        <w:rPr>
          <w:rFonts w:cs="Times New Roman"/>
          <w:i/>
          <w:iCs/>
          <w:noProof/>
          <w:sz w:val="20"/>
          <w:szCs w:val="24"/>
        </w:rPr>
        <w:t>J. Pengemb. Teknol. Inf. dan Ilmu Komput.</w:t>
      </w:r>
      <w:r w:rsidRPr="00C653A2">
        <w:rPr>
          <w:rFonts w:cs="Times New Roman"/>
          <w:noProof/>
          <w:sz w:val="20"/>
          <w:szCs w:val="24"/>
        </w:rPr>
        <w:t>, vol. 1, no. 9, pp. 950–959, 2017, [Online]. Available: http://j-ptiik.ub.ac.id</w:t>
      </w:r>
    </w:p>
    <w:p w14:paraId="29CBC4E3"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rPr>
      </w:pPr>
      <w:r w:rsidRPr="00C653A2">
        <w:rPr>
          <w:rFonts w:cs="Times New Roman"/>
          <w:noProof/>
          <w:sz w:val="20"/>
          <w:szCs w:val="24"/>
        </w:rPr>
        <w:t>[20]</w:t>
      </w:r>
      <w:r w:rsidRPr="00C653A2">
        <w:rPr>
          <w:rFonts w:cs="Times New Roman"/>
          <w:noProof/>
          <w:sz w:val="20"/>
          <w:szCs w:val="24"/>
        </w:rPr>
        <w:tab/>
        <w:t xml:space="preserve">C. Asiminidis, G. Kokkonis, and S. Kontogiannis, “Database Systems Performance Evaluation for IoT Applications,” </w:t>
      </w:r>
      <w:r w:rsidRPr="00C653A2">
        <w:rPr>
          <w:rFonts w:cs="Times New Roman"/>
          <w:i/>
          <w:iCs/>
          <w:noProof/>
          <w:sz w:val="20"/>
          <w:szCs w:val="24"/>
        </w:rPr>
        <w:t>SSRN Electron. J.</w:t>
      </w:r>
      <w:r w:rsidRPr="00C653A2">
        <w:rPr>
          <w:rFonts w:cs="Times New Roman"/>
          <w:noProof/>
          <w:sz w:val="20"/>
          <w:szCs w:val="24"/>
        </w:rPr>
        <w:t>, no. November 2019, 2019, doi: 10.2139/ssrn.3360886.</w:t>
      </w:r>
    </w:p>
    <w:p w14:paraId="21B81706" w14:textId="0F837528" w:rsidR="002851ED" w:rsidRDefault="002851ED" w:rsidP="00C653A2">
      <w:pPr>
        <w:widowControl w:val="0"/>
        <w:autoSpaceDE w:val="0"/>
        <w:autoSpaceDN w:val="0"/>
        <w:adjustRightInd w:val="0"/>
        <w:spacing w:before="60" w:line="240" w:lineRule="auto"/>
        <w:ind w:left="640" w:hanging="640"/>
        <w:rPr>
          <w:sz w:val="20"/>
          <w:szCs w:val="20"/>
        </w:rPr>
      </w:pPr>
      <w:r w:rsidRPr="00952676">
        <w:rPr>
          <w:sz w:val="20"/>
          <w:szCs w:val="20"/>
        </w:rPr>
        <w:fldChar w:fldCharType="end"/>
      </w:r>
    </w:p>
    <w:p w14:paraId="7480F6A6" w14:textId="77777777" w:rsidR="00634561" w:rsidRDefault="00634561" w:rsidP="002851ED">
      <w:pPr>
        <w:ind w:left="426" w:hanging="426"/>
        <w:rPr>
          <w:sz w:val="20"/>
          <w:szCs w:val="20"/>
        </w:rPr>
      </w:pPr>
    </w:p>
    <w:p w14:paraId="1283385E" w14:textId="77777777" w:rsidR="00634561" w:rsidRDefault="00634561" w:rsidP="002851ED">
      <w:pPr>
        <w:ind w:left="426" w:hanging="426"/>
        <w:rPr>
          <w:sz w:val="20"/>
          <w:szCs w:val="20"/>
        </w:rPr>
      </w:pPr>
    </w:p>
    <w:p w14:paraId="4F161D94" w14:textId="77777777" w:rsidR="00634561" w:rsidRDefault="00634561" w:rsidP="002851ED">
      <w:pPr>
        <w:ind w:left="426" w:hanging="426"/>
        <w:rPr>
          <w:sz w:val="20"/>
          <w:szCs w:val="20"/>
        </w:rPr>
      </w:pPr>
    </w:p>
    <w:p w14:paraId="0322F6BD" w14:textId="77777777" w:rsidR="002851ED" w:rsidRDefault="002851ED" w:rsidP="002851ED">
      <w:pPr>
        <w:ind w:left="426" w:hanging="426"/>
        <w:jc w:val="center"/>
        <w:rPr>
          <w:b/>
        </w:rPr>
      </w:pPr>
      <w:r>
        <w:rPr>
          <w:b/>
        </w:rPr>
        <w:lastRenderedPageBreak/>
        <w:t>BIODATA</w:t>
      </w:r>
    </w:p>
    <w:p w14:paraId="6F604F9A" w14:textId="77777777" w:rsidR="002851ED" w:rsidRDefault="002851ED" w:rsidP="002851ED">
      <w:pPr>
        <w:ind w:left="426" w:hanging="426"/>
        <w:jc w:val="center"/>
        <w:rPr>
          <w:b/>
        </w:rPr>
      </w:pPr>
      <w:r w:rsidRPr="001452C6">
        <w:rPr>
          <w:rFonts w:cs="Times New Roman"/>
          <w:b/>
          <w:bCs/>
          <w:noProof/>
          <w:szCs w:val="24"/>
          <w:lang w:val="en-US"/>
        </w:rPr>
        <w:drawing>
          <wp:anchor distT="0" distB="0" distL="114300" distR="114300" simplePos="0" relativeHeight="251659264" behindDoc="0" locked="0" layoutInCell="1" allowOverlap="1" wp14:anchorId="4BC8B4B1" wp14:editId="6DC8B6BA">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5CDAC7D3" w14:textId="77777777" w:rsidR="002851ED" w:rsidRPr="00120890" w:rsidRDefault="002851ED" w:rsidP="002851ED">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5030C43D" w14:textId="77777777" w:rsidR="002851ED" w:rsidRPr="00120890" w:rsidRDefault="002851ED" w:rsidP="002851ED">
      <w:pPr>
        <w:spacing w:line="276" w:lineRule="auto"/>
        <w:rPr>
          <w:sz w:val="20"/>
          <w:szCs w:val="20"/>
        </w:rPr>
      </w:pPr>
    </w:p>
    <w:p w14:paraId="79E54926" w14:textId="77777777" w:rsidR="002851ED" w:rsidRPr="00120890" w:rsidRDefault="002851ED" w:rsidP="002851ED">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C3433B5" w14:textId="77777777" w:rsidR="002851ED" w:rsidRDefault="002851ED" w:rsidP="002851ED">
      <w:pPr>
        <w:spacing w:line="276" w:lineRule="auto"/>
      </w:pPr>
    </w:p>
    <w:p w14:paraId="5844BB30" w14:textId="77777777" w:rsidR="002851ED" w:rsidRDefault="002851ED" w:rsidP="00783089">
      <w:pPr>
        <w:spacing w:line="276" w:lineRule="auto"/>
        <w:rPr>
          <w:sz w:val="20"/>
          <w:szCs w:val="20"/>
        </w:rPr>
      </w:pPr>
    </w:p>
    <w:p w14:paraId="5FCE018B" w14:textId="77777777" w:rsidR="002851ED" w:rsidRDefault="002851ED" w:rsidP="00783089">
      <w:pPr>
        <w:spacing w:line="276" w:lineRule="auto"/>
        <w:jc w:val="center"/>
        <w:rPr>
          <w:sz w:val="20"/>
          <w:szCs w:val="20"/>
        </w:rPr>
      </w:pPr>
    </w:p>
    <w:p w14:paraId="7D1E1AEB" w14:textId="77777777" w:rsidR="002851ED" w:rsidRPr="00120890" w:rsidRDefault="002851ED" w:rsidP="00783089">
      <w:pPr>
        <w:spacing w:line="276" w:lineRule="auto"/>
        <w:jc w:val="center"/>
        <w:rPr>
          <w:sz w:val="20"/>
          <w:szCs w:val="20"/>
        </w:rPr>
      </w:pPr>
    </w:p>
    <w:p w14:paraId="06FB9905" w14:textId="77777777" w:rsidR="002851ED" w:rsidRPr="00120890" w:rsidRDefault="002851ED" w:rsidP="00783089">
      <w:pPr>
        <w:spacing w:line="276" w:lineRule="auto"/>
        <w:jc w:val="center"/>
        <w:rPr>
          <w:sz w:val="20"/>
          <w:szCs w:val="20"/>
        </w:rPr>
      </w:pPr>
      <w:r w:rsidRPr="00120890">
        <w:rPr>
          <w:sz w:val="20"/>
          <w:szCs w:val="20"/>
        </w:rPr>
        <w:t>Muhammad Khoiril Wafi</w:t>
      </w:r>
    </w:p>
    <w:p w14:paraId="7D29FAA7" w14:textId="77777777" w:rsidR="002851ED" w:rsidRPr="00120890" w:rsidRDefault="002851ED" w:rsidP="00783089">
      <w:pPr>
        <w:spacing w:line="276" w:lineRule="auto"/>
        <w:jc w:val="center"/>
        <w:rPr>
          <w:sz w:val="20"/>
          <w:szCs w:val="20"/>
        </w:rPr>
      </w:pPr>
      <w:r>
        <w:rPr>
          <w:sz w:val="20"/>
          <w:szCs w:val="20"/>
        </w:rPr>
        <w:t xml:space="preserve">NIM. </w:t>
      </w:r>
      <w:r w:rsidRPr="00120890">
        <w:rPr>
          <w:sz w:val="20"/>
          <w:szCs w:val="20"/>
        </w:rPr>
        <w:t>21060119140133</w:t>
      </w:r>
    </w:p>
    <w:p w14:paraId="362D82A8" w14:textId="33DE5500" w:rsidR="006451C7" w:rsidRDefault="006451C7" w:rsidP="001C5AA3">
      <w:pPr>
        <w:spacing w:line="276" w:lineRule="auto"/>
        <w:contextualSpacing/>
        <w:rPr>
          <w:rFonts w:cs="Times New Roman"/>
          <w:b/>
          <w:sz w:val="20"/>
          <w:szCs w:val="20"/>
        </w:rPr>
      </w:pPr>
    </w:p>
    <w:p w14:paraId="254769C4" w14:textId="77777777" w:rsidR="00A262A8" w:rsidRDefault="00A262A8" w:rsidP="001C5AA3">
      <w:pPr>
        <w:spacing w:line="276" w:lineRule="auto"/>
        <w:contextualSpacing/>
        <w:rPr>
          <w:rFonts w:cs="Times New Roman"/>
          <w:b/>
          <w:sz w:val="20"/>
          <w:szCs w:val="20"/>
        </w:rPr>
      </w:pPr>
    </w:p>
    <w:p w14:paraId="3FB15414" w14:textId="77777777" w:rsidR="00A262A8" w:rsidRDefault="00A262A8" w:rsidP="001C5AA3">
      <w:pPr>
        <w:spacing w:line="276" w:lineRule="auto"/>
        <w:contextualSpacing/>
        <w:rPr>
          <w:rFonts w:cs="Times New Roman"/>
          <w:b/>
          <w:sz w:val="20"/>
          <w:szCs w:val="20"/>
        </w:rPr>
      </w:pPr>
    </w:p>
    <w:p w14:paraId="10F34EDF" w14:textId="09490CAF" w:rsidR="00A262A8" w:rsidRDefault="00A262A8" w:rsidP="005575B6">
      <w:pPr>
        <w:spacing w:line="276" w:lineRule="auto"/>
        <w:contextualSpacing/>
        <w:jc w:val="center"/>
        <w:rPr>
          <w:rFonts w:cs="Times New Roman"/>
          <w:sz w:val="20"/>
          <w:szCs w:val="20"/>
        </w:rPr>
      </w:pPr>
      <w:r>
        <w:rPr>
          <w:rFonts w:cs="Times New Roman"/>
          <w:sz w:val="20"/>
          <w:szCs w:val="20"/>
        </w:rPr>
        <w:t>Telah disetujui untuk diajukan pada Seminar Tugas Akhir</w:t>
      </w:r>
    </w:p>
    <w:p w14:paraId="76EBDF5E" w14:textId="4F314616" w:rsidR="00A262A8" w:rsidRDefault="00806486" w:rsidP="005575B6">
      <w:pPr>
        <w:spacing w:line="276" w:lineRule="auto"/>
        <w:contextualSpacing/>
        <w:jc w:val="center"/>
        <w:rPr>
          <w:rFonts w:cs="Times New Roman"/>
          <w:sz w:val="20"/>
          <w:szCs w:val="20"/>
        </w:rPr>
      </w:pPr>
      <w:r>
        <w:rPr>
          <w:rFonts w:cs="Times New Roman"/>
          <w:sz w:val="20"/>
          <w:szCs w:val="20"/>
        </w:rPr>
        <w:t>Semarang, 8</w:t>
      </w:r>
      <w:r w:rsidR="00A262A8">
        <w:rPr>
          <w:rFonts w:cs="Times New Roman"/>
          <w:sz w:val="20"/>
          <w:szCs w:val="20"/>
        </w:rPr>
        <w:t xml:space="preserve"> September 2023</w:t>
      </w:r>
    </w:p>
    <w:p w14:paraId="6C140ACE" w14:textId="77777777" w:rsidR="005575B6" w:rsidRDefault="005575B6" w:rsidP="005575B6">
      <w:pPr>
        <w:spacing w:line="276" w:lineRule="auto"/>
        <w:contextualSpacing/>
        <w:jc w:val="center"/>
        <w:rPr>
          <w:rFonts w:cs="Times New Roman"/>
          <w:sz w:val="20"/>
          <w:szCs w:val="20"/>
        </w:rPr>
      </w:pPr>
    </w:p>
    <w:p w14:paraId="2E3452B4" w14:textId="77777777" w:rsidR="00A262A8" w:rsidRDefault="00A262A8" w:rsidP="005575B6">
      <w:pPr>
        <w:spacing w:line="276" w:lineRule="auto"/>
        <w:contextualSpacing/>
        <w:jc w:val="center"/>
        <w:rPr>
          <w:rFonts w:cs="Times New Roman"/>
          <w:sz w:val="20"/>
          <w:szCs w:val="20"/>
        </w:rPr>
      </w:pPr>
    </w:p>
    <w:p w14:paraId="51E522A4" w14:textId="361A5C70" w:rsidR="00A262A8" w:rsidRDefault="005575B6" w:rsidP="005575B6">
      <w:pPr>
        <w:tabs>
          <w:tab w:val="left" w:pos="2552"/>
        </w:tabs>
        <w:spacing w:line="276" w:lineRule="auto"/>
        <w:contextualSpacing/>
        <w:jc w:val="center"/>
        <w:rPr>
          <w:rFonts w:cs="Times New Roman"/>
          <w:sz w:val="20"/>
          <w:szCs w:val="20"/>
        </w:rPr>
      </w:pPr>
      <w:r>
        <w:rPr>
          <w:rFonts w:cs="Times New Roman"/>
          <w:sz w:val="20"/>
          <w:szCs w:val="20"/>
        </w:rPr>
        <w:t xml:space="preserve">Pembimbing 1 </w:t>
      </w:r>
      <w:r>
        <w:rPr>
          <w:rFonts w:cs="Times New Roman"/>
          <w:sz w:val="20"/>
          <w:szCs w:val="20"/>
        </w:rPr>
        <w:tab/>
      </w:r>
      <w:r w:rsidR="00A262A8">
        <w:rPr>
          <w:rFonts w:cs="Times New Roman"/>
          <w:sz w:val="20"/>
          <w:szCs w:val="20"/>
        </w:rPr>
        <w:t>Pembimbing 2</w:t>
      </w:r>
    </w:p>
    <w:p w14:paraId="0ADCA1E2" w14:textId="77777777" w:rsidR="00A262A8" w:rsidRDefault="00A262A8" w:rsidP="005575B6">
      <w:pPr>
        <w:spacing w:line="276" w:lineRule="auto"/>
        <w:contextualSpacing/>
        <w:jc w:val="center"/>
        <w:rPr>
          <w:rFonts w:cs="Times New Roman"/>
          <w:sz w:val="20"/>
          <w:szCs w:val="20"/>
        </w:rPr>
      </w:pPr>
    </w:p>
    <w:p w14:paraId="419BB06A" w14:textId="77777777" w:rsidR="00A262A8" w:rsidRDefault="00A262A8" w:rsidP="005575B6">
      <w:pPr>
        <w:spacing w:line="276" w:lineRule="auto"/>
        <w:contextualSpacing/>
        <w:jc w:val="center"/>
        <w:rPr>
          <w:rFonts w:cs="Times New Roman"/>
          <w:sz w:val="20"/>
          <w:szCs w:val="20"/>
        </w:rPr>
      </w:pPr>
    </w:p>
    <w:p w14:paraId="2C58F74D" w14:textId="77777777" w:rsidR="005575B6" w:rsidRDefault="005575B6" w:rsidP="005575B6">
      <w:pPr>
        <w:spacing w:line="276" w:lineRule="auto"/>
        <w:contextualSpacing/>
        <w:jc w:val="center"/>
        <w:rPr>
          <w:rFonts w:cs="Times New Roman"/>
          <w:sz w:val="20"/>
          <w:szCs w:val="20"/>
        </w:rPr>
      </w:pPr>
    </w:p>
    <w:p w14:paraId="0CCBBCFC" w14:textId="77777777" w:rsidR="00A262A8" w:rsidRDefault="00A262A8" w:rsidP="005575B6">
      <w:pPr>
        <w:spacing w:line="276" w:lineRule="auto"/>
        <w:contextualSpacing/>
        <w:jc w:val="center"/>
        <w:rPr>
          <w:rFonts w:cs="Times New Roman"/>
          <w:sz w:val="20"/>
          <w:szCs w:val="20"/>
        </w:rPr>
      </w:pPr>
    </w:p>
    <w:p w14:paraId="6ED607FC" w14:textId="0458248B" w:rsidR="00A262A8" w:rsidRDefault="00A262A8" w:rsidP="005575B6">
      <w:pPr>
        <w:tabs>
          <w:tab w:val="left" w:pos="2520"/>
        </w:tabs>
        <w:spacing w:line="240" w:lineRule="auto"/>
        <w:jc w:val="center"/>
        <w:rPr>
          <w:rFonts w:eastAsia="Times New Roman" w:cs="Times New Roman"/>
          <w:b/>
          <w:sz w:val="18"/>
        </w:rPr>
      </w:pPr>
      <w:r>
        <w:rPr>
          <w:rFonts w:eastAsia="Times New Roman" w:cs="Times New Roman"/>
          <w:b/>
          <w:sz w:val="18"/>
        </w:rPr>
        <w:t xml:space="preserve">M.Arfan, S.Kom., M.Eng. </w:t>
      </w:r>
      <w:r>
        <w:rPr>
          <w:rFonts w:eastAsia="Times New Roman" w:cs="Times New Roman"/>
          <w:b/>
          <w:sz w:val="18"/>
        </w:rPr>
        <w:tab/>
        <w:t>Imam Santoso, S.T., M.T.</w:t>
      </w:r>
    </w:p>
    <w:p w14:paraId="23FD47B5" w14:textId="28F8E067" w:rsidR="00A262A8" w:rsidRPr="00BD46FF" w:rsidRDefault="00A262A8" w:rsidP="005575B6">
      <w:pPr>
        <w:tabs>
          <w:tab w:val="left" w:pos="2520"/>
        </w:tabs>
        <w:spacing w:line="240" w:lineRule="auto"/>
        <w:jc w:val="center"/>
        <w:rPr>
          <w:rFonts w:eastAsia="Times New Roman" w:cs="Times New Roman"/>
          <w:sz w:val="16"/>
        </w:rPr>
      </w:pPr>
      <w:r>
        <w:rPr>
          <w:rFonts w:eastAsia="Times New Roman" w:cs="Times New Roman"/>
          <w:sz w:val="16"/>
        </w:rPr>
        <w:t xml:space="preserve">NIP. </w:t>
      </w:r>
      <w:r w:rsidRPr="00BD46FF">
        <w:rPr>
          <w:rFonts w:eastAsia="Times New Roman" w:cs="Times New Roman"/>
          <w:sz w:val="16"/>
        </w:rPr>
        <w:t>198408172015041002</w:t>
      </w:r>
      <w:r>
        <w:rPr>
          <w:rFonts w:eastAsia="Times New Roman" w:cs="Times New Roman"/>
          <w:sz w:val="16"/>
        </w:rPr>
        <w:tab/>
      </w:r>
      <w:r w:rsidRPr="00316219">
        <w:rPr>
          <w:rFonts w:eastAsia="Times New Roman" w:cs="Times New Roman"/>
          <w:sz w:val="16"/>
        </w:rPr>
        <w:t>NIP</w:t>
      </w:r>
      <w:r>
        <w:rPr>
          <w:rFonts w:eastAsia="Times New Roman" w:cs="Times New Roman"/>
          <w:sz w:val="16"/>
        </w:rPr>
        <w:t xml:space="preserve">. </w:t>
      </w:r>
      <w:r w:rsidRPr="00BD46FF">
        <w:rPr>
          <w:rFonts w:eastAsia="Times New Roman" w:cs="Times New Roman"/>
          <w:sz w:val="16"/>
        </w:rPr>
        <w:t>197012031997021001</w:t>
      </w:r>
    </w:p>
    <w:p w14:paraId="4D3B165F" w14:textId="77777777" w:rsidR="00A262A8" w:rsidRPr="00A262A8" w:rsidRDefault="00A262A8" w:rsidP="00A262A8">
      <w:pPr>
        <w:spacing w:line="276" w:lineRule="auto"/>
        <w:contextualSpacing/>
        <w:rPr>
          <w:rFonts w:cs="Times New Roman"/>
          <w:sz w:val="20"/>
          <w:szCs w:val="20"/>
        </w:rPr>
      </w:pPr>
    </w:p>
    <w:sectPr w:rsidR="00A262A8" w:rsidRPr="00A262A8" w:rsidSect="00D43AF3">
      <w:type w:val="continuous"/>
      <w:pgSz w:w="11906" w:h="16838" w:code="9"/>
      <w:pgMar w:top="1134" w:right="1134" w:bottom="1134" w:left="1134" w:header="709" w:footer="709" w:gutter="0"/>
      <w:pgNumType w:start="22"/>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12A1D4" w14:textId="77777777" w:rsidR="00F630F0" w:rsidRDefault="00F630F0" w:rsidP="004F130A">
      <w:pPr>
        <w:spacing w:line="240" w:lineRule="auto"/>
      </w:pPr>
      <w:r>
        <w:separator/>
      </w:r>
    </w:p>
  </w:endnote>
  <w:endnote w:type="continuationSeparator" w:id="0">
    <w:p w14:paraId="5B1B4BD6" w14:textId="77777777" w:rsidR="00F630F0" w:rsidRDefault="00F630F0"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AC5CF6" w:rsidRDefault="00AC5CF6">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AC5CF6" w:rsidRDefault="00AC5CF6">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7940334"/>
      <w:docPartObj>
        <w:docPartGallery w:val="Page Numbers (Bottom of Page)"/>
        <w:docPartUnique/>
      </w:docPartObj>
    </w:sdtPr>
    <w:sdtEndPr>
      <w:rPr>
        <w:noProof/>
      </w:rPr>
    </w:sdtEndPr>
    <w:sdtContent>
      <w:p w14:paraId="25BB116E" w14:textId="77777777" w:rsidR="00AC5CF6" w:rsidRDefault="00AC5CF6">
        <w:pPr>
          <w:pStyle w:val="Footer"/>
          <w:jc w:val="center"/>
        </w:pPr>
        <w:r>
          <w:fldChar w:fldCharType="begin"/>
        </w:r>
        <w:r>
          <w:instrText xml:space="preserve"> PAGE   \* MERGEFORMAT </w:instrText>
        </w:r>
        <w:r>
          <w:fldChar w:fldCharType="separate"/>
        </w:r>
        <w:r w:rsidR="005E72E0">
          <w:rPr>
            <w:noProof/>
          </w:rPr>
          <w:t>52</w:t>
        </w:r>
        <w:r>
          <w:rPr>
            <w:noProof/>
          </w:rPr>
          <w:fldChar w:fldCharType="end"/>
        </w:r>
      </w:p>
    </w:sdtContent>
  </w:sdt>
  <w:p w14:paraId="14987A1C" w14:textId="77777777" w:rsidR="00AC5CF6" w:rsidRDefault="00AC5CF6">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4917042"/>
      <w:docPartObj>
        <w:docPartGallery w:val="Page Numbers (Bottom of Page)"/>
        <w:docPartUnique/>
      </w:docPartObj>
    </w:sdtPr>
    <w:sdtEndPr>
      <w:rPr>
        <w:noProof/>
      </w:rPr>
    </w:sdtEndPr>
    <w:sdtContent>
      <w:p w14:paraId="754AB258" w14:textId="77777777" w:rsidR="00AC5CF6" w:rsidRDefault="00AC5CF6">
        <w:pPr>
          <w:pStyle w:val="Footer"/>
          <w:jc w:val="center"/>
        </w:pPr>
        <w:r>
          <w:fldChar w:fldCharType="begin"/>
        </w:r>
        <w:r>
          <w:instrText xml:space="preserve"> PAGE   \* MERGEFORMAT </w:instrText>
        </w:r>
        <w:r>
          <w:fldChar w:fldCharType="separate"/>
        </w:r>
        <w:r w:rsidR="005E72E0">
          <w:rPr>
            <w:noProof/>
          </w:rPr>
          <w:t>94</w:t>
        </w:r>
        <w:r>
          <w:rPr>
            <w:noProof/>
          </w:rPr>
          <w:fldChar w:fldCharType="end"/>
        </w:r>
      </w:p>
    </w:sdtContent>
  </w:sdt>
  <w:p w14:paraId="4DA8CB7C" w14:textId="77777777" w:rsidR="00AC5CF6" w:rsidRDefault="00AC5CF6">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4774980"/>
      <w:docPartObj>
        <w:docPartGallery w:val="Page Numbers (Bottom of Page)"/>
        <w:docPartUnique/>
      </w:docPartObj>
    </w:sdtPr>
    <w:sdtEndPr>
      <w:rPr>
        <w:noProof/>
      </w:rPr>
    </w:sdtEndPr>
    <w:sdtContent>
      <w:p w14:paraId="3FAD6236" w14:textId="77777777" w:rsidR="00AC5CF6" w:rsidRDefault="00AC5CF6">
        <w:pPr>
          <w:pStyle w:val="Footer"/>
          <w:jc w:val="center"/>
        </w:pPr>
        <w:r>
          <w:fldChar w:fldCharType="begin"/>
        </w:r>
        <w:r>
          <w:instrText xml:space="preserve"> PAGE   \* MERGEFORMAT </w:instrText>
        </w:r>
        <w:r>
          <w:fldChar w:fldCharType="separate"/>
        </w:r>
        <w:r w:rsidR="005E72E0">
          <w:rPr>
            <w:noProof/>
          </w:rPr>
          <w:t>98</w:t>
        </w:r>
        <w:r>
          <w:rPr>
            <w:noProof/>
          </w:rPr>
          <w:fldChar w:fldCharType="end"/>
        </w:r>
      </w:p>
    </w:sdtContent>
  </w:sdt>
  <w:p w14:paraId="799D84C9" w14:textId="77777777" w:rsidR="00AC5CF6" w:rsidRDefault="00AC5CF6">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046797"/>
      <w:docPartObj>
        <w:docPartGallery w:val="Page Numbers (Bottom of Page)"/>
        <w:docPartUnique/>
      </w:docPartObj>
    </w:sdtPr>
    <w:sdtEndPr>
      <w:rPr>
        <w:noProof/>
      </w:rPr>
    </w:sdtEndPr>
    <w:sdtContent>
      <w:p w14:paraId="009D5386" w14:textId="77777777" w:rsidR="00AC5CF6" w:rsidRDefault="00AC5CF6">
        <w:pPr>
          <w:pStyle w:val="Footer"/>
          <w:jc w:val="center"/>
        </w:pPr>
        <w:r>
          <w:fldChar w:fldCharType="begin"/>
        </w:r>
        <w:r>
          <w:instrText xml:space="preserve"> PAGE   \* MERGEFORMAT </w:instrText>
        </w:r>
        <w:r>
          <w:fldChar w:fldCharType="separate"/>
        </w:r>
        <w:r w:rsidR="005E72E0">
          <w:rPr>
            <w:noProof/>
          </w:rPr>
          <w:t>99</w:t>
        </w:r>
        <w:r>
          <w:rPr>
            <w:noProof/>
          </w:rPr>
          <w:fldChar w:fldCharType="end"/>
        </w:r>
      </w:p>
    </w:sdtContent>
  </w:sdt>
  <w:p w14:paraId="2E99F454" w14:textId="77777777" w:rsidR="00AC5CF6" w:rsidRDefault="00AC5CF6">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6584513"/>
      <w:docPartObj>
        <w:docPartGallery w:val="Page Numbers (Bottom of Page)"/>
        <w:docPartUnique/>
      </w:docPartObj>
    </w:sdtPr>
    <w:sdtEndPr>
      <w:rPr>
        <w:noProof/>
      </w:rPr>
    </w:sdtEndPr>
    <w:sdtContent>
      <w:p w14:paraId="70690F9A" w14:textId="77777777" w:rsidR="00AC5CF6" w:rsidRDefault="00AC5CF6">
        <w:pPr>
          <w:pStyle w:val="Footer"/>
          <w:jc w:val="center"/>
        </w:pPr>
        <w:r>
          <w:fldChar w:fldCharType="begin"/>
        </w:r>
        <w:r>
          <w:instrText xml:space="preserve"> PAGE   \* MERGEFORMAT </w:instrText>
        </w:r>
        <w:r>
          <w:fldChar w:fldCharType="separate"/>
        </w:r>
        <w:r w:rsidR="005E72E0">
          <w:rPr>
            <w:noProof/>
          </w:rPr>
          <w:t>100</w:t>
        </w:r>
        <w:r>
          <w:rPr>
            <w:noProof/>
          </w:rPr>
          <w:fldChar w:fldCharType="end"/>
        </w:r>
      </w:p>
    </w:sdtContent>
  </w:sdt>
  <w:p w14:paraId="09886A61" w14:textId="77777777" w:rsidR="00AC5CF6" w:rsidRDefault="00AC5CF6">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8578126"/>
      <w:docPartObj>
        <w:docPartGallery w:val="Page Numbers (Bottom of Page)"/>
        <w:docPartUnique/>
      </w:docPartObj>
    </w:sdtPr>
    <w:sdtEndPr>
      <w:rPr>
        <w:noProof/>
      </w:rPr>
    </w:sdtEndPr>
    <w:sdtContent>
      <w:p w14:paraId="30657239" w14:textId="77777777" w:rsidR="00AC5CF6" w:rsidRDefault="00AC5CF6">
        <w:pPr>
          <w:pStyle w:val="Footer"/>
          <w:jc w:val="center"/>
        </w:pPr>
        <w:r>
          <w:fldChar w:fldCharType="begin"/>
        </w:r>
        <w:r>
          <w:instrText xml:space="preserve"> PAGE   \* MERGEFORMAT </w:instrText>
        </w:r>
        <w:r>
          <w:fldChar w:fldCharType="separate"/>
        </w:r>
        <w:r w:rsidR="005E72E0">
          <w:rPr>
            <w:noProof/>
          </w:rPr>
          <w:t>121</w:t>
        </w:r>
        <w:r>
          <w:rPr>
            <w:noProof/>
          </w:rPr>
          <w:fldChar w:fldCharType="end"/>
        </w:r>
      </w:p>
    </w:sdtContent>
  </w:sdt>
  <w:p w14:paraId="3EDBB393" w14:textId="77777777" w:rsidR="00AC5CF6" w:rsidRDefault="00AC5CF6">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AC5CF6" w:rsidRDefault="00AC5CF6">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AC5CF6" w:rsidRDefault="00AC5C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AC5CF6" w:rsidRDefault="00AC5CF6" w:rsidP="00A3672B">
    <w:pPr>
      <w:pStyle w:val="Footer"/>
    </w:pPr>
  </w:p>
  <w:p w14:paraId="47792E56" w14:textId="77777777" w:rsidR="00AC5CF6" w:rsidRDefault="00AC5CF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225201"/>
      <w:docPartObj>
        <w:docPartGallery w:val="Page Numbers (Bottom of Page)"/>
        <w:docPartUnique/>
      </w:docPartObj>
    </w:sdtPr>
    <w:sdtEndPr>
      <w:rPr>
        <w:noProof/>
        <w:color w:val="FFFFFF" w:themeColor="background1"/>
      </w:rPr>
    </w:sdtEndPr>
    <w:sdtContent>
      <w:p w14:paraId="0DAEB5A4" w14:textId="4635A425" w:rsidR="00AC5CF6" w:rsidRPr="000D207E" w:rsidRDefault="00AC5CF6">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sidR="005E72E0">
          <w:rPr>
            <w:noProof/>
            <w:color w:val="FFFFFF" w:themeColor="background1"/>
          </w:rPr>
          <w:t>i</w:t>
        </w:r>
        <w:r w:rsidRPr="000D207E">
          <w:rPr>
            <w:noProof/>
            <w:color w:val="FFFFFF" w:themeColor="background1"/>
          </w:rPr>
          <w:fldChar w:fldCharType="end"/>
        </w:r>
      </w:p>
    </w:sdtContent>
  </w:sdt>
  <w:p w14:paraId="7A451515" w14:textId="77777777" w:rsidR="00AC5CF6" w:rsidRDefault="00AC5CF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4102111"/>
      <w:docPartObj>
        <w:docPartGallery w:val="Page Numbers (Bottom of Page)"/>
        <w:docPartUnique/>
      </w:docPartObj>
    </w:sdtPr>
    <w:sdtEndPr>
      <w:rPr>
        <w:noProof/>
      </w:rPr>
    </w:sdtEndPr>
    <w:sdtContent>
      <w:p w14:paraId="0B51FDF0" w14:textId="62BA381E" w:rsidR="00AC5CF6" w:rsidRDefault="00AC5CF6">
        <w:pPr>
          <w:pStyle w:val="Footer"/>
          <w:jc w:val="center"/>
        </w:pPr>
        <w:r>
          <w:fldChar w:fldCharType="begin"/>
        </w:r>
        <w:r>
          <w:instrText xml:space="preserve"> PAGE   \* MERGEFORMAT </w:instrText>
        </w:r>
        <w:r>
          <w:fldChar w:fldCharType="separate"/>
        </w:r>
        <w:r w:rsidR="00DB3BDE">
          <w:rPr>
            <w:noProof/>
          </w:rPr>
          <w:t>xvii</w:t>
        </w:r>
        <w:r>
          <w:rPr>
            <w:noProof/>
          </w:rPr>
          <w:fldChar w:fldCharType="end"/>
        </w:r>
      </w:p>
    </w:sdtContent>
  </w:sdt>
  <w:p w14:paraId="693E27B0" w14:textId="77777777" w:rsidR="00AC5CF6" w:rsidRDefault="00AC5CF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504123"/>
      <w:docPartObj>
        <w:docPartGallery w:val="Page Numbers (Bottom of Page)"/>
        <w:docPartUnique/>
      </w:docPartObj>
    </w:sdtPr>
    <w:sdtEndPr>
      <w:rPr>
        <w:noProof/>
      </w:rPr>
    </w:sdtEndPr>
    <w:sdtContent>
      <w:p w14:paraId="3424F737" w14:textId="15FFC6B7" w:rsidR="00AC5CF6" w:rsidRDefault="00AC5CF6">
        <w:pPr>
          <w:pStyle w:val="Footer"/>
          <w:jc w:val="center"/>
        </w:pPr>
        <w:r>
          <w:fldChar w:fldCharType="begin"/>
        </w:r>
        <w:r>
          <w:instrText xml:space="preserve"> PAGE   \* MERGEFORMAT </w:instrText>
        </w:r>
        <w:r>
          <w:fldChar w:fldCharType="separate"/>
        </w:r>
        <w:r w:rsidR="005E72E0">
          <w:rPr>
            <w:noProof/>
          </w:rPr>
          <w:t>1</w:t>
        </w:r>
        <w:r>
          <w:rPr>
            <w:noProof/>
          </w:rPr>
          <w:fldChar w:fldCharType="end"/>
        </w:r>
      </w:p>
    </w:sdtContent>
  </w:sdt>
  <w:p w14:paraId="0856D36D" w14:textId="77777777" w:rsidR="00AC5CF6" w:rsidRDefault="00AC5CF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3291B" w14:textId="77777777" w:rsidR="00AC5CF6" w:rsidRDefault="00AC5CF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838218"/>
      <w:docPartObj>
        <w:docPartGallery w:val="Page Numbers (Bottom of Page)"/>
        <w:docPartUnique/>
      </w:docPartObj>
    </w:sdtPr>
    <w:sdtEndPr>
      <w:rPr>
        <w:noProof/>
      </w:rPr>
    </w:sdtEndPr>
    <w:sdtContent>
      <w:p w14:paraId="39AAF2D1" w14:textId="11A51B73" w:rsidR="00AC5CF6" w:rsidRDefault="00AC5CF6">
        <w:pPr>
          <w:pStyle w:val="Footer"/>
          <w:jc w:val="center"/>
        </w:pPr>
        <w:r>
          <w:fldChar w:fldCharType="begin"/>
        </w:r>
        <w:r>
          <w:instrText xml:space="preserve"> PAGE   \* MERGEFORMAT </w:instrText>
        </w:r>
        <w:r>
          <w:fldChar w:fldCharType="separate"/>
        </w:r>
        <w:r w:rsidR="00DB3BDE">
          <w:rPr>
            <w:noProof/>
          </w:rPr>
          <w:t>4</w:t>
        </w:r>
        <w:r>
          <w:rPr>
            <w:noProof/>
          </w:rPr>
          <w:fldChar w:fldCharType="end"/>
        </w:r>
      </w:p>
    </w:sdtContent>
  </w:sdt>
  <w:p w14:paraId="799B088E" w14:textId="77777777" w:rsidR="00AC5CF6" w:rsidRDefault="00AC5CF6">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1958" w14:textId="77777777" w:rsidR="00AC5CF6" w:rsidRDefault="00AC5CF6">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9148701"/>
      <w:docPartObj>
        <w:docPartGallery w:val="Page Numbers (Bottom of Page)"/>
        <w:docPartUnique/>
      </w:docPartObj>
    </w:sdtPr>
    <w:sdtEndPr>
      <w:rPr>
        <w:noProof/>
      </w:rPr>
    </w:sdtEndPr>
    <w:sdtContent>
      <w:p w14:paraId="4A4B37E0" w14:textId="443820C2" w:rsidR="00AC5CF6" w:rsidRDefault="00AC5CF6">
        <w:pPr>
          <w:pStyle w:val="Footer"/>
          <w:jc w:val="center"/>
        </w:pPr>
        <w:r>
          <w:fldChar w:fldCharType="begin"/>
        </w:r>
        <w:r>
          <w:instrText xml:space="preserve"> PAGE   \* MERGEFORMAT </w:instrText>
        </w:r>
        <w:r>
          <w:fldChar w:fldCharType="separate"/>
        </w:r>
        <w:r w:rsidR="005E72E0">
          <w:rPr>
            <w:noProof/>
          </w:rPr>
          <w:t>17</w:t>
        </w:r>
        <w:r>
          <w:rPr>
            <w:noProof/>
          </w:rPr>
          <w:fldChar w:fldCharType="end"/>
        </w:r>
      </w:p>
    </w:sdtContent>
  </w:sdt>
  <w:p w14:paraId="62E57E51" w14:textId="77777777" w:rsidR="00AC5CF6" w:rsidRDefault="00AC5C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34374B" w14:textId="77777777" w:rsidR="00F630F0" w:rsidRDefault="00F630F0" w:rsidP="004F130A">
      <w:pPr>
        <w:spacing w:line="240" w:lineRule="auto"/>
      </w:pPr>
      <w:r>
        <w:separator/>
      </w:r>
    </w:p>
  </w:footnote>
  <w:footnote w:type="continuationSeparator" w:id="0">
    <w:p w14:paraId="2BB81478" w14:textId="77777777" w:rsidR="00F630F0" w:rsidRDefault="00F630F0"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AC5CF6" w:rsidRDefault="00AC5CF6">
    <w:pPr>
      <w:pStyle w:val="Header"/>
      <w:jc w:val="right"/>
    </w:pPr>
  </w:p>
  <w:p w14:paraId="7B7213B3" w14:textId="77777777" w:rsidR="00AC5CF6" w:rsidRDefault="00AC5CF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79C67" w14:textId="77777777" w:rsidR="00AC5CF6" w:rsidRDefault="00AC5CF6">
    <w:pPr>
      <w:pStyle w:val="Header"/>
      <w:jc w:val="right"/>
    </w:pPr>
  </w:p>
  <w:p w14:paraId="7ED7F28E" w14:textId="77777777" w:rsidR="00AC5CF6" w:rsidRDefault="00AC5CF6">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881871"/>
      <w:docPartObj>
        <w:docPartGallery w:val="Page Numbers (Top of Page)"/>
        <w:docPartUnique/>
      </w:docPartObj>
    </w:sdtPr>
    <w:sdtEndPr>
      <w:rPr>
        <w:noProof/>
      </w:rPr>
    </w:sdtEndPr>
    <w:sdtContent>
      <w:p w14:paraId="0142ED1B" w14:textId="77777777" w:rsidR="00AC5CF6" w:rsidRDefault="00AC5CF6">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7F8EC52D" w14:textId="77777777" w:rsidR="00AC5CF6" w:rsidRDefault="00AC5CF6">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6525612"/>
      <w:docPartObj>
        <w:docPartGallery w:val="Page Numbers (Top of Page)"/>
        <w:docPartUnique/>
      </w:docPartObj>
    </w:sdtPr>
    <w:sdtEndPr>
      <w:rPr>
        <w:noProof/>
      </w:rPr>
    </w:sdtEndPr>
    <w:sdtContent>
      <w:p w14:paraId="123E640C" w14:textId="77777777" w:rsidR="00AC5CF6" w:rsidRDefault="00AC5CF6">
        <w:pPr>
          <w:pStyle w:val="Header"/>
          <w:jc w:val="right"/>
        </w:pPr>
        <w:r>
          <w:fldChar w:fldCharType="begin"/>
        </w:r>
        <w:r>
          <w:instrText xml:space="preserve"> PAGE   \* MERGEFORMAT </w:instrText>
        </w:r>
        <w:r>
          <w:fldChar w:fldCharType="separate"/>
        </w:r>
        <w:r w:rsidR="005E72E0">
          <w:rPr>
            <w:noProof/>
          </w:rPr>
          <w:t>118</w:t>
        </w:r>
        <w:r>
          <w:rPr>
            <w:noProof/>
          </w:rPr>
          <w:fldChar w:fldCharType="end"/>
        </w:r>
      </w:p>
    </w:sdtContent>
  </w:sdt>
  <w:p w14:paraId="7E90CE10" w14:textId="77777777" w:rsidR="00AC5CF6" w:rsidRDefault="00AC5CF6">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933015"/>
      <w:docPartObj>
        <w:docPartGallery w:val="Page Numbers (Top of Page)"/>
        <w:docPartUnique/>
      </w:docPartObj>
    </w:sdtPr>
    <w:sdtEndPr>
      <w:rPr>
        <w:noProof/>
      </w:rPr>
    </w:sdtEndPr>
    <w:sdtContent>
      <w:p w14:paraId="632337C5" w14:textId="77777777" w:rsidR="00AC5CF6" w:rsidRDefault="00AC5CF6">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591F61AC" w14:textId="77777777" w:rsidR="00AC5CF6" w:rsidRDefault="00AC5CF6">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AC5CF6" w:rsidRDefault="00AC5CF6">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AC5CF6" w:rsidRDefault="00AC5CF6">
    <w:pPr>
      <w:pStyle w:val="Header"/>
      <w:jc w:val="right"/>
    </w:pPr>
  </w:p>
  <w:p w14:paraId="0CA5BEFD" w14:textId="77777777" w:rsidR="00AC5CF6" w:rsidRDefault="00AC5CF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AC5CF6" w:rsidRDefault="00AC5CF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AC5CF6" w:rsidRDefault="00AC5CF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AC5CF6" w:rsidRDefault="00AC5CF6">
    <w:pPr>
      <w:pStyle w:val="Header"/>
      <w:jc w:val="right"/>
    </w:pPr>
  </w:p>
  <w:p w14:paraId="03B0743B" w14:textId="77777777" w:rsidR="00AC5CF6" w:rsidRDefault="00AC5CF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7502816"/>
      <w:docPartObj>
        <w:docPartGallery w:val="Page Numbers (Top of Page)"/>
        <w:docPartUnique/>
      </w:docPartObj>
    </w:sdtPr>
    <w:sdtEndPr>
      <w:rPr>
        <w:noProof/>
      </w:rPr>
    </w:sdtEndPr>
    <w:sdtContent>
      <w:p w14:paraId="5CEDF93E" w14:textId="2C5EBD1C" w:rsidR="00AC5CF6" w:rsidRDefault="00AC5CF6">
        <w:pPr>
          <w:pStyle w:val="Header"/>
          <w:jc w:val="right"/>
        </w:pPr>
        <w:r>
          <w:fldChar w:fldCharType="begin"/>
        </w:r>
        <w:r>
          <w:instrText xml:space="preserve"> PAGE   \* MERGEFORMAT </w:instrText>
        </w:r>
        <w:r>
          <w:fldChar w:fldCharType="separate"/>
        </w:r>
        <w:r w:rsidR="00DB3BDE">
          <w:rPr>
            <w:noProof/>
          </w:rPr>
          <w:t>21</w:t>
        </w:r>
        <w:r>
          <w:rPr>
            <w:noProof/>
          </w:rPr>
          <w:fldChar w:fldCharType="end"/>
        </w:r>
      </w:p>
    </w:sdtContent>
  </w:sdt>
  <w:p w14:paraId="1B5174C2" w14:textId="77777777" w:rsidR="00AC5CF6" w:rsidRDefault="00AC5CF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AA300" w14:textId="77777777" w:rsidR="00AC5CF6" w:rsidRDefault="00AC5CF6">
    <w:pPr>
      <w:pStyle w:val="Header"/>
      <w:jc w:val="right"/>
    </w:pPr>
  </w:p>
  <w:p w14:paraId="42BC0500" w14:textId="77777777" w:rsidR="00AC5CF6" w:rsidRDefault="00AC5CF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5FC42" w14:textId="77777777" w:rsidR="00AC5CF6" w:rsidRDefault="00AC5CF6">
    <w:pPr>
      <w:pStyle w:val="Header"/>
      <w:jc w:val="right"/>
    </w:pPr>
  </w:p>
  <w:p w14:paraId="149B47A5" w14:textId="77777777" w:rsidR="00AC5CF6" w:rsidRDefault="00AC5CF6">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634469"/>
      <w:docPartObj>
        <w:docPartGallery w:val="Page Numbers (Top of Page)"/>
        <w:docPartUnique/>
      </w:docPartObj>
    </w:sdtPr>
    <w:sdtEndPr>
      <w:rPr>
        <w:noProof/>
      </w:rPr>
    </w:sdtEndPr>
    <w:sdtContent>
      <w:p w14:paraId="201F80BB" w14:textId="77777777" w:rsidR="00AC5CF6" w:rsidRDefault="00AC5CF6">
        <w:pPr>
          <w:pStyle w:val="Header"/>
          <w:jc w:val="right"/>
        </w:pPr>
        <w:r>
          <w:fldChar w:fldCharType="begin"/>
        </w:r>
        <w:r>
          <w:instrText xml:space="preserve"> PAGE   \* MERGEFORMAT </w:instrText>
        </w:r>
        <w:r>
          <w:fldChar w:fldCharType="separate"/>
        </w:r>
        <w:r>
          <w:rPr>
            <w:noProof/>
          </w:rPr>
          <w:t>95</w:t>
        </w:r>
        <w:r>
          <w:rPr>
            <w:noProof/>
          </w:rPr>
          <w:fldChar w:fldCharType="end"/>
        </w:r>
      </w:p>
    </w:sdtContent>
  </w:sdt>
  <w:p w14:paraId="739A4DF0" w14:textId="77777777" w:rsidR="00AC5CF6" w:rsidRDefault="00AC5CF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8553012"/>
      <w:docPartObj>
        <w:docPartGallery w:val="Page Numbers (Top of Page)"/>
        <w:docPartUnique/>
      </w:docPartObj>
    </w:sdtPr>
    <w:sdtEndPr>
      <w:rPr>
        <w:noProof/>
      </w:rPr>
    </w:sdtEndPr>
    <w:sdtContent>
      <w:p w14:paraId="43ED6333" w14:textId="77777777" w:rsidR="00AC5CF6" w:rsidRDefault="00AC5CF6">
        <w:pPr>
          <w:pStyle w:val="Header"/>
          <w:jc w:val="right"/>
        </w:pPr>
        <w:r>
          <w:fldChar w:fldCharType="begin"/>
        </w:r>
        <w:r>
          <w:instrText xml:space="preserve"> PAGE   \* MERGEFORMAT </w:instrText>
        </w:r>
        <w:r>
          <w:fldChar w:fldCharType="separate"/>
        </w:r>
        <w:r w:rsidR="005E72E0">
          <w:rPr>
            <w:noProof/>
          </w:rPr>
          <w:t>97</w:t>
        </w:r>
        <w:r>
          <w:rPr>
            <w:noProof/>
          </w:rPr>
          <w:fldChar w:fldCharType="end"/>
        </w:r>
      </w:p>
    </w:sdtContent>
  </w:sdt>
  <w:p w14:paraId="05036C87" w14:textId="77777777" w:rsidR="00AC5CF6" w:rsidRDefault="00AC5C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5">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7A3CFC"/>
    <w:multiLevelType w:val="hybridMultilevel"/>
    <w:tmpl w:val="AF9208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4">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DAA2C4C"/>
    <w:multiLevelType w:val="hybridMultilevel"/>
    <w:tmpl w:val="58F63634"/>
    <w:lvl w:ilvl="0" w:tplc="D41CD3B8">
      <w:start w:val="1"/>
      <w:numFmt w:val="decimal"/>
      <w:pStyle w:val="SubBabIVIII"/>
      <w:lvlText w:val="4.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637D0701"/>
    <w:multiLevelType w:val="multilevel"/>
    <w:tmpl w:val="B998A5C4"/>
    <w:lvl w:ilvl="0">
      <w:start w:val="7"/>
      <w:numFmt w:val="decimal"/>
      <w:lvlText w:val="%1."/>
      <w:lvlJc w:val="left"/>
      <w:pPr>
        <w:tabs>
          <w:tab w:val="num" w:pos="720"/>
        </w:tabs>
        <w:ind w:left="720" w:hanging="360"/>
      </w:pPr>
      <w:rPr>
        <w:rFonts w:hint="default"/>
      </w:rPr>
    </w:lvl>
    <w:lvl w:ilvl="1">
      <w:start w:val="3"/>
      <w:numFmt w:val="decimal"/>
      <w:lvlText w:val="%2."/>
      <w:lvlJc w:val="left"/>
      <w:pPr>
        <w:ind w:left="1440" w:hanging="360"/>
      </w:pPr>
      <w:rPr>
        <w:rFonts w:hint="default"/>
      </w:rPr>
    </w:lvl>
    <w:lvl w:ilvl="2">
      <w:start w:val="7"/>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6167804"/>
    <w:multiLevelType w:val="hybridMultilevel"/>
    <w:tmpl w:val="FF201242"/>
    <w:lvl w:ilvl="0" w:tplc="33FA838A">
      <w:start w:val="1"/>
      <w:numFmt w:val="decimal"/>
      <w:pStyle w:val="SubBabIVIV"/>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E37CA4"/>
    <w:multiLevelType w:val="hybridMultilevel"/>
    <w:tmpl w:val="F1A86162"/>
    <w:lvl w:ilvl="0" w:tplc="525ACB4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4"/>
  </w:num>
  <w:num w:numId="2">
    <w:abstractNumId w:val="7"/>
  </w:num>
  <w:num w:numId="3">
    <w:abstractNumId w:val="24"/>
  </w:num>
  <w:num w:numId="4">
    <w:abstractNumId w:val="23"/>
  </w:num>
  <w:num w:numId="5">
    <w:abstractNumId w:val="13"/>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6"/>
  </w:num>
  <w:num w:numId="9">
    <w:abstractNumId w:val="5"/>
  </w:num>
  <w:num w:numId="10">
    <w:abstractNumId w:val="21"/>
  </w:num>
  <w:num w:numId="11">
    <w:abstractNumId w:val="20"/>
  </w:num>
  <w:num w:numId="12">
    <w:abstractNumId w:val="18"/>
  </w:num>
  <w:num w:numId="13">
    <w:abstractNumId w:val="9"/>
  </w:num>
  <w:num w:numId="14">
    <w:abstractNumId w:val="10"/>
  </w:num>
  <w:num w:numId="15">
    <w:abstractNumId w:val="3"/>
  </w:num>
  <w:num w:numId="16">
    <w:abstractNumId w:val="2"/>
  </w:num>
  <w:num w:numId="17">
    <w:abstractNumId w:val="16"/>
  </w:num>
  <w:num w:numId="18">
    <w:abstractNumId w:val="25"/>
  </w:num>
  <w:num w:numId="19">
    <w:abstractNumId w:val="15"/>
  </w:num>
  <w:num w:numId="20">
    <w:abstractNumId w:val="19"/>
  </w:num>
  <w:num w:numId="21">
    <w:abstractNumId w:val="14"/>
  </w:num>
  <w:num w:numId="22">
    <w:abstractNumId w:val="12"/>
  </w:num>
  <w:num w:numId="23">
    <w:abstractNumId w:val="8"/>
  </w:num>
  <w:num w:numId="24">
    <w:abstractNumId w:val="0"/>
  </w:num>
  <w:num w:numId="25">
    <w:abstractNumId w:val="17"/>
  </w:num>
  <w:num w:numId="26">
    <w:abstractNumId w:val="26"/>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0BE0"/>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63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2ABA"/>
    <w:rsid w:val="0004397D"/>
    <w:rsid w:val="00043BBA"/>
    <w:rsid w:val="00044AAA"/>
    <w:rsid w:val="00050955"/>
    <w:rsid w:val="00051959"/>
    <w:rsid w:val="00051D1A"/>
    <w:rsid w:val="000546C8"/>
    <w:rsid w:val="00056668"/>
    <w:rsid w:val="00060236"/>
    <w:rsid w:val="00060656"/>
    <w:rsid w:val="00061588"/>
    <w:rsid w:val="00063342"/>
    <w:rsid w:val="0006384B"/>
    <w:rsid w:val="00065B47"/>
    <w:rsid w:val="00065E76"/>
    <w:rsid w:val="00066D2E"/>
    <w:rsid w:val="000678D2"/>
    <w:rsid w:val="00067B12"/>
    <w:rsid w:val="000720D1"/>
    <w:rsid w:val="00072914"/>
    <w:rsid w:val="00073E94"/>
    <w:rsid w:val="00073F4D"/>
    <w:rsid w:val="00075558"/>
    <w:rsid w:val="00075A2C"/>
    <w:rsid w:val="00077510"/>
    <w:rsid w:val="0008346D"/>
    <w:rsid w:val="00083E91"/>
    <w:rsid w:val="00084827"/>
    <w:rsid w:val="0008490A"/>
    <w:rsid w:val="00084976"/>
    <w:rsid w:val="00084C6B"/>
    <w:rsid w:val="0008519E"/>
    <w:rsid w:val="000858EC"/>
    <w:rsid w:val="00085ADD"/>
    <w:rsid w:val="000862A9"/>
    <w:rsid w:val="00087A16"/>
    <w:rsid w:val="00091D32"/>
    <w:rsid w:val="00091D97"/>
    <w:rsid w:val="00092325"/>
    <w:rsid w:val="0009233F"/>
    <w:rsid w:val="00093198"/>
    <w:rsid w:val="00095C4D"/>
    <w:rsid w:val="000969DE"/>
    <w:rsid w:val="00096B94"/>
    <w:rsid w:val="00096C6C"/>
    <w:rsid w:val="00096DEC"/>
    <w:rsid w:val="000970B6"/>
    <w:rsid w:val="0009753A"/>
    <w:rsid w:val="00097B4B"/>
    <w:rsid w:val="000A168E"/>
    <w:rsid w:val="000A3368"/>
    <w:rsid w:val="000A508A"/>
    <w:rsid w:val="000A5C72"/>
    <w:rsid w:val="000B1868"/>
    <w:rsid w:val="000B3997"/>
    <w:rsid w:val="000B4A57"/>
    <w:rsid w:val="000B56BE"/>
    <w:rsid w:val="000B56EC"/>
    <w:rsid w:val="000B5978"/>
    <w:rsid w:val="000B70BA"/>
    <w:rsid w:val="000B7AD6"/>
    <w:rsid w:val="000B7C70"/>
    <w:rsid w:val="000C0EDF"/>
    <w:rsid w:val="000C1E3E"/>
    <w:rsid w:val="000C2123"/>
    <w:rsid w:val="000C2956"/>
    <w:rsid w:val="000C6967"/>
    <w:rsid w:val="000C74EC"/>
    <w:rsid w:val="000C7FB2"/>
    <w:rsid w:val="000D0A22"/>
    <w:rsid w:val="000D1362"/>
    <w:rsid w:val="000D207E"/>
    <w:rsid w:val="000D2119"/>
    <w:rsid w:val="000D4347"/>
    <w:rsid w:val="000D4D96"/>
    <w:rsid w:val="000D4EAB"/>
    <w:rsid w:val="000D65D0"/>
    <w:rsid w:val="000D792B"/>
    <w:rsid w:val="000E0948"/>
    <w:rsid w:val="000E0B89"/>
    <w:rsid w:val="000E1284"/>
    <w:rsid w:val="000E2006"/>
    <w:rsid w:val="000E422A"/>
    <w:rsid w:val="000E48F9"/>
    <w:rsid w:val="000E5369"/>
    <w:rsid w:val="000E5966"/>
    <w:rsid w:val="000E61A8"/>
    <w:rsid w:val="000E621B"/>
    <w:rsid w:val="000E7556"/>
    <w:rsid w:val="000F2A3E"/>
    <w:rsid w:val="000F2C5C"/>
    <w:rsid w:val="000F42D0"/>
    <w:rsid w:val="000F5004"/>
    <w:rsid w:val="000F6F3E"/>
    <w:rsid w:val="00100243"/>
    <w:rsid w:val="0010099F"/>
    <w:rsid w:val="00101189"/>
    <w:rsid w:val="001011BB"/>
    <w:rsid w:val="001038B4"/>
    <w:rsid w:val="00103E1A"/>
    <w:rsid w:val="00103F4D"/>
    <w:rsid w:val="00104D5B"/>
    <w:rsid w:val="001051A4"/>
    <w:rsid w:val="001063C0"/>
    <w:rsid w:val="0010726B"/>
    <w:rsid w:val="0011062D"/>
    <w:rsid w:val="00112F54"/>
    <w:rsid w:val="0011528D"/>
    <w:rsid w:val="00120CD7"/>
    <w:rsid w:val="00122098"/>
    <w:rsid w:val="00124214"/>
    <w:rsid w:val="001248F2"/>
    <w:rsid w:val="00124C9B"/>
    <w:rsid w:val="00125D34"/>
    <w:rsid w:val="00125F7C"/>
    <w:rsid w:val="001260D4"/>
    <w:rsid w:val="00126266"/>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538D2"/>
    <w:rsid w:val="001542EF"/>
    <w:rsid w:val="00154600"/>
    <w:rsid w:val="00155856"/>
    <w:rsid w:val="001560D4"/>
    <w:rsid w:val="001569AE"/>
    <w:rsid w:val="00156D85"/>
    <w:rsid w:val="00157574"/>
    <w:rsid w:val="001610F6"/>
    <w:rsid w:val="00162C1D"/>
    <w:rsid w:val="00165290"/>
    <w:rsid w:val="00165BB9"/>
    <w:rsid w:val="001668CE"/>
    <w:rsid w:val="00167053"/>
    <w:rsid w:val="001677F5"/>
    <w:rsid w:val="001705F0"/>
    <w:rsid w:val="00170ED2"/>
    <w:rsid w:val="00171AFA"/>
    <w:rsid w:val="00172044"/>
    <w:rsid w:val="001725A7"/>
    <w:rsid w:val="00174223"/>
    <w:rsid w:val="00176990"/>
    <w:rsid w:val="00181F8C"/>
    <w:rsid w:val="00182E05"/>
    <w:rsid w:val="00184137"/>
    <w:rsid w:val="001853B3"/>
    <w:rsid w:val="00185E83"/>
    <w:rsid w:val="001865FA"/>
    <w:rsid w:val="00187027"/>
    <w:rsid w:val="00187359"/>
    <w:rsid w:val="00187BC5"/>
    <w:rsid w:val="00191D7D"/>
    <w:rsid w:val="00194E4C"/>
    <w:rsid w:val="0019607A"/>
    <w:rsid w:val="001962E8"/>
    <w:rsid w:val="00197C7D"/>
    <w:rsid w:val="001A0546"/>
    <w:rsid w:val="001A061F"/>
    <w:rsid w:val="001A07F3"/>
    <w:rsid w:val="001A131F"/>
    <w:rsid w:val="001A5821"/>
    <w:rsid w:val="001A5B11"/>
    <w:rsid w:val="001B0ECC"/>
    <w:rsid w:val="001B2693"/>
    <w:rsid w:val="001B57F8"/>
    <w:rsid w:val="001B6F1D"/>
    <w:rsid w:val="001B6F78"/>
    <w:rsid w:val="001B7DBF"/>
    <w:rsid w:val="001C075F"/>
    <w:rsid w:val="001C0DEF"/>
    <w:rsid w:val="001C301B"/>
    <w:rsid w:val="001C371C"/>
    <w:rsid w:val="001C3AC5"/>
    <w:rsid w:val="001C46D1"/>
    <w:rsid w:val="001C5AA3"/>
    <w:rsid w:val="001C5C28"/>
    <w:rsid w:val="001C796C"/>
    <w:rsid w:val="001D299C"/>
    <w:rsid w:val="001D3113"/>
    <w:rsid w:val="001D3D85"/>
    <w:rsid w:val="001D5283"/>
    <w:rsid w:val="001D79EB"/>
    <w:rsid w:val="001E0EE9"/>
    <w:rsid w:val="001E203F"/>
    <w:rsid w:val="001E2A10"/>
    <w:rsid w:val="001E2EF6"/>
    <w:rsid w:val="001E4779"/>
    <w:rsid w:val="001E49E2"/>
    <w:rsid w:val="001E4A21"/>
    <w:rsid w:val="001E4B80"/>
    <w:rsid w:val="001E5B5F"/>
    <w:rsid w:val="001E5F88"/>
    <w:rsid w:val="001E6496"/>
    <w:rsid w:val="001E7648"/>
    <w:rsid w:val="001F0C84"/>
    <w:rsid w:val="001F294E"/>
    <w:rsid w:val="001F30FF"/>
    <w:rsid w:val="001F6426"/>
    <w:rsid w:val="001F68AA"/>
    <w:rsid w:val="001F789F"/>
    <w:rsid w:val="002001C6"/>
    <w:rsid w:val="00200F97"/>
    <w:rsid w:val="00205CE2"/>
    <w:rsid w:val="00206321"/>
    <w:rsid w:val="00206FBC"/>
    <w:rsid w:val="00212932"/>
    <w:rsid w:val="002133F1"/>
    <w:rsid w:val="00213A5F"/>
    <w:rsid w:val="00215170"/>
    <w:rsid w:val="002169AE"/>
    <w:rsid w:val="002174C8"/>
    <w:rsid w:val="002174C9"/>
    <w:rsid w:val="00221198"/>
    <w:rsid w:val="0022177E"/>
    <w:rsid w:val="00221F66"/>
    <w:rsid w:val="002221D2"/>
    <w:rsid w:val="00222886"/>
    <w:rsid w:val="0022635F"/>
    <w:rsid w:val="00226631"/>
    <w:rsid w:val="0023243C"/>
    <w:rsid w:val="0023341D"/>
    <w:rsid w:val="00233C6A"/>
    <w:rsid w:val="002359ED"/>
    <w:rsid w:val="002370D1"/>
    <w:rsid w:val="00240694"/>
    <w:rsid w:val="00240814"/>
    <w:rsid w:val="00240AB6"/>
    <w:rsid w:val="0024785C"/>
    <w:rsid w:val="00247F8B"/>
    <w:rsid w:val="00252C27"/>
    <w:rsid w:val="00253124"/>
    <w:rsid w:val="00253E97"/>
    <w:rsid w:val="002542FE"/>
    <w:rsid w:val="00254345"/>
    <w:rsid w:val="00254E56"/>
    <w:rsid w:val="00256158"/>
    <w:rsid w:val="002575FD"/>
    <w:rsid w:val="0026081A"/>
    <w:rsid w:val="00263B06"/>
    <w:rsid w:val="00265030"/>
    <w:rsid w:val="00266313"/>
    <w:rsid w:val="002668E7"/>
    <w:rsid w:val="00270AFA"/>
    <w:rsid w:val="00273897"/>
    <w:rsid w:val="002745A9"/>
    <w:rsid w:val="002805E1"/>
    <w:rsid w:val="00280C9A"/>
    <w:rsid w:val="00280FC3"/>
    <w:rsid w:val="00282537"/>
    <w:rsid w:val="00283049"/>
    <w:rsid w:val="0028480F"/>
    <w:rsid w:val="002851ED"/>
    <w:rsid w:val="00285209"/>
    <w:rsid w:val="00285C0E"/>
    <w:rsid w:val="002862F5"/>
    <w:rsid w:val="00286E29"/>
    <w:rsid w:val="00286E6C"/>
    <w:rsid w:val="002877AA"/>
    <w:rsid w:val="002910D9"/>
    <w:rsid w:val="002924F0"/>
    <w:rsid w:val="0029315F"/>
    <w:rsid w:val="002946A5"/>
    <w:rsid w:val="002959BE"/>
    <w:rsid w:val="00295C4F"/>
    <w:rsid w:val="00297E74"/>
    <w:rsid w:val="002A0188"/>
    <w:rsid w:val="002A1086"/>
    <w:rsid w:val="002A242B"/>
    <w:rsid w:val="002A2710"/>
    <w:rsid w:val="002B1536"/>
    <w:rsid w:val="002B24B6"/>
    <w:rsid w:val="002B284D"/>
    <w:rsid w:val="002B2B1A"/>
    <w:rsid w:val="002B2E8A"/>
    <w:rsid w:val="002B3CBB"/>
    <w:rsid w:val="002B4458"/>
    <w:rsid w:val="002B46A3"/>
    <w:rsid w:val="002B51B5"/>
    <w:rsid w:val="002B5DBB"/>
    <w:rsid w:val="002B6D75"/>
    <w:rsid w:val="002B7636"/>
    <w:rsid w:val="002B77B3"/>
    <w:rsid w:val="002C01F7"/>
    <w:rsid w:val="002C26CD"/>
    <w:rsid w:val="002C3385"/>
    <w:rsid w:val="002C4411"/>
    <w:rsid w:val="002C5E0D"/>
    <w:rsid w:val="002C6143"/>
    <w:rsid w:val="002C77C0"/>
    <w:rsid w:val="002D0EDC"/>
    <w:rsid w:val="002D110F"/>
    <w:rsid w:val="002D3287"/>
    <w:rsid w:val="002D6A66"/>
    <w:rsid w:val="002D7F9C"/>
    <w:rsid w:val="002E145B"/>
    <w:rsid w:val="002E1BB9"/>
    <w:rsid w:val="002E34E5"/>
    <w:rsid w:val="002E3689"/>
    <w:rsid w:val="002E3BCC"/>
    <w:rsid w:val="002E4232"/>
    <w:rsid w:val="002E4E48"/>
    <w:rsid w:val="002E4FC0"/>
    <w:rsid w:val="002E6540"/>
    <w:rsid w:val="002E7AB2"/>
    <w:rsid w:val="002F2037"/>
    <w:rsid w:val="002F2149"/>
    <w:rsid w:val="002F2BEB"/>
    <w:rsid w:val="002F2D4D"/>
    <w:rsid w:val="002F3522"/>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B28"/>
    <w:rsid w:val="0031490A"/>
    <w:rsid w:val="0031521E"/>
    <w:rsid w:val="00315ABD"/>
    <w:rsid w:val="00316107"/>
    <w:rsid w:val="00316F6C"/>
    <w:rsid w:val="003173EB"/>
    <w:rsid w:val="00321C0F"/>
    <w:rsid w:val="0032203D"/>
    <w:rsid w:val="0032207D"/>
    <w:rsid w:val="003222A8"/>
    <w:rsid w:val="00322846"/>
    <w:rsid w:val="003242EE"/>
    <w:rsid w:val="00326C1B"/>
    <w:rsid w:val="00326C56"/>
    <w:rsid w:val="00326E6D"/>
    <w:rsid w:val="00327245"/>
    <w:rsid w:val="00330560"/>
    <w:rsid w:val="00330B9D"/>
    <w:rsid w:val="00331D30"/>
    <w:rsid w:val="00334868"/>
    <w:rsid w:val="00334E69"/>
    <w:rsid w:val="00335058"/>
    <w:rsid w:val="003361BE"/>
    <w:rsid w:val="003401B0"/>
    <w:rsid w:val="003404E3"/>
    <w:rsid w:val="00340916"/>
    <w:rsid w:val="00340BFF"/>
    <w:rsid w:val="00341F67"/>
    <w:rsid w:val="0034254A"/>
    <w:rsid w:val="00344D98"/>
    <w:rsid w:val="00345FFE"/>
    <w:rsid w:val="003518AB"/>
    <w:rsid w:val="00354E04"/>
    <w:rsid w:val="00356D33"/>
    <w:rsid w:val="00356D77"/>
    <w:rsid w:val="00357723"/>
    <w:rsid w:val="0035785B"/>
    <w:rsid w:val="003578CB"/>
    <w:rsid w:val="00363629"/>
    <w:rsid w:val="003636A3"/>
    <w:rsid w:val="00364247"/>
    <w:rsid w:val="003643FB"/>
    <w:rsid w:val="00364D27"/>
    <w:rsid w:val="00366C4B"/>
    <w:rsid w:val="00366F01"/>
    <w:rsid w:val="00367564"/>
    <w:rsid w:val="00372103"/>
    <w:rsid w:val="0037226D"/>
    <w:rsid w:val="00372C97"/>
    <w:rsid w:val="003746EB"/>
    <w:rsid w:val="003763A7"/>
    <w:rsid w:val="00376CF0"/>
    <w:rsid w:val="00376DC3"/>
    <w:rsid w:val="003773AA"/>
    <w:rsid w:val="003800ED"/>
    <w:rsid w:val="003815DC"/>
    <w:rsid w:val="0038165A"/>
    <w:rsid w:val="00381A75"/>
    <w:rsid w:val="00381EA9"/>
    <w:rsid w:val="003821B2"/>
    <w:rsid w:val="00382F79"/>
    <w:rsid w:val="00383256"/>
    <w:rsid w:val="003833AC"/>
    <w:rsid w:val="00383720"/>
    <w:rsid w:val="003848F2"/>
    <w:rsid w:val="0038514D"/>
    <w:rsid w:val="003873EF"/>
    <w:rsid w:val="0038767E"/>
    <w:rsid w:val="00387D64"/>
    <w:rsid w:val="00387E05"/>
    <w:rsid w:val="00392CCE"/>
    <w:rsid w:val="00392D30"/>
    <w:rsid w:val="003930BE"/>
    <w:rsid w:val="00394B3D"/>
    <w:rsid w:val="003961AD"/>
    <w:rsid w:val="00396E93"/>
    <w:rsid w:val="003A002A"/>
    <w:rsid w:val="003A018D"/>
    <w:rsid w:val="003A03DC"/>
    <w:rsid w:val="003A0485"/>
    <w:rsid w:val="003A27DC"/>
    <w:rsid w:val="003A3ECC"/>
    <w:rsid w:val="003A408F"/>
    <w:rsid w:val="003A417E"/>
    <w:rsid w:val="003A44E2"/>
    <w:rsid w:val="003A4E5A"/>
    <w:rsid w:val="003A61C9"/>
    <w:rsid w:val="003A6B05"/>
    <w:rsid w:val="003A7A39"/>
    <w:rsid w:val="003B0F6D"/>
    <w:rsid w:val="003B530F"/>
    <w:rsid w:val="003B5CA9"/>
    <w:rsid w:val="003B5EE2"/>
    <w:rsid w:val="003B6043"/>
    <w:rsid w:val="003B6049"/>
    <w:rsid w:val="003B6FC0"/>
    <w:rsid w:val="003B7BBF"/>
    <w:rsid w:val="003C058B"/>
    <w:rsid w:val="003C08DA"/>
    <w:rsid w:val="003C177E"/>
    <w:rsid w:val="003C1C2E"/>
    <w:rsid w:val="003C3086"/>
    <w:rsid w:val="003C48E5"/>
    <w:rsid w:val="003D02C6"/>
    <w:rsid w:val="003D10F9"/>
    <w:rsid w:val="003D142C"/>
    <w:rsid w:val="003D3BE6"/>
    <w:rsid w:val="003D566A"/>
    <w:rsid w:val="003D5A25"/>
    <w:rsid w:val="003E0571"/>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378D"/>
    <w:rsid w:val="00404135"/>
    <w:rsid w:val="00404441"/>
    <w:rsid w:val="004071C0"/>
    <w:rsid w:val="00407370"/>
    <w:rsid w:val="0040740A"/>
    <w:rsid w:val="00410FE4"/>
    <w:rsid w:val="00411F09"/>
    <w:rsid w:val="00412056"/>
    <w:rsid w:val="00412987"/>
    <w:rsid w:val="00413393"/>
    <w:rsid w:val="00413D56"/>
    <w:rsid w:val="00414576"/>
    <w:rsid w:val="00414C8B"/>
    <w:rsid w:val="004157BA"/>
    <w:rsid w:val="004167AC"/>
    <w:rsid w:val="00421094"/>
    <w:rsid w:val="004213A3"/>
    <w:rsid w:val="0042276C"/>
    <w:rsid w:val="00422F29"/>
    <w:rsid w:val="0042340F"/>
    <w:rsid w:val="0042387D"/>
    <w:rsid w:val="00423A81"/>
    <w:rsid w:val="004242F2"/>
    <w:rsid w:val="00424D83"/>
    <w:rsid w:val="00424E8C"/>
    <w:rsid w:val="004258B1"/>
    <w:rsid w:val="00426018"/>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529C"/>
    <w:rsid w:val="00445389"/>
    <w:rsid w:val="00445F18"/>
    <w:rsid w:val="0044614F"/>
    <w:rsid w:val="004461F4"/>
    <w:rsid w:val="00446EC2"/>
    <w:rsid w:val="00450293"/>
    <w:rsid w:val="004521E9"/>
    <w:rsid w:val="004522B7"/>
    <w:rsid w:val="00453D4B"/>
    <w:rsid w:val="004544DB"/>
    <w:rsid w:val="00454AF7"/>
    <w:rsid w:val="004564CB"/>
    <w:rsid w:val="00457179"/>
    <w:rsid w:val="00457C7A"/>
    <w:rsid w:val="00460090"/>
    <w:rsid w:val="00460580"/>
    <w:rsid w:val="004616A2"/>
    <w:rsid w:val="0046188D"/>
    <w:rsid w:val="00463A90"/>
    <w:rsid w:val="0046656E"/>
    <w:rsid w:val="00467788"/>
    <w:rsid w:val="00467A9C"/>
    <w:rsid w:val="00470244"/>
    <w:rsid w:val="0047047E"/>
    <w:rsid w:val="0047391A"/>
    <w:rsid w:val="00473AC7"/>
    <w:rsid w:val="0047502C"/>
    <w:rsid w:val="0047514F"/>
    <w:rsid w:val="0047743C"/>
    <w:rsid w:val="0047799D"/>
    <w:rsid w:val="00480E5A"/>
    <w:rsid w:val="00482F9F"/>
    <w:rsid w:val="00483B89"/>
    <w:rsid w:val="0048427D"/>
    <w:rsid w:val="00485808"/>
    <w:rsid w:val="0048674D"/>
    <w:rsid w:val="00486A5B"/>
    <w:rsid w:val="00486E1C"/>
    <w:rsid w:val="00491042"/>
    <w:rsid w:val="00491858"/>
    <w:rsid w:val="004935E7"/>
    <w:rsid w:val="00494152"/>
    <w:rsid w:val="0049655B"/>
    <w:rsid w:val="004967B3"/>
    <w:rsid w:val="004A02C9"/>
    <w:rsid w:val="004A1521"/>
    <w:rsid w:val="004A1EC3"/>
    <w:rsid w:val="004A384D"/>
    <w:rsid w:val="004A513B"/>
    <w:rsid w:val="004A6382"/>
    <w:rsid w:val="004A64DE"/>
    <w:rsid w:val="004A6EE0"/>
    <w:rsid w:val="004B0017"/>
    <w:rsid w:val="004B241F"/>
    <w:rsid w:val="004B2E7A"/>
    <w:rsid w:val="004B31B2"/>
    <w:rsid w:val="004B487E"/>
    <w:rsid w:val="004B49E8"/>
    <w:rsid w:val="004B581F"/>
    <w:rsid w:val="004B6151"/>
    <w:rsid w:val="004B7EBA"/>
    <w:rsid w:val="004C0CEB"/>
    <w:rsid w:val="004C2AF5"/>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3A87"/>
    <w:rsid w:val="004F50DB"/>
    <w:rsid w:val="004F5BF0"/>
    <w:rsid w:val="004F6C14"/>
    <w:rsid w:val="004F6DDD"/>
    <w:rsid w:val="004F709B"/>
    <w:rsid w:val="004F7273"/>
    <w:rsid w:val="005012B2"/>
    <w:rsid w:val="00502562"/>
    <w:rsid w:val="00502CD4"/>
    <w:rsid w:val="00503390"/>
    <w:rsid w:val="00503C8F"/>
    <w:rsid w:val="005042B8"/>
    <w:rsid w:val="0050508A"/>
    <w:rsid w:val="00506183"/>
    <w:rsid w:val="00506ED7"/>
    <w:rsid w:val="0050724C"/>
    <w:rsid w:val="00510AB9"/>
    <w:rsid w:val="00511958"/>
    <w:rsid w:val="00511E1D"/>
    <w:rsid w:val="005130E1"/>
    <w:rsid w:val="0051590D"/>
    <w:rsid w:val="00516861"/>
    <w:rsid w:val="005210C7"/>
    <w:rsid w:val="00521B4E"/>
    <w:rsid w:val="00522555"/>
    <w:rsid w:val="0052510E"/>
    <w:rsid w:val="00525754"/>
    <w:rsid w:val="005262F9"/>
    <w:rsid w:val="005263FE"/>
    <w:rsid w:val="00526770"/>
    <w:rsid w:val="00526F6C"/>
    <w:rsid w:val="005306D1"/>
    <w:rsid w:val="005316C4"/>
    <w:rsid w:val="00531C84"/>
    <w:rsid w:val="005324E7"/>
    <w:rsid w:val="00533C0D"/>
    <w:rsid w:val="00536867"/>
    <w:rsid w:val="00536F0B"/>
    <w:rsid w:val="00537540"/>
    <w:rsid w:val="00537ADE"/>
    <w:rsid w:val="00541E3E"/>
    <w:rsid w:val="005438CA"/>
    <w:rsid w:val="00546308"/>
    <w:rsid w:val="0054757A"/>
    <w:rsid w:val="005511F5"/>
    <w:rsid w:val="00551328"/>
    <w:rsid w:val="00553363"/>
    <w:rsid w:val="005575B6"/>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36B8"/>
    <w:rsid w:val="005752DF"/>
    <w:rsid w:val="00576D73"/>
    <w:rsid w:val="005778EC"/>
    <w:rsid w:val="0058001E"/>
    <w:rsid w:val="005810AA"/>
    <w:rsid w:val="00581379"/>
    <w:rsid w:val="005813AF"/>
    <w:rsid w:val="00581B45"/>
    <w:rsid w:val="00582B06"/>
    <w:rsid w:val="005833CC"/>
    <w:rsid w:val="00583E86"/>
    <w:rsid w:val="00584513"/>
    <w:rsid w:val="00586EF4"/>
    <w:rsid w:val="00587A45"/>
    <w:rsid w:val="00587A6D"/>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E85"/>
    <w:rsid w:val="005A2E70"/>
    <w:rsid w:val="005A3502"/>
    <w:rsid w:val="005A3E74"/>
    <w:rsid w:val="005A4408"/>
    <w:rsid w:val="005A502F"/>
    <w:rsid w:val="005A6398"/>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12"/>
    <w:rsid w:val="005B7555"/>
    <w:rsid w:val="005C053B"/>
    <w:rsid w:val="005C05B2"/>
    <w:rsid w:val="005C1E34"/>
    <w:rsid w:val="005C2435"/>
    <w:rsid w:val="005C3422"/>
    <w:rsid w:val="005C362A"/>
    <w:rsid w:val="005C6C53"/>
    <w:rsid w:val="005C781E"/>
    <w:rsid w:val="005C7F01"/>
    <w:rsid w:val="005D150E"/>
    <w:rsid w:val="005D2B3B"/>
    <w:rsid w:val="005D4C87"/>
    <w:rsid w:val="005D5636"/>
    <w:rsid w:val="005D5A05"/>
    <w:rsid w:val="005D66D6"/>
    <w:rsid w:val="005D6B0E"/>
    <w:rsid w:val="005D7ACB"/>
    <w:rsid w:val="005E06BD"/>
    <w:rsid w:val="005E1E3C"/>
    <w:rsid w:val="005E1EA1"/>
    <w:rsid w:val="005E2145"/>
    <w:rsid w:val="005E2AFD"/>
    <w:rsid w:val="005E342C"/>
    <w:rsid w:val="005E3494"/>
    <w:rsid w:val="005E3C1D"/>
    <w:rsid w:val="005E4108"/>
    <w:rsid w:val="005E4E75"/>
    <w:rsid w:val="005E5679"/>
    <w:rsid w:val="005E571D"/>
    <w:rsid w:val="005E71F1"/>
    <w:rsid w:val="005E72E0"/>
    <w:rsid w:val="005F2595"/>
    <w:rsid w:val="005F260A"/>
    <w:rsid w:val="005F2DDE"/>
    <w:rsid w:val="005F2E9A"/>
    <w:rsid w:val="005F3FCD"/>
    <w:rsid w:val="005F53EE"/>
    <w:rsid w:val="005F6DAB"/>
    <w:rsid w:val="005F7593"/>
    <w:rsid w:val="0060386C"/>
    <w:rsid w:val="006047CA"/>
    <w:rsid w:val="00604C43"/>
    <w:rsid w:val="00606D35"/>
    <w:rsid w:val="00606D40"/>
    <w:rsid w:val="00607DDC"/>
    <w:rsid w:val="00607DF3"/>
    <w:rsid w:val="00610909"/>
    <w:rsid w:val="00611EE1"/>
    <w:rsid w:val="00612B6C"/>
    <w:rsid w:val="00613A7B"/>
    <w:rsid w:val="00613F3E"/>
    <w:rsid w:val="00615B68"/>
    <w:rsid w:val="00616001"/>
    <w:rsid w:val="00617BFB"/>
    <w:rsid w:val="00622B18"/>
    <w:rsid w:val="00623F23"/>
    <w:rsid w:val="006247DA"/>
    <w:rsid w:val="00625396"/>
    <w:rsid w:val="0062573C"/>
    <w:rsid w:val="00625BE9"/>
    <w:rsid w:val="00626888"/>
    <w:rsid w:val="00630C3C"/>
    <w:rsid w:val="006318CE"/>
    <w:rsid w:val="006319C5"/>
    <w:rsid w:val="0063447A"/>
    <w:rsid w:val="00634561"/>
    <w:rsid w:val="006351B2"/>
    <w:rsid w:val="00636684"/>
    <w:rsid w:val="00640369"/>
    <w:rsid w:val="00641138"/>
    <w:rsid w:val="006451C7"/>
    <w:rsid w:val="00646C1E"/>
    <w:rsid w:val="00647829"/>
    <w:rsid w:val="00650A75"/>
    <w:rsid w:val="006519CC"/>
    <w:rsid w:val="00652575"/>
    <w:rsid w:val="006525C7"/>
    <w:rsid w:val="006531C3"/>
    <w:rsid w:val="00653741"/>
    <w:rsid w:val="00654066"/>
    <w:rsid w:val="00654221"/>
    <w:rsid w:val="00655647"/>
    <w:rsid w:val="00655D54"/>
    <w:rsid w:val="00656B20"/>
    <w:rsid w:val="006603C0"/>
    <w:rsid w:val="006607C5"/>
    <w:rsid w:val="0066103A"/>
    <w:rsid w:val="00661CB7"/>
    <w:rsid w:val="00662233"/>
    <w:rsid w:val="0066300D"/>
    <w:rsid w:val="006636B0"/>
    <w:rsid w:val="0066412D"/>
    <w:rsid w:val="00666557"/>
    <w:rsid w:val="006705F5"/>
    <w:rsid w:val="00670F9A"/>
    <w:rsid w:val="006726FA"/>
    <w:rsid w:val="00672937"/>
    <w:rsid w:val="00673202"/>
    <w:rsid w:val="00673D67"/>
    <w:rsid w:val="006755D9"/>
    <w:rsid w:val="00675AF1"/>
    <w:rsid w:val="00677BCE"/>
    <w:rsid w:val="0068044F"/>
    <w:rsid w:val="0068103A"/>
    <w:rsid w:val="006815BC"/>
    <w:rsid w:val="00682F7A"/>
    <w:rsid w:val="00685E8C"/>
    <w:rsid w:val="0068664D"/>
    <w:rsid w:val="00687688"/>
    <w:rsid w:val="0069052D"/>
    <w:rsid w:val="0069060F"/>
    <w:rsid w:val="00690F6D"/>
    <w:rsid w:val="006937D0"/>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859"/>
    <w:rsid w:val="006B0F8C"/>
    <w:rsid w:val="006B1176"/>
    <w:rsid w:val="006B1CE6"/>
    <w:rsid w:val="006B35EA"/>
    <w:rsid w:val="006B4678"/>
    <w:rsid w:val="006B4A05"/>
    <w:rsid w:val="006B6A8F"/>
    <w:rsid w:val="006B6B5B"/>
    <w:rsid w:val="006B75BE"/>
    <w:rsid w:val="006C4B3B"/>
    <w:rsid w:val="006C539A"/>
    <w:rsid w:val="006C66F3"/>
    <w:rsid w:val="006C774C"/>
    <w:rsid w:val="006D2CE1"/>
    <w:rsid w:val="006D3BBD"/>
    <w:rsid w:val="006D664E"/>
    <w:rsid w:val="006D73E1"/>
    <w:rsid w:val="006E018B"/>
    <w:rsid w:val="006E1A25"/>
    <w:rsid w:val="006E1D19"/>
    <w:rsid w:val="006E27DC"/>
    <w:rsid w:val="006E28FC"/>
    <w:rsid w:val="006E2929"/>
    <w:rsid w:val="006E446D"/>
    <w:rsid w:val="006E491B"/>
    <w:rsid w:val="006E49E4"/>
    <w:rsid w:val="006E504E"/>
    <w:rsid w:val="006E6225"/>
    <w:rsid w:val="006E644A"/>
    <w:rsid w:val="006E788B"/>
    <w:rsid w:val="006F0A39"/>
    <w:rsid w:val="006F1CCE"/>
    <w:rsid w:val="006F2B3E"/>
    <w:rsid w:val="006F2F9B"/>
    <w:rsid w:val="006F3967"/>
    <w:rsid w:val="006F3F89"/>
    <w:rsid w:val="006F3FE0"/>
    <w:rsid w:val="006F4C5F"/>
    <w:rsid w:val="007007EA"/>
    <w:rsid w:val="007025F5"/>
    <w:rsid w:val="00702B11"/>
    <w:rsid w:val="007031B0"/>
    <w:rsid w:val="00704058"/>
    <w:rsid w:val="00704222"/>
    <w:rsid w:val="007068A8"/>
    <w:rsid w:val="007074ED"/>
    <w:rsid w:val="00707A70"/>
    <w:rsid w:val="00710486"/>
    <w:rsid w:val="00712DFD"/>
    <w:rsid w:val="00713A22"/>
    <w:rsid w:val="0071487A"/>
    <w:rsid w:val="00715CB8"/>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33BE"/>
    <w:rsid w:val="00733F2C"/>
    <w:rsid w:val="00734BF9"/>
    <w:rsid w:val="00734E6A"/>
    <w:rsid w:val="00735008"/>
    <w:rsid w:val="007355FF"/>
    <w:rsid w:val="0073563C"/>
    <w:rsid w:val="00735FBF"/>
    <w:rsid w:val="007401EB"/>
    <w:rsid w:val="007415FF"/>
    <w:rsid w:val="0074189A"/>
    <w:rsid w:val="00742696"/>
    <w:rsid w:val="00742894"/>
    <w:rsid w:val="0074299A"/>
    <w:rsid w:val="00742A11"/>
    <w:rsid w:val="00746647"/>
    <w:rsid w:val="00751E43"/>
    <w:rsid w:val="00753C78"/>
    <w:rsid w:val="007542F7"/>
    <w:rsid w:val="0075481F"/>
    <w:rsid w:val="007553FF"/>
    <w:rsid w:val="00756A05"/>
    <w:rsid w:val="00757723"/>
    <w:rsid w:val="00760239"/>
    <w:rsid w:val="007619C6"/>
    <w:rsid w:val="007659F2"/>
    <w:rsid w:val="00766C49"/>
    <w:rsid w:val="0077017B"/>
    <w:rsid w:val="007707B7"/>
    <w:rsid w:val="00773671"/>
    <w:rsid w:val="00773BE3"/>
    <w:rsid w:val="00775BAE"/>
    <w:rsid w:val="00777FD0"/>
    <w:rsid w:val="0078000A"/>
    <w:rsid w:val="00780600"/>
    <w:rsid w:val="0078064F"/>
    <w:rsid w:val="00780C9B"/>
    <w:rsid w:val="00782926"/>
    <w:rsid w:val="00783089"/>
    <w:rsid w:val="007830A0"/>
    <w:rsid w:val="007835E6"/>
    <w:rsid w:val="007842A8"/>
    <w:rsid w:val="007854AA"/>
    <w:rsid w:val="0078573B"/>
    <w:rsid w:val="00785A6B"/>
    <w:rsid w:val="007860FB"/>
    <w:rsid w:val="00787991"/>
    <w:rsid w:val="00791CEA"/>
    <w:rsid w:val="0079317B"/>
    <w:rsid w:val="00793430"/>
    <w:rsid w:val="007935D7"/>
    <w:rsid w:val="00793BA6"/>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26F7"/>
    <w:rsid w:val="007B2D25"/>
    <w:rsid w:val="007B4CB6"/>
    <w:rsid w:val="007B7279"/>
    <w:rsid w:val="007B75C2"/>
    <w:rsid w:val="007B7ECA"/>
    <w:rsid w:val="007C0242"/>
    <w:rsid w:val="007C196F"/>
    <w:rsid w:val="007C1DE3"/>
    <w:rsid w:val="007C1E05"/>
    <w:rsid w:val="007C2945"/>
    <w:rsid w:val="007C386F"/>
    <w:rsid w:val="007C3EEE"/>
    <w:rsid w:val="007C44E0"/>
    <w:rsid w:val="007C4BB8"/>
    <w:rsid w:val="007C4F0E"/>
    <w:rsid w:val="007C5425"/>
    <w:rsid w:val="007C55AD"/>
    <w:rsid w:val="007C5765"/>
    <w:rsid w:val="007C663D"/>
    <w:rsid w:val="007C7285"/>
    <w:rsid w:val="007D0C03"/>
    <w:rsid w:val="007D1CB7"/>
    <w:rsid w:val="007D23CD"/>
    <w:rsid w:val="007D4B05"/>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4B46"/>
    <w:rsid w:val="007F5B15"/>
    <w:rsid w:val="007F63C0"/>
    <w:rsid w:val="007F66B2"/>
    <w:rsid w:val="007F6960"/>
    <w:rsid w:val="007F6F0B"/>
    <w:rsid w:val="007F7075"/>
    <w:rsid w:val="007F7EAE"/>
    <w:rsid w:val="007F7ECE"/>
    <w:rsid w:val="00803A99"/>
    <w:rsid w:val="00806486"/>
    <w:rsid w:val="00807AD6"/>
    <w:rsid w:val="00807EDF"/>
    <w:rsid w:val="00811DB6"/>
    <w:rsid w:val="00812CB7"/>
    <w:rsid w:val="008136D0"/>
    <w:rsid w:val="00813B23"/>
    <w:rsid w:val="008144D2"/>
    <w:rsid w:val="0081677B"/>
    <w:rsid w:val="00817BCE"/>
    <w:rsid w:val="008200F5"/>
    <w:rsid w:val="00820F78"/>
    <w:rsid w:val="00821768"/>
    <w:rsid w:val="00821F26"/>
    <w:rsid w:val="008229C7"/>
    <w:rsid w:val="00824AF9"/>
    <w:rsid w:val="0082521D"/>
    <w:rsid w:val="0082636A"/>
    <w:rsid w:val="0083007B"/>
    <w:rsid w:val="008311EA"/>
    <w:rsid w:val="00833B1F"/>
    <w:rsid w:val="00833B40"/>
    <w:rsid w:val="00840A91"/>
    <w:rsid w:val="00841A19"/>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6DED"/>
    <w:rsid w:val="00857399"/>
    <w:rsid w:val="0086141B"/>
    <w:rsid w:val="008615D2"/>
    <w:rsid w:val="00863DE6"/>
    <w:rsid w:val="008646D5"/>
    <w:rsid w:val="00865097"/>
    <w:rsid w:val="00865F97"/>
    <w:rsid w:val="0086750D"/>
    <w:rsid w:val="008679F4"/>
    <w:rsid w:val="00870E5C"/>
    <w:rsid w:val="00873DD6"/>
    <w:rsid w:val="00874EC9"/>
    <w:rsid w:val="008756C1"/>
    <w:rsid w:val="00875CCD"/>
    <w:rsid w:val="0087643C"/>
    <w:rsid w:val="008766A3"/>
    <w:rsid w:val="0087718F"/>
    <w:rsid w:val="00880CC1"/>
    <w:rsid w:val="00880E12"/>
    <w:rsid w:val="00882196"/>
    <w:rsid w:val="00882CBA"/>
    <w:rsid w:val="00884A5A"/>
    <w:rsid w:val="0088702D"/>
    <w:rsid w:val="00890B5F"/>
    <w:rsid w:val="00890F5F"/>
    <w:rsid w:val="00892039"/>
    <w:rsid w:val="008922DC"/>
    <w:rsid w:val="0089306B"/>
    <w:rsid w:val="0089348E"/>
    <w:rsid w:val="0089350A"/>
    <w:rsid w:val="00894F23"/>
    <w:rsid w:val="00894F7E"/>
    <w:rsid w:val="00897B0B"/>
    <w:rsid w:val="00897C66"/>
    <w:rsid w:val="008A0FD0"/>
    <w:rsid w:val="008A14EE"/>
    <w:rsid w:val="008A283D"/>
    <w:rsid w:val="008A2B59"/>
    <w:rsid w:val="008A2D0E"/>
    <w:rsid w:val="008A6397"/>
    <w:rsid w:val="008A700E"/>
    <w:rsid w:val="008A7FE5"/>
    <w:rsid w:val="008B0387"/>
    <w:rsid w:val="008B0613"/>
    <w:rsid w:val="008B1B2B"/>
    <w:rsid w:val="008B1B9F"/>
    <w:rsid w:val="008B2224"/>
    <w:rsid w:val="008B4624"/>
    <w:rsid w:val="008B4A55"/>
    <w:rsid w:val="008B4E13"/>
    <w:rsid w:val="008B58F6"/>
    <w:rsid w:val="008B687F"/>
    <w:rsid w:val="008C1CF8"/>
    <w:rsid w:val="008C287B"/>
    <w:rsid w:val="008C2E69"/>
    <w:rsid w:val="008C34D4"/>
    <w:rsid w:val="008C410B"/>
    <w:rsid w:val="008C47A2"/>
    <w:rsid w:val="008C4F82"/>
    <w:rsid w:val="008C5F88"/>
    <w:rsid w:val="008C6A30"/>
    <w:rsid w:val="008C7199"/>
    <w:rsid w:val="008D0239"/>
    <w:rsid w:val="008D039A"/>
    <w:rsid w:val="008D0F95"/>
    <w:rsid w:val="008D1096"/>
    <w:rsid w:val="008D2574"/>
    <w:rsid w:val="008D393A"/>
    <w:rsid w:val="008D540D"/>
    <w:rsid w:val="008D5ABD"/>
    <w:rsid w:val="008D5E5F"/>
    <w:rsid w:val="008D6498"/>
    <w:rsid w:val="008D7120"/>
    <w:rsid w:val="008D761F"/>
    <w:rsid w:val="008E1276"/>
    <w:rsid w:val="008E1CEF"/>
    <w:rsid w:val="008E2D19"/>
    <w:rsid w:val="008E3799"/>
    <w:rsid w:val="008E42EF"/>
    <w:rsid w:val="008E5A12"/>
    <w:rsid w:val="008E6883"/>
    <w:rsid w:val="008E70DE"/>
    <w:rsid w:val="008E713F"/>
    <w:rsid w:val="008E7C6D"/>
    <w:rsid w:val="008F0C11"/>
    <w:rsid w:val="008F13F6"/>
    <w:rsid w:val="008F16DA"/>
    <w:rsid w:val="008F1BC0"/>
    <w:rsid w:val="008F24DB"/>
    <w:rsid w:val="008F2F0B"/>
    <w:rsid w:val="008F3641"/>
    <w:rsid w:val="008F4278"/>
    <w:rsid w:val="008F4619"/>
    <w:rsid w:val="008F4C8A"/>
    <w:rsid w:val="008F72D5"/>
    <w:rsid w:val="008F7967"/>
    <w:rsid w:val="0090666B"/>
    <w:rsid w:val="0091031E"/>
    <w:rsid w:val="00911DA7"/>
    <w:rsid w:val="00913D39"/>
    <w:rsid w:val="0091423E"/>
    <w:rsid w:val="00917195"/>
    <w:rsid w:val="00921953"/>
    <w:rsid w:val="009221EC"/>
    <w:rsid w:val="00922C6B"/>
    <w:rsid w:val="00923143"/>
    <w:rsid w:val="00923F39"/>
    <w:rsid w:val="009258B0"/>
    <w:rsid w:val="00926D56"/>
    <w:rsid w:val="00930C5D"/>
    <w:rsid w:val="00933018"/>
    <w:rsid w:val="009338C6"/>
    <w:rsid w:val="009338D0"/>
    <w:rsid w:val="009350DA"/>
    <w:rsid w:val="00935696"/>
    <w:rsid w:val="00936D3A"/>
    <w:rsid w:val="009418A1"/>
    <w:rsid w:val="0094678C"/>
    <w:rsid w:val="00947D44"/>
    <w:rsid w:val="00947F81"/>
    <w:rsid w:val="0095100A"/>
    <w:rsid w:val="0095203F"/>
    <w:rsid w:val="00955775"/>
    <w:rsid w:val="00957882"/>
    <w:rsid w:val="00960690"/>
    <w:rsid w:val="009621A8"/>
    <w:rsid w:val="00962A41"/>
    <w:rsid w:val="0096362A"/>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80CF1"/>
    <w:rsid w:val="00980EE5"/>
    <w:rsid w:val="0098160C"/>
    <w:rsid w:val="00981A9A"/>
    <w:rsid w:val="00982AF0"/>
    <w:rsid w:val="00982FDF"/>
    <w:rsid w:val="009858DF"/>
    <w:rsid w:val="00985BC4"/>
    <w:rsid w:val="00985CC1"/>
    <w:rsid w:val="00985D53"/>
    <w:rsid w:val="0099055D"/>
    <w:rsid w:val="00991C79"/>
    <w:rsid w:val="00991F6B"/>
    <w:rsid w:val="009922B0"/>
    <w:rsid w:val="00993416"/>
    <w:rsid w:val="0099473F"/>
    <w:rsid w:val="00994A6B"/>
    <w:rsid w:val="009952ED"/>
    <w:rsid w:val="009968F6"/>
    <w:rsid w:val="009978D9"/>
    <w:rsid w:val="009A1824"/>
    <w:rsid w:val="009A1E23"/>
    <w:rsid w:val="009A3991"/>
    <w:rsid w:val="009B278E"/>
    <w:rsid w:val="009B2C75"/>
    <w:rsid w:val="009B397C"/>
    <w:rsid w:val="009B4A03"/>
    <w:rsid w:val="009B4B7F"/>
    <w:rsid w:val="009B4F81"/>
    <w:rsid w:val="009B60A3"/>
    <w:rsid w:val="009B6AD7"/>
    <w:rsid w:val="009B6D1B"/>
    <w:rsid w:val="009B7869"/>
    <w:rsid w:val="009B7B18"/>
    <w:rsid w:val="009C1056"/>
    <w:rsid w:val="009C2E5E"/>
    <w:rsid w:val="009C2FFB"/>
    <w:rsid w:val="009C3AF4"/>
    <w:rsid w:val="009C475D"/>
    <w:rsid w:val="009C4EB3"/>
    <w:rsid w:val="009C6BAE"/>
    <w:rsid w:val="009C796E"/>
    <w:rsid w:val="009D220C"/>
    <w:rsid w:val="009D2B56"/>
    <w:rsid w:val="009D3C8A"/>
    <w:rsid w:val="009D3E75"/>
    <w:rsid w:val="009D62DE"/>
    <w:rsid w:val="009D6751"/>
    <w:rsid w:val="009D699A"/>
    <w:rsid w:val="009D7533"/>
    <w:rsid w:val="009E0B84"/>
    <w:rsid w:val="009E0D60"/>
    <w:rsid w:val="009E0F5E"/>
    <w:rsid w:val="009E3C4E"/>
    <w:rsid w:val="009E4FD7"/>
    <w:rsid w:val="009E7205"/>
    <w:rsid w:val="009E722C"/>
    <w:rsid w:val="009E7B52"/>
    <w:rsid w:val="009E7D96"/>
    <w:rsid w:val="009F0093"/>
    <w:rsid w:val="009F020A"/>
    <w:rsid w:val="009F03B5"/>
    <w:rsid w:val="009F2C45"/>
    <w:rsid w:val="009F36F3"/>
    <w:rsid w:val="009F4C1C"/>
    <w:rsid w:val="009F5268"/>
    <w:rsid w:val="009F581F"/>
    <w:rsid w:val="009F621C"/>
    <w:rsid w:val="009F6D74"/>
    <w:rsid w:val="00A00564"/>
    <w:rsid w:val="00A010C1"/>
    <w:rsid w:val="00A021DE"/>
    <w:rsid w:val="00A02A94"/>
    <w:rsid w:val="00A04617"/>
    <w:rsid w:val="00A0541C"/>
    <w:rsid w:val="00A05773"/>
    <w:rsid w:val="00A066AE"/>
    <w:rsid w:val="00A10C6B"/>
    <w:rsid w:val="00A115AE"/>
    <w:rsid w:val="00A117FF"/>
    <w:rsid w:val="00A12264"/>
    <w:rsid w:val="00A1292A"/>
    <w:rsid w:val="00A12BFC"/>
    <w:rsid w:val="00A13B44"/>
    <w:rsid w:val="00A157F3"/>
    <w:rsid w:val="00A15C16"/>
    <w:rsid w:val="00A17CC6"/>
    <w:rsid w:val="00A21034"/>
    <w:rsid w:val="00A21ABC"/>
    <w:rsid w:val="00A2553B"/>
    <w:rsid w:val="00A262A8"/>
    <w:rsid w:val="00A262B7"/>
    <w:rsid w:val="00A270C6"/>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B22"/>
    <w:rsid w:val="00A46933"/>
    <w:rsid w:val="00A46CA8"/>
    <w:rsid w:val="00A4709C"/>
    <w:rsid w:val="00A5109F"/>
    <w:rsid w:val="00A51208"/>
    <w:rsid w:val="00A53DDA"/>
    <w:rsid w:val="00A552CA"/>
    <w:rsid w:val="00A60489"/>
    <w:rsid w:val="00A60782"/>
    <w:rsid w:val="00A60F84"/>
    <w:rsid w:val="00A612B2"/>
    <w:rsid w:val="00A615C4"/>
    <w:rsid w:val="00A61BEE"/>
    <w:rsid w:val="00A62399"/>
    <w:rsid w:val="00A63308"/>
    <w:rsid w:val="00A635F2"/>
    <w:rsid w:val="00A637C1"/>
    <w:rsid w:val="00A64C01"/>
    <w:rsid w:val="00A656EE"/>
    <w:rsid w:val="00A65FB3"/>
    <w:rsid w:val="00A6613E"/>
    <w:rsid w:val="00A679B5"/>
    <w:rsid w:val="00A70A13"/>
    <w:rsid w:val="00A71429"/>
    <w:rsid w:val="00A71FF7"/>
    <w:rsid w:val="00A72430"/>
    <w:rsid w:val="00A72F9F"/>
    <w:rsid w:val="00A7413F"/>
    <w:rsid w:val="00A7414D"/>
    <w:rsid w:val="00A76C3B"/>
    <w:rsid w:val="00A8063A"/>
    <w:rsid w:val="00A813F3"/>
    <w:rsid w:val="00A8246F"/>
    <w:rsid w:val="00A84030"/>
    <w:rsid w:val="00A84A29"/>
    <w:rsid w:val="00A84F4D"/>
    <w:rsid w:val="00A86E64"/>
    <w:rsid w:val="00A879F9"/>
    <w:rsid w:val="00A9199B"/>
    <w:rsid w:val="00A91C2F"/>
    <w:rsid w:val="00A9205B"/>
    <w:rsid w:val="00A930A3"/>
    <w:rsid w:val="00A93E18"/>
    <w:rsid w:val="00A943B7"/>
    <w:rsid w:val="00A966BE"/>
    <w:rsid w:val="00A97E4A"/>
    <w:rsid w:val="00AA0B7A"/>
    <w:rsid w:val="00AA103B"/>
    <w:rsid w:val="00AA194A"/>
    <w:rsid w:val="00AA2FB6"/>
    <w:rsid w:val="00AA2FD5"/>
    <w:rsid w:val="00AA375F"/>
    <w:rsid w:val="00AA4B60"/>
    <w:rsid w:val="00AA5B35"/>
    <w:rsid w:val="00AA616A"/>
    <w:rsid w:val="00AA647B"/>
    <w:rsid w:val="00AA658A"/>
    <w:rsid w:val="00AA65A9"/>
    <w:rsid w:val="00AA739C"/>
    <w:rsid w:val="00AB0380"/>
    <w:rsid w:val="00AB1C54"/>
    <w:rsid w:val="00AB458D"/>
    <w:rsid w:val="00AB52CE"/>
    <w:rsid w:val="00AB5311"/>
    <w:rsid w:val="00AB5425"/>
    <w:rsid w:val="00AB64ED"/>
    <w:rsid w:val="00AB6694"/>
    <w:rsid w:val="00AC0474"/>
    <w:rsid w:val="00AC1E0D"/>
    <w:rsid w:val="00AC2D71"/>
    <w:rsid w:val="00AC3B19"/>
    <w:rsid w:val="00AC5CF6"/>
    <w:rsid w:val="00AC6828"/>
    <w:rsid w:val="00AD0558"/>
    <w:rsid w:val="00AD0CE5"/>
    <w:rsid w:val="00AD0FBD"/>
    <w:rsid w:val="00AD21FF"/>
    <w:rsid w:val="00AD2521"/>
    <w:rsid w:val="00AD2A86"/>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63C3"/>
    <w:rsid w:val="00AF7282"/>
    <w:rsid w:val="00B00DE7"/>
    <w:rsid w:val="00B01391"/>
    <w:rsid w:val="00B0139B"/>
    <w:rsid w:val="00B017DA"/>
    <w:rsid w:val="00B0478E"/>
    <w:rsid w:val="00B06C7E"/>
    <w:rsid w:val="00B06F9D"/>
    <w:rsid w:val="00B07EFB"/>
    <w:rsid w:val="00B10EE5"/>
    <w:rsid w:val="00B12D4C"/>
    <w:rsid w:val="00B14C37"/>
    <w:rsid w:val="00B14E8C"/>
    <w:rsid w:val="00B15982"/>
    <w:rsid w:val="00B15987"/>
    <w:rsid w:val="00B15DFC"/>
    <w:rsid w:val="00B16543"/>
    <w:rsid w:val="00B169D8"/>
    <w:rsid w:val="00B16CC8"/>
    <w:rsid w:val="00B207A8"/>
    <w:rsid w:val="00B27DC1"/>
    <w:rsid w:val="00B31FE4"/>
    <w:rsid w:val="00B3220B"/>
    <w:rsid w:val="00B33AEB"/>
    <w:rsid w:val="00B3452C"/>
    <w:rsid w:val="00B3485B"/>
    <w:rsid w:val="00B34B88"/>
    <w:rsid w:val="00B35F1C"/>
    <w:rsid w:val="00B370D4"/>
    <w:rsid w:val="00B40C60"/>
    <w:rsid w:val="00B41807"/>
    <w:rsid w:val="00B43118"/>
    <w:rsid w:val="00B44D27"/>
    <w:rsid w:val="00B4757D"/>
    <w:rsid w:val="00B4790C"/>
    <w:rsid w:val="00B5060A"/>
    <w:rsid w:val="00B50DB0"/>
    <w:rsid w:val="00B51263"/>
    <w:rsid w:val="00B5208F"/>
    <w:rsid w:val="00B52B17"/>
    <w:rsid w:val="00B53462"/>
    <w:rsid w:val="00B54752"/>
    <w:rsid w:val="00B57B9F"/>
    <w:rsid w:val="00B61AE6"/>
    <w:rsid w:val="00B61DEE"/>
    <w:rsid w:val="00B64360"/>
    <w:rsid w:val="00B646F2"/>
    <w:rsid w:val="00B65173"/>
    <w:rsid w:val="00B66A24"/>
    <w:rsid w:val="00B6752B"/>
    <w:rsid w:val="00B67BC9"/>
    <w:rsid w:val="00B7072A"/>
    <w:rsid w:val="00B70AAC"/>
    <w:rsid w:val="00B71C64"/>
    <w:rsid w:val="00B73D03"/>
    <w:rsid w:val="00B741FC"/>
    <w:rsid w:val="00B76534"/>
    <w:rsid w:val="00B76FAF"/>
    <w:rsid w:val="00B774BA"/>
    <w:rsid w:val="00B77DD3"/>
    <w:rsid w:val="00B81311"/>
    <w:rsid w:val="00B81E1A"/>
    <w:rsid w:val="00B82253"/>
    <w:rsid w:val="00B826CF"/>
    <w:rsid w:val="00B83ABA"/>
    <w:rsid w:val="00B83EA3"/>
    <w:rsid w:val="00B83ECC"/>
    <w:rsid w:val="00B84025"/>
    <w:rsid w:val="00B8653F"/>
    <w:rsid w:val="00B87493"/>
    <w:rsid w:val="00B87FFD"/>
    <w:rsid w:val="00B9203B"/>
    <w:rsid w:val="00B93C69"/>
    <w:rsid w:val="00B946D3"/>
    <w:rsid w:val="00B9510A"/>
    <w:rsid w:val="00B97B61"/>
    <w:rsid w:val="00BA19C3"/>
    <w:rsid w:val="00BA3039"/>
    <w:rsid w:val="00BA32C9"/>
    <w:rsid w:val="00BA3532"/>
    <w:rsid w:val="00BA39C9"/>
    <w:rsid w:val="00BA3F60"/>
    <w:rsid w:val="00BA4F89"/>
    <w:rsid w:val="00BA50A3"/>
    <w:rsid w:val="00BA57ED"/>
    <w:rsid w:val="00BA61C1"/>
    <w:rsid w:val="00BA7082"/>
    <w:rsid w:val="00BB2BB8"/>
    <w:rsid w:val="00BB3BD2"/>
    <w:rsid w:val="00BB457B"/>
    <w:rsid w:val="00BB5447"/>
    <w:rsid w:val="00BB5E2D"/>
    <w:rsid w:val="00BB794B"/>
    <w:rsid w:val="00BC0130"/>
    <w:rsid w:val="00BC11FE"/>
    <w:rsid w:val="00BC244E"/>
    <w:rsid w:val="00BC266A"/>
    <w:rsid w:val="00BC4657"/>
    <w:rsid w:val="00BC5B29"/>
    <w:rsid w:val="00BC6452"/>
    <w:rsid w:val="00BC7282"/>
    <w:rsid w:val="00BC74FB"/>
    <w:rsid w:val="00BD0BAE"/>
    <w:rsid w:val="00BD14D9"/>
    <w:rsid w:val="00BD2038"/>
    <w:rsid w:val="00BD288D"/>
    <w:rsid w:val="00BD29FD"/>
    <w:rsid w:val="00BD3896"/>
    <w:rsid w:val="00BD3BC0"/>
    <w:rsid w:val="00BD3E4C"/>
    <w:rsid w:val="00BD43DA"/>
    <w:rsid w:val="00BE0291"/>
    <w:rsid w:val="00BE5DBE"/>
    <w:rsid w:val="00BE7519"/>
    <w:rsid w:val="00BE7523"/>
    <w:rsid w:val="00BF00E7"/>
    <w:rsid w:val="00BF0ACB"/>
    <w:rsid w:val="00BF2E01"/>
    <w:rsid w:val="00BF3743"/>
    <w:rsid w:val="00BF5535"/>
    <w:rsid w:val="00BF5FD9"/>
    <w:rsid w:val="00BF6972"/>
    <w:rsid w:val="00BF6B0B"/>
    <w:rsid w:val="00BF7B58"/>
    <w:rsid w:val="00BF7FE5"/>
    <w:rsid w:val="00C00735"/>
    <w:rsid w:val="00C00FD4"/>
    <w:rsid w:val="00C01007"/>
    <w:rsid w:val="00C01AFD"/>
    <w:rsid w:val="00C036CE"/>
    <w:rsid w:val="00C03DC0"/>
    <w:rsid w:val="00C043F4"/>
    <w:rsid w:val="00C05F33"/>
    <w:rsid w:val="00C07997"/>
    <w:rsid w:val="00C07D19"/>
    <w:rsid w:val="00C114DE"/>
    <w:rsid w:val="00C11EA7"/>
    <w:rsid w:val="00C121F5"/>
    <w:rsid w:val="00C12538"/>
    <w:rsid w:val="00C13B51"/>
    <w:rsid w:val="00C146E0"/>
    <w:rsid w:val="00C17363"/>
    <w:rsid w:val="00C20269"/>
    <w:rsid w:val="00C208DF"/>
    <w:rsid w:val="00C22C7C"/>
    <w:rsid w:val="00C24898"/>
    <w:rsid w:val="00C25C98"/>
    <w:rsid w:val="00C25EEE"/>
    <w:rsid w:val="00C2613D"/>
    <w:rsid w:val="00C267F8"/>
    <w:rsid w:val="00C26ECE"/>
    <w:rsid w:val="00C30F5C"/>
    <w:rsid w:val="00C317DC"/>
    <w:rsid w:val="00C32F3A"/>
    <w:rsid w:val="00C36D2B"/>
    <w:rsid w:val="00C37E5B"/>
    <w:rsid w:val="00C4084A"/>
    <w:rsid w:val="00C41D90"/>
    <w:rsid w:val="00C429BD"/>
    <w:rsid w:val="00C42C90"/>
    <w:rsid w:val="00C43780"/>
    <w:rsid w:val="00C44E52"/>
    <w:rsid w:val="00C45E50"/>
    <w:rsid w:val="00C46082"/>
    <w:rsid w:val="00C46CC3"/>
    <w:rsid w:val="00C47FE9"/>
    <w:rsid w:val="00C519A7"/>
    <w:rsid w:val="00C54B68"/>
    <w:rsid w:val="00C5640F"/>
    <w:rsid w:val="00C5770B"/>
    <w:rsid w:val="00C61138"/>
    <w:rsid w:val="00C61BD2"/>
    <w:rsid w:val="00C6462C"/>
    <w:rsid w:val="00C64CA1"/>
    <w:rsid w:val="00C653A2"/>
    <w:rsid w:val="00C65681"/>
    <w:rsid w:val="00C6719F"/>
    <w:rsid w:val="00C67648"/>
    <w:rsid w:val="00C67F4F"/>
    <w:rsid w:val="00C70485"/>
    <w:rsid w:val="00C72878"/>
    <w:rsid w:val="00C7294F"/>
    <w:rsid w:val="00C73BC5"/>
    <w:rsid w:val="00C743ED"/>
    <w:rsid w:val="00C74431"/>
    <w:rsid w:val="00C74C57"/>
    <w:rsid w:val="00C762A0"/>
    <w:rsid w:val="00C77232"/>
    <w:rsid w:val="00C818B0"/>
    <w:rsid w:val="00C82265"/>
    <w:rsid w:val="00C8254C"/>
    <w:rsid w:val="00C83D03"/>
    <w:rsid w:val="00C83D2B"/>
    <w:rsid w:val="00C84D11"/>
    <w:rsid w:val="00C850AF"/>
    <w:rsid w:val="00C85C85"/>
    <w:rsid w:val="00C871D6"/>
    <w:rsid w:val="00C9016A"/>
    <w:rsid w:val="00C911F8"/>
    <w:rsid w:val="00C93555"/>
    <w:rsid w:val="00C94701"/>
    <w:rsid w:val="00C954EC"/>
    <w:rsid w:val="00C95746"/>
    <w:rsid w:val="00C96F2D"/>
    <w:rsid w:val="00CA0592"/>
    <w:rsid w:val="00CA0E6A"/>
    <w:rsid w:val="00CA165D"/>
    <w:rsid w:val="00CA2C6D"/>
    <w:rsid w:val="00CA39A1"/>
    <w:rsid w:val="00CA3FD5"/>
    <w:rsid w:val="00CA4A59"/>
    <w:rsid w:val="00CA6A8F"/>
    <w:rsid w:val="00CB0458"/>
    <w:rsid w:val="00CB0EED"/>
    <w:rsid w:val="00CB2B26"/>
    <w:rsid w:val="00CB3401"/>
    <w:rsid w:val="00CB4A50"/>
    <w:rsid w:val="00CB51AF"/>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37F2"/>
    <w:rsid w:val="00CD43C6"/>
    <w:rsid w:val="00CD4D38"/>
    <w:rsid w:val="00CD7731"/>
    <w:rsid w:val="00CD77A0"/>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0C07"/>
    <w:rsid w:val="00CF3CE7"/>
    <w:rsid w:val="00CF4A78"/>
    <w:rsid w:val="00CF6E83"/>
    <w:rsid w:val="00CF6F66"/>
    <w:rsid w:val="00CF7E75"/>
    <w:rsid w:val="00D00996"/>
    <w:rsid w:val="00D02140"/>
    <w:rsid w:val="00D021D4"/>
    <w:rsid w:val="00D023E1"/>
    <w:rsid w:val="00D03BAD"/>
    <w:rsid w:val="00D04AB0"/>
    <w:rsid w:val="00D04F0E"/>
    <w:rsid w:val="00D053A8"/>
    <w:rsid w:val="00D063DC"/>
    <w:rsid w:val="00D064BC"/>
    <w:rsid w:val="00D06810"/>
    <w:rsid w:val="00D068FE"/>
    <w:rsid w:val="00D104CF"/>
    <w:rsid w:val="00D15221"/>
    <w:rsid w:val="00D15684"/>
    <w:rsid w:val="00D20FD7"/>
    <w:rsid w:val="00D22B76"/>
    <w:rsid w:val="00D24070"/>
    <w:rsid w:val="00D24125"/>
    <w:rsid w:val="00D243F3"/>
    <w:rsid w:val="00D245A2"/>
    <w:rsid w:val="00D24DDB"/>
    <w:rsid w:val="00D259BF"/>
    <w:rsid w:val="00D303B7"/>
    <w:rsid w:val="00D32126"/>
    <w:rsid w:val="00D33710"/>
    <w:rsid w:val="00D34A5C"/>
    <w:rsid w:val="00D34ECD"/>
    <w:rsid w:val="00D35269"/>
    <w:rsid w:val="00D36B16"/>
    <w:rsid w:val="00D371CD"/>
    <w:rsid w:val="00D41756"/>
    <w:rsid w:val="00D41B58"/>
    <w:rsid w:val="00D422AC"/>
    <w:rsid w:val="00D43AF3"/>
    <w:rsid w:val="00D43BC2"/>
    <w:rsid w:val="00D44E9B"/>
    <w:rsid w:val="00D45695"/>
    <w:rsid w:val="00D45885"/>
    <w:rsid w:val="00D46CD0"/>
    <w:rsid w:val="00D501AF"/>
    <w:rsid w:val="00D5080A"/>
    <w:rsid w:val="00D50922"/>
    <w:rsid w:val="00D50C20"/>
    <w:rsid w:val="00D52F03"/>
    <w:rsid w:val="00D5451A"/>
    <w:rsid w:val="00D5555E"/>
    <w:rsid w:val="00D558EC"/>
    <w:rsid w:val="00D568D7"/>
    <w:rsid w:val="00D57A69"/>
    <w:rsid w:val="00D60515"/>
    <w:rsid w:val="00D606F2"/>
    <w:rsid w:val="00D615F9"/>
    <w:rsid w:val="00D619CB"/>
    <w:rsid w:val="00D62181"/>
    <w:rsid w:val="00D649AD"/>
    <w:rsid w:val="00D65AC1"/>
    <w:rsid w:val="00D67558"/>
    <w:rsid w:val="00D72C78"/>
    <w:rsid w:val="00D76C96"/>
    <w:rsid w:val="00D77576"/>
    <w:rsid w:val="00D80046"/>
    <w:rsid w:val="00D800E9"/>
    <w:rsid w:val="00D82482"/>
    <w:rsid w:val="00D82C69"/>
    <w:rsid w:val="00D82E3E"/>
    <w:rsid w:val="00D83F0D"/>
    <w:rsid w:val="00D84C2F"/>
    <w:rsid w:val="00D84EB1"/>
    <w:rsid w:val="00D857ED"/>
    <w:rsid w:val="00D87A55"/>
    <w:rsid w:val="00D90C78"/>
    <w:rsid w:val="00D92D29"/>
    <w:rsid w:val="00D9406A"/>
    <w:rsid w:val="00D9458E"/>
    <w:rsid w:val="00D9458F"/>
    <w:rsid w:val="00D95884"/>
    <w:rsid w:val="00D966FD"/>
    <w:rsid w:val="00D96C67"/>
    <w:rsid w:val="00DA0953"/>
    <w:rsid w:val="00DA0C56"/>
    <w:rsid w:val="00DA132D"/>
    <w:rsid w:val="00DA16EF"/>
    <w:rsid w:val="00DA2460"/>
    <w:rsid w:val="00DA33F8"/>
    <w:rsid w:val="00DA531D"/>
    <w:rsid w:val="00DA65AD"/>
    <w:rsid w:val="00DA6A1B"/>
    <w:rsid w:val="00DA727C"/>
    <w:rsid w:val="00DB0692"/>
    <w:rsid w:val="00DB084B"/>
    <w:rsid w:val="00DB14A1"/>
    <w:rsid w:val="00DB255B"/>
    <w:rsid w:val="00DB2835"/>
    <w:rsid w:val="00DB30C7"/>
    <w:rsid w:val="00DB362C"/>
    <w:rsid w:val="00DB3BDE"/>
    <w:rsid w:val="00DB5DA5"/>
    <w:rsid w:val="00DB76EF"/>
    <w:rsid w:val="00DB7B08"/>
    <w:rsid w:val="00DC100E"/>
    <w:rsid w:val="00DC1592"/>
    <w:rsid w:val="00DC4CAC"/>
    <w:rsid w:val="00DC58BC"/>
    <w:rsid w:val="00DC7917"/>
    <w:rsid w:val="00DC7967"/>
    <w:rsid w:val="00DC7CA1"/>
    <w:rsid w:val="00DD08A9"/>
    <w:rsid w:val="00DD2CBC"/>
    <w:rsid w:val="00DD4DD2"/>
    <w:rsid w:val="00DD5827"/>
    <w:rsid w:val="00DD5FFA"/>
    <w:rsid w:val="00DD79A8"/>
    <w:rsid w:val="00DE0806"/>
    <w:rsid w:val="00DE0D11"/>
    <w:rsid w:val="00DE3952"/>
    <w:rsid w:val="00DE429A"/>
    <w:rsid w:val="00DE456F"/>
    <w:rsid w:val="00DE4C0D"/>
    <w:rsid w:val="00DE56DC"/>
    <w:rsid w:val="00DE688F"/>
    <w:rsid w:val="00DE6BFC"/>
    <w:rsid w:val="00DE7BD9"/>
    <w:rsid w:val="00DF00FC"/>
    <w:rsid w:val="00DF054D"/>
    <w:rsid w:val="00DF1463"/>
    <w:rsid w:val="00DF3345"/>
    <w:rsid w:val="00DF7DF2"/>
    <w:rsid w:val="00E0047C"/>
    <w:rsid w:val="00E019D0"/>
    <w:rsid w:val="00E01C96"/>
    <w:rsid w:val="00E02360"/>
    <w:rsid w:val="00E02504"/>
    <w:rsid w:val="00E02977"/>
    <w:rsid w:val="00E02BCE"/>
    <w:rsid w:val="00E02CB3"/>
    <w:rsid w:val="00E02E32"/>
    <w:rsid w:val="00E041EF"/>
    <w:rsid w:val="00E04314"/>
    <w:rsid w:val="00E0490B"/>
    <w:rsid w:val="00E055F7"/>
    <w:rsid w:val="00E06CB4"/>
    <w:rsid w:val="00E0775A"/>
    <w:rsid w:val="00E10318"/>
    <w:rsid w:val="00E11199"/>
    <w:rsid w:val="00E138E8"/>
    <w:rsid w:val="00E13F44"/>
    <w:rsid w:val="00E15071"/>
    <w:rsid w:val="00E16E35"/>
    <w:rsid w:val="00E20B37"/>
    <w:rsid w:val="00E213F2"/>
    <w:rsid w:val="00E21A1F"/>
    <w:rsid w:val="00E2249E"/>
    <w:rsid w:val="00E23BDE"/>
    <w:rsid w:val="00E23C07"/>
    <w:rsid w:val="00E24211"/>
    <w:rsid w:val="00E25D5B"/>
    <w:rsid w:val="00E305EE"/>
    <w:rsid w:val="00E31A48"/>
    <w:rsid w:val="00E31FEB"/>
    <w:rsid w:val="00E334B5"/>
    <w:rsid w:val="00E3470A"/>
    <w:rsid w:val="00E36663"/>
    <w:rsid w:val="00E4065F"/>
    <w:rsid w:val="00E4207E"/>
    <w:rsid w:val="00E4381B"/>
    <w:rsid w:val="00E43E13"/>
    <w:rsid w:val="00E44A2F"/>
    <w:rsid w:val="00E45FA7"/>
    <w:rsid w:val="00E46258"/>
    <w:rsid w:val="00E469BE"/>
    <w:rsid w:val="00E47025"/>
    <w:rsid w:val="00E50921"/>
    <w:rsid w:val="00E5324F"/>
    <w:rsid w:val="00E56867"/>
    <w:rsid w:val="00E63535"/>
    <w:rsid w:val="00E65287"/>
    <w:rsid w:val="00E66FBA"/>
    <w:rsid w:val="00E67545"/>
    <w:rsid w:val="00E73E7B"/>
    <w:rsid w:val="00E74ABF"/>
    <w:rsid w:val="00E75A72"/>
    <w:rsid w:val="00E778C8"/>
    <w:rsid w:val="00E77D9C"/>
    <w:rsid w:val="00E83365"/>
    <w:rsid w:val="00E83BDC"/>
    <w:rsid w:val="00E83F2F"/>
    <w:rsid w:val="00E84708"/>
    <w:rsid w:val="00E85145"/>
    <w:rsid w:val="00E9012E"/>
    <w:rsid w:val="00E91470"/>
    <w:rsid w:val="00E9196F"/>
    <w:rsid w:val="00E92DE0"/>
    <w:rsid w:val="00E94061"/>
    <w:rsid w:val="00E967A0"/>
    <w:rsid w:val="00E9795C"/>
    <w:rsid w:val="00EA0C61"/>
    <w:rsid w:val="00EA174E"/>
    <w:rsid w:val="00EA3255"/>
    <w:rsid w:val="00EA378C"/>
    <w:rsid w:val="00EA4E7B"/>
    <w:rsid w:val="00EA5266"/>
    <w:rsid w:val="00EA58B6"/>
    <w:rsid w:val="00EA5906"/>
    <w:rsid w:val="00EA68D6"/>
    <w:rsid w:val="00EA78CD"/>
    <w:rsid w:val="00EB0BDF"/>
    <w:rsid w:val="00EB44A1"/>
    <w:rsid w:val="00EB68A0"/>
    <w:rsid w:val="00EB6FBE"/>
    <w:rsid w:val="00EB7293"/>
    <w:rsid w:val="00EB79B8"/>
    <w:rsid w:val="00EC18AC"/>
    <w:rsid w:val="00EC2C3C"/>
    <w:rsid w:val="00EC3110"/>
    <w:rsid w:val="00EC4B4D"/>
    <w:rsid w:val="00EC5FC8"/>
    <w:rsid w:val="00EC6F61"/>
    <w:rsid w:val="00EC71E9"/>
    <w:rsid w:val="00EC76D1"/>
    <w:rsid w:val="00EC7FE9"/>
    <w:rsid w:val="00ED2EEB"/>
    <w:rsid w:val="00ED3F69"/>
    <w:rsid w:val="00ED4229"/>
    <w:rsid w:val="00ED60F7"/>
    <w:rsid w:val="00ED63C2"/>
    <w:rsid w:val="00ED70D8"/>
    <w:rsid w:val="00ED799A"/>
    <w:rsid w:val="00EE0AA1"/>
    <w:rsid w:val="00EE2AEA"/>
    <w:rsid w:val="00EE3A34"/>
    <w:rsid w:val="00EE5327"/>
    <w:rsid w:val="00EE6B30"/>
    <w:rsid w:val="00EE7271"/>
    <w:rsid w:val="00EF074D"/>
    <w:rsid w:val="00EF082C"/>
    <w:rsid w:val="00EF11E1"/>
    <w:rsid w:val="00EF1A82"/>
    <w:rsid w:val="00EF2ED0"/>
    <w:rsid w:val="00EF33D0"/>
    <w:rsid w:val="00EF3F47"/>
    <w:rsid w:val="00EF4A6D"/>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3296A"/>
    <w:rsid w:val="00F335B1"/>
    <w:rsid w:val="00F34121"/>
    <w:rsid w:val="00F358E8"/>
    <w:rsid w:val="00F37E3B"/>
    <w:rsid w:val="00F400CC"/>
    <w:rsid w:val="00F4034F"/>
    <w:rsid w:val="00F435EF"/>
    <w:rsid w:val="00F45553"/>
    <w:rsid w:val="00F460A4"/>
    <w:rsid w:val="00F46797"/>
    <w:rsid w:val="00F46ECF"/>
    <w:rsid w:val="00F51043"/>
    <w:rsid w:val="00F52319"/>
    <w:rsid w:val="00F53CD4"/>
    <w:rsid w:val="00F558AF"/>
    <w:rsid w:val="00F57494"/>
    <w:rsid w:val="00F57A17"/>
    <w:rsid w:val="00F61781"/>
    <w:rsid w:val="00F630F0"/>
    <w:rsid w:val="00F639D1"/>
    <w:rsid w:val="00F64BC8"/>
    <w:rsid w:val="00F65A5D"/>
    <w:rsid w:val="00F67222"/>
    <w:rsid w:val="00F7031C"/>
    <w:rsid w:val="00F71892"/>
    <w:rsid w:val="00F71A94"/>
    <w:rsid w:val="00F71C8C"/>
    <w:rsid w:val="00F72D85"/>
    <w:rsid w:val="00F73070"/>
    <w:rsid w:val="00F732AB"/>
    <w:rsid w:val="00F73C1F"/>
    <w:rsid w:val="00F74A4D"/>
    <w:rsid w:val="00F75BF2"/>
    <w:rsid w:val="00F75C08"/>
    <w:rsid w:val="00F75DA4"/>
    <w:rsid w:val="00F76A63"/>
    <w:rsid w:val="00F76B18"/>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A07DD"/>
    <w:rsid w:val="00FA0B4A"/>
    <w:rsid w:val="00FA10D6"/>
    <w:rsid w:val="00FA13E8"/>
    <w:rsid w:val="00FA1A53"/>
    <w:rsid w:val="00FA1C7C"/>
    <w:rsid w:val="00FA25DB"/>
    <w:rsid w:val="00FA530E"/>
    <w:rsid w:val="00FA5700"/>
    <w:rsid w:val="00FA59A6"/>
    <w:rsid w:val="00FB1F23"/>
    <w:rsid w:val="00FB35AF"/>
    <w:rsid w:val="00FB4361"/>
    <w:rsid w:val="00FB5651"/>
    <w:rsid w:val="00FB6395"/>
    <w:rsid w:val="00FB6816"/>
    <w:rsid w:val="00FB6BA3"/>
    <w:rsid w:val="00FC187B"/>
    <w:rsid w:val="00FC2C30"/>
    <w:rsid w:val="00FC3001"/>
    <w:rsid w:val="00FC3A07"/>
    <w:rsid w:val="00FC3EF6"/>
    <w:rsid w:val="00FC4776"/>
    <w:rsid w:val="00FC4B7A"/>
    <w:rsid w:val="00FC649A"/>
    <w:rsid w:val="00FC7635"/>
    <w:rsid w:val="00FD0260"/>
    <w:rsid w:val="00FD02FA"/>
    <w:rsid w:val="00FD04A2"/>
    <w:rsid w:val="00FD05C5"/>
    <w:rsid w:val="00FD138F"/>
    <w:rsid w:val="00FD1BCA"/>
    <w:rsid w:val="00FD2429"/>
    <w:rsid w:val="00FD2F4E"/>
    <w:rsid w:val="00FD4207"/>
    <w:rsid w:val="00FD7195"/>
    <w:rsid w:val="00FD7D6C"/>
    <w:rsid w:val="00FE0A0E"/>
    <w:rsid w:val="00FE2B95"/>
    <w:rsid w:val="00FE5492"/>
    <w:rsid w:val="00FE5BED"/>
    <w:rsid w:val="00FF1725"/>
    <w:rsid w:val="00FF27F2"/>
    <w:rsid w:val="00FF2900"/>
    <w:rsid w:val="00FF3031"/>
    <w:rsid w:val="00FF3079"/>
    <w:rsid w:val="00FF3B7C"/>
    <w:rsid w:val="00FF3F51"/>
    <w:rsid w:val="00FF4D45"/>
    <w:rsid w:val="00FF5016"/>
    <w:rsid w:val="00FF518B"/>
    <w:rsid w:val="00FF574D"/>
    <w:rsid w:val="00FF587E"/>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70591531">
      <w:bodyDiv w:val="1"/>
      <w:marLeft w:val="0"/>
      <w:marRight w:val="0"/>
      <w:marTop w:val="0"/>
      <w:marBottom w:val="0"/>
      <w:divBdr>
        <w:top w:val="none" w:sz="0" w:space="0" w:color="auto"/>
        <w:left w:val="none" w:sz="0" w:space="0" w:color="auto"/>
        <w:bottom w:val="none" w:sz="0" w:space="0" w:color="auto"/>
        <w:right w:val="none" w:sz="0" w:space="0" w:color="auto"/>
      </w:divBdr>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7369386">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header" Target="header15.xml"/><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footer" Target="footer14.xml"/><Relationship Id="rId16" Type="http://schemas.openxmlformats.org/officeDocument/2006/relationships/footer" Target="footer4.xml"/><Relationship Id="rId107" Type="http://schemas.openxmlformats.org/officeDocument/2006/relationships/image" Target="media/image72.png"/><Relationship Id="rId11" Type="http://schemas.openxmlformats.org/officeDocument/2006/relationships/footer" Target="footer1.xml"/><Relationship Id="rId32" Type="http://schemas.openxmlformats.org/officeDocument/2006/relationships/footer" Target="footer7.xm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header" Target="header9.xml"/><Relationship Id="rId123"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footer" Target="footer9.xml"/><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chart" Target="charts/chart1.xm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header" Target="header8.xml"/><Relationship Id="rId105" Type="http://schemas.openxmlformats.org/officeDocument/2006/relationships/image" Target="media/image71.png"/><Relationship Id="rId113" Type="http://schemas.openxmlformats.org/officeDocument/2006/relationships/header" Target="header13.xml"/><Relationship Id="rId118" Type="http://schemas.openxmlformats.org/officeDocument/2006/relationships/footer" Target="footer17.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69.png"/><Relationship Id="rId98" Type="http://schemas.openxmlformats.org/officeDocument/2006/relationships/header" Target="header7.xml"/><Relationship Id="rId121" Type="http://schemas.openxmlformats.org/officeDocument/2006/relationships/chart" Target="charts/chart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4.png"/><Relationship Id="rId103" Type="http://schemas.openxmlformats.org/officeDocument/2006/relationships/header" Target="header10.xml"/><Relationship Id="rId108" Type="http://schemas.openxmlformats.org/officeDocument/2006/relationships/image" Target="media/image73.png"/><Relationship Id="rId116" Type="http://schemas.openxmlformats.org/officeDocument/2006/relationships/footer" Target="footer16.xml"/><Relationship Id="rId124"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chart" Target="charts/chart2.xml"/><Relationship Id="rId11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yperlink" Target="mailto:khoirilwafi123@gmail.com" TargetMode="External"/><Relationship Id="rId114" Type="http://schemas.openxmlformats.org/officeDocument/2006/relationships/footer" Target="footer15.xml"/><Relationship Id="rId119" Type="http://schemas.openxmlformats.org/officeDocument/2006/relationships/image" Target="media/image74.png"/><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footer" Target="footer8.xm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0.png"/><Relationship Id="rId99" Type="http://schemas.openxmlformats.org/officeDocument/2006/relationships/footer" Target="footer10.xml"/><Relationship Id="rId101" Type="http://schemas.openxmlformats.org/officeDocument/2006/relationships/footer" Target="footer11.xml"/><Relationship Id="rId122" Type="http://schemas.openxmlformats.org/officeDocument/2006/relationships/chart" Target="charts/chart6.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18.png"/><Relationship Id="rId109" Type="http://schemas.openxmlformats.org/officeDocument/2006/relationships/header" Target="header11.xml"/><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97" Type="http://schemas.openxmlformats.org/officeDocument/2006/relationships/chart" Target="charts/chart3.xml"/><Relationship Id="rId104" Type="http://schemas.openxmlformats.org/officeDocument/2006/relationships/footer" Target="footer12.xml"/><Relationship Id="rId120" Type="http://schemas.openxmlformats.org/officeDocument/2006/relationships/chart" Target="charts/chart4.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hyperlink" Target="https://smartdoorlock.my.id/api/login"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footer" Target="footer13.xml"/><Relationship Id="rId115" Type="http://schemas.openxmlformats.org/officeDocument/2006/relationships/header" Target="header14.xml"/></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result_verify_access!$N$1</c:f>
              <c:strCache>
                <c:ptCount val="1"/>
                <c:pt idx="0">
                  <c:v>Latensi (ms)</c:v>
                </c:pt>
              </c:strCache>
            </c:strRef>
          </c:tx>
          <c:marker>
            <c:symbol val="none"/>
          </c:marker>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mooth val="0"/>
        </c:ser>
        <c:dLbls>
          <c:showLegendKey val="0"/>
          <c:showVal val="0"/>
          <c:showCatName val="0"/>
          <c:showSerName val="0"/>
          <c:showPercent val="0"/>
          <c:showBubbleSize val="0"/>
        </c:dLbls>
        <c:marker val="1"/>
        <c:smooth val="0"/>
        <c:axId val="293722752"/>
        <c:axId val="254206720"/>
      </c:line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254263296"/>
        <c:axId val="254208256"/>
      </c:lineChart>
      <c:catAx>
        <c:axId val="293722752"/>
        <c:scaling>
          <c:orientation val="minMax"/>
        </c:scaling>
        <c:delete val="0"/>
        <c:axPos val="b"/>
        <c:majorTickMark val="out"/>
        <c:minorTickMark val="none"/>
        <c:tickLblPos val="nextTo"/>
        <c:crossAx val="254206720"/>
        <c:crosses val="autoZero"/>
        <c:auto val="1"/>
        <c:lblAlgn val="ctr"/>
        <c:lblOffset val="100"/>
        <c:tickLblSkip val="100"/>
        <c:tickMarkSkip val="100"/>
        <c:noMultiLvlLbl val="0"/>
      </c:catAx>
      <c:valAx>
        <c:axId val="254206720"/>
        <c:scaling>
          <c:orientation val="minMax"/>
          <c:max val="2000"/>
          <c:min val="0"/>
        </c:scaling>
        <c:delete val="0"/>
        <c:axPos val="l"/>
        <c:majorGridlines/>
        <c:numFmt formatCode="General" sourceLinked="1"/>
        <c:majorTickMark val="out"/>
        <c:minorTickMark val="none"/>
        <c:tickLblPos val="nextTo"/>
        <c:crossAx val="293722752"/>
        <c:crosses val="autoZero"/>
        <c:crossBetween val="between"/>
      </c:valAx>
      <c:valAx>
        <c:axId val="254208256"/>
        <c:scaling>
          <c:orientation val="minMax"/>
        </c:scaling>
        <c:delete val="0"/>
        <c:axPos val="r"/>
        <c:numFmt formatCode="General" sourceLinked="1"/>
        <c:majorTickMark val="out"/>
        <c:minorTickMark val="none"/>
        <c:tickLblPos val="nextTo"/>
        <c:crossAx val="254263296"/>
        <c:crosses val="max"/>
        <c:crossBetween val="between"/>
      </c:valAx>
      <c:catAx>
        <c:axId val="254263296"/>
        <c:scaling>
          <c:orientation val="minMax"/>
        </c:scaling>
        <c:delete val="1"/>
        <c:axPos val="b"/>
        <c:majorTickMark val="out"/>
        <c:minorTickMark val="none"/>
        <c:tickLblPos val="nextTo"/>
        <c:crossAx val="25420825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cked"/>
        <c:varyColors val="0"/>
        <c:ser>
          <c:idx val="0"/>
          <c:order val="0"/>
          <c:tx>
            <c:strRef>
              <c:f>hasil_pengujian_update_status!$O$1</c:f>
              <c:strCache>
                <c:ptCount val="1"/>
                <c:pt idx="0">
                  <c:v>Latensi (ms)</c:v>
                </c:pt>
              </c:strCache>
            </c:strRef>
          </c:tx>
          <c:marker>
            <c:symbol val="none"/>
          </c:marker>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mooth val="0"/>
        </c:ser>
        <c:dLbls>
          <c:showLegendKey val="0"/>
          <c:showVal val="0"/>
          <c:showCatName val="0"/>
          <c:showSerName val="0"/>
          <c:showPercent val="0"/>
          <c:showBubbleSize val="0"/>
        </c:dLbls>
        <c:marker val="1"/>
        <c:smooth val="0"/>
        <c:axId val="254544128"/>
        <c:axId val="254550016"/>
      </c:line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54553088"/>
        <c:axId val="254551552"/>
      </c:lineChart>
      <c:catAx>
        <c:axId val="254544128"/>
        <c:scaling>
          <c:orientation val="minMax"/>
        </c:scaling>
        <c:delete val="0"/>
        <c:axPos val="b"/>
        <c:majorTickMark val="out"/>
        <c:minorTickMark val="none"/>
        <c:tickLblPos val="nextTo"/>
        <c:crossAx val="254550016"/>
        <c:crosses val="autoZero"/>
        <c:auto val="1"/>
        <c:lblAlgn val="ctr"/>
        <c:lblOffset val="100"/>
        <c:tickLblSkip val="50"/>
        <c:tickMarkSkip val="50"/>
        <c:noMultiLvlLbl val="0"/>
      </c:catAx>
      <c:valAx>
        <c:axId val="254550016"/>
        <c:scaling>
          <c:orientation val="minMax"/>
        </c:scaling>
        <c:delete val="0"/>
        <c:axPos val="l"/>
        <c:majorGridlines/>
        <c:numFmt formatCode="General" sourceLinked="1"/>
        <c:majorTickMark val="out"/>
        <c:minorTickMark val="none"/>
        <c:tickLblPos val="nextTo"/>
        <c:crossAx val="254544128"/>
        <c:crosses val="autoZero"/>
        <c:crossBetween val="between"/>
      </c:valAx>
      <c:valAx>
        <c:axId val="254551552"/>
        <c:scaling>
          <c:orientation val="minMax"/>
        </c:scaling>
        <c:delete val="0"/>
        <c:axPos val="r"/>
        <c:numFmt formatCode="General" sourceLinked="1"/>
        <c:majorTickMark val="out"/>
        <c:minorTickMark val="none"/>
        <c:tickLblPos val="nextTo"/>
        <c:crossAx val="254553088"/>
        <c:crosses val="max"/>
        <c:crossBetween val="between"/>
      </c:valAx>
      <c:catAx>
        <c:axId val="254553088"/>
        <c:scaling>
          <c:orientation val="minMax"/>
        </c:scaling>
        <c:delete val="1"/>
        <c:axPos val="b"/>
        <c:majorTickMark val="out"/>
        <c:minorTickMark val="none"/>
        <c:tickLblPos val="nextTo"/>
        <c:crossAx val="25455155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93380864"/>
        <c:axId val="293382400"/>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93393920"/>
        <c:axId val="293392384"/>
      </c:lineChart>
      <c:catAx>
        <c:axId val="293380864"/>
        <c:scaling>
          <c:orientation val="minMax"/>
        </c:scaling>
        <c:delete val="0"/>
        <c:axPos val="b"/>
        <c:majorTickMark val="out"/>
        <c:minorTickMark val="none"/>
        <c:tickLblPos val="nextTo"/>
        <c:crossAx val="293382400"/>
        <c:crosses val="autoZero"/>
        <c:auto val="1"/>
        <c:lblAlgn val="ctr"/>
        <c:lblOffset val="100"/>
        <c:noMultiLvlLbl val="0"/>
      </c:catAx>
      <c:valAx>
        <c:axId val="293382400"/>
        <c:scaling>
          <c:orientation val="minMax"/>
        </c:scaling>
        <c:delete val="0"/>
        <c:axPos val="l"/>
        <c:majorGridlines/>
        <c:numFmt formatCode="0.00" sourceLinked="1"/>
        <c:majorTickMark val="out"/>
        <c:minorTickMark val="none"/>
        <c:tickLblPos val="nextTo"/>
        <c:crossAx val="293380864"/>
        <c:crosses val="autoZero"/>
        <c:crossBetween val="between"/>
      </c:valAx>
      <c:valAx>
        <c:axId val="293392384"/>
        <c:scaling>
          <c:orientation val="minMax"/>
        </c:scaling>
        <c:delete val="0"/>
        <c:axPos val="r"/>
        <c:numFmt formatCode="General" sourceLinked="1"/>
        <c:majorTickMark val="out"/>
        <c:minorTickMark val="none"/>
        <c:tickLblPos val="nextTo"/>
        <c:crossAx val="293393920"/>
        <c:crosses val="max"/>
        <c:crossBetween val="between"/>
      </c:valAx>
      <c:catAx>
        <c:axId val="293393920"/>
        <c:scaling>
          <c:orientation val="minMax"/>
        </c:scaling>
        <c:delete val="1"/>
        <c:axPos val="b"/>
        <c:majorTickMark val="out"/>
        <c:minorTickMark val="none"/>
        <c:tickLblPos val="nextTo"/>
        <c:crossAx val="29339238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result_verify_access!$N$1</c:f>
              <c:strCache>
                <c:ptCount val="1"/>
                <c:pt idx="0">
                  <c:v>Latensi (ms)</c:v>
                </c:pt>
              </c:strCache>
            </c:strRef>
          </c:tx>
          <c:marker>
            <c:symbol val="none"/>
          </c:marker>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mooth val="0"/>
        </c:ser>
        <c:dLbls>
          <c:showLegendKey val="0"/>
          <c:showVal val="0"/>
          <c:showCatName val="0"/>
          <c:showSerName val="0"/>
          <c:showPercent val="0"/>
          <c:showBubbleSize val="0"/>
        </c:dLbls>
        <c:marker val="1"/>
        <c:smooth val="0"/>
        <c:axId val="293683200"/>
        <c:axId val="293684736"/>
      </c:line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293692160"/>
        <c:axId val="293686272"/>
      </c:lineChart>
      <c:catAx>
        <c:axId val="293683200"/>
        <c:scaling>
          <c:orientation val="minMax"/>
        </c:scaling>
        <c:delete val="0"/>
        <c:axPos val="b"/>
        <c:majorTickMark val="out"/>
        <c:minorTickMark val="none"/>
        <c:tickLblPos val="nextTo"/>
        <c:crossAx val="293684736"/>
        <c:crosses val="autoZero"/>
        <c:auto val="1"/>
        <c:lblAlgn val="ctr"/>
        <c:lblOffset val="100"/>
        <c:tickLblSkip val="100"/>
        <c:tickMarkSkip val="100"/>
        <c:noMultiLvlLbl val="0"/>
      </c:catAx>
      <c:valAx>
        <c:axId val="293684736"/>
        <c:scaling>
          <c:orientation val="minMax"/>
          <c:max val="2000"/>
          <c:min val="0"/>
        </c:scaling>
        <c:delete val="0"/>
        <c:axPos val="l"/>
        <c:majorGridlines/>
        <c:numFmt formatCode="General" sourceLinked="1"/>
        <c:majorTickMark val="out"/>
        <c:minorTickMark val="none"/>
        <c:tickLblPos val="nextTo"/>
        <c:crossAx val="293683200"/>
        <c:crosses val="autoZero"/>
        <c:crossBetween val="between"/>
      </c:valAx>
      <c:valAx>
        <c:axId val="293686272"/>
        <c:scaling>
          <c:orientation val="minMax"/>
        </c:scaling>
        <c:delete val="0"/>
        <c:axPos val="r"/>
        <c:numFmt formatCode="General" sourceLinked="1"/>
        <c:majorTickMark val="out"/>
        <c:minorTickMark val="none"/>
        <c:tickLblPos val="nextTo"/>
        <c:crossAx val="293692160"/>
        <c:crosses val="max"/>
        <c:crossBetween val="between"/>
      </c:valAx>
      <c:catAx>
        <c:axId val="293692160"/>
        <c:scaling>
          <c:orientation val="minMax"/>
        </c:scaling>
        <c:delete val="1"/>
        <c:axPos val="b"/>
        <c:majorTickMark val="out"/>
        <c:minorTickMark val="none"/>
        <c:tickLblPos val="nextTo"/>
        <c:crossAx val="29368627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hasil_pengujian_update_status!$O$1</c:f>
              <c:strCache>
                <c:ptCount val="1"/>
                <c:pt idx="0">
                  <c:v>Latensi (ms)</c:v>
                </c:pt>
              </c:strCache>
            </c:strRef>
          </c:tx>
          <c:marker>
            <c:symbol val="none"/>
          </c:marker>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mooth val="0"/>
        </c:ser>
        <c:dLbls>
          <c:showLegendKey val="0"/>
          <c:showVal val="0"/>
          <c:showCatName val="0"/>
          <c:showSerName val="0"/>
          <c:showPercent val="0"/>
          <c:showBubbleSize val="0"/>
        </c:dLbls>
        <c:marker val="1"/>
        <c:smooth val="0"/>
        <c:axId val="293702656"/>
        <c:axId val="293712640"/>
      </c:line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94404096"/>
        <c:axId val="293714176"/>
      </c:lineChart>
      <c:catAx>
        <c:axId val="293702656"/>
        <c:scaling>
          <c:orientation val="minMax"/>
        </c:scaling>
        <c:delete val="0"/>
        <c:axPos val="b"/>
        <c:majorTickMark val="out"/>
        <c:minorTickMark val="none"/>
        <c:tickLblPos val="nextTo"/>
        <c:crossAx val="293712640"/>
        <c:crosses val="autoZero"/>
        <c:auto val="1"/>
        <c:lblAlgn val="ctr"/>
        <c:lblOffset val="100"/>
        <c:tickLblSkip val="50"/>
        <c:tickMarkSkip val="50"/>
        <c:noMultiLvlLbl val="0"/>
      </c:catAx>
      <c:valAx>
        <c:axId val="293712640"/>
        <c:scaling>
          <c:orientation val="minMax"/>
        </c:scaling>
        <c:delete val="0"/>
        <c:axPos val="l"/>
        <c:majorGridlines/>
        <c:numFmt formatCode="General" sourceLinked="1"/>
        <c:majorTickMark val="out"/>
        <c:minorTickMark val="none"/>
        <c:tickLblPos val="nextTo"/>
        <c:crossAx val="293702656"/>
        <c:crosses val="autoZero"/>
        <c:crossBetween val="between"/>
      </c:valAx>
      <c:valAx>
        <c:axId val="293714176"/>
        <c:scaling>
          <c:orientation val="minMax"/>
        </c:scaling>
        <c:delete val="0"/>
        <c:axPos val="r"/>
        <c:numFmt formatCode="General" sourceLinked="1"/>
        <c:majorTickMark val="out"/>
        <c:minorTickMark val="none"/>
        <c:tickLblPos val="nextTo"/>
        <c:crossAx val="294404096"/>
        <c:crosses val="max"/>
        <c:crossBetween val="between"/>
      </c:valAx>
      <c:catAx>
        <c:axId val="294404096"/>
        <c:scaling>
          <c:orientation val="minMax"/>
        </c:scaling>
        <c:delete val="1"/>
        <c:axPos val="b"/>
        <c:majorTickMark val="out"/>
        <c:minorTickMark val="none"/>
        <c:tickLblPos val="nextTo"/>
        <c:crossAx val="29371417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95110144"/>
        <c:axId val="295111680"/>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95115008"/>
        <c:axId val="295113472"/>
      </c:lineChart>
      <c:catAx>
        <c:axId val="295110144"/>
        <c:scaling>
          <c:orientation val="minMax"/>
        </c:scaling>
        <c:delete val="0"/>
        <c:axPos val="b"/>
        <c:majorTickMark val="out"/>
        <c:minorTickMark val="none"/>
        <c:tickLblPos val="nextTo"/>
        <c:crossAx val="295111680"/>
        <c:crosses val="autoZero"/>
        <c:auto val="1"/>
        <c:lblAlgn val="ctr"/>
        <c:lblOffset val="100"/>
        <c:noMultiLvlLbl val="0"/>
      </c:catAx>
      <c:valAx>
        <c:axId val="295111680"/>
        <c:scaling>
          <c:orientation val="minMax"/>
        </c:scaling>
        <c:delete val="0"/>
        <c:axPos val="l"/>
        <c:majorGridlines/>
        <c:numFmt formatCode="0.00" sourceLinked="1"/>
        <c:majorTickMark val="out"/>
        <c:minorTickMark val="none"/>
        <c:tickLblPos val="nextTo"/>
        <c:crossAx val="295110144"/>
        <c:crosses val="autoZero"/>
        <c:crossBetween val="between"/>
      </c:valAx>
      <c:valAx>
        <c:axId val="295113472"/>
        <c:scaling>
          <c:orientation val="minMax"/>
        </c:scaling>
        <c:delete val="0"/>
        <c:axPos val="r"/>
        <c:numFmt formatCode="General" sourceLinked="1"/>
        <c:majorTickMark val="out"/>
        <c:minorTickMark val="none"/>
        <c:tickLblPos val="nextTo"/>
        <c:crossAx val="295115008"/>
        <c:crosses val="max"/>
        <c:crossBetween val="between"/>
      </c:valAx>
      <c:catAx>
        <c:axId val="295115008"/>
        <c:scaling>
          <c:orientation val="minMax"/>
        </c:scaling>
        <c:delete val="1"/>
        <c:axPos val="b"/>
        <c:majorTickMark val="out"/>
        <c:minorTickMark val="none"/>
        <c:tickLblPos val="nextTo"/>
        <c:crossAx val="29511347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664DD8AC-5C0D-482D-8C66-7F5FDB5F3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67</TotalTime>
  <Pages>149</Pages>
  <Words>41184</Words>
  <Characters>234753</Characters>
  <Application>Microsoft Office Word</Application>
  <DocSecurity>0</DocSecurity>
  <Lines>1956</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878</cp:revision>
  <cp:lastPrinted>2023-09-03T14:28:00Z</cp:lastPrinted>
  <dcterms:created xsi:type="dcterms:W3CDTF">2023-04-04T20:37:00Z</dcterms:created>
  <dcterms:modified xsi:type="dcterms:W3CDTF">2023-09-04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